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77777777"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rPr>
      </w:pPr>
      <w:r>
        <w:rPr>
          <w:rFonts w:cs="Times New Roman"/>
          <w:b/>
        </w:rPr>
        <w:t xml:space="preserve">NEURAL PATTERNS OF </w:t>
      </w:r>
      <w:r w:rsidR="007528FA">
        <w:rPr>
          <w:rFonts w:cs="Times New Roman"/>
          <w:b/>
        </w:rPr>
        <w:t>HIPPOCAMPUS AND AMYGDALA SUPPORTING MEMORY OVER LONG TIMESPANS</w:t>
      </w:r>
    </w:p>
    <w:p w14:paraId="472E02FF" w14:textId="17E156CE" w:rsidR="00B904AA" w:rsidRDefault="00756A87" w:rsidP="00756A87">
      <w:pPr>
        <w:jc w:val="center"/>
        <w:rPr>
          <w:rFonts w:cs="Times New Roman"/>
        </w:rPr>
      </w:pPr>
      <w:proofErr w:type="gramStart"/>
      <w:r>
        <w:rPr>
          <w:rFonts w:cs="Times New Roman"/>
        </w:rPr>
        <w:t>by</w:t>
      </w:r>
      <w:proofErr w:type="gramEnd"/>
    </w:p>
    <w:p w14:paraId="3032CAC9" w14:textId="77777777" w:rsidR="00B904AA" w:rsidRDefault="00B904AA" w:rsidP="000A05E4">
      <w:pPr>
        <w:jc w:val="center"/>
        <w:rPr>
          <w:rFonts w:cs="Times New Roman"/>
        </w:rPr>
      </w:pPr>
    </w:p>
    <w:p w14:paraId="425D89E1" w14:textId="77777777" w:rsidR="00E111C0" w:rsidRDefault="00E111C0" w:rsidP="000A05E4">
      <w:pPr>
        <w:jc w:val="center"/>
        <w:rPr>
          <w:rFonts w:cs="Times New Roman"/>
        </w:rPr>
      </w:pPr>
    </w:p>
    <w:p w14:paraId="7E0B93EA" w14:textId="77777777" w:rsidR="009D547D" w:rsidRDefault="009D547D" w:rsidP="000A05E4">
      <w:pPr>
        <w:jc w:val="center"/>
        <w:rPr>
          <w:rFonts w:cs="Times New Roman"/>
        </w:rPr>
      </w:pPr>
    </w:p>
    <w:p w14:paraId="279A51CB" w14:textId="0636F3D3" w:rsidR="00B904AA" w:rsidRPr="00756A87" w:rsidRDefault="007C2BF3" w:rsidP="00756A87">
      <w:pPr>
        <w:jc w:val="center"/>
        <w:rPr>
          <w:rFonts w:cs="Times New Roman"/>
          <w:b/>
        </w:rPr>
      </w:pPr>
      <w:r>
        <w:rPr>
          <w:rFonts w:cs="Times New Roman"/>
          <w:b/>
        </w:rPr>
        <w:t>WILLIAM MAU</w:t>
      </w:r>
    </w:p>
    <w:p w14:paraId="6B3AC9C1" w14:textId="4EB52F38"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proofErr w:type="gramStart"/>
      <w:r>
        <w:rPr>
          <w:rFonts w:cs="Times New Roman"/>
        </w:rPr>
        <w:t>requirements</w:t>
      </w:r>
      <w:proofErr w:type="gramEnd"/>
      <w:r>
        <w:rPr>
          <w:rFonts w:cs="Times New Roman"/>
        </w:rPr>
        <w:t xml:space="preserve">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66989475" w:rsidR="003D27EE" w:rsidRDefault="003D27EE" w:rsidP="003D27EE">
      <w:pPr>
        <w:tabs>
          <w:tab w:val="left" w:pos="1800"/>
        </w:tabs>
        <w:rPr>
          <w:rFonts w:cs="Times New Roman"/>
        </w:rPr>
      </w:pPr>
      <w:r>
        <w:rPr>
          <w:rFonts w:cs="Times New Roman"/>
        </w:rPr>
        <w:tab/>
      </w:r>
      <w:r w:rsidR="00075844">
        <w:rPr>
          <w:rFonts w:cs="Times New Roman"/>
        </w:rPr>
        <w:t>Michael E.</w:t>
      </w:r>
      <w:r w:rsidR="000569C9">
        <w:rPr>
          <w:rFonts w:cs="Times New Roman"/>
        </w:rPr>
        <w:t xml:space="preserve"> </w:t>
      </w:r>
      <w:proofErr w:type="spellStart"/>
      <w:r w:rsidR="000569C9">
        <w:rPr>
          <w:rFonts w:cs="Times New Roman"/>
        </w:rPr>
        <w:t>Hasselmo</w:t>
      </w:r>
      <w:proofErr w:type="spellEnd"/>
      <w:r w:rsidR="000569C9">
        <w:rPr>
          <w:rFonts w:cs="Times New Roman"/>
        </w:rPr>
        <w:t xml:space="preserve">, </w:t>
      </w:r>
      <w:proofErr w:type="spellStart"/>
      <w:r w:rsidR="000569C9">
        <w:rPr>
          <w:rFonts w:cs="Times New Roman"/>
        </w:rPr>
        <w:t>Phil.</w:t>
      </w:r>
      <w:r w:rsidR="00075844">
        <w:rPr>
          <w:rFonts w:cs="Times New Roman"/>
        </w:rPr>
        <w:t>D</w:t>
      </w:r>
      <w:proofErr w:type="spellEnd"/>
      <w:r w:rsidR="000569C9">
        <w:rPr>
          <w:rFonts w:cs="Times New Roman"/>
        </w:rPr>
        <w:t>.</w:t>
      </w:r>
    </w:p>
    <w:p w14:paraId="320BF301" w14:textId="34EED926" w:rsidR="003D27EE" w:rsidRDefault="003D27EE" w:rsidP="003D27EE">
      <w:pPr>
        <w:tabs>
          <w:tab w:val="left" w:pos="1800"/>
        </w:tabs>
        <w:rPr>
          <w:rFonts w:cs="Times New Roman"/>
        </w:rPr>
      </w:pPr>
      <w:r>
        <w:rPr>
          <w:rFonts w:cs="Times New Roman"/>
        </w:rPr>
        <w:tab/>
        <w:t xml:space="preserve">Professor of </w:t>
      </w:r>
      <w:r w:rsidR="000569C9">
        <w:rPr>
          <w:rFonts w:cs="Times New Roman"/>
        </w:rPr>
        <w:t>Psychological and Brain Sciences</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4D05B328" w:rsidR="003D27EE" w:rsidRDefault="003D27EE" w:rsidP="003D27EE">
      <w:pPr>
        <w:tabs>
          <w:tab w:val="left" w:pos="1800"/>
        </w:tabs>
        <w:rPr>
          <w:rFonts w:cs="Times New Roman"/>
        </w:rPr>
      </w:pPr>
      <w:r>
        <w:rPr>
          <w:rFonts w:cs="Times New Roman"/>
        </w:rPr>
        <w:tab/>
      </w:r>
      <w:r w:rsidR="00075844">
        <w:rPr>
          <w:rFonts w:cs="Times New Roman"/>
        </w:rPr>
        <w:t>Steve Ramirez</w:t>
      </w:r>
      <w:r>
        <w:rPr>
          <w:rFonts w:cs="Times New Roman"/>
        </w:rPr>
        <w:t>, Ph.D.</w:t>
      </w:r>
    </w:p>
    <w:p w14:paraId="1073BD20" w14:textId="5C9B7433" w:rsidR="003D27EE" w:rsidRDefault="003D27EE" w:rsidP="003D27EE">
      <w:pPr>
        <w:tabs>
          <w:tab w:val="left" w:pos="1800"/>
        </w:tabs>
        <w:rPr>
          <w:rFonts w:cs="Times New Roman"/>
        </w:rPr>
      </w:pPr>
      <w:r>
        <w:rPr>
          <w:rFonts w:cs="Times New Roman"/>
        </w:rPr>
        <w:tab/>
      </w:r>
      <w:r w:rsidR="000569C9">
        <w:rPr>
          <w:rFonts w:cs="Times New Roman"/>
        </w:rPr>
        <w:t>Assistant</w:t>
      </w:r>
      <w:r>
        <w:rPr>
          <w:rFonts w:cs="Times New Roman"/>
        </w:rPr>
        <w:t xml:space="preserve"> Professor of </w:t>
      </w:r>
      <w:r w:rsidR="000569C9">
        <w:rPr>
          <w:rFonts w:cs="Times New Roman"/>
        </w:rPr>
        <w:t>Psychological and Brain Sciences</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7A16974F" w:rsidR="003D27EE" w:rsidRDefault="003D27EE" w:rsidP="003D27EE">
      <w:pPr>
        <w:tabs>
          <w:tab w:val="left" w:pos="1800"/>
        </w:tabs>
        <w:rPr>
          <w:rFonts w:cs="Times New Roman"/>
        </w:rPr>
      </w:pPr>
      <w:r>
        <w:rPr>
          <w:rFonts w:cs="Times New Roman"/>
        </w:rPr>
        <w:tab/>
      </w:r>
      <w:r w:rsidR="00075844">
        <w:rPr>
          <w:rFonts w:cs="Times New Roman"/>
        </w:rPr>
        <w:t xml:space="preserve">Denise J. </w:t>
      </w:r>
      <w:proofErr w:type="spellStart"/>
      <w:proofErr w:type="gramStart"/>
      <w:r w:rsidR="00075844">
        <w:rPr>
          <w:rFonts w:cs="Times New Roman"/>
        </w:rPr>
        <w:t>Cai</w:t>
      </w:r>
      <w:proofErr w:type="spellEnd"/>
      <w:proofErr w:type="gramEnd"/>
      <w:r>
        <w:rPr>
          <w:rFonts w:cs="Times New Roman"/>
        </w:rPr>
        <w:t>, Ph.D.</w:t>
      </w:r>
    </w:p>
    <w:p w14:paraId="3F5539E8" w14:textId="3D0276DE" w:rsidR="003D27EE" w:rsidRDefault="003D27EE" w:rsidP="003D27EE">
      <w:pPr>
        <w:tabs>
          <w:tab w:val="left" w:pos="1800"/>
        </w:tabs>
        <w:rPr>
          <w:rFonts w:cs="Times New Roman"/>
        </w:rPr>
      </w:pPr>
      <w:r>
        <w:rPr>
          <w:rFonts w:cs="Times New Roman"/>
        </w:rPr>
        <w:tab/>
      </w:r>
      <w:r w:rsidR="00277A3B">
        <w:rPr>
          <w:rFonts w:cs="Times New Roman"/>
        </w:rPr>
        <w:t>Professor of</w:t>
      </w:r>
      <w:r>
        <w:rPr>
          <w:rFonts w:cs="Times New Roman"/>
        </w:rPr>
        <w:t xml:space="preserve"> </w:t>
      </w:r>
      <w:r w:rsidR="008D03C7">
        <w:rPr>
          <w:rFonts w:cs="Times New Roman"/>
        </w:rPr>
        <w:t>Neuroscience</w:t>
      </w:r>
    </w:p>
    <w:p w14:paraId="439B3F31" w14:textId="5364D15B" w:rsidR="003D27EE" w:rsidRDefault="003D27EE" w:rsidP="003D27EE">
      <w:pPr>
        <w:tabs>
          <w:tab w:val="left" w:pos="1800"/>
        </w:tabs>
        <w:rPr>
          <w:rFonts w:cs="Times New Roman"/>
        </w:rPr>
      </w:pPr>
      <w:r>
        <w:rPr>
          <w:rFonts w:cs="Times New Roman"/>
        </w:rPr>
        <w:tab/>
      </w:r>
      <w:r w:rsidR="00075844">
        <w:rPr>
          <w:rFonts w:cs="Times New Roman"/>
        </w:rPr>
        <w:t>Mount Sinai Icahn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0E017910" w:rsidR="00854675" w:rsidRPr="002051C4" w:rsidRDefault="002051C4" w:rsidP="003D27EE">
      <w:pPr>
        <w:rPr>
          <w:rFonts w:cs="Times New Roman"/>
          <w:i/>
        </w:rPr>
      </w:pPr>
      <w:r>
        <w:rPr>
          <w:rFonts w:cs="Times New Roman"/>
          <w:i/>
        </w:rPr>
        <w:t xml:space="preserve">Perhaps the most concise summary of enlightenment would be: transcending dualism. Now what is dualism? Dualism is the conceptual division of the world into categories…human perception is by nature a dualistic phenomenon—which makes the quest for enlightenment an uphill struggle, to say the least. </w:t>
      </w:r>
    </w:p>
    <w:p w14:paraId="08910527" w14:textId="00FB3204" w:rsidR="00193F22" w:rsidRPr="00193F22" w:rsidRDefault="00193F22" w:rsidP="00193F22">
      <w:pPr>
        <w:jc w:val="right"/>
        <w:rPr>
          <w:rFonts w:cs="Times New Roman"/>
        </w:rPr>
      </w:pPr>
      <w:r>
        <w:rPr>
          <w:rFonts w:cs="Times New Roman"/>
        </w:rPr>
        <w:t xml:space="preserve">-Douglas R. Hofstadter in </w:t>
      </w:r>
      <w:r w:rsidRPr="00193F22">
        <w:rPr>
          <w:rFonts w:cs="Times New Roman"/>
          <w:i/>
        </w:rPr>
        <w:t>Gödel, Escher, Bach: An Eternal Golden Braid</w:t>
      </w:r>
    </w:p>
    <w:p w14:paraId="3E24F181"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9"/>
          <w:footerReference w:type="even" r:id="rId10"/>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415341920"/>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40950ED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 xml:space="preserve">to </w:t>
      </w:r>
      <w:r w:rsidR="001C4BF5">
        <w:rPr>
          <w:rFonts w:cs="Times New Roman"/>
        </w:rPr>
        <w:t>my parents, without whom I would have nothing</w:t>
      </w:r>
      <w:r>
        <w:rPr>
          <w:rFonts w:cs="Times New Roman"/>
        </w:rPr>
        <w:t>.</w:t>
      </w:r>
      <w:r w:rsidR="001C4BF5">
        <w:rPr>
          <w:rFonts w:cs="Times New Roman"/>
        </w:rPr>
        <w:t xml:space="preserve"> I also dedicate this work to Howard </w:t>
      </w:r>
      <w:proofErr w:type="spellStart"/>
      <w:r w:rsidR="001C4BF5">
        <w:rPr>
          <w:rFonts w:cs="Times New Roman"/>
        </w:rPr>
        <w:t>Eichenbaum</w:t>
      </w:r>
      <w:proofErr w:type="spellEnd"/>
      <w:r w:rsidR="001C4BF5">
        <w:rPr>
          <w:rFonts w:cs="Times New Roman"/>
        </w:rPr>
        <w:t xml:space="preserve">, who shaped my thinking and showed me how to seek truth. </w:t>
      </w:r>
    </w:p>
    <w:p w14:paraId="511EB252" w14:textId="77777777" w:rsidR="00864EEA" w:rsidRDefault="00864EEA" w:rsidP="00864EEA">
      <w:pPr>
        <w:rPr>
          <w:rFonts w:cs="Times New Roman"/>
        </w:rPr>
      </w:pPr>
    </w:p>
    <w:p w14:paraId="7534BDA9" w14:textId="77777777" w:rsidR="000B2108" w:rsidRDefault="000B2108" w:rsidP="00864EEA">
      <w:pPr>
        <w:rPr>
          <w:rFonts w:cs="Times New Roman"/>
        </w:rPr>
      </w:pPr>
      <w:r>
        <w:rPr>
          <w:rFonts w:cs="Times New Roman"/>
        </w:rPr>
        <w:br w:type="page"/>
      </w:r>
    </w:p>
    <w:p w14:paraId="1E20FFF5" w14:textId="6CFC05D8" w:rsidR="000B2108" w:rsidRDefault="000B2108" w:rsidP="0072455D">
      <w:pPr>
        <w:pStyle w:val="Heading1"/>
      </w:pPr>
      <w:bookmarkStart w:id="1" w:name="_Toc415341921"/>
      <w:r w:rsidRPr="000B2108">
        <w:lastRenderedPageBreak/>
        <w:t>ACKNOWLEDGMENTS</w:t>
      </w:r>
      <w:bookmarkEnd w:id="1"/>
    </w:p>
    <w:p w14:paraId="69B59958" w14:textId="06DFBFAB" w:rsidR="009750CA" w:rsidRDefault="009750CA" w:rsidP="00864EEA">
      <w:pPr>
        <w:rPr>
          <w:rFonts w:cs="Times New Roman"/>
        </w:rPr>
      </w:pPr>
      <w:r>
        <w:rPr>
          <w:rFonts w:cs="Times New Roman"/>
        </w:rPr>
        <w:tab/>
        <w:t xml:space="preserve">I’d like to thank Howard </w:t>
      </w:r>
      <w:proofErr w:type="spellStart"/>
      <w:r>
        <w:rPr>
          <w:rFonts w:cs="Times New Roman"/>
        </w:rPr>
        <w:t>Eichenbaum</w:t>
      </w:r>
      <w:proofErr w:type="spellEnd"/>
      <w:r>
        <w:rPr>
          <w:rFonts w:cs="Times New Roman"/>
        </w:rPr>
        <w:t xml:space="preserve"> for taking me on as a student and giving me a shot to succeed. I’ll never know what he saw in me, but being in his lab has taken me from knowing absolutely nothing </w:t>
      </w:r>
      <w:r w:rsidR="00A93A80">
        <w:rPr>
          <w:rFonts w:cs="Times New Roman"/>
        </w:rPr>
        <w:t xml:space="preserve">about how the brain works </w:t>
      </w:r>
      <w:r>
        <w:rPr>
          <w:rFonts w:cs="Times New Roman"/>
        </w:rPr>
        <w:t xml:space="preserve">to knowing maybe a little </w:t>
      </w:r>
      <w:r w:rsidR="00A93A80">
        <w:rPr>
          <w:rFonts w:cs="Times New Roman"/>
        </w:rPr>
        <w:t xml:space="preserve">tiny </w:t>
      </w:r>
      <w:r>
        <w:rPr>
          <w:rFonts w:cs="Times New Roman"/>
        </w:rPr>
        <w:t xml:space="preserve">something. </w:t>
      </w:r>
    </w:p>
    <w:p w14:paraId="0D61335E" w14:textId="518A50F4" w:rsidR="00864EEA" w:rsidRDefault="009750CA" w:rsidP="00864EEA">
      <w:pPr>
        <w:rPr>
          <w:rFonts w:cs="Times New Roman"/>
        </w:rPr>
      </w:pPr>
      <w:r>
        <w:rPr>
          <w:rFonts w:cs="Times New Roman"/>
        </w:rPr>
        <w:tab/>
        <w:t xml:space="preserve"> Next, I’d like to thank </w:t>
      </w:r>
      <w:r w:rsidR="00A93A80">
        <w:rPr>
          <w:rFonts w:cs="Times New Roman"/>
        </w:rPr>
        <w:t>Dave</w:t>
      </w:r>
      <w:r>
        <w:rPr>
          <w:rFonts w:cs="Times New Roman"/>
        </w:rPr>
        <w:t xml:space="preserve"> Sullivan and </w:t>
      </w:r>
      <w:r w:rsidR="00A93A80">
        <w:rPr>
          <w:rFonts w:cs="Times New Roman"/>
        </w:rPr>
        <w:t>Nat</w:t>
      </w:r>
      <w:r>
        <w:rPr>
          <w:rFonts w:cs="Times New Roman"/>
        </w:rPr>
        <w:t xml:space="preserve"> </w:t>
      </w:r>
      <w:proofErr w:type="spellStart"/>
      <w:r>
        <w:rPr>
          <w:rFonts w:cs="Times New Roman"/>
        </w:rPr>
        <w:t>Kinsky</w:t>
      </w:r>
      <w:proofErr w:type="spellEnd"/>
      <w:r>
        <w:rPr>
          <w:rFonts w:cs="Times New Roman"/>
        </w:rPr>
        <w:t xml:space="preserve"> for doing all the </w:t>
      </w:r>
      <w:r w:rsidR="00DD4762">
        <w:rPr>
          <w:rFonts w:cs="Times New Roman"/>
        </w:rPr>
        <w:t>difficult</w:t>
      </w:r>
      <w:r>
        <w:rPr>
          <w:rFonts w:cs="Times New Roman"/>
        </w:rPr>
        <w:t xml:space="preserve"> legwork to get calcium imaging </w:t>
      </w:r>
      <w:r w:rsidR="00A93A80">
        <w:rPr>
          <w:rFonts w:cs="Times New Roman"/>
        </w:rPr>
        <w:t>operational</w:t>
      </w:r>
      <w:r>
        <w:rPr>
          <w:rFonts w:cs="Times New Roman"/>
        </w:rPr>
        <w:t xml:space="preserve"> in the lab. Your persistence and guidance made my life a lot easier. </w:t>
      </w:r>
    </w:p>
    <w:p w14:paraId="28962279" w14:textId="50C160F5" w:rsidR="00856D25" w:rsidRDefault="00856D25" w:rsidP="00864EEA">
      <w:pPr>
        <w:rPr>
          <w:rFonts w:cs="Times New Roman"/>
        </w:rPr>
      </w:pPr>
      <w:r>
        <w:rPr>
          <w:rFonts w:cs="Times New Roman"/>
        </w:rPr>
        <w:tab/>
        <w:t xml:space="preserve">Third, I’d like to thank Joe </w:t>
      </w:r>
      <w:proofErr w:type="spellStart"/>
      <w:r>
        <w:rPr>
          <w:rFonts w:cs="Times New Roman"/>
        </w:rPr>
        <w:t>Zaki</w:t>
      </w:r>
      <w:proofErr w:type="spellEnd"/>
      <w:r>
        <w:rPr>
          <w:rFonts w:cs="Times New Roman"/>
        </w:rPr>
        <w:t xml:space="preserve"> for his huge contributions to Chapter Three. Thank you for </w:t>
      </w:r>
      <w:r w:rsidR="00DD4762">
        <w:rPr>
          <w:rFonts w:cs="Times New Roman"/>
        </w:rPr>
        <w:t xml:space="preserve">jumpstarting and getting me onboard this incredible project, truly impressive for a developing scientist such as yourself. </w:t>
      </w:r>
    </w:p>
    <w:p w14:paraId="04B65D04" w14:textId="1A39BA5A" w:rsidR="009750CA" w:rsidRDefault="009750CA" w:rsidP="00864EEA">
      <w:pPr>
        <w:rPr>
          <w:rFonts w:cs="Times New Roman"/>
        </w:rPr>
      </w:pPr>
      <w:r>
        <w:rPr>
          <w:rFonts w:cs="Times New Roman"/>
        </w:rPr>
        <w:tab/>
      </w:r>
      <w:r w:rsidR="00C14680">
        <w:rPr>
          <w:rFonts w:cs="Times New Roman"/>
        </w:rPr>
        <w:t xml:space="preserve">I’d also like to thank the past and current lab including Daniel Sheehan, Daniel </w:t>
      </w:r>
      <w:proofErr w:type="spellStart"/>
      <w:r w:rsidR="00C14680">
        <w:rPr>
          <w:rFonts w:cs="Times New Roman"/>
        </w:rPr>
        <w:t>Orlin</w:t>
      </w:r>
      <w:proofErr w:type="spellEnd"/>
      <w:r w:rsidR="00C14680">
        <w:rPr>
          <w:rFonts w:cs="Times New Roman"/>
        </w:rPr>
        <w:t xml:space="preserve">, </w:t>
      </w:r>
      <w:r w:rsidR="00A93A80">
        <w:rPr>
          <w:rFonts w:cs="Times New Roman"/>
        </w:rPr>
        <w:t>Jay</w:t>
      </w:r>
      <w:r w:rsidR="00C14680">
        <w:rPr>
          <w:rFonts w:cs="Times New Roman"/>
        </w:rPr>
        <w:t xml:space="preserve"> </w:t>
      </w:r>
      <w:proofErr w:type="spellStart"/>
      <w:r w:rsidR="00C14680">
        <w:rPr>
          <w:rFonts w:cs="Times New Roman"/>
        </w:rPr>
        <w:t>Bladon</w:t>
      </w:r>
      <w:proofErr w:type="spellEnd"/>
      <w:r w:rsidR="00C14680">
        <w:rPr>
          <w:rFonts w:cs="Times New Roman"/>
        </w:rPr>
        <w:t xml:space="preserve">, Sam Levy, Catherine </w:t>
      </w:r>
      <w:proofErr w:type="spellStart"/>
      <w:r w:rsidR="00C14680">
        <w:rPr>
          <w:rFonts w:cs="Times New Roman"/>
        </w:rPr>
        <w:t>Mikkelsen</w:t>
      </w:r>
      <w:proofErr w:type="spellEnd"/>
      <w:r w:rsidR="00C14680">
        <w:rPr>
          <w:rFonts w:cs="Times New Roman"/>
        </w:rPr>
        <w:t xml:space="preserve">, </w:t>
      </w:r>
      <w:r w:rsidR="00E918F7">
        <w:rPr>
          <w:rFonts w:cs="Times New Roman"/>
        </w:rPr>
        <w:t xml:space="preserve">Andy Alexander, Jake </w:t>
      </w:r>
      <w:proofErr w:type="spellStart"/>
      <w:r w:rsidR="00E918F7">
        <w:rPr>
          <w:rFonts w:cs="Times New Roman"/>
        </w:rPr>
        <w:t>Hinman</w:t>
      </w:r>
      <w:proofErr w:type="spellEnd"/>
      <w:r w:rsidR="00E918F7">
        <w:rPr>
          <w:rFonts w:cs="Times New Roman"/>
        </w:rPr>
        <w:t xml:space="preserve">, </w:t>
      </w:r>
      <w:r w:rsidR="00C14680">
        <w:rPr>
          <w:rFonts w:cs="Times New Roman"/>
        </w:rPr>
        <w:t xml:space="preserve">Ryan Place, Jon </w:t>
      </w:r>
      <w:proofErr w:type="spellStart"/>
      <w:r w:rsidR="00C14680">
        <w:rPr>
          <w:rFonts w:cs="Times New Roman"/>
        </w:rPr>
        <w:t>Rueckemann</w:t>
      </w:r>
      <w:proofErr w:type="spellEnd"/>
      <w:r w:rsidR="00C14680">
        <w:rPr>
          <w:rFonts w:cs="Times New Roman"/>
        </w:rPr>
        <w:t xml:space="preserve">, </w:t>
      </w:r>
      <w:r w:rsidR="00A93A80">
        <w:rPr>
          <w:rFonts w:cs="Times New Roman"/>
        </w:rPr>
        <w:t xml:space="preserve">Nick Robinson, and Daniel </w:t>
      </w:r>
      <w:proofErr w:type="spellStart"/>
      <w:r w:rsidR="00A93A80">
        <w:rPr>
          <w:rFonts w:cs="Times New Roman"/>
        </w:rPr>
        <w:t>Salz</w:t>
      </w:r>
      <w:proofErr w:type="spellEnd"/>
      <w:r w:rsidR="00A93A80">
        <w:rPr>
          <w:rFonts w:cs="Times New Roman"/>
        </w:rPr>
        <w:t xml:space="preserve">. Each of you helped in some way whether it was through </w:t>
      </w:r>
      <w:r w:rsidR="00DD4762">
        <w:rPr>
          <w:rFonts w:cs="Times New Roman"/>
        </w:rPr>
        <w:t xml:space="preserve">incredibly </w:t>
      </w:r>
      <w:r w:rsidR="00A93A80">
        <w:rPr>
          <w:rFonts w:cs="Times New Roman"/>
        </w:rPr>
        <w:t xml:space="preserve">insightful conversation or random shenanigans. </w:t>
      </w:r>
    </w:p>
    <w:p w14:paraId="7FB2CEEB" w14:textId="308AF941" w:rsidR="008B1F7C" w:rsidRDefault="008B1F7C" w:rsidP="00864EEA">
      <w:pPr>
        <w:rPr>
          <w:rFonts w:cs="Times New Roman"/>
        </w:rPr>
      </w:pPr>
      <w:r>
        <w:rPr>
          <w:rFonts w:cs="Times New Roman"/>
        </w:rPr>
        <w:tab/>
        <w:t xml:space="preserve">Thank you to my committee members, Mike </w:t>
      </w:r>
      <w:proofErr w:type="spellStart"/>
      <w:r>
        <w:rPr>
          <w:rFonts w:cs="Times New Roman"/>
        </w:rPr>
        <w:t>Hasselmo</w:t>
      </w:r>
      <w:proofErr w:type="spellEnd"/>
      <w:r>
        <w:rPr>
          <w:rFonts w:cs="Times New Roman"/>
        </w:rPr>
        <w:t xml:space="preserve">, Marc Howard, Steve Ramirez, Denise </w:t>
      </w:r>
      <w:proofErr w:type="spellStart"/>
      <w:proofErr w:type="gramStart"/>
      <w:r>
        <w:rPr>
          <w:rFonts w:cs="Times New Roman"/>
        </w:rPr>
        <w:t>Cai</w:t>
      </w:r>
      <w:proofErr w:type="spellEnd"/>
      <w:proofErr w:type="gramEnd"/>
      <w:r>
        <w:rPr>
          <w:rFonts w:cs="Times New Roman"/>
        </w:rPr>
        <w:t xml:space="preserve">, and Ian Davison for their support and mentorship. Overseeing a student is a </w:t>
      </w:r>
      <w:r w:rsidR="00433297">
        <w:rPr>
          <w:rFonts w:cs="Times New Roman"/>
        </w:rPr>
        <w:t>huge</w:t>
      </w:r>
      <w:r>
        <w:rPr>
          <w:rFonts w:cs="Times New Roman"/>
        </w:rPr>
        <w:t xml:space="preserve"> </w:t>
      </w:r>
      <w:r w:rsidR="00433297">
        <w:rPr>
          <w:rFonts w:cs="Times New Roman"/>
        </w:rPr>
        <w:t>responsibility</w:t>
      </w:r>
      <w:r>
        <w:rPr>
          <w:rFonts w:cs="Times New Roman"/>
        </w:rPr>
        <w:t xml:space="preserve">, and I am truly grateful for your attention.  </w:t>
      </w:r>
    </w:p>
    <w:p w14:paraId="4AF36558" w14:textId="3A9A3D05" w:rsidR="00A93A80" w:rsidRDefault="00A93A80" w:rsidP="00864EEA">
      <w:pPr>
        <w:rPr>
          <w:rFonts w:cs="Times New Roman"/>
        </w:rPr>
      </w:pPr>
      <w:r>
        <w:rPr>
          <w:rFonts w:cs="Times New Roman"/>
        </w:rPr>
        <w:tab/>
        <w:t xml:space="preserve">Many thanks to Shelley </w:t>
      </w:r>
      <w:proofErr w:type="spellStart"/>
      <w:r>
        <w:rPr>
          <w:rFonts w:cs="Times New Roman"/>
        </w:rPr>
        <w:t>Russek</w:t>
      </w:r>
      <w:proofErr w:type="spellEnd"/>
      <w:r>
        <w:rPr>
          <w:rFonts w:cs="Times New Roman"/>
        </w:rPr>
        <w:t xml:space="preserve"> and Sandi Grasso for making the Boston University graduate program such a joy to go through. </w:t>
      </w:r>
    </w:p>
    <w:p w14:paraId="7C6B9F37" w14:textId="4873898C" w:rsidR="00A93A80" w:rsidRDefault="00A93A80" w:rsidP="00864EEA">
      <w:pPr>
        <w:rPr>
          <w:rFonts w:cs="Times New Roman"/>
        </w:rPr>
      </w:pPr>
      <w:r>
        <w:rPr>
          <w:rFonts w:cs="Times New Roman"/>
        </w:rPr>
        <w:lastRenderedPageBreak/>
        <w:tab/>
        <w:t xml:space="preserve">Thank you, </w:t>
      </w:r>
      <w:proofErr w:type="spellStart"/>
      <w:r>
        <w:rPr>
          <w:rFonts w:cs="Times New Roman"/>
        </w:rPr>
        <w:t>Winny</w:t>
      </w:r>
      <w:proofErr w:type="spellEnd"/>
      <w:r>
        <w:rPr>
          <w:rFonts w:cs="Times New Roman"/>
        </w:rPr>
        <w:t xml:space="preserve"> </w:t>
      </w:r>
      <w:proofErr w:type="spellStart"/>
      <w:r>
        <w:rPr>
          <w:rFonts w:cs="Times New Roman"/>
        </w:rPr>
        <w:t>Ning</w:t>
      </w:r>
      <w:proofErr w:type="spellEnd"/>
      <w:r>
        <w:rPr>
          <w:rFonts w:cs="Times New Roman"/>
        </w:rPr>
        <w:t xml:space="preserve">, </w:t>
      </w:r>
      <w:proofErr w:type="spellStart"/>
      <w:r>
        <w:rPr>
          <w:rFonts w:cs="Times New Roman"/>
        </w:rPr>
        <w:t>Jiawen</w:t>
      </w:r>
      <w:proofErr w:type="spellEnd"/>
      <w:r>
        <w:rPr>
          <w:rFonts w:cs="Times New Roman"/>
        </w:rPr>
        <w:t xml:space="preserve"> Chen, </w:t>
      </w:r>
      <w:proofErr w:type="spellStart"/>
      <w:r w:rsidR="00DD4762">
        <w:rPr>
          <w:rFonts w:cs="Times New Roman"/>
        </w:rPr>
        <w:t>Nazifa</w:t>
      </w:r>
      <w:proofErr w:type="spellEnd"/>
      <w:r w:rsidR="00DD4762">
        <w:rPr>
          <w:rFonts w:cs="Times New Roman"/>
        </w:rPr>
        <w:t xml:space="preserve"> </w:t>
      </w:r>
      <w:proofErr w:type="spellStart"/>
      <w:r w:rsidR="00DD4762">
        <w:rPr>
          <w:rFonts w:cs="Times New Roman"/>
        </w:rPr>
        <w:t>Haque</w:t>
      </w:r>
      <w:proofErr w:type="spellEnd"/>
      <w:r w:rsidR="00DD4762">
        <w:rPr>
          <w:rFonts w:cs="Times New Roman"/>
        </w:rPr>
        <w:t xml:space="preserve">, </w:t>
      </w:r>
      <w:proofErr w:type="spellStart"/>
      <w:r>
        <w:rPr>
          <w:rFonts w:cs="Times New Roman"/>
        </w:rPr>
        <w:t>Vardhan</w:t>
      </w:r>
      <w:proofErr w:type="spellEnd"/>
      <w:r>
        <w:rPr>
          <w:rFonts w:cs="Times New Roman"/>
        </w:rPr>
        <w:t xml:space="preserve"> </w:t>
      </w:r>
      <w:proofErr w:type="spellStart"/>
      <w:r>
        <w:rPr>
          <w:rFonts w:cs="Times New Roman"/>
        </w:rPr>
        <w:t>Dani</w:t>
      </w:r>
      <w:proofErr w:type="spellEnd"/>
      <w:r>
        <w:rPr>
          <w:rFonts w:cs="Times New Roman"/>
        </w:rPr>
        <w:t xml:space="preserve">, </w:t>
      </w:r>
      <w:r w:rsidR="00ED438C">
        <w:rPr>
          <w:rFonts w:cs="Times New Roman"/>
        </w:rPr>
        <w:t xml:space="preserve">Lara </w:t>
      </w:r>
      <w:proofErr w:type="spellStart"/>
      <w:r w:rsidR="00ED438C">
        <w:rPr>
          <w:rFonts w:cs="Times New Roman"/>
        </w:rPr>
        <w:t>Cardy</w:t>
      </w:r>
      <w:proofErr w:type="spellEnd"/>
      <w:r w:rsidR="00ED438C">
        <w:rPr>
          <w:rFonts w:cs="Times New Roman"/>
        </w:rPr>
        <w:t xml:space="preserve">, </w:t>
      </w:r>
      <w:r>
        <w:rPr>
          <w:rFonts w:cs="Times New Roman"/>
        </w:rPr>
        <w:t xml:space="preserve">and Helen Fawcett for </w:t>
      </w:r>
      <w:r w:rsidR="00433297">
        <w:rPr>
          <w:rFonts w:cs="Times New Roman"/>
        </w:rPr>
        <w:t>your</w:t>
      </w:r>
      <w:r>
        <w:rPr>
          <w:rFonts w:cs="Times New Roman"/>
        </w:rPr>
        <w:t xml:space="preserve"> technical and administrative help. </w:t>
      </w:r>
    </w:p>
    <w:p w14:paraId="28739BFA" w14:textId="5AD97318" w:rsidR="00DD4762" w:rsidRDefault="00A93A80" w:rsidP="00864EEA">
      <w:pPr>
        <w:rPr>
          <w:rFonts w:cs="Times New Roman"/>
        </w:rPr>
      </w:pPr>
      <w:r>
        <w:rPr>
          <w:rFonts w:cs="Times New Roman"/>
        </w:rPr>
        <w:tab/>
        <w:t xml:space="preserve"> </w:t>
      </w:r>
      <w:r w:rsidR="00DD4762">
        <w:rPr>
          <w:rFonts w:cs="Times New Roman"/>
        </w:rPr>
        <w:t xml:space="preserve">Thank you, Jackie Wu for your </w:t>
      </w:r>
      <w:r w:rsidR="00FC0C6A">
        <w:rPr>
          <w:rFonts w:cs="Times New Roman"/>
        </w:rPr>
        <w:t>unwavering</w:t>
      </w:r>
      <w:r w:rsidR="00DD4762">
        <w:rPr>
          <w:rFonts w:cs="Times New Roman"/>
        </w:rPr>
        <w:t xml:space="preserve"> emotional support and </w:t>
      </w:r>
      <w:r w:rsidR="005D32F4">
        <w:rPr>
          <w:rFonts w:cs="Times New Roman"/>
        </w:rPr>
        <w:t>tolerance of</w:t>
      </w:r>
      <w:r w:rsidR="00DD4762">
        <w:rPr>
          <w:rFonts w:cs="Times New Roman"/>
        </w:rPr>
        <w:t xml:space="preserve"> my work hours. </w:t>
      </w:r>
    </w:p>
    <w:p w14:paraId="3821A1B8" w14:textId="0DE066A8" w:rsidR="00A93A80" w:rsidRDefault="00DD4762" w:rsidP="00864EEA">
      <w:pPr>
        <w:rPr>
          <w:rFonts w:cs="Times New Roman"/>
        </w:rPr>
      </w:pPr>
      <w:r>
        <w:rPr>
          <w:rFonts w:cs="Times New Roman"/>
        </w:rPr>
        <w:tab/>
        <w:t xml:space="preserve">Finally, thanks to all my friends and family for </w:t>
      </w:r>
      <w:r w:rsidR="00433297">
        <w:rPr>
          <w:rFonts w:cs="Times New Roman"/>
        </w:rPr>
        <w:t>entertaining my insanity</w:t>
      </w:r>
      <w:r>
        <w:rPr>
          <w:rFonts w:cs="Times New Roman"/>
        </w:rPr>
        <w:t xml:space="preserve"> outside of the lab.  </w:t>
      </w:r>
    </w:p>
    <w:p w14:paraId="29E7B236" w14:textId="77777777" w:rsidR="009750CA" w:rsidRDefault="009750CA" w:rsidP="00864EEA">
      <w:pPr>
        <w:rPr>
          <w:rFonts w:cs="Times New Roman"/>
        </w:rPr>
      </w:pPr>
    </w:p>
    <w:p w14:paraId="180DECF1" w14:textId="77777777" w:rsidR="000D41D7" w:rsidRDefault="000D41D7" w:rsidP="003547DD">
      <w:pPr>
        <w:rPr>
          <w:rFonts w:cs="Times New Roman"/>
        </w:rPr>
      </w:pPr>
      <w:r>
        <w:rPr>
          <w:rFonts w:cs="Times New Roman"/>
        </w:rPr>
        <w:br w:type="page"/>
      </w:r>
    </w:p>
    <w:p w14:paraId="15116453" w14:textId="63B0B468" w:rsidR="000D41D7" w:rsidRDefault="0041536F" w:rsidP="003547DD">
      <w:pPr>
        <w:jc w:val="center"/>
        <w:rPr>
          <w:rFonts w:cs="Times New Roman"/>
        </w:rPr>
      </w:pPr>
      <w:r>
        <w:rPr>
          <w:rFonts w:cs="Times New Roman"/>
          <w:b/>
        </w:rPr>
        <w:lastRenderedPageBreak/>
        <w:t>NEURAL PATTERNS OF HIPPOCAMPUS AND AMYGDALA SUPPORTING MEMORY OVER LONG TIMESPANS</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0C3722F8" w:rsidR="003547DD" w:rsidRDefault="003547DD" w:rsidP="003547DD">
      <w:pPr>
        <w:ind w:left="1800" w:hanging="1800"/>
        <w:rPr>
          <w:rFonts w:cs="Times New Roman"/>
          <w:i/>
        </w:rPr>
      </w:pPr>
      <w:r>
        <w:rPr>
          <w:rFonts w:cs="Times New Roman"/>
        </w:rPr>
        <w:t>Major Professor:</w:t>
      </w:r>
      <w:r>
        <w:rPr>
          <w:rFonts w:cs="Times New Roman"/>
        </w:rPr>
        <w:tab/>
      </w:r>
      <w:r w:rsidR="00065003">
        <w:rPr>
          <w:rFonts w:cs="Times New Roman"/>
        </w:rPr>
        <w:t xml:space="preserve">Michael E. </w:t>
      </w:r>
      <w:proofErr w:type="spellStart"/>
      <w:r w:rsidR="00065003">
        <w:rPr>
          <w:rFonts w:cs="Times New Roman"/>
        </w:rPr>
        <w:t>Hasselmo</w:t>
      </w:r>
      <w:proofErr w:type="spellEnd"/>
      <w:r>
        <w:rPr>
          <w:rFonts w:cs="Times New Roman"/>
        </w:rPr>
        <w:t xml:space="preserve">, </w:t>
      </w:r>
      <w:r w:rsidR="00065003">
        <w:rPr>
          <w:rFonts w:cs="Times New Roman"/>
        </w:rPr>
        <w:t xml:space="preserve">Phil. D. </w:t>
      </w:r>
      <w:r>
        <w:rPr>
          <w:rFonts w:cs="Times New Roman"/>
        </w:rPr>
        <w:t>Professor of</w:t>
      </w:r>
      <w:r w:rsidR="00065003">
        <w:rPr>
          <w:rFonts w:cs="Times New Roman"/>
        </w:rPr>
        <w:t xml:space="preserve"> Psychological and Brain Sciences</w:t>
      </w:r>
      <w:r>
        <w:rPr>
          <w:rFonts w:cs="Times New Roman"/>
        </w:rPr>
        <w:t xml:space="preserve"> </w:t>
      </w:r>
    </w:p>
    <w:p w14:paraId="23443F25" w14:textId="77777777" w:rsidR="00065003" w:rsidRDefault="00065003" w:rsidP="003547DD">
      <w:pPr>
        <w:ind w:left="1800" w:hanging="1800"/>
        <w:rPr>
          <w:rFonts w:cs="Times New Roman"/>
        </w:rPr>
      </w:pPr>
    </w:p>
    <w:p w14:paraId="2D8AB293" w14:textId="77777777" w:rsidR="00864EEA" w:rsidRDefault="00864EEA" w:rsidP="003547DD">
      <w:pPr>
        <w:ind w:left="1800" w:hanging="1800"/>
        <w:rPr>
          <w:rFonts w:cs="Times New Roman"/>
        </w:rPr>
      </w:pPr>
    </w:p>
    <w:p w14:paraId="5B99D342" w14:textId="3E48C330" w:rsidR="003547DD" w:rsidRPr="009D5FA7" w:rsidRDefault="003547DD" w:rsidP="0072455D">
      <w:pPr>
        <w:pStyle w:val="Heading1"/>
      </w:pPr>
      <w:bookmarkStart w:id="2" w:name="_Toc415341922"/>
      <w:r w:rsidRPr="009D5FA7">
        <w:t>ABSTRACT</w:t>
      </w:r>
      <w:bookmarkEnd w:id="2"/>
    </w:p>
    <w:p w14:paraId="34937A64" w14:textId="20E1E7E5" w:rsidR="00864EEA" w:rsidRDefault="00864EEA" w:rsidP="00864EEA">
      <w:pPr>
        <w:rPr>
          <w:rFonts w:cs="Times New Roman"/>
        </w:rPr>
      </w:pPr>
      <w:r>
        <w:rPr>
          <w:rFonts w:cs="Times New Roman"/>
        </w:rPr>
        <w:tab/>
      </w:r>
      <w:r w:rsidR="00130E5B">
        <w:rPr>
          <w:rFonts w:cs="Times New Roman"/>
        </w:rPr>
        <w:t xml:space="preserve">Memory, by definition, is an imperfect record of events arranged in time and space. When dealing with the storage of memories, the brain is faced with a predicament: it must </w:t>
      </w:r>
      <w:r w:rsidR="00895B25">
        <w:rPr>
          <w:rFonts w:cs="Times New Roman"/>
        </w:rPr>
        <w:t>retain an acceptably faithful facsimile of transpired events while simultaneously permitting inevitable modification</w:t>
      </w:r>
      <w:r w:rsidR="00E67F38">
        <w:rPr>
          <w:rFonts w:cs="Times New Roman"/>
        </w:rPr>
        <w:t>s</w:t>
      </w:r>
      <w:r w:rsidR="00895B25">
        <w:rPr>
          <w:rFonts w:cs="Times New Roman"/>
        </w:rPr>
        <w:t xml:space="preserve"> to accommodate learning</w:t>
      </w:r>
      <w:r w:rsidR="00433297">
        <w:rPr>
          <w:rFonts w:cs="Times New Roman"/>
        </w:rPr>
        <w:t xml:space="preserve"> new information</w:t>
      </w:r>
      <w:r w:rsidR="00895B25">
        <w:rPr>
          <w:rFonts w:cs="Times New Roman"/>
        </w:rPr>
        <w:t xml:space="preserve">. In this thesis, I first review contemporary theories of how memories can be stored in a neural substrate within the hippocampus, particularly in regards to how they can be arranged in time. Next, </w:t>
      </w:r>
      <w:r w:rsidR="00E67F38">
        <w:rPr>
          <w:rFonts w:cs="Times New Roman"/>
        </w:rPr>
        <w:t xml:space="preserve">using </w:t>
      </w:r>
      <w:r w:rsidR="00E67F38">
        <w:rPr>
          <w:rFonts w:cs="Times New Roman"/>
          <w:i/>
        </w:rPr>
        <w:t xml:space="preserve">in vivo </w:t>
      </w:r>
      <w:r w:rsidR="00E67F38">
        <w:rPr>
          <w:rFonts w:cs="Times New Roman"/>
        </w:rPr>
        <w:t xml:space="preserve">calcium imaging, </w:t>
      </w:r>
      <w:r w:rsidR="00895B25">
        <w:rPr>
          <w:rFonts w:cs="Times New Roman"/>
        </w:rPr>
        <w:t xml:space="preserve">I detail </w:t>
      </w:r>
      <w:r w:rsidR="00C0463C">
        <w:rPr>
          <w:rFonts w:cs="Times New Roman"/>
        </w:rPr>
        <w:t xml:space="preserve">how </w:t>
      </w:r>
      <w:r w:rsidR="00895B25">
        <w:rPr>
          <w:rFonts w:cs="Times New Roman"/>
        </w:rPr>
        <w:t>hippocampal “time cell” sequences could support encodi</w:t>
      </w:r>
      <w:r w:rsidR="00E67F38">
        <w:rPr>
          <w:rFonts w:cs="Times New Roman"/>
        </w:rPr>
        <w:t>ng of behavioral events along multiple temporal dimensions</w:t>
      </w:r>
      <w:r w:rsidR="00895B25">
        <w:rPr>
          <w:rFonts w:cs="Times New Roman"/>
        </w:rPr>
        <w:t>. In this study, I trained mice to run in place on a treadmill, thereby measuring single-cell activity in CA1 as a function</w:t>
      </w:r>
      <w:r w:rsidR="00E67F38">
        <w:rPr>
          <w:rFonts w:cs="Times New Roman"/>
        </w:rPr>
        <w:t xml:space="preserve"> of time. Neurons in CA1 formed sequences, each cell firing one after another as if forming a scaffold upon which memories can be laid. These sequences were relatively </w:t>
      </w:r>
      <w:proofErr w:type="gramStart"/>
      <w:r w:rsidR="00E67F38">
        <w:rPr>
          <w:rFonts w:cs="Times New Roman"/>
        </w:rPr>
        <w:t>well-preserved</w:t>
      </w:r>
      <w:proofErr w:type="gramEnd"/>
      <w:r w:rsidR="00E67F38">
        <w:rPr>
          <w:rFonts w:cs="Times New Roman"/>
        </w:rPr>
        <w:t xml:space="preserve"> over a period of four days, satisfying the first requirement that information must be stored for a memory to persist. Additionally, </w:t>
      </w:r>
      <w:r w:rsidR="00E67F38">
        <w:rPr>
          <w:rFonts w:cs="Times New Roman"/>
        </w:rPr>
        <w:lastRenderedPageBreak/>
        <w:t xml:space="preserve">these sequences also changed over time, which may be revealing a mechanism for how memories can change over time to assimilate new information. In the next experiment, I describe a collaborative project where we used immunohistochemistry, </w:t>
      </w:r>
      <w:proofErr w:type="spellStart"/>
      <w:r w:rsidR="00E67F38">
        <w:rPr>
          <w:rFonts w:cs="Times New Roman"/>
        </w:rPr>
        <w:t>optogenetics</w:t>
      </w:r>
      <w:proofErr w:type="spellEnd"/>
      <w:r w:rsidR="00E67F38">
        <w:rPr>
          <w:rFonts w:cs="Times New Roman"/>
        </w:rPr>
        <w:t xml:space="preserve">, and calcium imaging to investigate the long-term dynamics of a fear memory. After mice </w:t>
      </w:r>
      <w:r w:rsidR="003A6A21">
        <w:rPr>
          <w:rFonts w:cs="Times New Roman"/>
        </w:rPr>
        <w:t xml:space="preserve">initially </w:t>
      </w:r>
      <w:r w:rsidR="00E67F38">
        <w:rPr>
          <w:rFonts w:cs="Times New Roman"/>
        </w:rPr>
        <w:t>associate</w:t>
      </w:r>
      <w:r w:rsidR="003A6A21">
        <w:rPr>
          <w:rFonts w:cs="Times New Roman"/>
        </w:rPr>
        <w:t>d</w:t>
      </w:r>
      <w:r w:rsidR="00E67F38">
        <w:rPr>
          <w:rFonts w:cs="Times New Roman"/>
        </w:rPr>
        <w:t xml:space="preserve"> a context with an aversive stimulus, they were placed in the same context over two days where they gradually relearned </w:t>
      </w:r>
      <w:r w:rsidR="003A6A21">
        <w:rPr>
          <w:rFonts w:cs="Times New Roman"/>
        </w:rPr>
        <w:t xml:space="preserve">that the context was harmless. This produced molecular and neurophysiological signatures consistent with memory modification. However, after re-triggering fear, mice reverted to fearful expression with </w:t>
      </w:r>
      <w:r w:rsidR="00433297">
        <w:rPr>
          <w:rFonts w:cs="Times New Roman"/>
        </w:rPr>
        <w:t>commensurate</w:t>
      </w:r>
      <w:r w:rsidR="003A6A21">
        <w:rPr>
          <w:rFonts w:cs="Times New Roman"/>
        </w:rPr>
        <w:t xml:space="preserve"> neural correlates. </w:t>
      </w:r>
      <w:r w:rsidR="00E957DB">
        <w:rPr>
          <w:rFonts w:cs="Times New Roman"/>
        </w:rPr>
        <w:t xml:space="preserve">Using </w:t>
      </w:r>
      <w:proofErr w:type="spellStart"/>
      <w:r w:rsidR="00E957DB">
        <w:rPr>
          <w:rFonts w:cs="Times New Roman"/>
        </w:rPr>
        <w:t>optogenetics</w:t>
      </w:r>
      <w:proofErr w:type="spellEnd"/>
      <w:r w:rsidR="00E957DB">
        <w:rPr>
          <w:rFonts w:cs="Times New Roman"/>
        </w:rPr>
        <w:t xml:space="preserve">, these behaviors could also be reliably suppressed. Finally, I conclude by synthesizing these findings with hippocampal literature on sequence formation and consolidation by proposing a holistic view of how these features can support episodic memory. </w:t>
      </w:r>
    </w:p>
    <w:p w14:paraId="055F7A42" w14:textId="77777777" w:rsidR="00864EEA" w:rsidRDefault="00864EEA">
      <w:pPr>
        <w:rPr>
          <w:rFonts w:cs="Times New Roman"/>
        </w:rPr>
      </w:pPr>
      <w:r>
        <w:rPr>
          <w:rFonts w:cs="Times New Roman"/>
        </w:rPr>
        <w:br w:type="page"/>
      </w:r>
    </w:p>
    <w:p w14:paraId="664A6BCC" w14:textId="02461D55" w:rsidR="00864EEA" w:rsidRDefault="00864EEA" w:rsidP="0072455D">
      <w:pPr>
        <w:pStyle w:val="Heading1"/>
      </w:pPr>
      <w:bookmarkStart w:id="3" w:name="_Toc415341923"/>
      <w:r>
        <w:lastRenderedPageBreak/>
        <w:t>PREFACE</w:t>
      </w:r>
      <w:bookmarkEnd w:id="3"/>
    </w:p>
    <w:p w14:paraId="21266BD1" w14:textId="71A40F49" w:rsidR="00864EEA" w:rsidRPr="003F4E59" w:rsidRDefault="003F4E59" w:rsidP="009B2F28">
      <w:pPr>
        <w:ind w:firstLine="720"/>
        <w:rPr>
          <w:rFonts w:cs="Times New Roman"/>
        </w:rPr>
      </w:pPr>
      <w:proofErr w:type="gramStart"/>
      <w:r>
        <w:rPr>
          <w:rFonts w:cs="Times New Roman"/>
        </w:rPr>
        <w:t xml:space="preserve">The work presented in this thesis was inspired by my </w:t>
      </w:r>
      <w:r w:rsidR="00137AE9">
        <w:rPr>
          <w:rFonts w:cs="Times New Roman"/>
        </w:rPr>
        <w:t>dual background in biology and psychology</w:t>
      </w:r>
      <w:proofErr w:type="gramEnd"/>
      <w:r w:rsidR="00137AE9">
        <w:rPr>
          <w:rFonts w:cs="Times New Roman"/>
        </w:rPr>
        <w:t xml:space="preserve">. The astute reader will notice that I repeatedly attempt to reconcile psychological phenomena (e.g., episodic memory retrieval) with biological mechanisms (e.g., neural sequences). But also underlying this drive is my personal philosophy </w:t>
      </w:r>
      <w:r w:rsidR="00433297">
        <w:rPr>
          <w:rFonts w:cs="Times New Roman"/>
        </w:rPr>
        <w:t xml:space="preserve">for </w:t>
      </w:r>
      <w:r w:rsidR="00137AE9">
        <w:rPr>
          <w:rFonts w:cs="Times New Roman"/>
        </w:rPr>
        <w:t xml:space="preserve">rejecting </w:t>
      </w:r>
      <w:r w:rsidR="00137AE9">
        <w:rPr>
          <w:rFonts w:cs="Times New Roman"/>
          <w:i/>
        </w:rPr>
        <w:t>dualism</w:t>
      </w:r>
      <w:r w:rsidR="00137AE9">
        <w:rPr>
          <w:rFonts w:cs="Times New Roman"/>
        </w:rPr>
        <w:t xml:space="preserve">. </w:t>
      </w:r>
      <w:r w:rsidR="008D16D1">
        <w:rPr>
          <w:rFonts w:cs="Times New Roman"/>
        </w:rPr>
        <w:t xml:space="preserve">Too often in neuroscience, an idea is categorized, binned into a particular “classification”. </w:t>
      </w:r>
      <w:r w:rsidR="004C51FD">
        <w:rPr>
          <w:rFonts w:cs="Times New Roman"/>
        </w:rPr>
        <w:t>This verbiage is pervasive</w:t>
      </w:r>
      <w:r w:rsidR="008D16D1">
        <w:rPr>
          <w:rFonts w:cs="Times New Roman"/>
        </w:rPr>
        <w:t xml:space="preserve"> in modern papers. Articles speak of “place” cells, </w:t>
      </w:r>
      <w:r w:rsidR="00D14208">
        <w:rPr>
          <w:rFonts w:cs="Times New Roman"/>
        </w:rPr>
        <w:t>“engrams”</w:t>
      </w:r>
      <w:r w:rsidR="008D16D1">
        <w:rPr>
          <w:rFonts w:cs="Times New Roman"/>
        </w:rPr>
        <w:t xml:space="preserve">, and “spatial” memory. </w:t>
      </w:r>
      <w:r w:rsidR="00786BB9">
        <w:rPr>
          <w:rFonts w:cs="Times New Roman"/>
        </w:rPr>
        <w:t>When conveying information,</w:t>
      </w:r>
      <w:r w:rsidR="00433297">
        <w:rPr>
          <w:rFonts w:cs="Times New Roman"/>
        </w:rPr>
        <w:t xml:space="preserve"> yes,</w:t>
      </w:r>
      <w:r w:rsidR="00786BB9">
        <w:rPr>
          <w:rFonts w:cs="Times New Roman"/>
        </w:rPr>
        <w:t xml:space="preserve"> this jargon is pragmatic. </w:t>
      </w:r>
      <w:r w:rsidR="008D16D1">
        <w:rPr>
          <w:rFonts w:cs="Times New Roman"/>
        </w:rPr>
        <w:t xml:space="preserve">However, all these phenomena originate from a common source – the brain – and so these labels have the potential to divide us when thinking about certain concepts. This is why I use quotation marks liberally to describe these ideas, because there is really one unified theory to explain them all. </w:t>
      </w:r>
      <w:r w:rsidR="004244AE">
        <w:rPr>
          <w:rFonts w:cs="Times New Roman"/>
        </w:rPr>
        <w:t>Alas, a</w:t>
      </w:r>
      <w:r w:rsidR="008D16D1">
        <w:rPr>
          <w:rFonts w:cs="Times New Roman"/>
        </w:rPr>
        <w:t xml:space="preserve">ssigning them labels is fraught with peril. Therefore, I </w:t>
      </w:r>
      <w:r w:rsidR="00786BB9">
        <w:rPr>
          <w:rFonts w:cs="Times New Roman"/>
        </w:rPr>
        <w:t xml:space="preserve">always </w:t>
      </w:r>
      <w:r w:rsidR="008D16D1">
        <w:rPr>
          <w:rFonts w:cs="Times New Roman"/>
        </w:rPr>
        <w:t>try to consider the big picture, bridging the gap</w:t>
      </w:r>
      <w:r w:rsidR="003D32DB">
        <w:rPr>
          <w:rFonts w:cs="Times New Roman"/>
        </w:rPr>
        <w:t>s</w:t>
      </w:r>
      <w:r w:rsidR="008D16D1">
        <w:rPr>
          <w:rFonts w:cs="Times New Roman"/>
        </w:rPr>
        <w:t xml:space="preserve"> between molecules, physiology, cognition</w:t>
      </w:r>
      <w:r w:rsidR="003D32DB">
        <w:rPr>
          <w:rFonts w:cs="Times New Roman"/>
        </w:rPr>
        <w:t>, and evolution</w:t>
      </w:r>
      <w:r w:rsidR="008D16D1">
        <w:rPr>
          <w:rFonts w:cs="Times New Roman"/>
        </w:rPr>
        <w:t xml:space="preserve">. </w:t>
      </w:r>
      <w:r w:rsidR="00F41B48">
        <w:rPr>
          <w:rFonts w:cs="Times New Roman"/>
        </w:rPr>
        <w:t xml:space="preserve">This creed </w:t>
      </w:r>
      <w:r w:rsidR="00DD388D">
        <w:rPr>
          <w:rFonts w:cs="Times New Roman"/>
        </w:rPr>
        <w:t>traces its roots to my</w:t>
      </w:r>
      <w:r w:rsidR="00F41B48">
        <w:rPr>
          <w:rFonts w:cs="Times New Roman"/>
        </w:rPr>
        <w:t xml:space="preserve"> personal </w:t>
      </w:r>
      <w:r w:rsidR="00A12D08">
        <w:rPr>
          <w:rFonts w:cs="Times New Roman"/>
        </w:rPr>
        <w:t>upbringing</w:t>
      </w:r>
      <w:r w:rsidR="00531465">
        <w:rPr>
          <w:rFonts w:cs="Times New Roman"/>
        </w:rPr>
        <w:t xml:space="preserve">, </w:t>
      </w:r>
      <w:r w:rsidR="00F41B48">
        <w:rPr>
          <w:rFonts w:cs="Times New Roman"/>
        </w:rPr>
        <w:t>teachings from cognitive scientist</w:t>
      </w:r>
      <w:r w:rsidR="00433297">
        <w:rPr>
          <w:rFonts w:cs="Times New Roman"/>
        </w:rPr>
        <w:t xml:space="preserve">/author Douglas Hofstadter, </w:t>
      </w:r>
      <w:proofErr w:type="spellStart"/>
      <w:r w:rsidR="00F41B48" w:rsidRPr="00F41B48">
        <w:rPr>
          <w:rFonts w:cs="Times New Roman"/>
        </w:rPr>
        <w:t>György</w:t>
      </w:r>
      <w:proofErr w:type="spellEnd"/>
      <w:r w:rsidR="00F41B48" w:rsidRPr="00F41B48">
        <w:rPr>
          <w:rFonts w:cs="Times New Roman"/>
        </w:rPr>
        <w:t xml:space="preserve"> </w:t>
      </w:r>
      <w:proofErr w:type="spellStart"/>
      <w:r w:rsidR="00F41B48" w:rsidRPr="00F41B48">
        <w:rPr>
          <w:rFonts w:cs="Times New Roman"/>
        </w:rPr>
        <w:t>Buzsáki</w:t>
      </w:r>
      <w:proofErr w:type="spellEnd"/>
      <w:r w:rsidR="00F41B48">
        <w:rPr>
          <w:rFonts w:cs="Times New Roman"/>
        </w:rPr>
        <w:t xml:space="preserve">, and of course, Howard </w:t>
      </w:r>
      <w:proofErr w:type="spellStart"/>
      <w:r w:rsidR="00F41B48">
        <w:rPr>
          <w:rFonts w:cs="Times New Roman"/>
        </w:rPr>
        <w:t>Eichenbaum</w:t>
      </w:r>
      <w:proofErr w:type="spellEnd"/>
      <w:r w:rsidR="00F41B48">
        <w:rPr>
          <w:rFonts w:cs="Times New Roman"/>
        </w:rPr>
        <w:t xml:space="preserve">. </w:t>
      </w:r>
      <w:r w:rsidR="002D5791">
        <w:rPr>
          <w:rFonts w:cs="Times New Roman"/>
        </w:rPr>
        <w:t>The formation of this thesis has been a journey filled with difficult but rewarding scholarship. Thank you agai</w:t>
      </w:r>
      <w:r w:rsidR="00433297">
        <w:rPr>
          <w:rFonts w:cs="Times New Roman"/>
        </w:rPr>
        <w:t xml:space="preserve">n to those who have contributed. </w:t>
      </w:r>
    </w:p>
    <w:p w14:paraId="3BDE96A4" w14:textId="77777777" w:rsidR="00864EEA" w:rsidRDefault="00864EEA">
      <w:pPr>
        <w:rPr>
          <w:rFonts w:cs="Times New Roman"/>
        </w:rPr>
      </w:pPr>
      <w:r>
        <w:rPr>
          <w:rFonts w:cs="Times New Roman"/>
        </w:rPr>
        <w:br w:type="page"/>
      </w:r>
    </w:p>
    <w:p w14:paraId="0164039F" w14:textId="7DBB9DB2" w:rsidR="00ED3F96" w:rsidRPr="00ED3F96" w:rsidRDefault="005868E2" w:rsidP="00BD7A28">
      <w:pPr>
        <w:pStyle w:val="Heading1"/>
      </w:pPr>
      <w:bookmarkStart w:id="4" w:name="_Toc415341924"/>
      <w:r>
        <w:lastRenderedPageBreak/>
        <w:t>TABLE OF CONTENT</w:t>
      </w:r>
      <w:r w:rsidR="00BD7A28">
        <w:t>S</w:t>
      </w:r>
      <w:bookmarkEnd w:id="4"/>
    </w:p>
    <w:sdt>
      <w:sdtPr>
        <w:rPr>
          <w:rFonts w:eastAsiaTheme="minorEastAsia" w:cstheme="minorBidi"/>
          <w:b w:val="0"/>
          <w:bCs w:val="0"/>
          <w:color w:val="auto"/>
          <w:sz w:val="24"/>
          <w:szCs w:val="24"/>
        </w:rPr>
        <w:id w:val="1046035167"/>
        <w:docPartObj>
          <w:docPartGallery w:val="Table of Contents"/>
          <w:docPartUnique/>
        </w:docPartObj>
      </w:sdtPr>
      <w:sdtEndPr>
        <w:rPr>
          <w:noProof/>
        </w:rPr>
      </w:sdtEndPr>
      <w:sdtContent>
        <w:p w14:paraId="43DBA97A" w14:textId="4AE7348B" w:rsidR="00B244C4" w:rsidRDefault="00B244C4">
          <w:pPr>
            <w:pStyle w:val="TOCHeading"/>
          </w:pPr>
        </w:p>
        <w:p w14:paraId="461EC384" w14:textId="77777777" w:rsidR="002C291E" w:rsidRDefault="00756A87">
          <w:pPr>
            <w:pStyle w:val="TOC1"/>
            <w:tabs>
              <w:tab w:val="right" w:leader="dot" w:pos="8630"/>
            </w:tabs>
            <w:rPr>
              <w:rFonts w:asciiTheme="minorHAnsi" w:hAnsiTheme="minorHAnsi"/>
              <w:bCs w:val="0"/>
              <w:caps w:val="0"/>
              <w:noProof/>
              <w:sz w:val="24"/>
              <w:szCs w:val="24"/>
              <w:lang w:eastAsia="ja-JP"/>
            </w:rPr>
          </w:pPr>
          <w:r>
            <w:fldChar w:fldCharType="begin"/>
          </w:r>
          <w:r>
            <w:instrText xml:space="preserve"> TOC \o "1-3" \h \z \u </w:instrText>
          </w:r>
          <w:r>
            <w:fldChar w:fldCharType="separate"/>
          </w:r>
          <w:r w:rsidR="002C291E">
            <w:rPr>
              <w:noProof/>
            </w:rPr>
            <w:t>DEDICATION</w:t>
          </w:r>
          <w:r w:rsidR="002C291E">
            <w:rPr>
              <w:noProof/>
            </w:rPr>
            <w:tab/>
          </w:r>
          <w:r w:rsidR="002C291E">
            <w:rPr>
              <w:noProof/>
            </w:rPr>
            <w:fldChar w:fldCharType="begin"/>
          </w:r>
          <w:r w:rsidR="002C291E">
            <w:rPr>
              <w:noProof/>
            </w:rPr>
            <w:instrText xml:space="preserve"> PAGEREF _Toc415341920 \h </w:instrText>
          </w:r>
          <w:r w:rsidR="002C291E">
            <w:rPr>
              <w:noProof/>
            </w:rPr>
          </w:r>
          <w:r w:rsidR="002C291E">
            <w:rPr>
              <w:noProof/>
            </w:rPr>
            <w:fldChar w:fldCharType="separate"/>
          </w:r>
          <w:r w:rsidR="002C291E">
            <w:rPr>
              <w:noProof/>
            </w:rPr>
            <w:t>v</w:t>
          </w:r>
          <w:r w:rsidR="002C291E">
            <w:rPr>
              <w:noProof/>
            </w:rPr>
            <w:fldChar w:fldCharType="end"/>
          </w:r>
        </w:p>
        <w:p w14:paraId="253F6E01"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ACKNOWLEDGMENTS</w:t>
          </w:r>
          <w:r>
            <w:rPr>
              <w:noProof/>
            </w:rPr>
            <w:tab/>
          </w:r>
          <w:r>
            <w:rPr>
              <w:noProof/>
            </w:rPr>
            <w:fldChar w:fldCharType="begin"/>
          </w:r>
          <w:r>
            <w:rPr>
              <w:noProof/>
            </w:rPr>
            <w:instrText xml:space="preserve"> PAGEREF _Toc415341921 \h </w:instrText>
          </w:r>
          <w:r>
            <w:rPr>
              <w:noProof/>
            </w:rPr>
          </w:r>
          <w:r>
            <w:rPr>
              <w:noProof/>
            </w:rPr>
            <w:fldChar w:fldCharType="separate"/>
          </w:r>
          <w:r>
            <w:rPr>
              <w:noProof/>
            </w:rPr>
            <w:t>vi</w:t>
          </w:r>
          <w:r>
            <w:rPr>
              <w:noProof/>
            </w:rPr>
            <w:fldChar w:fldCharType="end"/>
          </w:r>
        </w:p>
        <w:p w14:paraId="0D6BE80B"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ABSTRACT</w:t>
          </w:r>
          <w:r>
            <w:rPr>
              <w:noProof/>
            </w:rPr>
            <w:tab/>
          </w:r>
          <w:r>
            <w:rPr>
              <w:noProof/>
            </w:rPr>
            <w:fldChar w:fldCharType="begin"/>
          </w:r>
          <w:r>
            <w:rPr>
              <w:noProof/>
            </w:rPr>
            <w:instrText xml:space="preserve"> PAGEREF _Toc415341922 \h </w:instrText>
          </w:r>
          <w:r>
            <w:rPr>
              <w:noProof/>
            </w:rPr>
          </w:r>
          <w:r>
            <w:rPr>
              <w:noProof/>
            </w:rPr>
            <w:fldChar w:fldCharType="separate"/>
          </w:r>
          <w:r>
            <w:rPr>
              <w:noProof/>
            </w:rPr>
            <w:t>viii</w:t>
          </w:r>
          <w:r>
            <w:rPr>
              <w:noProof/>
            </w:rPr>
            <w:fldChar w:fldCharType="end"/>
          </w:r>
        </w:p>
        <w:p w14:paraId="7FB1B300"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PREFACE</w:t>
          </w:r>
          <w:r>
            <w:rPr>
              <w:noProof/>
            </w:rPr>
            <w:tab/>
          </w:r>
          <w:r>
            <w:rPr>
              <w:noProof/>
            </w:rPr>
            <w:fldChar w:fldCharType="begin"/>
          </w:r>
          <w:r>
            <w:rPr>
              <w:noProof/>
            </w:rPr>
            <w:instrText xml:space="preserve"> PAGEREF _Toc415341923 \h </w:instrText>
          </w:r>
          <w:r>
            <w:rPr>
              <w:noProof/>
            </w:rPr>
          </w:r>
          <w:r>
            <w:rPr>
              <w:noProof/>
            </w:rPr>
            <w:fldChar w:fldCharType="separate"/>
          </w:r>
          <w:r>
            <w:rPr>
              <w:noProof/>
            </w:rPr>
            <w:t>x</w:t>
          </w:r>
          <w:r>
            <w:rPr>
              <w:noProof/>
            </w:rPr>
            <w:fldChar w:fldCharType="end"/>
          </w:r>
        </w:p>
        <w:p w14:paraId="5F2D125D"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TABLE OF CONTENTS</w:t>
          </w:r>
          <w:r>
            <w:rPr>
              <w:noProof/>
            </w:rPr>
            <w:tab/>
          </w:r>
          <w:r>
            <w:rPr>
              <w:noProof/>
            </w:rPr>
            <w:fldChar w:fldCharType="begin"/>
          </w:r>
          <w:r>
            <w:rPr>
              <w:noProof/>
            </w:rPr>
            <w:instrText xml:space="preserve"> PAGEREF _Toc415341924 \h </w:instrText>
          </w:r>
          <w:r>
            <w:rPr>
              <w:noProof/>
            </w:rPr>
          </w:r>
          <w:r>
            <w:rPr>
              <w:noProof/>
            </w:rPr>
            <w:fldChar w:fldCharType="separate"/>
          </w:r>
          <w:r>
            <w:rPr>
              <w:noProof/>
            </w:rPr>
            <w:t>xi</w:t>
          </w:r>
          <w:r>
            <w:rPr>
              <w:noProof/>
            </w:rPr>
            <w:fldChar w:fldCharType="end"/>
          </w:r>
        </w:p>
        <w:p w14:paraId="5F26744B"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LIST OF FIGURES</w:t>
          </w:r>
          <w:r>
            <w:rPr>
              <w:noProof/>
            </w:rPr>
            <w:tab/>
          </w:r>
          <w:r>
            <w:rPr>
              <w:noProof/>
            </w:rPr>
            <w:fldChar w:fldCharType="begin"/>
          </w:r>
          <w:r>
            <w:rPr>
              <w:noProof/>
            </w:rPr>
            <w:instrText xml:space="preserve"> PAGEREF _Toc415341925 \h </w:instrText>
          </w:r>
          <w:r>
            <w:rPr>
              <w:noProof/>
            </w:rPr>
          </w:r>
          <w:r>
            <w:rPr>
              <w:noProof/>
            </w:rPr>
            <w:fldChar w:fldCharType="separate"/>
          </w:r>
          <w:r>
            <w:rPr>
              <w:noProof/>
            </w:rPr>
            <w:t>xv</w:t>
          </w:r>
          <w:r>
            <w:rPr>
              <w:noProof/>
            </w:rPr>
            <w:fldChar w:fldCharType="end"/>
          </w:r>
        </w:p>
        <w:p w14:paraId="61483A69"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LIST OF ABBREVIATIONS</w:t>
          </w:r>
          <w:r>
            <w:rPr>
              <w:noProof/>
            </w:rPr>
            <w:tab/>
          </w:r>
          <w:r>
            <w:rPr>
              <w:noProof/>
            </w:rPr>
            <w:fldChar w:fldCharType="begin"/>
          </w:r>
          <w:r>
            <w:rPr>
              <w:noProof/>
            </w:rPr>
            <w:instrText xml:space="preserve"> PAGEREF _Toc415341926 \h </w:instrText>
          </w:r>
          <w:r>
            <w:rPr>
              <w:noProof/>
            </w:rPr>
          </w:r>
          <w:r>
            <w:rPr>
              <w:noProof/>
            </w:rPr>
            <w:fldChar w:fldCharType="separate"/>
          </w:r>
          <w:r>
            <w:rPr>
              <w:noProof/>
            </w:rPr>
            <w:t>xvii</w:t>
          </w:r>
          <w:r>
            <w:rPr>
              <w:noProof/>
            </w:rPr>
            <w:fldChar w:fldCharType="end"/>
          </w:r>
        </w:p>
        <w:p w14:paraId="2AF5ADD4" w14:textId="77777777" w:rsidR="002C291E" w:rsidRDefault="002C291E">
          <w:pPr>
            <w:pStyle w:val="TOC1"/>
            <w:tabs>
              <w:tab w:val="left" w:pos="390"/>
              <w:tab w:val="right" w:leader="dot" w:pos="8630"/>
            </w:tabs>
            <w:rPr>
              <w:rFonts w:asciiTheme="minorHAnsi" w:hAnsiTheme="minorHAnsi"/>
              <w:bCs w:val="0"/>
              <w:caps w:val="0"/>
              <w:noProof/>
              <w:sz w:val="24"/>
              <w:szCs w:val="24"/>
              <w:lang w:eastAsia="ja-JP"/>
            </w:rPr>
          </w:pPr>
          <w:r>
            <w:rPr>
              <w:noProof/>
            </w:rPr>
            <w:t>1.</w:t>
          </w:r>
          <w:r>
            <w:rPr>
              <w:rFonts w:asciiTheme="minorHAnsi" w:hAnsiTheme="minorHAnsi"/>
              <w:bCs w:val="0"/>
              <w:caps w:val="0"/>
              <w:noProof/>
              <w:sz w:val="24"/>
              <w:szCs w:val="24"/>
              <w:lang w:eastAsia="ja-JP"/>
            </w:rPr>
            <w:tab/>
          </w:r>
          <w:r>
            <w:rPr>
              <w:noProof/>
            </w:rPr>
            <w:t>CHAPTER ONE</w:t>
          </w:r>
          <w:r>
            <w:rPr>
              <w:noProof/>
            </w:rPr>
            <w:tab/>
          </w:r>
          <w:r>
            <w:rPr>
              <w:noProof/>
            </w:rPr>
            <w:fldChar w:fldCharType="begin"/>
          </w:r>
          <w:r>
            <w:rPr>
              <w:noProof/>
            </w:rPr>
            <w:instrText xml:space="preserve"> PAGEREF _Toc415341927 \h </w:instrText>
          </w:r>
          <w:r>
            <w:rPr>
              <w:noProof/>
            </w:rPr>
          </w:r>
          <w:r>
            <w:rPr>
              <w:noProof/>
            </w:rPr>
            <w:fldChar w:fldCharType="separate"/>
          </w:r>
          <w:r>
            <w:rPr>
              <w:noProof/>
            </w:rPr>
            <w:t>1</w:t>
          </w:r>
          <w:r>
            <w:rPr>
              <w:noProof/>
            </w:rPr>
            <w:fldChar w:fldCharType="end"/>
          </w:r>
        </w:p>
        <w:p w14:paraId="2E1A7622"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1.1.</w:t>
          </w:r>
          <w:r>
            <w:rPr>
              <w:rFonts w:asciiTheme="minorHAnsi" w:hAnsiTheme="minorHAnsi"/>
              <w:smallCaps w:val="0"/>
              <w:noProof/>
              <w:sz w:val="24"/>
              <w:szCs w:val="24"/>
              <w:lang w:eastAsia="ja-JP"/>
            </w:rPr>
            <w:tab/>
          </w:r>
          <w:r>
            <w:rPr>
              <w:noProof/>
            </w:rPr>
            <w:t>Historical considerations of the hippocampal formation and amygdalar complex in learning and memory</w:t>
          </w:r>
          <w:r>
            <w:rPr>
              <w:noProof/>
            </w:rPr>
            <w:tab/>
          </w:r>
          <w:r>
            <w:rPr>
              <w:noProof/>
            </w:rPr>
            <w:fldChar w:fldCharType="begin"/>
          </w:r>
          <w:r>
            <w:rPr>
              <w:noProof/>
            </w:rPr>
            <w:instrText xml:space="preserve"> PAGEREF _Toc415341928 \h </w:instrText>
          </w:r>
          <w:r>
            <w:rPr>
              <w:noProof/>
            </w:rPr>
          </w:r>
          <w:r>
            <w:rPr>
              <w:noProof/>
            </w:rPr>
            <w:fldChar w:fldCharType="separate"/>
          </w:r>
          <w:r>
            <w:rPr>
              <w:noProof/>
            </w:rPr>
            <w:t>1</w:t>
          </w:r>
          <w:r>
            <w:rPr>
              <w:noProof/>
            </w:rPr>
            <w:fldChar w:fldCharType="end"/>
          </w:r>
        </w:p>
        <w:p w14:paraId="4832C134"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1.2.</w:t>
          </w:r>
          <w:r>
            <w:rPr>
              <w:rFonts w:asciiTheme="minorHAnsi" w:hAnsiTheme="minorHAnsi"/>
              <w:smallCaps w:val="0"/>
              <w:noProof/>
              <w:sz w:val="24"/>
              <w:szCs w:val="24"/>
              <w:lang w:eastAsia="ja-JP"/>
            </w:rPr>
            <w:tab/>
          </w:r>
          <w:r>
            <w:rPr>
              <w:noProof/>
            </w:rPr>
            <w:t>Anatomical connections of the hippocampal formation</w:t>
          </w:r>
          <w:r>
            <w:rPr>
              <w:noProof/>
            </w:rPr>
            <w:tab/>
          </w:r>
          <w:r>
            <w:rPr>
              <w:noProof/>
            </w:rPr>
            <w:fldChar w:fldCharType="begin"/>
          </w:r>
          <w:r>
            <w:rPr>
              <w:noProof/>
            </w:rPr>
            <w:instrText xml:space="preserve"> PAGEREF _Toc415341929 \h </w:instrText>
          </w:r>
          <w:r>
            <w:rPr>
              <w:noProof/>
            </w:rPr>
          </w:r>
          <w:r>
            <w:rPr>
              <w:noProof/>
            </w:rPr>
            <w:fldChar w:fldCharType="separate"/>
          </w:r>
          <w:r>
            <w:rPr>
              <w:noProof/>
            </w:rPr>
            <w:t>2</w:t>
          </w:r>
          <w:r>
            <w:rPr>
              <w:noProof/>
            </w:rPr>
            <w:fldChar w:fldCharType="end"/>
          </w:r>
        </w:p>
        <w:p w14:paraId="5E2AD356"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1.</w:t>
          </w:r>
          <w:r>
            <w:rPr>
              <w:rFonts w:asciiTheme="minorHAnsi" w:hAnsiTheme="minorHAnsi"/>
              <w:i w:val="0"/>
              <w:iCs w:val="0"/>
              <w:noProof/>
              <w:sz w:val="24"/>
              <w:szCs w:val="24"/>
              <w:lang w:eastAsia="ja-JP"/>
            </w:rPr>
            <w:tab/>
          </w:r>
          <w:r>
            <w:rPr>
              <w:noProof/>
            </w:rPr>
            <w:t>Dentate gyrus</w:t>
          </w:r>
          <w:r>
            <w:rPr>
              <w:noProof/>
            </w:rPr>
            <w:tab/>
          </w:r>
          <w:r>
            <w:rPr>
              <w:noProof/>
            </w:rPr>
            <w:fldChar w:fldCharType="begin"/>
          </w:r>
          <w:r>
            <w:rPr>
              <w:noProof/>
            </w:rPr>
            <w:instrText xml:space="preserve"> PAGEREF _Toc415341930 \h </w:instrText>
          </w:r>
          <w:r>
            <w:rPr>
              <w:noProof/>
            </w:rPr>
          </w:r>
          <w:r>
            <w:rPr>
              <w:noProof/>
            </w:rPr>
            <w:fldChar w:fldCharType="separate"/>
          </w:r>
          <w:r>
            <w:rPr>
              <w:noProof/>
            </w:rPr>
            <w:t>3</w:t>
          </w:r>
          <w:r>
            <w:rPr>
              <w:noProof/>
            </w:rPr>
            <w:fldChar w:fldCharType="end"/>
          </w:r>
        </w:p>
        <w:p w14:paraId="2BFA7637"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2.</w:t>
          </w:r>
          <w:r>
            <w:rPr>
              <w:rFonts w:asciiTheme="minorHAnsi" w:hAnsiTheme="minorHAnsi"/>
              <w:i w:val="0"/>
              <w:iCs w:val="0"/>
              <w:noProof/>
              <w:sz w:val="24"/>
              <w:szCs w:val="24"/>
              <w:lang w:eastAsia="ja-JP"/>
            </w:rPr>
            <w:tab/>
          </w:r>
          <w:r>
            <w:rPr>
              <w:noProof/>
            </w:rPr>
            <w:t>CA3</w:t>
          </w:r>
          <w:r>
            <w:rPr>
              <w:noProof/>
            </w:rPr>
            <w:tab/>
          </w:r>
          <w:r>
            <w:rPr>
              <w:noProof/>
            </w:rPr>
            <w:fldChar w:fldCharType="begin"/>
          </w:r>
          <w:r>
            <w:rPr>
              <w:noProof/>
            </w:rPr>
            <w:instrText xml:space="preserve"> PAGEREF _Toc415341931 \h </w:instrText>
          </w:r>
          <w:r>
            <w:rPr>
              <w:noProof/>
            </w:rPr>
          </w:r>
          <w:r>
            <w:rPr>
              <w:noProof/>
            </w:rPr>
            <w:fldChar w:fldCharType="separate"/>
          </w:r>
          <w:r>
            <w:rPr>
              <w:noProof/>
            </w:rPr>
            <w:t>4</w:t>
          </w:r>
          <w:r>
            <w:rPr>
              <w:noProof/>
            </w:rPr>
            <w:fldChar w:fldCharType="end"/>
          </w:r>
        </w:p>
        <w:p w14:paraId="4295EC01"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3.</w:t>
          </w:r>
          <w:r>
            <w:rPr>
              <w:rFonts w:asciiTheme="minorHAnsi" w:hAnsiTheme="minorHAnsi"/>
              <w:i w:val="0"/>
              <w:iCs w:val="0"/>
              <w:noProof/>
              <w:sz w:val="24"/>
              <w:szCs w:val="24"/>
              <w:lang w:eastAsia="ja-JP"/>
            </w:rPr>
            <w:tab/>
          </w:r>
          <w:r>
            <w:rPr>
              <w:noProof/>
            </w:rPr>
            <w:t>CA1</w:t>
          </w:r>
          <w:r>
            <w:rPr>
              <w:noProof/>
            </w:rPr>
            <w:tab/>
          </w:r>
          <w:r>
            <w:rPr>
              <w:noProof/>
            </w:rPr>
            <w:fldChar w:fldCharType="begin"/>
          </w:r>
          <w:r>
            <w:rPr>
              <w:noProof/>
            </w:rPr>
            <w:instrText xml:space="preserve"> PAGEREF _Toc415341932 \h </w:instrText>
          </w:r>
          <w:r>
            <w:rPr>
              <w:noProof/>
            </w:rPr>
          </w:r>
          <w:r>
            <w:rPr>
              <w:noProof/>
            </w:rPr>
            <w:fldChar w:fldCharType="separate"/>
          </w:r>
          <w:r>
            <w:rPr>
              <w:noProof/>
            </w:rPr>
            <w:t>6</w:t>
          </w:r>
          <w:r>
            <w:rPr>
              <w:noProof/>
            </w:rPr>
            <w:fldChar w:fldCharType="end"/>
          </w:r>
        </w:p>
        <w:p w14:paraId="0C8BBBE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4.</w:t>
          </w:r>
          <w:r>
            <w:rPr>
              <w:rFonts w:asciiTheme="minorHAnsi" w:hAnsiTheme="minorHAnsi"/>
              <w:i w:val="0"/>
              <w:iCs w:val="0"/>
              <w:noProof/>
              <w:sz w:val="24"/>
              <w:szCs w:val="24"/>
              <w:lang w:eastAsia="ja-JP"/>
            </w:rPr>
            <w:tab/>
          </w:r>
          <w:r>
            <w:rPr>
              <w:noProof/>
            </w:rPr>
            <w:t>Subicular complex</w:t>
          </w:r>
          <w:r>
            <w:rPr>
              <w:noProof/>
            </w:rPr>
            <w:tab/>
          </w:r>
          <w:r>
            <w:rPr>
              <w:noProof/>
            </w:rPr>
            <w:fldChar w:fldCharType="begin"/>
          </w:r>
          <w:r>
            <w:rPr>
              <w:noProof/>
            </w:rPr>
            <w:instrText xml:space="preserve"> PAGEREF _Toc415341933 \h </w:instrText>
          </w:r>
          <w:r>
            <w:rPr>
              <w:noProof/>
            </w:rPr>
          </w:r>
          <w:r>
            <w:rPr>
              <w:noProof/>
            </w:rPr>
            <w:fldChar w:fldCharType="separate"/>
          </w:r>
          <w:r>
            <w:rPr>
              <w:noProof/>
            </w:rPr>
            <w:t>8</w:t>
          </w:r>
          <w:r>
            <w:rPr>
              <w:noProof/>
            </w:rPr>
            <w:fldChar w:fldCharType="end"/>
          </w:r>
        </w:p>
        <w:p w14:paraId="67B46914"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5.</w:t>
          </w:r>
          <w:r>
            <w:rPr>
              <w:rFonts w:asciiTheme="minorHAnsi" w:hAnsiTheme="minorHAnsi"/>
              <w:i w:val="0"/>
              <w:iCs w:val="0"/>
              <w:noProof/>
              <w:sz w:val="24"/>
              <w:szCs w:val="24"/>
              <w:lang w:eastAsia="ja-JP"/>
            </w:rPr>
            <w:tab/>
          </w:r>
          <w:r>
            <w:rPr>
              <w:noProof/>
            </w:rPr>
            <w:t>CA2</w:t>
          </w:r>
          <w:r>
            <w:rPr>
              <w:noProof/>
            </w:rPr>
            <w:tab/>
          </w:r>
          <w:r>
            <w:rPr>
              <w:noProof/>
            </w:rPr>
            <w:fldChar w:fldCharType="begin"/>
          </w:r>
          <w:r>
            <w:rPr>
              <w:noProof/>
            </w:rPr>
            <w:instrText xml:space="preserve"> PAGEREF _Toc415341934 \h </w:instrText>
          </w:r>
          <w:r>
            <w:rPr>
              <w:noProof/>
            </w:rPr>
          </w:r>
          <w:r>
            <w:rPr>
              <w:noProof/>
            </w:rPr>
            <w:fldChar w:fldCharType="separate"/>
          </w:r>
          <w:r>
            <w:rPr>
              <w:noProof/>
            </w:rPr>
            <w:t>9</w:t>
          </w:r>
          <w:r>
            <w:rPr>
              <w:noProof/>
            </w:rPr>
            <w:fldChar w:fldCharType="end"/>
          </w:r>
        </w:p>
        <w:p w14:paraId="0F300E2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6.</w:t>
          </w:r>
          <w:r>
            <w:rPr>
              <w:rFonts w:asciiTheme="minorHAnsi" w:hAnsiTheme="minorHAnsi"/>
              <w:i w:val="0"/>
              <w:iCs w:val="0"/>
              <w:noProof/>
              <w:sz w:val="24"/>
              <w:szCs w:val="24"/>
              <w:lang w:eastAsia="ja-JP"/>
            </w:rPr>
            <w:tab/>
          </w:r>
          <w:r>
            <w:rPr>
              <w:noProof/>
            </w:rPr>
            <w:t>Medial septum</w:t>
          </w:r>
          <w:r>
            <w:rPr>
              <w:noProof/>
            </w:rPr>
            <w:tab/>
          </w:r>
          <w:r>
            <w:rPr>
              <w:noProof/>
            </w:rPr>
            <w:fldChar w:fldCharType="begin"/>
          </w:r>
          <w:r>
            <w:rPr>
              <w:noProof/>
            </w:rPr>
            <w:instrText xml:space="preserve"> PAGEREF _Toc415341935 \h </w:instrText>
          </w:r>
          <w:r>
            <w:rPr>
              <w:noProof/>
            </w:rPr>
          </w:r>
          <w:r>
            <w:rPr>
              <w:noProof/>
            </w:rPr>
            <w:fldChar w:fldCharType="separate"/>
          </w:r>
          <w:r>
            <w:rPr>
              <w:noProof/>
            </w:rPr>
            <w:t>10</w:t>
          </w:r>
          <w:r>
            <w:rPr>
              <w:noProof/>
            </w:rPr>
            <w:fldChar w:fldCharType="end"/>
          </w:r>
        </w:p>
        <w:p w14:paraId="419B47CE"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7.</w:t>
          </w:r>
          <w:r>
            <w:rPr>
              <w:rFonts w:asciiTheme="minorHAnsi" w:hAnsiTheme="minorHAnsi"/>
              <w:i w:val="0"/>
              <w:iCs w:val="0"/>
              <w:noProof/>
              <w:sz w:val="24"/>
              <w:szCs w:val="24"/>
              <w:lang w:eastAsia="ja-JP"/>
            </w:rPr>
            <w:tab/>
          </w:r>
          <w:r>
            <w:rPr>
              <w:noProof/>
            </w:rPr>
            <w:t>Lateral entorhinal cortex</w:t>
          </w:r>
          <w:r>
            <w:rPr>
              <w:noProof/>
            </w:rPr>
            <w:tab/>
          </w:r>
          <w:r>
            <w:rPr>
              <w:noProof/>
            </w:rPr>
            <w:fldChar w:fldCharType="begin"/>
          </w:r>
          <w:r>
            <w:rPr>
              <w:noProof/>
            </w:rPr>
            <w:instrText xml:space="preserve"> PAGEREF _Toc415341936 \h </w:instrText>
          </w:r>
          <w:r>
            <w:rPr>
              <w:noProof/>
            </w:rPr>
          </w:r>
          <w:r>
            <w:rPr>
              <w:noProof/>
            </w:rPr>
            <w:fldChar w:fldCharType="separate"/>
          </w:r>
          <w:r>
            <w:rPr>
              <w:noProof/>
            </w:rPr>
            <w:t>11</w:t>
          </w:r>
          <w:r>
            <w:rPr>
              <w:noProof/>
            </w:rPr>
            <w:fldChar w:fldCharType="end"/>
          </w:r>
        </w:p>
        <w:p w14:paraId="7D1E83A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8.</w:t>
          </w:r>
          <w:r>
            <w:rPr>
              <w:rFonts w:asciiTheme="minorHAnsi" w:hAnsiTheme="minorHAnsi"/>
              <w:i w:val="0"/>
              <w:iCs w:val="0"/>
              <w:noProof/>
              <w:sz w:val="24"/>
              <w:szCs w:val="24"/>
              <w:lang w:eastAsia="ja-JP"/>
            </w:rPr>
            <w:tab/>
          </w:r>
          <w:r>
            <w:rPr>
              <w:noProof/>
            </w:rPr>
            <w:t>Medial entorhinal cortex</w:t>
          </w:r>
          <w:r>
            <w:rPr>
              <w:noProof/>
            </w:rPr>
            <w:tab/>
          </w:r>
          <w:r>
            <w:rPr>
              <w:noProof/>
            </w:rPr>
            <w:fldChar w:fldCharType="begin"/>
          </w:r>
          <w:r>
            <w:rPr>
              <w:noProof/>
            </w:rPr>
            <w:instrText xml:space="preserve"> PAGEREF _Toc415341937 \h </w:instrText>
          </w:r>
          <w:r>
            <w:rPr>
              <w:noProof/>
            </w:rPr>
          </w:r>
          <w:r>
            <w:rPr>
              <w:noProof/>
            </w:rPr>
            <w:fldChar w:fldCharType="separate"/>
          </w:r>
          <w:r>
            <w:rPr>
              <w:noProof/>
            </w:rPr>
            <w:t>12</w:t>
          </w:r>
          <w:r>
            <w:rPr>
              <w:noProof/>
            </w:rPr>
            <w:fldChar w:fldCharType="end"/>
          </w:r>
        </w:p>
        <w:p w14:paraId="16AE5586"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9.</w:t>
          </w:r>
          <w:r>
            <w:rPr>
              <w:rFonts w:asciiTheme="minorHAnsi" w:hAnsiTheme="minorHAnsi"/>
              <w:i w:val="0"/>
              <w:iCs w:val="0"/>
              <w:noProof/>
              <w:sz w:val="24"/>
              <w:szCs w:val="24"/>
              <w:lang w:eastAsia="ja-JP"/>
            </w:rPr>
            <w:tab/>
          </w:r>
          <w:r>
            <w:rPr>
              <w:noProof/>
            </w:rPr>
            <w:t>Amygdala</w:t>
          </w:r>
          <w:r>
            <w:rPr>
              <w:noProof/>
            </w:rPr>
            <w:tab/>
          </w:r>
          <w:r>
            <w:rPr>
              <w:noProof/>
            </w:rPr>
            <w:fldChar w:fldCharType="begin"/>
          </w:r>
          <w:r>
            <w:rPr>
              <w:noProof/>
            </w:rPr>
            <w:instrText xml:space="preserve"> PAGEREF _Toc415341938 \h </w:instrText>
          </w:r>
          <w:r>
            <w:rPr>
              <w:noProof/>
            </w:rPr>
          </w:r>
          <w:r>
            <w:rPr>
              <w:noProof/>
            </w:rPr>
            <w:fldChar w:fldCharType="separate"/>
          </w:r>
          <w:r>
            <w:rPr>
              <w:noProof/>
            </w:rPr>
            <w:t>13</w:t>
          </w:r>
          <w:r>
            <w:rPr>
              <w:noProof/>
            </w:rPr>
            <w:fldChar w:fldCharType="end"/>
          </w:r>
        </w:p>
        <w:p w14:paraId="3913A8DB"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1.3.</w:t>
          </w:r>
          <w:r>
            <w:rPr>
              <w:rFonts w:asciiTheme="minorHAnsi" w:hAnsiTheme="minorHAnsi"/>
              <w:smallCaps w:val="0"/>
              <w:noProof/>
              <w:sz w:val="24"/>
              <w:szCs w:val="24"/>
              <w:lang w:eastAsia="ja-JP"/>
            </w:rPr>
            <w:tab/>
          </w:r>
          <w:r>
            <w:rPr>
              <w:noProof/>
            </w:rPr>
            <w:t>Hippocampal function</w:t>
          </w:r>
          <w:r>
            <w:rPr>
              <w:noProof/>
            </w:rPr>
            <w:tab/>
          </w:r>
          <w:r>
            <w:rPr>
              <w:noProof/>
            </w:rPr>
            <w:fldChar w:fldCharType="begin"/>
          </w:r>
          <w:r>
            <w:rPr>
              <w:noProof/>
            </w:rPr>
            <w:instrText xml:space="preserve"> PAGEREF _Toc415341939 \h </w:instrText>
          </w:r>
          <w:r>
            <w:rPr>
              <w:noProof/>
            </w:rPr>
          </w:r>
          <w:r>
            <w:rPr>
              <w:noProof/>
            </w:rPr>
            <w:fldChar w:fldCharType="separate"/>
          </w:r>
          <w:r>
            <w:rPr>
              <w:noProof/>
            </w:rPr>
            <w:t>15</w:t>
          </w:r>
          <w:r>
            <w:rPr>
              <w:noProof/>
            </w:rPr>
            <w:fldChar w:fldCharType="end"/>
          </w:r>
        </w:p>
        <w:p w14:paraId="4241B5B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1.</w:t>
          </w:r>
          <w:r>
            <w:rPr>
              <w:rFonts w:asciiTheme="minorHAnsi" w:hAnsiTheme="minorHAnsi"/>
              <w:i w:val="0"/>
              <w:iCs w:val="0"/>
              <w:noProof/>
              <w:sz w:val="24"/>
              <w:szCs w:val="24"/>
              <w:lang w:eastAsia="ja-JP"/>
            </w:rPr>
            <w:tab/>
          </w:r>
          <w:r>
            <w:rPr>
              <w:noProof/>
            </w:rPr>
            <w:t>Place cells and allocentric spatial representation</w:t>
          </w:r>
          <w:r>
            <w:rPr>
              <w:noProof/>
            </w:rPr>
            <w:tab/>
          </w:r>
          <w:r>
            <w:rPr>
              <w:noProof/>
            </w:rPr>
            <w:fldChar w:fldCharType="begin"/>
          </w:r>
          <w:r>
            <w:rPr>
              <w:noProof/>
            </w:rPr>
            <w:instrText xml:space="preserve"> PAGEREF _Toc415341940 \h </w:instrText>
          </w:r>
          <w:r>
            <w:rPr>
              <w:noProof/>
            </w:rPr>
          </w:r>
          <w:r>
            <w:rPr>
              <w:noProof/>
            </w:rPr>
            <w:fldChar w:fldCharType="separate"/>
          </w:r>
          <w:r>
            <w:rPr>
              <w:noProof/>
            </w:rPr>
            <w:t>16</w:t>
          </w:r>
          <w:r>
            <w:rPr>
              <w:noProof/>
            </w:rPr>
            <w:fldChar w:fldCharType="end"/>
          </w:r>
        </w:p>
        <w:p w14:paraId="6DE53DB7"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1.3.2.</w:t>
          </w:r>
          <w:r>
            <w:rPr>
              <w:rFonts w:asciiTheme="minorHAnsi" w:hAnsiTheme="minorHAnsi"/>
              <w:i w:val="0"/>
              <w:iCs w:val="0"/>
              <w:noProof/>
              <w:sz w:val="24"/>
              <w:szCs w:val="24"/>
              <w:lang w:eastAsia="ja-JP"/>
            </w:rPr>
            <w:tab/>
          </w:r>
          <w:r>
            <w:rPr>
              <w:noProof/>
            </w:rPr>
            <w:t>Theta sequences</w:t>
          </w:r>
          <w:r>
            <w:rPr>
              <w:noProof/>
            </w:rPr>
            <w:tab/>
          </w:r>
          <w:r>
            <w:rPr>
              <w:noProof/>
            </w:rPr>
            <w:fldChar w:fldCharType="begin"/>
          </w:r>
          <w:r>
            <w:rPr>
              <w:noProof/>
            </w:rPr>
            <w:instrText xml:space="preserve"> PAGEREF _Toc415341941 \h </w:instrText>
          </w:r>
          <w:r>
            <w:rPr>
              <w:noProof/>
            </w:rPr>
          </w:r>
          <w:r>
            <w:rPr>
              <w:noProof/>
            </w:rPr>
            <w:fldChar w:fldCharType="separate"/>
          </w:r>
          <w:r>
            <w:rPr>
              <w:noProof/>
            </w:rPr>
            <w:t>18</w:t>
          </w:r>
          <w:r>
            <w:rPr>
              <w:noProof/>
            </w:rPr>
            <w:fldChar w:fldCharType="end"/>
          </w:r>
        </w:p>
        <w:p w14:paraId="0E7D8893"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3.</w:t>
          </w:r>
          <w:r>
            <w:rPr>
              <w:rFonts w:asciiTheme="minorHAnsi" w:hAnsiTheme="minorHAnsi"/>
              <w:i w:val="0"/>
              <w:iCs w:val="0"/>
              <w:noProof/>
              <w:sz w:val="24"/>
              <w:szCs w:val="24"/>
              <w:lang w:eastAsia="ja-JP"/>
            </w:rPr>
            <w:tab/>
          </w:r>
          <w:r>
            <w:rPr>
              <w:noProof/>
            </w:rPr>
            <w:t>Replay events</w:t>
          </w:r>
          <w:r>
            <w:rPr>
              <w:noProof/>
            </w:rPr>
            <w:tab/>
          </w:r>
          <w:r>
            <w:rPr>
              <w:noProof/>
            </w:rPr>
            <w:fldChar w:fldCharType="begin"/>
          </w:r>
          <w:r>
            <w:rPr>
              <w:noProof/>
            </w:rPr>
            <w:instrText xml:space="preserve"> PAGEREF _Toc415341942 \h </w:instrText>
          </w:r>
          <w:r>
            <w:rPr>
              <w:noProof/>
            </w:rPr>
          </w:r>
          <w:r>
            <w:rPr>
              <w:noProof/>
            </w:rPr>
            <w:fldChar w:fldCharType="separate"/>
          </w:r>
          <w:r>
            <w:rPr>
              <w:noProof/>
            </w:rPr>
            <w:t>21</w:t>
          </w:r>
          <w:r>
            <w:rPr>
              <w:noProof/>
            </w:rPr>
            <w:fldChar w:fldCharType="end"/>
          </w:r>
        </w:p>
        <w:p w14:paraId="00ED22E2"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4.</w:t>
          </w:r>
          <w:r>
            <w:rPr>
              <w:rFonts w:asciiTheme="minorHAnsi" w:hAnsiTheme="minorHAnsi"/>
              <w:i w:val="0"/>
              <w:iCs w:val="0"/>
              <w:noProof/>
              <w:sz w:val="24"/>
              <w:szCs w:val="24"/>
              <w:lang w:eastAsia="ja-JP"/>
            </w:rPr>
            <w:tab/>
          </w:r>
          <w:r>
            <w:rPr>
              <w:noProof/>
            </w:rPr>
            <w:t>Behavioral-timescale temporal sequences</w:t>
          </w:r>
          <w:r>
            <w:rPr>
              <w:noProof/>
            </w:rPr>
            <w:tab/>
          </w:r>
          <w:r>
            <w:rPr>
              <w:noProof/>
            </w:rPr>
            <w:fldChar w:fldCharType="begin"/>
          </w:r>
          <w:r>
            <w:rPr>
              <w:noProof/>
            </w:rPr>
            <w:instrText xml:space="preserve"> PAGEREF _Toc415341943 \h </w:instrText>
          </w:r>
          <w:r>
            <w:rPr>
              <w:noProof/>
            </w:rPr>
          </w:r>
          <w:r>
            <w:rPr>
              <w:noProof/>
            </w:rPr>
            <w:fldChar w:fldCharType="separate"/>
          </w:r>
          <w:r>
            <w:rPr>
              <w:noProof/>
            </w:rPr>
            <w:t>23</w:t>
          </w:r>
          <w:r>
            <w:rPr>
              <w:noProof/>
            </w:rPr>
            <w:fldChar w:fldCharType="end"/>
          </w:r>
        </w:p>
        <w:p w14:paraId="245FE36A"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5.</w:t>
          </w:r>
          <w:r>
            <w:rPr>
              <w:rFonts w:asciiTheme="minorHAnsi" w:hAnsiTheme="minorHAnsi"/>
              <w:i w:val="0"/>
              <w:iCs w:val="0"/>
              <w:noProof/>
              <w:sz w:val="24"/>
              <w:szCs w:val="24"/>
              <w:lang w:eastAsia="ja-JP"/>
            </w:rPr>
            <w:tab/>
          </w:r>
          <w:r>
            <w:rPr>
              <w:noProof/>
            </w:rPr>
            <w:t>Population “drift” and instability</w:t>
          </w:r>
          <w:r>
            <w:rPr>
              <w:noProof/>
            </w:rPr>
            <w:tab/>
          </w:r>
          <w:r>
            <w:rPr>
              <w:noProof/>
            </w:rPr>
            <w:fldChar w:fldCharType="begin"/>
          </w:r>
          <w:r>
            <w:rPr>
              <w:noProof/>
            </w:rPr>
            <w:instrText xml:space="preserve"> PAGEREF _Toc415341944 \h </w:instrText>
          </w:r>
          <w:r>
            <w:rPr>
              <w:noProof/>
            </w:rPr>
          </w:r>
          <w:r>
            <w:rPr>
              <w:noProof/>
            </w:rPr>
            <w:fldChar w:fldCharType="separate"/>
          </w:r>
          <w:r>
            <w:rPr>
              <w:noProof/>
            </w:rPr>
            <w:t>26</w:t>
          </w:r>
          <w:r>
            <w:rPr>
              <w:noProof/>
            </w:rPr>
            <w:fldChar w:fldCharType="end"/>
          </w:r>
        </w:p>
        <w:p w14:paraId="0DA40C8A"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6.</w:t>
          </w:r>
          <w:r>
            <w:rPr>
              <w:rFonts w:asciiTheme="minorHAnsi" w:hAnsiTheme="minorHAnsi"/>
              <w:i w:val="0"/>
              <w:iCs w:val="0"/>
              <w:noProof/>
              <w:sz w:val="24"/>
              <w:szCs w:val="24"/>
              <w:lang w:eastAsia="ja-JP"/>
            </w:rPr>
            <w:tab/>
          </w:r>
          <w:r>
            <w:rPr>
              <w:noProof/>
            </w:rPr>
            <w:t>“Engrams”</w:t>
          </w:r>
          <w:r>
            <w:rPr>
              <w:noProof/>
            </w:rPr>
            <w:tab/>
          </w:r>
          <w:r>
            <w:rPr>
              <w:noProof/>
            </w:rPr>
            <w:fldChar w:fldCharType="begin"/>
          </w:r>
          <w:r>
            <w:rPr>
              <w:noProof/>
            </w:rPr>
            <w:instrText xml:space="preserve"> PAGEREF _Toc415341945 \h </w:instrText>
          </w:r>
          <w:r>
            <w:rPr>
              <w:noProof/>
            </w:rPr>
          </w:r>
          <w:r>
            <w:rPr>
              <w:noProof/>
            </w:rPr>
            <w:fldChar w:fldCharType="separate"/>
          </w:r>
          <w:r>
            <w:rPr>
              <w:noProof/>
            </w:rPr>
            <w:t>29</w:t>
          </w:r>
          <w:r>
            <w:rPr>
              <w:noProof/>
            </w:rPr>
            <w:fldChar w:fldCharType="end"/>
          </w:r>
        </w:p>
        <w:p w14:paraId="6981BD7E"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7.</w:t>
          </w:r>
          <w:r>
            <w:rPr>
              <w:rFonts w:asciiTheme="minorHAnsi" w:hAnsiTheme="minorHAnsi"/>
              <w:i w:val="0"/>
              <w:iCs w:val="0"/>
              <w:noProof/>
              <w:sz w:val="24"/>
              <w:szCs w:val="24"/>
              <w:lang w:eastAsia="ja-JP"/>
            </w:rPr>
            <w:tab/>
          </w:r>
          <w:r>
            <w:rPr>
              <w:noProof/>
            </w:rPr>
            <w:t>Systems level consolidation</w:t>
          </w:r>
          <w:r>
            <w:rPr>
              <w:noProof/>
            </w:rPr>
            <w:tab/>
          </w:r>
          <w:r>
            <w:rPr>
              <w:noProof/>
            </w:rPr>
            <w:fldChar w:fldCharType="begin"/>
          </w:r>
          <w:r>
            <w:rPr>
              <w:noProof/>
            </w:rPr>
            <w:instrText xml:space="preserve"> PAGEREF _Toc415341946 \h </w:instrText>
          </w:r>
          <w:r>
            <w:rPr>
              <w:noProof/>
            </w:rPr>
          </w:r>
          <w:r>
            <w:rPr>
              <w:noProof/>
            </w:rPr>
            <w:fldChar w:fldCharType="separate"/>
          </w:r>
          <w:r>
            <w:rPr>
              <w:noProof/>
            </w:rPr>
            <w:t>33</w:t>
          </w:r>
          <w:r>
            <w:rPr>
              <w:noProof/>
            </w:rPr>
            <w:fldChar w:fldCharType="end"/>
          </w:r>
        </w:p>
        <w:p w14:paraId="314F8B8A"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8.</w:t>
          </w:r>
          <w:r>
            <w:rPr>
              <w:rFonts w:asciiTheme="minorHAnsi" w:hAnsiTheme="minorHAnsi"/>
              <w:i w:val="0"/>
              <w:iCs w:val="0"/>
              <w:noProof/>
              <w:sz w:val="24"/>
              <w:szCs w:val="24"/>
              <w:lang w:eastAsia="ja-JP"/>
            </w:rPr>
            <w:tab/>
          </w:r>
          <w:r>
            <w:rPr>
              <w:noProof/>
            </w:rPr>
            <w:t>Hippocampal interactions with the amygdala</w:t>
          </w:r>
          <w:r>
            <w:rPr>
              <w:noProof/>
            </w:rPr>
            <w:tab/>
          </w:r>
          <w:r>
            <w:rPr>
              <w:noProof/>
            </w:rPr>
            <w:fldChar w:fldCharType="begin"/>
          </w:r>
          <w:r>
            <w:rPr>
              <w:noProof/>
            </w:rPr>
            <w:instrText xml:space="preserve"> PAGEREF _Toc415341947 \h </w:instrText>
          </w:r>
          <w:r>
            <w:rPr>
              <w:noProof/>
            </w:rPr>
          </w:r>
          <w:r>
            <w:rPr>
              <w:noProof/>
            </w:rPr>
            <w:fldChar w:fldCharType="separate"/>
          </w:r>
          <w:r>
            <w:rPr>
              <w:noProof/>
            </w:rPr>
            <w:t>36</w:t>
          </w:r>
          <w:r>
            <w:rPr>
              <w:noProof/>
            </w:rPr>
            <w:fldChar w:fldCharType="end"/>
          </w:r>
        </w:p>
        <w:p w14:paraId="53A8F98F"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9.</w:t>
          </w:r>
          <w:r>
            <w:rPr>
              <w:rFonts w:asciiTheme="minorHAnsi" w:hAnsiTheme="minorHAnsi"/>
              <w:i w:val="0"/>
              <w:iCs w:val="0"/>
              <w:noProof/>
              <w:sz w:val="24"/>
              <w:szCs w:val="24"/>
              <w:lang w:eastAsia="ja-JP"/>
            </w:rPr>
            <w:tab/>
          </w:r>
          <w:r>
            <w:rPr>
              <w:noProof/>
            </w:rPr>
            <w:t>Integrating hippocampal literature</w:t>
          </w:r>
          <w:r>
            <w:rPr>
              <w:noProof/>
            </w:rPr>
            <w:tab/>
          </w:r>
          <w:r>
            <w:rPr>
              <w:noProof/>
            </w:rPr>
            <w:fldChar w:fldCharType="begin"/>
          </w:r>
          <w:r>
            <w:rPr>
              <w:noProof/>
            </w:rPr>
            <w:instrText xml:space="preserve"> PAGEREF _Toc415341948 \h </w:instrText>
          </w:r>
          <w:r>
            <w:rPr>
              <w:noProof/>
            </w:rPr>
          </w:r>
          <w:r>
            <w:rPr>
              <w:noProof/>
            </w:rPr>
            <w:fldChar w:fldCharType="separate"/>
          </w:r>
          <w:r>
            <w:rPr>
              <w:noProof/>
            </w:rPr>
            <w:t>38</w:t>
          </w:r>
          <w:r>
            <w:rPr>
              <w:noProof/>
            </w:rPr>
            <w:fldChar w:fldCharType="end"/>
          </w:r>
        </w:p>
        <w:p w14:paraId="147AC748" w14:textId="77777777" w:rsidR="002C291E" w:rsidRDefault="002C291E">
          <w:pPr>
            <w:pStyle w:val="TOC1"/>
            <w:tabs>
              <w:tab w:val="left" w:pos="390"/>
              <w:tab w:val="right" w:leader="dot" w:pos="8630"/>
            </w:tabs>
            <w:rPr>
              <w:rFonts w:asciiTheme="minorHAnsi" w:hAnsiTheme="minorHAnsi"/>
              <w:bCs w:val="0"/>
              <w:caps w:val="0"/>
              <w:noProof/>
              <w:sz w:val="24"/>
              <w:szCs w:val="24"/>
              <w:lang w:eastAsia="ja-JP"/>
            </w:rPr>
          </w:pPr>
          <w:r>
            <w:rPr>
              <w:noProof/>
            </w:rPr>
            <w:t>2.</w:t>
          </w:r>
          <w:r>
            <w:rPr>
              <w:rFonts w:asciiTheme="minorHAnsi" w:hAnsiTheme="minorHAnsi"/>
              <w:bCs w:val="0"/>
              <w:caps w:val="0"/>
              <w:noProof/>
              <w:sz w:val="24"/>
              <w:szCs w:val="24"/>
              <w:lang w:eastAsia="ja-JP"/>
            </w:rPr>
            <w:tab/>
          </w:r>
          <w:r>
            <w:rPr>
              <w:noProof/>
            </w:rPr>
            <w:t>CHAPTER TWO</w:t>
          </w:r>
          <w:r>
            <w:rPr>
              <w:noProof/>
            </w:rPr>
            <w:tab/>
          </w:r>
          <w:r>
            <w:rPr>
              <w:noProof/>
            </w:rPr>
            <w:fldChar w:fldCharType="begin"/>
          </w:r>
          <w:r>
            <w:rPr>
              <w:noProof/>
            </w:rPr>
            <w:instrText xml:space="preserve"> PAGEREF _Toc415341949 \h </w:instrText>
          </w:r>
          <w:r>
            <w:rPr>
              <w:noProof/>
            </w:rPr>
          </w:r>
          <w:r>
            <w:rPr>
              <w:noProof/>
            </w:rPr>
            <w:fldChar w:fldCharType="separate"/>
          </w:r>
          <w:r>
            <w:rPr>
              <w:noProof/>
            </w:rPr>
            <w:t>39</w:t>
          </w:r>
          <w:r>
            <w:rPr>
              <w:noProof/>
            </w:rPr>
            <w:fldChar w:fldCharType="end"/>
          </w:r>
        </w:p>
        <w:p w14:paraId="453BD0F3"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5341950 \h </w:instrText>
          </w:r>
          <w:r>
            <w:rPr>
              <w:noProof/>
            </w:rPr>
          </w:r>
          <w:r>
            <w:rPr>
              <w:noProof/>
            </w:rPr>
            <w:fldChar w:fldCharType="separate"/>
          </w:r>
          <w:r>
            <w:rPr>
              <w:noProof/>
            </w:rPr>
            <w:t>39</w:t>
          </w:r>
          <w:r>
            <w:rPr>
              <w:noProof/>
            </w:rPr>
            <w:fldChar w:fldCharType="end"/>
          </w:r>
        </w:p>
        <w:p w14:paraId="22CBD22C"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5341951 \h </w:instrText>
          </w:r>
          <w:r>
            <w:rPr>
              <w:noProof/>
            </w:rPr>
          </w:r>
          <w:r>
            <w:rPr>
              <w:noProof/>
            </w:rPr>
            <w:fldChar w:fldCharType="separate"/>
          </w:r>
          <w:r>
            <w:rPr>
              <w:noProof/>
            </w:rPr>
            <w:t>42</w:t>
          </w:r>
          <w:r>
            <w:rPr>
              <w:noProof/>
            </w:rPr>
            <w:fldChar w:fldCharType="end"/>
          </w:r>
        </w:p>
        <w:p w14:paraId="004A97F0"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1.</w:t>
          </w:r>
          <w:r>
            <w:rPr>
              <w:rFonts w:asciiTheme="minorHAnsi" w:hAnsiTheme="minorHAnsi"/>
              <w:i w:val="0"/>
              <w:iCs w:val="0"/>
              <w:noProof/>
              <w:sz w:val="24"/>
              <w:szCs w:val="24"/>
              <w:lang w:eastAsia="ja-JP"/>
            </w:rPr>
            <w:tab/>
          </w:r>
          <w:r>
            <w:rPr>
              <w:noProof/>
            </w:rPr>
            <w:t>Animal Subjects</w:t>
          </w:r>
          <w:r>
            <w:rPr>
              <w:noProof/>
            </w:rPr>
            <w:tab/>
          </w:r>
          <w:r>
            <w:rPr>
              <w:noProof/>
            </w:rPr>
            <w:fldChar w:fldCharType="begin"/>
          </w:r>
          <w:r>
            <w:rPr>
              <w:noProof/>
            </w:rPr>
            <w:instrText xml:space="preserve"> PAGEREF _Toc415341952 \h </w:instrText>
          </w:r>
          <w:r>
            <w:rPr>
              <w:noProof/>
            </w:rPr>
          </w:r>
          <w:r>
            <w:rPr>
              <w:noProof/>
            </w:rPr>
            <w:fldChar w:fldCharType="separate"/>
          </w:r>
          <w:r>
            <w:rPr>
              <w:noProof/>
            </w:rPr>
            <w:t>42</w:t>
          </w:r>
          <w:r>
            <w:rPr>
              <w:noProof/>
            </w:rPr>
            <w:fldChar w:fldCharType="end"/>
          </w:r>
        </w:p>
        <w:p w14:paraId="48B37D4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2.</w:t>
          </w:r>
          <w:r>
            <w:rPr>
              <w:rFonts w:asciiTheme="minorHAnsi" w:hAnsiTheme="minorHAnsi"/>
              <w:i w:val="0"/>
              <w:iCs w:val="0"/>
              <w:noProof/>
              <w:sz w:val="24"/>
              <w:szCs w:val="24"/>
              <w:lang w:eastAsia="ja-JP"/>
            </w:rPr>
            <w:tab/>
          </w:r>
          <w:r>
            <w:rPr>
              <w:noProof/>
            </w:rPr>
            <w:t>Viral Constructs</w:t>
          </w:r>
          <w:r>
            <w:rPr>
              <w:noProof/>
            </w:rPr>
            <w:tab/>
          </w:r>
          <w:r>
            <w:rPr>
              <w:noProof/>
            </w:rPr>
            <w:fldChar w:fldCharType="begin"/>
          </w:r>
          <w:r>
            <w:rPr>
              <w:noProof/>
            </w:rPr>
            <w:instrText xml:space="preserve"> PAGEREF _Toc415341953 \h </w:instrText>
          </w:r>
          <w:r>
            <w:rPr>
              <w:noProof/>
            </w:rPr>
          </w:r>
          <w:r>
            <w:rPr>
              <w:noProof/>
            </w:rPr>
            <w:fldChar w:fldCharType="separate"/>
          </w:r>
          <w:r>
            <w:rPr>
              <w:noProof/>
            </w:rPr>
            <w:t>42</w:t>
          </w:r>
          <w:r>
            <w:rPr>
              <w:noProof/>
            </w:rPr>
            <w:fldChar w:fldCharType="end"/>
          </w:r>
        </w:p>
        <w:p w14:paraId="28D9AAEB"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3.</w:t>
          </w:r>
          <w:r>
            <w:rPr>
              <w:rFonts w:asciiTheme="minorHAnsi" w:hAnsiTheme="minorHAnsi"/>
              <w:i w:val="0"/>
              <w:iCs w:val="0"/>
              <w:noProof/>
              <w:sz w:val="24"/>
              <w:szCs w:val="24"/>
              <w:lang w:eastAsia="ja-JP"/>
            </w:rPr>
            <w:tab/>
          </w:r>
          <w:r>
            <w:rPr>
              <w:noProof/>
            </w:rPr>
            <w:t>Stereotactic Surgeries</w:t>
          </w:r>
          <w:r>
            <w:rPr>
              <w:noProof/>
            </w:rPr>
            <w:tab/>
          </w:r>
          <w:r>
            <w:rPr>
              <w:noProof/>
            </w:rPr>
            <w:fldChar w:fldCharType="begin"/>
          </w:r>
          <w:r>
            <w:rPr>
              <w:noProof/>
            </w:rPr>
            <w:instrText xml:space="preserve"> PAGEREF _Toc415341954 \h </w:instrText>
          </w:r>
          <w:r>
            <w:rPr>
              <w:noProof/>
            </w:rPr>
          </w:r>
          <w:r>
            <w:rPr>
              <w:noProof/>
            </w:rPr>
            <w:fldChar w:fldCharType="separate"/>
          </w:r>
          <w:r>
            <w:rPr>
              <w:noProof/>
            </w:rPr>
            <w:t>42</w:t>
          </w:r>
          <w:r>
            <w:rPr>
              <w:noProof/>
            </w:rPr>
            <w:fldChar w:fldCharType="end"/>
          </w:r>
        </w:p>
        <w:p w14:paraId="417EBBF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4.</w:t>
          </w:r>
          <w:r>
            <w:rPr>
              <w:rFonts w:asciiTheme="minorHAnsi" w:hAnsiTheme="minorHAnsi"/>
              <w:i w:val="0"/>
              <w:iCs w:val="0"/>
              <w:noProof/>
              <w:sz w:val="24"/>
              <w:szCs w:val="24"/>
              <w:lang w:eastAsia="ja-JP"/>
            </w:rPr>
            <w:tab/>
          </w:r>
          <w:r>
            <w:rPr>
              <w:noProof/>
            </w:rPr>
            <w:t>Treadmill Running Behavior</w:t>
          </w:r>
          <w:r>
            <w:rPr>
              <w:noProof/>
            </w:rPr>
            <w:tab/>
          </w:r>
          <w:r>
            <w:rPr>
              <w:noProof/>
            </w:rPr>
            <w:fldChar w:fldCharType="begin"/>
          </w:r>
          <w:r>
            <w:rPr>
              <w:noProof/>
            </w:rPr>
            <w:instrText xml:space="preserve"> PAGEREF _Toc415341955 \h </w:instrText>
          </w:r>
          <w:r>
            <w:rPr>
              <w:noProof/>
            </w:rPr>
          </w:r>
          <w:r>
            <w:rPr>
              <w:noProof/>
            </w:rPr>
            <w:fldChar w:fldCharType="separate"/>
          </w:r>
          <w:r>
            <w:rPr>
              <w:noProof/>
            </w:rPr>
            <w:t>44</w:t>
          </w:r>
          <w:r>
            <w:rPr>
              <w:noProof/>
            </w:rPr>
            <w:fldChar w:fldCharType="end"/>
          </w:r>
        </w:p>
        <w:p w14:paraId="35FE7862"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5.</w:t>
          </w:r>
          <w:r>
            <w:rPr>
              <w:rFonts w:asciiTheme="minorHAnsi" w:hAnsiTheme="minorHAnsi"/>
              <w:i w:val="0"/>
              <w:iCs w:val="0"/>
              <w:noProof/>
              <w:sz w:val="24"/>
              <w:szCs w:val="24"/>
              <w:lang w:eastAsia="ja-JP"/>
            </w:rPr>
            <w:tab/>
          </w:r>
          <w:r>
            <w:rPr>
              <w:noProof/>
            </w:rPr>
            <w:t>Freely-Moving Calcium Imaging and Mouse Tracking</w:t>
          </w:r>
          <w:r>
            <w:rPr>
              <w:noProof/>
            </w:rPr>
            <w:tab/>
          </w:r>
          <w:r>
            <w:rPr>
              <w:noProof/>
            </w:rPr>
            <w:fldChar w:fldCharType="begin"/>
          </w:r>
          <w:r>
            <w:rPr>
              <w:noProof/>
            </w:rPr>
            <w:instrText xml:space="preserve"> PAGEREF _Toc415341956 \h </w:instrText>
          </w:r>
          <w:r>
            <w:rPr>
              <w:noProof/>
            </w:rPr>
          </w:r>
          <w:r>
            <w:rPr>
              <w:noProof/>
            </w:rPr>
            <w:fldChar w:fldCharType="separate"/>
          </w:r>
          <w:r>
            <w:rPr>
              <w:noProof/>
            </w:rPr>
            <w:t>44</w:t>
          </w:r>
          <w:r>
            <w:rPr>
              <w:noProof/>
            </w:rPr>
            <w:fldChar w:fldCharType="end"/>
          </w:r>
        </w:p>
        <w:p w14:paraId="7E5D062A"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6.</w:t>
          </w:r>
          <w:r>
            <w:rPr>
              <w:rFonts w:asciiTheme="minorHAnsi" w:hAnsiTheme="minorHAnsi"/>
              <w:i w:val="0"/>
              <w:iCs w:val="0"/>
              <w:noProof/>
              <w:sz w:val="24"/>
              <w:szCs w:val="24"/>
              <w:lang w:eastAsia="ja-JP"/>
            </w:rPr>
            <w:tab/>
          </w:r>
          <w:r>
            <w:rPr>
              <w:noProof/>
            </w:rPr>
            <w:t>Histology and Epifluorescent Microscopy</w:t>
          </w:r>
          <w:r>
            <w:rPr>
              <w:noProof/>
            </w:rPr>
            <w:tab/>
          </w:r>
          <w:r>
            <w:rPr>
              <w:noProof/>
            </w:rPr>
            <w:fldChar w:fldCharType="begin"/>
          </w:r>
          <w:r>
            <w:rPr>
              <w:noProof/>
            </w:rPr>
            <w:instrText xml:space="preserve"> PAGEREF _Toc415341957 \h </w:instrText>
          </w:r>
          <w:r>
            <w:rPr>
              <w:noProof/>
            </w:rPr>
          </w:r>
          <w:r>
            <w:rPr>
              <w:noProof/>
            </w:rPr>
            <w:fldChar w:fldCharType="separate"/>
          </w:r>
          <w:r>
            <w:rPr>
              <w:noProof/>
            </w:rPr>
            <w:t>47</w:t>
          </w:r>
          <w:r>
            <w:rPr>
              <w:noProof/>
            </w:rPr>
            <w:fldChar w:fldCharType="end"/>
          </w:r>
        </w:p>
        <w:p w14:paraId="51C26CC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7.</w:t>
          </w:r>
          <w:r>
            <w:rPr>
              <w:rFonts w:asciiTheme="minorHAnsi" w:hAnsiTheme="minorHAnsi"/>
              <w:i w:val="0"/>
              <w:iCs w:val="0"/>
              <w:noProof/>
              <w:sz w:val="24"/>
              <w:szCs w:val="24"/>
              <w:lang w:eastAsia="ja-JP"/>
            </w:rPr>
            <w:tab/>
          </w:r>
          <w:r>
            <w:rPr>
              <w:noProof/>
            </w:rPr>
            <w:t>Time Cell Selection</w:t>
          </w:r>
          <w:r>
            <w:rPr>
              <w:noProof/>
            </w:rPr>
            <w:tab/>
          </w:r>
          <w:r>
            <w:rPr>
              <w:noProof/>
            </w:rPr>
            <w:fldChar w:fldCharType="begin"/>
          </w:r>
          <w:r>
            <w:rPr>
              <w:noProof/>
            </w:rPr>
            <w:instrText xml:space="preserve"> PAGEREF _Toc415341958 \h </w:instrText>
          </w:r>
          <w:r>
            <w:rPr>
              <w:noProof/>
            </w:rPr>
          </w:r>
          <w:r>
            <w:rPr>
              <w:noProof/>
            </w:rPr>
            <w:fldChar w:fldCharType="separate"/>
          </w:r>
          <w:r>
            <w:rPr>
              <w:noProof/>
            </w:rPr>
            <w:t>47</w:t>
          </w:r>
          <w:r>
            <w:rPr>
              <w:noProof/>
            </w:rPr>
            <w:fldChar w:fldCharType="end"/>
          </w:r>
        </w:p>
        <w:p w14:paraId="2AD4AB8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8.</w:t>
          </w:r>
          <w:r>
            <w:rPr>
              <w:rFonts w:asciiTheme="minorHAnsi" w:hAnsiTheme="minorHAnsi"/>
              <w:i w:val="0"/>
              <w:iCs w:val="0"/>
              <w:noProof/>
              <w:sz w:val="24"/>
              <w:szCs w:val="24"/>
              <w:lang w:eastAsia="ja-JP"/>
            </w:rPr>
            <w:tab/>
          </w:r>
          <w:r>
            <w:rPr>
              <w:noProof/>
            </w:rPr>
            <w:t>Within-Session Trial Bias Score</w:t>
          </w:r>
          <w:r>
            <w:rPr>
              <w:noProof/>
            </w:rPr>
            <w:tab/>
          </w:r>
          <w:r>
            <w:rPr>
              <w:noProof/>
            </w:rPr>
            <w:fldChar w:fldCharType="begin"/>
          </w:r>
          <w:r>
            <w:rPr>
              <w:noProof/>
            </w:rPr>
            <w:instrText xml:space="preserve"> PAGEREF _Toc415341959 \h </w:instrText>
          </w:r>
          <w:r>
            <w:rPr>
              <w:noProof/>
            </w:rPr>
          </w:r>
          <w:r>
            <w:rPr>
              <w:noProof/>
            </w:rPr>
            <w:fldChar w:fldCharType="separate"/>
          </w:r>
          <w:r>
            <w:rPr>
              <w:noProof/>
            </w:rPr>
            <w:t>48</w:t>
          </w:r>
          <w:r>
            <w:rPr>
              <w:noProof/>
            </w:rPr>
            <w:fldChar w:fldCharType="end"/>
          </w:r>
        </w:p>
        <w:p w14:paraId="3BC5E0BE"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9.</w:t>
          </w:r>
          <w:r>
            <w:rPr>
              <w:rFonts w:asciiTheme="minorHAnsi" w:hAnsiTheme="minorHAnsi"/>
              <w:i w:val="0"/>
              <w:iCs w:val="0"/>
              <w:noProof/>
              <w:sz w:val="24"/>
              <w:szCs w:val="24"/>
              <w:lang w:eastAsia="ja-JP"/>
            </w:rPr>
            <w:tab/>
          </w:r>
          <w:r>
            <w:rPr>
              <w:noProof/>
            </w:rPr>
            <w:t>Population Correlations</w:t>
          </w:r>
          <w:r>
            <w:rPr>
              <w:noProof/>
            </w:rPr>
            <w:tab/>
          </w:r>
          <w:r>
            <w:rPr>
              <w:noProof/>
            </w:rPr>
            <w:fldChar w:fldCharType="begin"/>
          </w:r>
          <w:r>
            <w:rPr>
              <w:noProof/>
            </w:rPr>
            <w:instrText xml:space="preserve"> PAGEREF _Toc415341960 \h </w:instrText>
          </w:r>
          <w:r>
            <w:rPr>
              <w:noProof/>
            </w:rPr>
          </w:r>
          <w:r>
            <w:rPr>
              <w:noProof/>
            </w:rPr>
            <w:fldChar w:fldCharType="separate"/>
          </w:r>
          <w:r>
            <w:rPr>
              <w:noProof/>
            </w:rPr>
            <w:t>49</w:t>
          </w:r>
          <w:r>
            <w:rPr>
              <w:noProof/>
            </w:rPr>
            <w:fldChar w:fldCharType="end"/>
          </w:r>
        </w:p>
        <w:p w14:paraId="314BAC6B" w14:textId="77777777" w:rsidR="002C291E" w:rsidRDefault="002C291E">
          <w:pPr>
            <w:pStyle w:val="TOC3"/>
            <w:tabs>
              <w:tab w:val="left" w:pos="1270"/>
              <w:tab w:val="right" w:leader="dot" w:pos="8630"/>
            </w:tabs>
            <w:rPr>
              <w:rFonts w:asciiTheme="minorHAnsi" w:hAnsiTheme="minorHAnsi"/>
              <w:i w:val="0"/>
              <w:iCs w:val="0"/>
              <w:noProof/>
              <w:sz w:val="24"/>
              <w:szCs w:val="24"/>
              <w:lang w:eastAsia="ja-JP"/>
            </w:rPr>
          </w:pPr>
          <w:r>
            <w:rPr>
              <w:noProof/>
            </w:rPr>
            <w:t>2.2.10.</w:t>
          </w:r>
          <w:r>
            <w:rPr>
              <w:rFonts w:asciiTheme="minorHAnsi" w:hAnsiTheme="minorHAnsi"/>
              <w:i w:val="0"/>
              <w:iCs w:val="0"/>
              <w:noProof/>
              <w:sz w:val="24"/>
              <w:szCs w:val="24"/>
              <w:lang w:eastAsia="ja-JP"/>
            </w:rPr>
            <w:tab/>
          </w:r>
          <w:r>
            <w:rPr>
              <w:noProof/>
            </w:rPr>
            <w:t>Naïve Bayes Classifiers</w:t>
          </w:r>
          <w:r>
            <w:rPr>
              <w:noProof/>
            </w:rPr>
            <w:tab/>
          </w:r>
          <w:r>
            <w:rPr>
              <w:noProof/>
            </w:rPr>
            <w:fldChar w:fldCharType="begin"/>
          </w:r>
          <w:r>
            <w:rPr>
              <w:noProof/>
            </w:rPr>
            <w:instrText xml:space="preserve"> PAGEREF _Toc415341961 \h </w:instrText>
          </w:r>
          <w:r>
            <w:rPr>
              <w:noProof/>
            </w:rPr>
          </w:r>
          <w:r>
            <w:rPr>
              <w:noProof/>
            </w:rPr>
            <w:fldChar w:fldCharType="separate"/>
          </w:r>
          <w:r>
            <w:rPr>
              <w:noProof/>
            </w:rPr>
            <w:t>49</w:t>
          </w:r>
          <w:r>
            <w:rPr>
              <w:noProof/>
            </w:rPr>
            <w:fldChar w:fldCharType="end"/>
          </w:r>
        </w:p>
        <w:p w14:paraId="3F226514" w14:textId="77777777" w:rsidR="002C291E" w:rsidRDefault="002C291E">
          <w:pPr>
            <w:pStyle w:val="TOC3"/>
            <w:tabs>
              <w:tab w:val="left" w:pos="1270"/>
              <w:tab w:val="right" w:leader="dot" w:pos="8630"/>
            </w:tabs>
            <w:rPr>
              <w:rFonts w:asciiTheme="minorHAnsi" w:hAnsiTheme="minorHAnsi"/>
              <w:i w:val="0"/>
              <w:iCs w:val="0"/>
              <w:noProof/>
              <w:sz w:val="24"/>
              <w:szCs w:val="24"/>
              <w:lang w:eastAsia="ja-JP"/>
            </w:rPr>
          </w:pPr>
          <w:r>
            <w:rPr>
              <w:noProof/>
            </w:rPr>
            <w:t>2.2.11.</w:t>
          </w:r>
          <w:r>
            <w:rPr>
              <w:rFonts w:asciiTheme="minorHAnsi" w:hAnsiTheme="minorHAnsi"/>
              <w:i w:val="0"/>
              <w:iCs w:val="0"/>
              <w:noProof/>
              <w:sz w:val="24"/>
              <w:szCs w:val="24"/>
              <w:lang w:eastAsia="ja-JP"/>
            </w:rPr>
            <w:tab/>
          </w:r>
          <w:r>
            <w:rPr>
              <w:noProof/>
            </w:rPr>
            <w:t>Statistical Tests</w:t>
          </w:r>
          <w:r>
            <w:rPr>
              <w:noProof/>
            </w:rPr>
            <w:tab/>
          </w:r>
          <w:r>
            <w:rPr>
              <w:noProof/>
            </w:rPr>
            <w:fldChar w:fldCharType="begin"/>
          </w:r>
          <w:r>
            <w:rPr>
              <w:noProof/>
            </w:rPr>
            <w:instrText xml:space="preserve"> PAGEREF _Toc415341962 \h </w:instrText>
          </w:r>
          <w:r>
            <w:rPr>
              <w:noProof/>
            </w:rPr>
          </w:r>
          <w:r>
            <w:rPr>
              <w:noProof/>
            </w:rPr>
            <w:fldChar w:fldCharType="separate"/>
          </w:r>
          <w:r>
            <w:rPr>
              <w:noProof/>
            </w:rPr>
            <w:t>50</w:t>
          </w:r>
          <w:r>
            <w:rPr>
              <w:noProof/>
            </w:rPr>
            <w:fldChar w:fldCharType="end"/>
          </w:r>
        </w:p>
        <w:p w14:paraId="258C92CC"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5341963 \h </w:instrText>
          </w:r>
          <w:r>
            <w:rPr>
              <w:noProof/>
            </w:rPr>
          </w:r>
          <w:r>
            <w:rPr>
              <w:noProof/>
            </w:rPr>
            <w:fldChar w:fldCharType="separate"/>
          </w:r>
          <w:r>
            <w:rPr>
              <w:noProof/>
            </w:rPr>
            <w:t>51</w:t>
          </w:r>
          <w:r>
            <w:rPr>
              <w:noProof/>
            </w:rPr>
            <w:fldChar w:fldCharType="end"/>
          </w:r>
        </w:p>
        <w:p w14:paraId="1CE8707B"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3.1.</w:t>
          </w:r>
          <w:r>
            <w:rPr>
              <w:rFonts w:asciiTheme="minorHAnsi" w:hAnsiTheme="minorHAnsi"/>
              <w:i w:val="0"/>
              <w:iCs w:val="0"/>
              <w:noProof/>
              <w:sz w:val="24"/>
              <w:szCs w:val="24"/>
              <w:lang w:eastAsia="ja-JP"/>
            </w:rPr>
            <w:tab/>
          </w:r>
          <w:r>
            <w:rPr>
              <w:noProof/>
            </w:rPr>
            <w:t>Behavioral Task and Epifluorescence Imaging of Calcium Transients</w:t>
          </w:r>
          <w:r>
            <w:rPr>
              <w:noProof/>
            </w:rPr>
            <w:tab/>
          </w:r>
          <w:r>
            <w:rPr>
              <w:noProof/>
            </w:rPr>
            <w:fldChar w:fldCharType="begin"/>
          </w:r>
          <w:r>
            <w:rPr>
              <w:noProof/>
            </w:rPr>
            <w:instrText xml:space="preserve"> PAGEREF _Toc415341964 \h </w:instrText>
          </w:r>
          <w:r>
            <w:rPr>
              <w:noProof/>
            </w:rPr>
          </w:r>
          <w:r>
            <w:rPr>
              <w:noProof/>
            </w:rPr>
            <w:fldChar w:fldCharType="separate"/>
          </w:r>
          <w:r>
            <w:rPr>
              <w:noProof/>
            </w:rPr>
            <w:t>51</w:t>
          </w:r>
          <w:r>
            <w:rPr>
              <w:noProof/>
            </w:rPr>
            <w:fldChar w:fldCharType="end"/>
          </w:r>
        </w:p>
        <w:p w14:paraId="1C2FE664"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3.2.</w:t>
          </w:r>
          <w:r>
            <w:rPr>
              <w:rFonts w:asciiTheme="minorHAnsi" w:hAnsiTheme="minorHAnsi"/>
              <w:i w:val="0"/>
              <w:iCs w:val="0"/>
              <w:noProof/>
              <w:sz w:val="24"/>
              <w:szCs w:val="24"/>
              <w:lang w:eastAsia="ja-JP"/>
            </w:rPr>
            <w:tab/>
          </w:r>
          <w:r>
            <w:rPr>
              <w:noProof/>
            </w:rPr>
            <w:t>Reconstructing Temporal Information from Ordered Neuronal Firing</w:t>
          </w:r>
          <w:r>
            <w:rPr>
              <w:noProof/>
            </w:rPr>
            <w:tab/>
          </w:r>
          <w:r>
            <w:rPr>
              <w:noProof/>
            </w:rPr>
            <w:fldChar w:fldCharType="begin"/>
          </w:r>
          <w:r>
            <w:rPr>
              <w:noProof/>
            </w:rPr>
            <w:instrText xml:space="preserve"> PAGEREF _Toc415341965 \h </w:instrText>
          </w:r>
          <w:r>
            <w:rPr>
              <w:noProof/>
            </w:rPr>
          </w:r>
          <w:r>
            <w:rPr>
              <w:noProof/>
            </w:rPr>
            <w:fldChar w:fldCharType="separate"/>
          </w:r>
          <w:r>
            <w:rPr>
              <w:noProof/>
            </w:rPr>
            <w:t>52</w:t>
          </w:r>
          <w:r>
            <w:rPr>
              <w:noProof/>
            </w:rPr>
            <w:fldChar w:fldCharType="end"/>
          </w:r>
        </w:p>
        <w:p w14:paraId="74A65DA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3.3.</w:t>
          </w:r>
          <w:r>
            <w:rPr>
              <w:rFonts w:asciiTheme="minorHAnsi" w:hAnsiTheme="minorHAnsi"/>
              <w:i w:val="0"/>
              <w:iCs w:val="0"/>
              <w:noProof/>
              <w:sz w:val="24"/>
              <w:szCs w:val="24"/>
              <w:lang w:eastAsia="ja-JP"/>
            </w:rPr>
            <w:tab/>
          </w:r>
          <w:r>
            <w:rPr>
              <w:noProof/>
            </w:rPr>
            <w:t>Evolution of Time Cell Sequences on the Scale of Minutes</w:t>
          </w:r>
          <w:r>
            <w:rPr>
              <w:noProof/>
            </w:rPr>
            <w:tab/>
          </w:r>
          <w:r>
            <w:rPr>
              <w:noProof/>
            </w:rPr>
            <w:fldChar w:fldCharType="begin"/>
          </w:r>
          <w:r>
            <w:rPr>
              <w:noProof/>
            </w:rPr>
            <w:instrText xml:space="preserve"> PAGEREF _Toc415341966 \h </w:instrText>
          </w:r>
          <w:r>
            <w:rPr>
              <w:noProof/>
            </w:rPr>
          </w:r>
          <w:r>
            <w:rPr>
              <w:noProof/>
            </w:rPr>
            <w:fldChar w:fldCharType="separate"/>
          </w:r>
          <w:r>
            <w:rPr>
              <w:noProof/>
            </w:rPr>
            <w:t>53</w:t>
          </w:r>
          <w:r>
            <w:rPr>
              <w:noProof/>
            </w:rPr>
            <w:fldChar w:fldCharType="end"/>
          </w:r>
        </w:p>
        <w:p w14:paraId="2D63828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2.3.4.</w:t>
          </w:r>
          <w:r>
            <w:rPr>
              <w:rFonts w:asciiTheme="minorHAnsi" w:hAnsiTheme="minorHAnsi"/>
              <w:i w:val="0"/>
              <w:iCs w:val="0"/>
              <w:noProof/>
              <w:sz w:val="24"/>
              <w:szCs w:val="24"/>
              <w:lang w:eastAsia="ja-JP"/>
            </w:rPr>
            <w:tab/>
          </w:r>
          <w:r>
            <w:rPr>
              <w:noProof/>
            </w:rPr>
            <w:t>Longitudinal Tracking of Time Cell Sequences</w:t>
          </w:r>
          <w:r>
            <w:rPr>
              <w:noProof/>
            </w:rPr>
            <w:tab/>
          </w:r>
          <w:r>
            <w:rPr>
              <w:noProof/>
            </w:rPr>
            <w:fldChar w:fldCharType="begin"/>
          </w:r>
          <w:r>
            <w:rPr>
              <w:noProof/>
            </w:rPr>
            <w:instrText xml:space="preserve"> PAGEREF _Toc415341967 \h </w:instrText>
          </w:r>
          <w:r>
            <w:rPr>
              <w:noProof/>
            </w:rPr>
          </w:r>
          <w:r>
            <w:rPr>
              <w:noProof/>
            </w:rPr>
            <w:fldChar w:fldCharType="separate"/>
          </w:r>
          <w:r>
            <w:rPr>
              <w:noProof/>
            </w:rPr>
            <w:t>55</w:t>
          </w:r>
          <w:r>
            <w:rPr>
              <w:noProof/>
            </w:rPr>
            <w:fldChar w:fldCharType="end"/>
          </w:r>
        </w:p>
        <w:p w14:paraId="5D93F539"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3.5.</w:t>
          </w:r>
          <w:r>
            <w:rPr>
              <w:rFonts w:asciiTheme="minorHAnsi" w:hAnsiTheme="minorHAnsi"/>
              <w:i w:val="0"/>
              <w:iCs w:val="0"/>
              <w:noProof/>
              <w:sz w:val="24"/>
              <w:szCs w:val="24"/>
              <w:lang w:eastAsia="ja-JP"/>
            </w:rPr>
            <w:tab/>
          </w:r>
          <w:r>
            <w:rPr>
              <w:noProof/>
            </w:rPr>
            <w:t>Evolution of Time Cell Sequences on the Scale of Days</w:t>
          </w:r>
          <w:r>
            <w:rPr>
              <w:noProof/>
            </w:rPr>
            <w:tab/>
          </w:r>
          <w:r>
            <w:rPr>
              <w:noProof/>
            </w:rPr>
            <w:fldChar w:fldCharType="begin"/>
          </w:r>
          <w:r>
            <w:rPr>
              <w:noProof/>
            </w:rPr>
            <w:instrText xml:space="preserve"> PAGEREF _Toc415341968 \h </w:instrText>
          </w:r>
          <w:r>
            <w:rPr>
              <w:noProof/>
            </w:rPr>
          </w:r>
          <w:r>
            <w:rPr>
              <w:noProof/>
            </w:rPr>
            <w:fldChar w:fldCharType="separate"/>
          </w:r>
          <w:r>
            <w:rPr>
              <w:noProof/>
            </w:rPr>
            <w:t>57</w:t>
          </w:r>
          <w:r>
            <w:rPr>
              <w:noProof/>
            </w:rPr>
            <w:fldChar w:fldCharType="end"/>
          </w:r>
        </w:p>
        <w:p w14:paraId="103366AC"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5341969 \h </w:instrText>
          </w:r>
          <w:r>
            <w:rPr>
              <w:noProof/>
            </w:rPr>
          </w:r>
          <w:r>
            <w:rPr>
              <w:noProof/>
            </w:rPr>
            <w:fldChar w:fldCharType="separate"/>
          </w:r>
          <w:r>
            <w:rPr>
              <w:noProof/>
            </w:rPr>
            <w:t>59</w:t>
          </w:r>
          <w:r>
            <w:rPr>
              <w:noProof/>
            </w:rPr>
            <w:fldChar w:fldCharType="end"/>
          </w:r>
        </w:p>
        <w:p w14:paraId="1EF69B9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1.</w:t>
          </w:r>
          <w:r>
            <w:rPr>
              <w:rFonts w:asciiTheme="minorHAnsi" w:hAnsiTheme="minorHAnsi"/>
              <w:i w:val="0"/>
              <w:iCs w:val="0"/>
              <w:noProof/>
              <w:sz w:val="24"/>
              <w:szCs w:val="24"/>
              <w:lang w:eastAsia="ja-JP"/>
            </w:rPr>
            <w:tab/>
          </w:r>
          <w:r>
            <w:rPr>
              <w:noProof/>
            </w:rPr>
            <w:t>Robustness of Sequential Firing over Days</w:t>
          </w:r>
          <w:r>
            <w:rPr>
              <w:noProof/>
            </w:rPr>
            <w:tab/>
          </w:r>
          <w:r>
            <w:rPr>
              <w:noProof/>
            </w:rPr>
            <w:fldChar w:fldCharType="begin"/>
          </w:r>
          <w:r>
            <w:rPr>
              <w:noProof/>
            </w:rPr>
            <w:instrText xml:space="preserve"> PAGEREF _Toc415341970 \h </w:instrText>
          </w:r>
          <w:r>
            <w:rPr>
              <w:noProof/>
            </w:rPr>
          </w:r>
          <w:r>
            <w:rPr>
              <w:noProof/>
            </w:rPr>
            <w:fldChar w:fldCharType="separate"/>
          </w:r>
          <w:r>
            <w:rPr>
              <w:noProof/>
            </w:rPr>
            <w:t>59</w:t>
          </w:r>
          <w:r>
            <w:rPr>
              <w:noProof/>
            </w:rPr>
            <w:fldChar w:fldCharType="end"/>
          </w:r>
        </w:p>
        <w:p w14:paraId="75BBD827"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2.</w:t>
          </w:r>
          <w:r>
            <w:rPr>
              <w:rFonts w:asciiTheme="minorHAnsi" w:hAnsiTheme="minorHAnsi"/>
              <w:i w:val="0"/>
              <w:iCs w:val="0"/>
              <w:noProof/>
              <w:sz w:val="24"/>
              <w:szCs w:val="24"/>
              <w:lang w:eastAsia="ja-JP"/>
            </w:rPr>
            <w:tab/>
          </w:r>
          <w:r>
            <w:rPr>
              <w:noProof/>
            </w:rPr>
            <w:t>Advantages of Neural Instability in an Unstable World: Drift as a Mechanism for Timestamping Events</w:t>
          </w:r>
          <w:r>
            <w:rPr>
              <w:noProof/>
            </w:rPr>
            <w:tab/>
          </w:r>
          <w:r>
            <w:rPr>
              <w:noProof/>
            </w:rPr>
            <w:fldChar w:fldCharType="begin"/>
          </w:r>
          <w:r>
            <w:rPr>
              <w:noProof/>
            </w:rPr>
            <w:instrText xml:space="preserve"> PAGEREF _Toc415341971 \h </w:instrText>
          </w:r>
          <w:r>
            <w:rPr>
              <w:noProof/>
            </w:rPr>
          </w:r>
          <w:r>
            <w:rPr>
              <w:noProof/>
            </w:rPr>
            <w:fldChar w:fldCharType="separate"/>
          </w:r>
          <w:r>
            <w:rPr>
              <w:noProof/>
            </w:rPr>
            <w:t>60</w:t>
          </w:r>
          <w:r>
            <w:rPr>
              <w:noProof/>
            </w:rPr>
            <w:fldChar w:fldCharType="end"/>
          </w:r>
        </w:p>
        <w:p w14:paraId="42604A60"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3.</w:t>
          </w:r>
          <w:r>
            <w:rPr>
              <w:rFonts w:asciiTheme="minorHAnsi" w:hAnsiTheme="minorHAnsi"/>
              <w:i w:val="0"/>
              <w:iCs w:val="0"/>
              <w:noProof/>
              <w:sz w:val="24"/>
              <w:szCs w:val="24"/>
              <w:lang w:eastAsia="ja-JP"/>
            </w:rPr>
            <w:tab/>
          </w:r>
          <w:r>
            <w:rPr>
              <w:noProof/>
            </w:rPr>
            <w:t>A Unified Framework of Event Sequence Coding in Hippocampus over Long Timescales</w:t>
          </w:r>
          <w:r>
            <w:rPr>
              <w:noProof/>
            </w:rPr>
            <w:tab/>
          </w:r>
          <w:r>
            <w:rPr>
              <w:noProof/>
            </w:rPr>
            <w:fldChar w:fldCharType="begin"/>
          </w:r>
          <w:r>
            <w:rPr>
              <w:noProof/>
            </w:rPr>
            <w:instrText xml:space="preserve"> PAGEREF _Toc415341972 \h </w:instrText>
          </w:r>
          <w:r>
            <w:rPr>
              <w:noProof/>
            </w:rPr>
          </w:r>
          <w:r>
            <w:rPr>
              <w:noProof/>
            </w:rPr>
            <w:fldChar w:fldCharType="separate"/>
          </w:r>
          <w:r>
            <w:rPr>
              <w:noProof/>
            </w:rPr>
            <w:t>63</w:t>
          </w:r>
          <w:r>
            <w:rPr>
              <w:noProof/>
            </w:rPr>
            <w:fldChar w:fldCharType="end"/>
          </w:r>
        </w:p>
        <w:p w14:paraId="0312289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4.</w:t>
          </w:r>
          <w:r>
            <w:rPr>
              <w:rFonts w:asciiTheme="minorHAnsi" w:hAnsiTheme="minorHAnsi"/>
              <w:i w:val="0"/>
              <w:iCs w:val="0"/>
              <w:noProof/>
              <w:sz w:val="24"/>
              <w:szCs w:val="24"/>
              <w:lang w:eastAsia="ja-JP"/>
            </w:rPr>
            <w:tab/>
          </w:r>
          <w:r>
            <w:rPr>
              <w:noProof/>
            </w:rPr>
            <w:t>Formation of Schemata via Integration of Experiences across Macrotime</w:t>
          </w:r>
          <w:r>
            <w:rPr>
              <w:noProof/>
            </w:rPr>
            <w:tab/>
          </w:r>
          <w:r>
            <w:rPr>
              <w:noProof/>
            </w:rPr>
            <w:fldChar w:fldCharType="begin"/>
          </w:r>
          <w:r>
            <w:rPr>
              <w:noProof/>
            </w:rPr>
            <w:instrText xml:space="preserve"> PAGEREF _Toc415341973 \h </w:instrText>
          </w:r>
          <w:r>
            <w:rPr>
              <w:noProof/>
            </w:rPr>
          </w:r>
          <w:r>
            <w:rPr>
              <w:noProof/>
            </w:rPr>
            <w:fldChar w:fldCharType="separate"/>
          </w:r>
          <w:r>
            <w:rPr>
              <w:noProof/>
            </w:rPr>
            <w:t>64</w:t>
          </w:r>
          <w:r>
            <w:rPr>
              <w:noProof/>
            </w:rPr>
            <w:fldChar w:fldCharType="end"/>
          </w:r>
        </w:p>
        <w:p w14:paraId="6AAC9314"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5.</w:t>
          </w:r>
          <w:r>
            <w:rPr>
              <w:rFonts w:asciiTheme="minorHAnsi" w:hAnsiTheme="minorHAnsi"/>
              <w:i w:val="0"/>
              <w:iCs w:val="0"/>
              <w:noProof/>
              <w:sz w:val="24"/>
              <w:szCs w:val="24"/>
              <w:lang w:eastAsia="ja-JP"/>
            </w:rPr>
            <w:tab/>
          </w:r>
          <w:r>
            <w:rPr>
              <w:noProof/>
            </w:rPr>
            <w:t>Outstanding Questions in Long-Term Sequence Representations</w:t>
          </w:r>
          <w:r>
            <w:rPr>
              <w:noProof/>
            </w:rPr>
            <w:tab/>
          </w:r>
          <w:r>
            <w:rPr>
              <w:noProof/>
            </w:rPr>
            <w:fldChar w:fldCharType="begin"/>
          </w:r>
          <w:r>
            <w:rPr>
              <w:noProof/>
            </w:rPr>
            <w:instrText xml:space="preserve"> PAGEREF _Toc415341974 \h </w:instrText>
          </w:r>
          <w:r>
            <w:rPr>
              <w:noProof/>
            </w:rPr>
          </w:r>
          <w:r>
            <w:rPr>
              <w:noProof/>
            </w:rPr>
            <w:fldChar w:fldCharType="separate"/>
          </w:r>
          <w:r>
            <w:rPr>
              <w:noProof/>
            </w:rPr>
            <w:t>65</w:t>
          </w:r>
          <w:r>
            <w:rPr>
              <w:noProof/>
            </w:rPr>
            <w:fldChar w:fldCharType="end"/>
          </w:r>
        </w:p>
        <w:p w14:paraId="79935F20"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5.</w:t>
          </w:r>
          <w:r>
            <w:rPr>
              <w:rFonts w:asciiTheme="minorHAnsi" w:hAnsiTheme="minorHAnsi"/>
              <w:smallCaps w:val="0"/>
              <w:noProof/>
              <w:sz w:val="24"/>
              <w:szCs w:val="24"/>
              <w:lang w:eastAsia="ja-JP"/>
            </w:rPr>
            <w:tab/>
          </w:r>
          <w:r>
            <w:rPr>
              <w:noProof/>
            </w:rPr>
            <w:t>Chapter Two Figure List</w:t>
          </w:r>
          <w:r>
            <w:rPr>
              <w:noProof/>
            </w:rPr>
            <w:tab/>
          </w:r>
          <w:r>
            <w:rPr>
              <w:noProof/>
            </w:rPr>
            <w:fldChar w:fldCharType="begin"/>
          </w:r>
          <w:r>
            <w:rPr>
              <w:noProof/>
            </w:rPr>
            <w:instrText xml:space="preserve"> PAGEREF _Toc415341975 \h </w:instrText>
          </w:r>
          <w:r>
            <w:rPr>
              <w:noProof/>
            </w:rPr>
          </w:r>
          <w:r>
            <w:rPr>
              <w:noProof/>
            </w:rPr>
            <w:fldChar w:fldCharType="separate"/>
          </w:r>
          <w:r>
            <w:rPr>
              <w:noProof/>
            </w:rPr>
            <w:t>66</w:t>
          </w:r>
          <w:r>
            <w:rPr>
              <w:noProof/>
            </w:rPr>
            <w:fldChar w:fldCharType="end"/>
          </w:r>
        </w:p>
        <w:p w14:paraId="25B53EF2" w14:textId="77777777" w:rsidR="002C291E" w:rsidRDefault="002C291E">
          <w:pPr>
            <w:pStyle w:val="TOC1"/>
            <w:tabs>
              <w:tab w:val="left" w:pos="390"/>
              <w:tab w:val="right" w:leader="dot" w:pos="8630"/>
            </w:tabs>
            <w:rPr>
              <w:rFonts w:asciiTheme="minorHAnsi" w:hAnsiTheme="minorHAnsi"/>
              <w:bCs w:val="0"/>
              <w:caps w:val="0"/>
              <w:noProof/>
              <w:sz w:val="24"/>
              <w:szCs w:val="24"/>
              <w:lang w:eastAsia="ja-JP"/>
            </w:rPr>
          </w:pPr>
          <w:r>
            <w:rPr>
              <w:noProof/>
            </w:rPr>
            <w:t>3.</w:t>
          </w:r>
          <w:r>
            <w:rPr>
              <w:rFonts w:asciiTheme="minorHAnsi" w:hAnsiTheme="minorHAnsi"/>
              <w:bCs w:val="0"/>
              <w:caps w:val="0"/>
              <w:noProof/>
              <w:sz w:val="24"/>
              <w:szCs w:val="24"/>
              <w:lang w:eastAsia="ja-JP"/>
            </w:rPr>
            <w:tab/>
          </w:r>
          <w:r>
            <w:rPr>
              <w:noProof/>
            </w:rPr>
            <w:t>CHAPTER THREE</w:t>
          </w:r>
          <w:r>
            <w:rPr>
              <w:noProof/>
            </w:rPr>
            <w:tab/>
          </w:r>
          <w:r>
            <w:rPr>
              <w:noProof/>
            </w:rPr>
            <w:fldChar w:fldCharType="begin"/>
          </w:r>
          <w:r>
            <w:rPr>
              <w:noProof/>
            </w:rPr>
            <w:instrText xml:space="preserve"> PAGEREF _Toc415341976 \h </w:instrText>
          </w:r>
          <w:r>
            <w:rPr>
              <w:noProof/>
            </w:rPr>
          </w:r>
          <w:r>
            <w:rPr>
              <w:noProof/>
            </w:rPr>
            <w:fldChar w:fldCharType="separate"/>
          </w:r>
          <w:r>
            <w:rPr>
              <w:noProof/>
            </w:rPr>
            <w:t>87</w:t>
          </w:r>
          <w:r>
            <w:rPr>
              <w:noProof/>
            </w:rPr>
            <w:fldChar w:fldCharType="end"/>
          </w:r>
        </w:p>
        <w:p w14:paraId="353C882E"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3.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5341977 \h </w:instrText>
          </w:r>
          <w:r>
            <w:rPr>
              <w:noProof/>
            </w:rPr>
          </w:r>
          <w:r>
            <w:rPr>
              <w:noProof/>
            </w:rPr>
            <w:fldChar w:fldCharType="separate"/>
          </w:r>
          <w:r>
            <w:rPr>
              <w:noProof/>
            </w:rPr>
            <w:t>87</w:t>
          </w:r>
          <w:r>
            <w:rPr>
              <w:noProof/>
            </w:rPr>
            <w:fldChar w:fldCharType="end"/>
          </w:r>
        </w:p>
        <w:p w14:paraId="6E412460"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3.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5341978 \h </w:instrText>
          </w:r>
          <w:r>
            <w:rPr>
              <w:noProof/>
            </w:rPr>
          </w:r>
          <w:r>
            <w:rPr>
              <w:noProof/>
            </w:rPr>
            <w:fldChar w:fldCharType="separate"/>
          </w:r>
          <w:r>
            <w:rPr>
              <w:noProof/>
            </w:rPr>
            <w:t>88</w:t>
          </w:r>
          <w:r>
            <w:rPr>
              <w:noProof/>
            </w:rPr>
            <w:fldChar w:fldCharType="end"/>
          </w:r>
        </w:p>
        <w:p w14:paraId="541D64A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1.</w:t>
          </w:r>
          <w:r>
            <w:rPr>
              <w:rFonts w:asciiTheme="minorHAnsi" w:hAnsiTheme="minorHAnsi"/>
              <w:i w:val="0"/>
              <w:iCs w:val="0"/>
              <w:noProof/>
              <w:sz w:val="24"/>
              <w:szCs w:val="24"/>
              <w:lang w:eastAsia="ja-JP"/>
            </w:rPr>
            <w:tab/>
          </w:r>
          <w:r>
            <w:rPr>
              <w:noProof/>
            </w:rPr>
            <w:t>Subjects</w:t>
          </w:r>
          <w:r>
            <w:rPr>
              <w:noProof/>
            </w:rPr>
            <w:tab/>
          </w:r>
          <w:r>
            <w:rPr>
              <w:noProof/>
            </w:rPr>
            <w:fldChar w:fldCharType="begin"/>
          </w:r>
          <w:r>
            <w:rPr>
              <w:noProof/>
            </w:rPr>
            <w:instrText xml:space="preserve"> PAGEREF _Toc415341979 \h </w:instrText>
          </w:r>
          <w:r>
            <w:rPr>
              <w:noProof/>
            </w:rPr>
          </w:r>
          <w:r>
            <w:rPr>
              <w:noProof/>
            </w:rPr>
            <w:fldChar w:fldCharType="separate"/>
          </w:r>
          <w:r>
            <w:rPr>
              <w:noProof/>
            </w:rPr>
            <w:t>88</w:t>
          </w:r>
          <w:r>
            <w:rPr>
              <w:noProof/>
            </w:rPr>
            <w:fldChar w:fldCharType="end"/>
          </w:r>
        </w:p>
        <w:p w14:paraId="06AAEBD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2.</w:t>
          </w:r>
          <w:r>
            <w:rPr>
              <w:rFonts w:asciiTheme="minorHAnsi" w:hAnsiTheme="minorHAnsi"/>
              <w:i w:val="0"/>
              <w:iCs w:val="0"/>
              <w:noProof/>
              <w:sz w:val="24"/>
              <w:szCs w:val="24"/>
              <w:lang w:eastAsia="ja-JP"/>
            </w:rPr>
            <w:tab/>
          </w:r>
          <w:r>
            <w:rPr>
              <w:noProof/>
            </w:rPr>
            <w:t>Activity-dependent viral constructs</w:t>
          </w:r>
          <w:r>
            <w:rPr>
              <w:noProof/>
            </w:rPr>
            <w:tab/>
          </w:r>
          <w:r>
            <w:rPr>
              <w:noProof/>
            </w:rPr>
            <w:fldChar w:fldCharType="begin"/>
          </w:r>
          <w:r>
            <w:rPr>
              <w:noProof/>
            </w:rPr>
            <w:instrText xml:space="preserve"> PAGEREF _Toc415341980 \h </w:instrText>
          </w:r>
          <w:r>
            <w:rPr>
              <w:noProof/>
            </w:rPr>
          </w:r>
          <w:r>
            <w:rPr>
              <w:noProof/>
            </w:rPr>
            <w:fldChar w:fldCharType="separate"/>
          </w:r>
          <w:r>
            <w:rPr>
              <w:noProof/>
            </w:rPr>
            <w:t>89</w:t>
          </w:r>
          <w:r>
            <w:rPr>
              <w:noProof/>
            </w:rPr>
            <w:fldChar w:fldCharType="end"/>
          </w:r>
        </w:p>
        <w:p w14:paraId="6625EE5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3.</w:t>
          </w:r>
          <w:r>
            <w:rPr>
              <w:rFonts w:asciiTheme="minorHAnsi" w:hAnsiTheme="minorHAnsi"/>
              <w:i w:val="0"/>
              <w:iCs w:val="0"/>
              <w:noProof/>
              <w:sz w:val="24"/>
              <w:szCs w:val="24"/>
              <w:lang w:eastAsia="ja-JP"/>
            </w:rPr>
            <w:tab/>
          </w:r>
          <w:r>
            <w:rPr>
              <w:noProof/>
            </w:rPr>
            <w:t>Stereotaxic surgeries</w:t>
          </w:r>
          <w:r>
            <w:rPr>
              <w:noProof/>
            </w:rPr>
            <w:tab/>
          </w:r>
          <w:r>
            <w:rPr>
              <w:noProof/>
            </w:rPr>
            <w:fldChar w:fldCharType="begin"/>
          </w:r>
          <w:r>
            <w:rPr>
              <w:noProof/>
            </w:rPr>
            <w:instrText xml:space="preserve"> PAGEREF _Toc415341981 \h </w:instrText>
          </w:r>
          <w:r>
            <w:rPr>
              <w:noProof/>
            </w:rPr>
          </w:r>
          <w:r>
            <w:rPr>
              <w:noProof/>
            </w:rPr>
            <w:fldChar w:fldCharType="separate"/>
          </w:r>
          <w:r>
            <w:rPr>
              <w:noProof/>
            </w:rPr>
            <w:t>89</w:t>
          </w:r>
          <w:r>
            <w:rPr>
              <w:noProof/>
            </w:rPr>
            <w:fldChar w:fldCharType="end"/>
          </w:r>
        </w:p>
        <w:p w14:paraId="58358700"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4.</w:t>
          </w:r>
          <w:r>
            <w:rPr>
              <w:rFonts w:asciiTheme="minorHAnsi" w:hAnsiTheme="minorHAnsi"/>
              <w:i w:val="0"/>
              <w:iCs w:val="0"/>
              <w:noProof/>
              <w:sz w:val="24"/>
              <w:szCs w:val="24"/>
              <w:lang w:eastAsia="ja-JP"/>
            </w:rPr>
            <w:tab/>
          </w:r>
          <w:r>
            <w:rPr>
              <w:noProof/>
            </w:rPr>
            <w:t>Optogenetic methods</w:t>
          </w:r>
          <w:r>
            <w:rPr>
              <w:noProof/>
            </w:rPr>
            <w:tab/>
          </w:r>
          <w:r>
            <w:rPr>
              <w:noProof/>
            </w:rPr>
            <w:fldChar w:fldCharType="begin"/>
          </w:r>
          <w:r>
            <w:rPr>
              <w:noProof/>
            </w:rPr>
            <w:instrText xml:space="preserve"> PAGEREF _Toc415341982 \h </w:instrText>
          </w:r>
          <w:r>
            <w:rPr>
              <w:noProof/>
            </w:rPr>
          </w:r>
          <w:r>
            <w:rPr>
              <w:noProof/>
            </w:rPr>
            <w:fldChar w:fldCharType="separate"/>
          </w:r>
          <w:r>
            <w:rPr>
              <w:noProof/>
            </w:rPr>
            <w:t>91</w:t>
          </w:r>
          <w:r>
            <w:rPr>
              <w:noProof/>
            </w:rPr>
            <w:fldChar w:fldCharType="end"/>
          </w:r>
        </w:p>
        <w:p w14:paraId="1888ED7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5.</w:t>
          </w:r>
          <w:r>
            <w:rPr>
              <w:rFonts w:asciiTheme="minorHAnsi" w:hAnsiTheme="minorHAnsi"/>
              <w:i w:val="0"/>
              <w:iCs w:val="0"/>
              <w:noProof/>
              <w:sz w:val="24"/>
              <w:szCs w:val="24"/>
              <w:lang w:eastAsia="ja-JP"/>
            </w:rPr>
            <w:tab/>
          </w:r>
          <w:r>
            <w:rPr>
              <w:noProof/>
            </w:rPr>
            <w:t>Behavioral tagging</w:t>
          </w:r>
          <w:r>
            <w:rPr>
              <w:noProof/>
            </w:rPr>
            <w:tab/>
          </w:r>
          <w:r>
            <w:rPr>
              <w:noProof/>
            </w:rPr>
            <w:fldChar w:fldCharType="begin"/>
          </w:r>
          <w:r>
            <w:rPr>
              <w:noProof/>
            </w:rPr>
            <w:instrText xml:space="preserve"> PAGEREF _Toc415341983 \h </w:instrText>
          </w:r>
          <w:r>
            <w:rPr>
              <w:noProof/>
            </w:rPr>
          </w:r>
          <w:r>
            <w:rPr>
              <w:noProof/>
            </w:rPr>
            <w:fldChar w:fldCharType="separate"/>
          </w:r>
          <w:r>
            <w:rPr>
              <w:noProof/>
            </w:rPr>
            <w:t>92</w:t>
          </w:r>
          <w:r>
            <w:rPr>
              <w:noProof/>
            </w:rPr>
            <w:fldChar w:fldCharType="end"/>
          </w:r>
        </w:p>
        <w:p w14:paraId="580A6EE7"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6.</w:t>
          </w:r>
          <w:r>
            <w:rPr>
              <w:rFonts w:asciiTheme="minorHAnsi" w:hAnsiTheme="minorHAnsi"/>
              <w:i w:val="0"/>
              <w:iCs w:val="0"/>
              <w:noProof/>
              <w:sz w:val="24"/>
              <w:szCs w:val="24"/>
              <w:lang w:eastAsia="ja-JP"/>
            </w:rPr>
            <w:tab/>
          </w:r>
          <w:r>
            <w:rPr>
              <w:noProof/>
            </w:rPr>
            <w:t>Behavior</w:t>
          </w:r>
          <w:r>
            <w:rPr>
              <w:noProof/>
            </w:rPr>
            <w:tab/>
          </w:r>
          <w:r>
            <w:rPr>
              <w:noProof/>
            </w:rPr>
            <w:fldChar w:fldCharType="begin"/>
          </w:r>
          <w:r>
            <w:rPr>
              <w:noProof/>
            </w:rPr>
            <w:instrText xml:space="preserve"> PAGEREF _Toc415341984 \h </w:instrText>
          </w:r>
          <w:r>
            <w:rPr>
              <w:noProof/>
            </w:rPr>
          </w:r>
          <w:r>
            <w:rPr>
              <w:noProof/>
            </w:rPr>
            <w:fldChar w:fldCharType="separate"/>
          </w:r>
          <w:r>
            <w:rPr>
              <w:noProof/>
            </w:rPr>
            <w:t>92</w:t>
          </w:r>
          <w:r>
            <w:rPr>
              <w:noProof/>
            </w:rPr>
            <w:fldChar w:fldCharType="end"/>
          </w:r>
        </w:p>
        <w:p w14:paraId="234D861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7.</w:t>
          </w:r>
          <w:r>
            <w:rPr>
              <w:rFonts w:asciiTheme="minorHAnsi" w:hAnsiTheme="minorHAnsi"/>
              <w:i w:val="0"/>
              <w:iCs w:val="0"/>
              <w:noProof/>
              <w:sz w:val="24"/>
              <w:szCs w:val="24"/>
              <w:lang w:eastAsia="ja-JP"/>
            </w:rPr>
            <w:tab/>
          </w:r>
          <w:r>
            <w:rPr>
              <w:noProof/>
            </w:rPr>
            <w:t>Immunohistochemistry</w:t>
          </w:r>
          <w:r>
            <w:rPr>
              <w:noProof/>
            </w:rPr>
            <w:tab/>
          </w:r>
          <w:r>
            <w:rPr>
              <w:noProof/>
            </w:rPr>
            <w:fldChar w:fldCharType="begin"/>
          </w:r>
          <w:r>
            <w:rPr>
              <w:noProof/>
            </w:rPr>
            <w:instrText xml:space="preserve"> PAGEREF _Toc415341985 \h </w:instrText>
          </w:r>
          <w:r>
            <w:rPr>
              <w:noProof/>
            </w:rPr>
          </w:r>
          <w:r>
            <w:rPr>
              <w:noProof/>
            </w:rPr>
            <w:fldChar w:fldCharType="separate"/>
          </w:r>
          <w:r>
            <w:rPr>
              <w:noProof/>
            </w:rPr>
            <w:t>95</w:t>
          </w:r>
          <w:r>
            <w:rPr>
              <w:noProof/>
            </w:rPr>
            <w:fldChar w:fldCharType="end"/>
          </w:r>
        </w:p>
        <w:p w14:paraId="701EB31D"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8.</w:t>
          </w:r>
          <w:r>
            <w:rPr>
              <w:rFonts w:asciiTheme="minorHAnsi" w:hAnsiTheme="minorHAnsi"/>
              <w:i w:val="0"/>
              <w:iCs w:val="0"/>
              <w:noProof/>
              <w:sz w:val="24"/>
              <w:szCs w:val="24"/>
              <w:lang w:eastAsia="ja-JP"/>
            </w:rPr>
            <w:tab/>
          </w:r>
          <w:r>
            <w:rPr>
              <w:noProof/>
            </w:rPr>
            <w:t>Cell counting</w:t>
          </w:r>
          <w:r>
            <w:rPr>
              <w:noProof/>
            </w:rPr>
            <w:tab/>
          </w:r>
          <w:r>
            <w:rPr>
              <w:noProof/>
            </w:rPr>
            <w:fldChar w:fldCharType="begin"/>
          </w:r>
          <w:r>
            <w:rPr>
              <w:noProof/>
            </w:rPr>
            <w:instrText xml:space="preserve"> PAGEREF _Toc415341986 \h </w:instrText>
          </w:r>
          <w:r>
            <w:rPr>
              <w:noProof/>
            </w:rPr>
          </w:r>
          <w:r>
            <w:rPr>
              <w:noProof/>
            </w:rPr>
            <w:fldChar w:fldCharType="separate"/>
          </w:r>
          <w:r>
            <w:rPr>
              <w:noProof/>
            </w:rPr>
            <w:t>96</w:t>
          </w:r>
          <w:r>
            <w:rPr>
              <w:noProof/>
            </w:rPr>
            <w:fldChar w:fldCharType="end"/>
          </w:r>
        </w:p>
        <w:p w14:paraId="64CA62A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9.</w:t>
          </w:r>
          <w:r>
            <w:rPr>
              <w:rFonts w:asciiTheme="minorHAnsi" w:hAnsiTheme="minorHAnsi"/>
              <w:i w:val="0"/>
              <w:iCs w:val="0"/>
              <w:noProof/>
              <w:sz w:val="24"/>
              <w:szCs w:val="24"/>
              <w:lang w:eastAsia="ja-JP"/>
            </w:rPr>
            <w:tab/>
          </w:r>
          <w:r>
            <w:rPr>
              <w:noProof/>
            </w:rPr>
            <w:t>In vivo calcium imaging</w:t>
          </w:r>
          <w:r>
            <w:rPr>
              <w:noProof/>
            </w:rPr>
            <w:tab/>
          </w:r>
          <w:r>
            <w:rPr>
              <w:noProof/>
            </w:rPr>
            <w:fldChar w:fldCharType="begin"/>
          </w:r>
          <w:r>
            <w:rPr>
              <w:noProof/>
            </w:rPr>
            <w:instrText xml:space="preserve"> PAGEREF _Toc415341987 \h </w:instrText>
          </w:r>
          <w:r>
            <w:rPr>
              <w:noProof/>
            </w:rPr>
          </w:r>
          <w:r>
            <w:rPr>
              <w:noProof/>
            </w:rPr>
            <w:fldChar w:fldCharType="separate"/>
          </w:r>
          <w:r>
            <w:rPr>
              <w:noProof/>
            </w:rPr>
            <w:t>97</w:t>
          </w:r>
          <w:r>
            <w:rPr>
              <w:noProof/>
            </w:rPr>
            <w:fldChar w:fldCharType="end"/>
          </w:r>
        </w:p>
        <w:p w14:paraId="4337C270" w14:textId="77777777" w:rsidR="002C291E" w:rsidRDefault="002C291E">
          <w:pPr>
            <w:pStyle w:val="TOC3"/>
            <w:tabs>
              <w:tab w:val="left" w:pos="1270"/>
              <w:tab w:val="right" w:leader="dot" w:pos="8630"/>
            </w:tabs>
            <w:rPr>
              <w:rFonts w:asciiTheme="minorHAnsi" w:hAnsiTheme="minorHAnsi"/>
              <w:i w:val="0"/>
              <w:iCs w:val="0"/>
              <w:noProof/>
              <w:sz w:val="24"/>
              <w:szCs w:val="24"/>
              <w:lang w:eastAsia="ja-JP"/>
            </w:rPr>
          </w:pPr>
          <w:r>
            <w:rPr>
              <w:noProof/>
            </w:rPr>
            <w:t>3.2.10.</w:t>
          </w:r>
          <w:r>
            <w:rPr>
              <w:rFonts w:asciiTheme="minorHAnsi" w:hAnsiTheme="minorHAnsi"/>
              <w:i w:val="0"/>
              <w:iCs w:val="0"/>
              <w:noProof/>
              <w:sz w:val="24"/>
              <w:szCs w:val="24"/>
              <w:lang w:eastAsia="ja-JP"/>
            </w:rPr>
            <w:tab/>
          </w:r>
          <w:r>
            <w:rPr>
              <w:noProof/>
            </w:rPr>
            <w:t>Data Analysis</w:t>
          </w:r>
          <w:r>
            <w:rPr>
              <w:noProof/>
            </w:rPr>
            <w:tab/>
          </w:r>
          <w:r>
            <w:rPr>
              <w:noProof/>
            </w:rPr>
            <w:fldChar w:fldCharType="begin"/>
          </w:r>
          <w:r>
            <w:rPr>
              <w:noProof/>
            </w:rPr>
            <w:instrText xml:space="preserve"> PAGEREF _Toc415341988 \h </w:instrText>
          </w:r>
          <w:r>
            <w:rPr>
              <w:noProof/>
            </w:rPr>
          </w:r>
          <w:r>
            <w:rPr>
              <w:noProof/>
            </w:rPr>
            <w:fldChar w:fldCharType="separate"/>
          </w:r>
          <w:r>
            <w:rPr>
              <w:noProof/>
            </w:rPr>
            <w:t>98</w:t>
          </w:r>
          <w:r>
            <w:rPr>
              <w:noProof/>
            </w:rPr>
            <w:fldChar w:fldCharType="end"/>
          </w:r>
        </w:p>
        <w:p w14:paraId="4D2B22BF"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3.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5341989 \h </w:instrText>
          </w:r>
          <w:r>
            <w:rPr>
              <w:noProof/>
            </w:rPr>
          </w:r>
          <w:r>
            <w:rPr>
              <w:noProof/>
            </w:rPr>
            <w:fldChar w:fldCharType="separate"/>
          </w:r>
          <w:r>
            <w:rPr>
              <w:noProof/>
            </w:rPr>
            <w:t>98</w:t>
          </w:r>
          <w:r>
            <w:rPr>
              <w:noProof/>
            </w:rPr>
            <w:fldChar w:fldCharType="end"/>
          </w:r>
        </w:p>
        <w:p w14:paraId="0AE0CDF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3.1.</w:t>
          </w:r>
          <w:r>
            <w:rPr>
              <w:rFonts w:asciiTheme="minorHAnsi" w:hAnsiTheme="minorHAnsi"/>
              <w:i w:val="0"/>
              <w:iCs w:val="0"/>
              <w:noProof/>
              <w:sz w:val="24"/>
              <w:szCs w:val="24"/>
              <w:lang w:eastAsia="ja-JP"/>
            </w:rPr>
            <w:tab/>
          </w:r>
          <w:r>
            <w:rPr>
              <w:noProof/>
            </w:rPr>
            <w:t>Behavioral Model of Fear Relapse</w:t>
          </w:r>
          <w:r>
            <w:rPr>
              <w:noProof/>
            </w:rPr>
            <w:tab/>
          </w:r>
          <w:r>
            <w:rPr>
              <w:noProof/>
            </w:rPr>
            <w:fldChar w:fldCharType="begin"/>
          </w:r>
          <w:r>
            <w:rPr>
              <w:noProof/>
            </w:rPr>
            <w:instrText xml:space="preserve"> PAGEREF _Toc415341990 \h </w:instrText>
          </w:r>
          <w:r>
            <w:rPr>
              <w:noProof/>
            </w:rPr>
          </w:r>
          <w:r>
            <w:rPr>
              <w:noProof/>
            </w:rPr>
            <w:fldChar w:fldCharType="separate"/>
          </w:r>
          <w:r>
            <w:rPr>
              <w:noProof/>
            </w:rPr>
            <w:t>98</w:t>
          </w:r>
          <w:r>
            <w:rPr>
              <w:noProof/>
            </w:rPr>
            <w:fldChar w:fldCharType="end"/>
          </w:r>
        </w:p>
        <w:p w14:paraId="6D4AF2CB"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3.2.</w:t>
          </w:r>
          <w:r>
            <w:rPr>
              <w:rFonts w:asciiTheme="minorHAnsi" w:hAnsiTheme="minorHAnsi"/>
              <w:i w:val="0"/>
              <w:iCs w:val="0"/>
              <w:noProof/>
              <w:sz w:val="24"/>
              <w:szCs w:val="24"/>
              <w:lang w:eastAsia="ja-JP"/>
            </w:rPr>
            <w:tab/>
          </w:r>
          <w:r>
            <w:rPr>
              <w:noProof/>
            </w:rPr>
            <w:t>Reactivation of DG and BLA Ensembles during Fear Relapse</w:t>
          </w:r>
          <w:r>
            <w:rPr>
              <w:noProof/>
            </w:rPr>
            <w:tab/>
          </w:r>
          <w:r>
            <w:rPr>
              <w:noProof/>
            </w:rPr>
            <w:fldChar w:fldCharType="begin"/>
          </w:r>
          <w:r>
            <w:rPr>
              <w:noProof/>
            </w:rPr>
            <w:instrText xml:space="preserve"> PAGEREF _Toc415341991 \h </w:instrText>
          </w:r>
          <w:r>
            <w:rPr>
              <w:noProof/>
            </w:rPr>
          </w:r>
          <w:r>
            <w:rPr>
              <w:noProof/>
            </w:rPr>
            <w:fldChar w:fldCharType="separate"/>
          </w:r>
          <w:r>
            <w:rPr>
              <w:noProof/>
            </w:rPr>
            <w:t>99</w:t>
          </w:r>
          <w:r>
            <w:rPr>
              <w:noProof/>
            </w:rPr>
            <w:fldChar w:fldCharType="end"/>
          </w:r>
        </w:p>
        <w:p w14:paraId="6F514310"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3.3.3.</w:t>
          </w:r>
          <w:r>
            <w:rPr>
              <w:rFonts w:asciiTheme="minorHAnsi" w:hAnsiTheme="minorHAnsi"/>
              <w:i w:val="0"/>
              <w:iCs w:val="0"/>
              <w:noProof/>
              <w:sz w:val="24"/>
              <w:szCs w:val="24"/>
              <w:lang w:eastAsia="ja-JP"/>
            </w:rPr>
            <w:tab/>
          </w:r>
          <w:r>
            <w:rPr>
              <w:noProof/>
            </w:rPr>
            <w:t>Relapse-Associated Longitudinal Population Dynamics with Calcium Imaging</w:t>
          </w:r>
          <w:r>
            <w:rPr>
              <w:noProof/>
            </w:rPr>
            <w:tab/>
          </w:r>
          <w:r>
            <w:rPr>
              <w:noProof/>
            </w:rPr>
            <w:fldChar w:fldCharType="begin"/>
          </w:r>
          <w:r>
            <w:rPr>
              <w:noProof/>
            </w:rPr>
            <w:instrText xml:space="preserve"> PAGEREF _Toc415341992 \h </w:instrText>
          </w:r>
          <w:r>
            <w:rPr>
              <w:noProof/>
            </w:rPr>
          </w:r>
          <w:r>
            <w:rPr>
              <w:noProof/>
            </w:rPr>
            <w:fldChar w:fldCharType="separate"/>
          </w:r>
          <w:r>
            <w:rPr>
              <w:noProof/>
            </w:rPr>
            <w:t>100</w:t>
          </w:r>
          <w:r>
            <w:rPr>
              <w:noProof/>
            </w:rPr>
            <w:fldChar w:fldCharType="end"/>
          </w:r>
        </w:p>
        <w:p w14:paraId="1B86BD9E"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3.4.</w:t>
          </w:r>
          <w:r>
            <w:rPr>
              <w:rFonts w:asciiTheme="minorHAnsi" w:hAnsiTheme="minorHAnsi"/>
              <w:i w:val="0"/>
              <w:iCs w:val="0"/>
              <w:noProof/>
              <w:sz w:val="24"/>
              <w:szCs w:val="24"/>
              <w:lang w:eastAsia="ja-JP"/>
            </w:rPr>
            <w:tab/>
          </w:r>
          <w:r>
            <w:rPr>
              <w:noProof/>
            </w:rPr>
            <w:t>Optogenetic Manipulation of Ensembles Controlling Fear Reinstatement and Relapse</w:t>
          </w:r>
          <w:r>
            <w:rPr>
              <w:noProof/>
            </w:rPr>
            <w:tab/>
          </w:r>
          <w:r>
            <w:rPr>
              <w:noProof/>
            </w:rPr>
            <w:fldChar w:fldCharType="begin"/>
          </w:r>
          <w:r>
            <w:rPr>
              <w:noProof/>
            </w:rPr>
            <w:instrText xml:space="preserve"> PAGEREF _Toc415341993 \h </w:instrText>
          </w:r>
          <w:r>
            <w:rPr>
              <w:noProof/>
            </w:rPr>
          </w:r>
          <w:r>
            <w:rPr>
              <w:noProof/>
            </w:rPr>
            <w:fldChar w:fldCharType="separate"/>
          </w:r>
          <w:r>
            <w:rPr>
              <w:noProof/>
            </w:rPr>
            <w:t>101</w:t>
          </w:r>
          <w:r>
            <w:rPr>
              <w:noProof/>
            </w:rPr>
            <w:fldChar w:fldCharType="end"/>
          </w:r>
        </w:p>
        <w:p w14:paraId="1B25132B"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3.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5341994 \h </w:instrText>
          </w:r>
          <w:r>
            <w:rPr>
              <w:noProof/>
            </w:rPr>
          </w:r>
          <w:r>
            <w:rPr>
              <w:noProof/>
            </w:rPr>
            <w:fldChar w:fldCharType="separate"/>
          </w:r>
          <w:r>
            <w:rPr>
              <w:noProof/>
            </w:rPr>
            <w:t>104</w:t>
          </w:r>
          <w:r>
            <w:rPr>
              <w:noProof/>
            </w:rPr>
            <w:fldChar w:fldCharType="end"/>
          </w:r>
        </w:p>
        <w:p w14:paraId="785D1802" w14:textId="77777777" w:rsidR="002C291E" w:rsidRDefault="002C291E">
          <w:pPr>
            <w:pStyle w:val="TOC1"/>
            <w:tabs>
              <w:tab w:val="left" w:pos="390"/>
              <w:tab w:val="right" w:leader="dot" w:pos="8630"/>
            </w:tabs>
            <w:rPr>
              <w:rFonts w:asciiTheme="minorHAnsi" w:hAnsiTheme="minorHAnsi"/>
              <w:bCs w:val="0"/>
              <w:caps w:val="0"/>
              <w:noProof/>
              <w:sz w:val="24"/>
              <w:szCs w:val="24"/>
              <w:lang w:eastAsia="ja-JP"/>
            </w:rPr>
          </w:pPr>
          <w:r>
            <w:rPr>
              <w:noProof/>
            </w:rPr>
            <w:t>4.</w:t>
          </w:r>
          <w:r>
            <w:rPr>
              <w:rFonts w:asciiTheme="minorHAnsi" w:hAnsiTheme="minorHAnsi"/>
              <w:bCs w:val="0"/>
              <w:caps w:val="0"/>
              <w:noProof/>
              <w:sz w:val="24"/>
              <w:szCs w:val="24"/>
              <w:lang w:eastAsia="ja-JP"/>
            </w:rPr>
            <w:tab/>
          </w:r>
          <w:r>
            <w:rPr>
              <w:noProof/>
            </w:rPr>
            <w:t>CHAPTER 4</w:t>
          </w:r>
          <w:r>
            <w:rPr>
              <w:noProof/>
            </w:rPr>
            <w:tab/>
          </w:r>
          <w:r>
            <w:rPr>
              <w:noProof/>
            </w:rPr>
            <w:fldChar w:fldCharType="begin"/>
          </w:r>
          <w:r>
            <w:rPr>
              <w:noProof/>
            </w:rPr>
            <w:instrText xml:space="preserve"> PAGEREF _Toc415341995 \h </w:instrText>
          </w:r>
          <w:r>
            <w:rPr>
              <w:noProof/>
            </w:rPr>
          </w:r>
          <w:r>
            <w:rPr>
              <w:noProof/>
            </w:rPr>
            <w:fldChar w:fldCharType="separate"/>
          </w:r>
          <w:r>
            <w:rPr>
              <w:noProof/>
            </w:rPr>
            <w:t>131</w:t>
          </w:r>
          <w:r>
            <w:rPr>
              <w:noProof/>
            </w:rPr>
            <w:fldChar w:fldCharType="end"/>
          </w:r>
        </w:p>
        <w:p w14:paraId="266EF831"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1.</w:t>
          </w:r>
          <w:r>
            <w:rPr>
              <w:rFonts w:asciiTheme="minorHAnsi" w:hAnsiTheme="minorHAnsi"/>
              <w:smallCaps w:val="0"/>
              <w:noProof/>
              <w:sz w:val="24"/>
              <w:szCs w:val="24"/>
              <w:lang w:eastAsia="ja-JP"/>
            </w:rPr>
            <w:tab/>
          </w:r>
          <w:r>
            <w:rPr>
              <w:noProof/>
            </w:rPr>
            <w:t>Discussion overview</w:t>
          </w:r>
          <w:r>
            <w:rPr>
              <w:noProof/>
            </w:rPr>
            <w:tab/>
          </w:r>
          <w:r>
            <w:rPr>
              <w:noProof/>
            </w:rPr>
            <w:fldChar w:fldCharType="begin"/>
          </w:r>
          <w:r>
            <w:rPr>
              <w:noProof/>
            </w:rPr>
            <w:instrText xml:space="preserve"> PAGEREF _Toc415341996 \h </w:instrText>
          </w:r>
          <w:r>
            <w:rPr>
              <w:noProof/>
            </w:rPr>
          </w:r>
          <w:r>
            <w:rPr>
              <w:noProof/>
            </w:rPr>
            <w:fldChar w:fldCharType="separate"/>
          </w:r>
          <w:r>
            <w:rPr>
              <w:noProof/>
            </w:rPr>
            <w:t>131</w:t>
          </w:r>
          <w:r>
            <w:rPr>
              <w:noProof/>
            </w:rPr>
            <w:fldChar w:fldCharType="end"/>
          </w:r>
        </w:p>
        <w:p w14:paraId="0A344632"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2.</w:t>
          </w:r>
          <w:r>
            <w:rPr>
              <w:rFonts w:asciiTheme="minorHAnsi" w:hAnsiTheme="minorHAnsi"/>
              <w:smallCaps w:val="0"/>
              <w:noProof/>
              <w:sz w:val="24"/>
              <w:szCs w:val="24"/>
              <w:lang w:eastAsia="ja-JP"/>
            </w:rPr>
            <w:tab/>
          </w:r>
          <w:r>
            <w:rPr>
              <w:noProof/>
            </w:rPr>
            <w:t>Behavioral-timescale neural sequences support temporal associations</w:t>
          </w:r>
          <w:r>
            <w:rPr>
              <w:noProof/>
            </w:rPr>
            <w:tab/>
          </w:r>
          <w:r>
            <w:rPr>
              <w:noProof/>
            </w:rPr>
            <w:fldChar w:fldCharType="begin"/>
          </w:r>
          <w:r>
            <w:rPr>
              <w:noProof/>
            </w:rPr>
            <w:instrText xml:space="preserve"> PAGEREF _Toc415341997 \h </w:instrText>
          </w:r>
          <w:r>
            <w:rPr>
              <w:noProof/>
            </w:rPr>
          </w:r>
          <w:r>
            <w:rPr>
              <w:noProof/>
            </w:rPr>
            <w:fldChar w:fldCharType="separate"/>
          </w:r>
          <w:r>
            <w:rPr>
              <w:noProof/>
            </w:rPr>
            <w:t>132</w:t>
          </w:r>
          <w:r>
            <w:rPr>
              <w:noProof/>
            </w:rPr>
            <w:fldChar w:fldCharType="end"/>
          </w:r>
        </w:p>
        <w:p w14:paraId="1275B034"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3.</w:t>
          </w:r>
          <w:r>
            <w:rPr>
              <w:rFonts w:asciiTheme="minorHAnsi" w:hAnsiTheme="minorHAnsi"/>
              <w:smallCaps w:val="0"/>
              <w:noProof/>
              <w:sz w:val="24"/>
              <w:szCs w:val="24"/>
              <w:lang w:eastAsia="ja-JP"/>
            </w:rPr>
            <w:tab/>
          </w:r>
          <w:r>
            <w:rPr>
              <w:noProof/>
            </w:rPr>
            <w:t>Cell excitability supports sequence formation</w:t>
          </w:r>
          <w:r>
            <w:rPr>
              <w:noProof/>
            </w:rPr>
            <w:tab/>
          </w:r>
          <w:r>
            <w:rPr>
              <w:noProof/>
            </w:rPr>
            <w:fldChar w:fldCharType="begin"/>
          </w:r>
          <w:r>
            <w:rPr>
              <w:noProof/>
            </w:rPr>
            <w:instrText xml:space="preserve"> PAGEREF _Toc415341998 \h </w:instrText>
          </w:r>
          <w:r>
            <w:rPr>
              <w:noProof/>
            </w:rPr>
          </w:r>
          <w:r>
            <w:rPr>
              <w:noProof/>
            </w:rPr>
            <w:fldChar w:fldCharType="separate"/>
          </w:r>
          <w:r>
            <w:rPr>
              <w:noProof/>
            </w:rPr>
            <w:t>137</w:t>
          </w:r>
          <w:r>
            <w:rPr>
              <w:noProof/>
            </w:rPr>
            <w:fldChar w:fldCharType="end"/>
          </w:r>
        </w:p>
        <w:p w14:paraId="47F56BAB"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4.</w:t>
          </w:r>
          <w:r>
            <w:rPr>
              <w:rFonts w:asciiTheme="minorHAnsi" w:hAnsiTheme="minorHAnsi"/>
              <w:smallCaps w:val="0"/>
              <w:noProof/>
              <w:sz w:val="24"/>
              <w:szCs w:val="24"/>
              <w:lang w:eastAsia="ja-JP"/>
            </w:rPr>
            <w:tab/>
          </w:r>
          <w:r>
            <w:rPr>
              <w:noProof/>
            </w:rPr>
            <w:t>Population “drift” underlies memory linking and sequence evolution</w:t>
          </w:r>
          <w:r>
            <w:rPr>
              <w:noProof/>
            </w:rPr>
            <w:tab/>
          </w:r>
          <w:r>
            <w:rPr>
              <w:noProof/>
            </w:rPr>
            <w:fldChar w:fldCharType="begin"/>
          </w:r>
          <w:r>
            <w:rPr>
              <w:noProof/>
            </w:rPr>
            <w:instrText xml:space="preserve"> PAGEREF _Toc415341999 \h </w:instrText>
          </w:r>
          <w:r>
            <w:rPr>
              <w:noProof/>
            </w:rPr>
          </w:r>
          <w:r>
            <w:rPr>
              <w:noProof/>
            </w:rPr>
            <w:fldChar w:fldCharType="separate"/>
          </w:r>
          <w:r>
            <w:rPr>
              <w:noProof/>
            </w:rPr>
            <w:t>139</w:t>
          </w:r>
          <w:r>
            <w:rPr>
              <w:noProof/>
            </w:rPr>
            <w:fldChar w:fldCharType="end"/>
          </w:r>
        </w:p>
        <w:p w14:paraId="2D30627A"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5.</w:t>
          </w:r>
          <w:r>
            <w:rPr>
              <w:rFonts w:asciiTheme="minorHAnsi" w:hAnsiTheme="minorHAnsi"/>
              <w:smallCaps w:val="0"/>
              <w:noProof/>
              <w:sz w:val="24"/>
              <w:szCs w:val="24"/>
              <w:lang w:eastAsia="ja-JP"/>
            </w:rPr>
            <w:tab/>
          </w:r>
          <w:r>
            <w:rPr>
              <w:noProof/>
            </w:rPr>
            <w:t>Theta sequences and replay-associated consolidation maintain behavioral-timescale sequences</w:t>
          </w:r>
          <w:r>
            <w:rPr>
              <w:noProof/>
            </w:rPr>
            <w:tab/>
          </w:r>
          <w:r>
            <w:rPr>
              <w:noProof/>
            </w:rPr>
            <w:fldChar w:fldCharType="begin"/>
          </w:r>
          <w:r>
            <w:rPr>
              <w:noProof/>
            </w:rPr>
            <w:instrText xml:space="preserve"> PAGEREF _Toc415342000 \h </w:instrText>
          </w:r>
          <w:r>
            <w:rPr>
              <w:noProof/>
            </w:rPr>
          </w:r>
          <w:r>
            <w:rPr>
              <w:noProof/>
            </w:rPr>
            <w:fldChar w:fldCharType="separate"/>
          </w:r>
          <w:r>
            <w:rPr>
              <w:noProof/>
            </w:rPr>
            <w:t>144</w:t>
          </w:r>
          <w:r>
            <w:rPr>
              <w:noProof/>
            </w:rPr>
            <w:fldChar w:fldCharType="end"/>
          </w:r>
        </w:p>
        <w:p w14:paraId="343EB69E"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6.</w:t>
          </w:r>
          <w:r>
            <w:rPr>
              <w:rFonts w:asciiTheme="minorHAnsi" w:hAnsiTheme="minorHAnsi"/>
              <w:smallCaps w:val="0"/>
              <w:noProof/>
              <w:sz w:val="24"/>
              <w:szCs w:val="24"/>
              <w:lang w:eastAsia="ja-JP"/>
            </w:rPr>
            <w:tab/>
          </w:r>
          <w:r>
            <w:rPr>
              <w:noProof/>
            </w:rPr>
            <w:t>Concluding remarks</w:t>
          </w:r>
          <w:r>
            <w:rPr>
              <w:noProof/>
            </w:rPr>
            <w:tab/>
          </w:r>
          <w:r>
            <w:rPr>
              <w:noProof/>
            </w:rPr>
            <w:fldChar w:fldCharType="begin"/>
          </w:r>
          <w:r>
            <w:rPr>
              <w:noProof/>
            </w:rPr>
            <w:instrText xml:space="preserve"> PAGEREF _Toc415342001 \h </w:instrText>
          </w:r>
          <w:r>
            <w:rPr>
              <w:noProof/>
            </w:rPr>
          </w:r>
          <w:r>
            <w:rPr>
              <w:noProof/>
            </w:rPr>
            <w:fldChar w:fldCharType="separate"/>
          </w:r>
          <w:r>
            <w:rPr>
              <w:noProof/>
            </w:rPr>
            <w:t>147</w:t>
          </w:r>
          <w:r>
            <w:rPr>
              <w:noProof/>
            </w:rPr>
            <w:fldChar w:fldCharType="end"/>
          </w:r>
        </w:p>
        <w:p w14:paraId="64F08C22"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BIBLIOGRAPHY</w:t>
          </w:r>
          <w:r>
            <w:rPr>
              <w:noProof/>
            </w:rPr>
            <w:tab/>
          </w:r>
          <w:r>
            <w:rPr>
              <w:noProof/>
            </w:rPr>
            <w:fldChar w:fldCharType="begin"/>
          </w:r>
          <w:r>
            <w:rPr>
              <w:noProof/>
            </w:rPr>
            <w:instrText xml:space="preserve"> PAGEREF _Toc415342002 \h </w:instrText>
          </w:r>
          <w:r>
            <w:rPr>
              <w:noProof/>
            </w:rPr>
          </w:r>
          <w:r>
            <w:rPr>
              <w:noProof/>
            </w:rPr>
            <w:fldChar w:fldCharType="separate"/>
          </w:r>
          <w:r>
            <w:rPr>
              <w:noProof/>
            </w:rPr>
            <w:t>149</w:t>
          </w:r>
          <w:r>
            <w:rPr>
              <w:noProof/>
            </w:rPr>
            <w:fldChar w:fldCharType="end"/>
          </w:r>
        </w:p>
        <w:p w14:paraId="7B3CF227"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CURRICULUM VITAE</w:t>
          </w:r>
          <w:r>
            <w:rPr>
              <w:noProof/>
            </w:rPr>
            <w:tab/>
          </w:r>
          <w:r>
            <w:rPr>
              <w:noProof/>
            </w:rPr>
            <w:fldChar w:fldCharType="begin"/>
          </w:r>
          <w:r>
            <w:rPr>
              <w:noProof/>
            </w:rPr>
            <w:instrText xml:space="preserve"> PAGEREF _Toc415342003 \h </w:instrText>
          </w:r>
          <w:r>
            <w:rPr>
              <w:noProof/>
            </w:rPr>
          </w:r>
          <w:r>
            <w:rPr>
              <w:noProof/>
            </w:rPr>
            <w:fldChar w:fldCharType="separate"/>
          </w:r>
          <w:r>
            <w:rPr>
              <w:noProof/>
            </w:rPr>
            <w:t>176</w:t>
          </w:r>
          <w:r>
            <w:rPr>
              <w:noProof/>
            </w:rPr>
            <w:fldChar w:fldCharType="end"/>
          </w:r>
        </w:p>
        <w:p w14:paraId="5D018D4D" w14:textId="70BFDEE9" w:rsidR="00B244C4" w:rsidRDefault="00756A87">
          <w:r>
            <w:fldChar w:fldCharType="end"/>
          </w:r>
        </w:p>
      </w:sdtContent>
    </w:sdt>
    <w:p w14:paraId="5F6C1F5C" w14:textId="5E282D40" w:rsidR="00864EEA" w:rsidRDefault="00864EEA">
      <w:pPr>
        <w:rPr>
          <w:rFonts w:cs="Times New Roman"/>
        </w:rPr>
      </w:pPr>
      <w:r>
        <w:rPr>
          <w:rFonts w:cs="Times New Roman"/>
        </w:rPr>
        <w:br w:type="page"/>
      </w:r>
    </w:p>
    <w:p w14:paraId="3BABD395" w14:textId="7E949AFC" w:rsidR="00D760CF" w:rsidRDefault="00D760CF" w:rsidP="0072455D">
      <w:pPr>
        <w:pStyle w:val="Heading1"/>
      </w:pPr>
      <w:bookmarkStart w:id="5" w:name="_Toc415341925"/>
      <w:r>
        <w:lastRenderedPageBreak/>
        <w:t>LIST OF FIGURES</w:t>
      </w:r>
      <w:bookmarkEnd w:id="5"/>
    </w:p>
    <w:p w14:paraId="71477E14" w14:textId="77777777" w:rsidR="00A66482" w:rsidRDefault="008A566E">
      <w:pPr>
        <w:pStyle w:val="TableofFigures"/>
        <w:rPr>
          <w:rFonts w:asciiTheme="minorHAnsi" w:hAnsiTheme="minorHAnsi"/>
          <w:noProof/>
          <w:lang w:eastAsia="ja-JP"/>
        </w:rPr>
      </w:pPr>
      <w:r>
        <w:fldChar w:fldCharType="begin"/>
      </w:r>
      <w:r>
        <w:instrText xml:space="preserve"> TOC \t "BU Figure Caption,1" \c "Figure" </w:instrText>
      </w:r>
      <w:r>
        <w:fldChar w:fldCharType="separate"/>
      </w:r>
      <w:r w:rsidR="00A66482">
        <w:rPr>
          <w:noProof/>
        </w:rPr>
        <w:t>Figure 2.1. Sequentially-activated time cells were observed using calcium imaging.</w:t>
      </w:r>
      <w:r w:rsidR="00A66482">
        <w:rPr>
          <w:noProof/>
        </w:rPr>
        <w:tab/>
      </w:r>
      <w:r w:rsidR="00A66482">
        <w:rPr>
          <w:noProof/>
        </w:rPr>
        <w:fldChar w:fldCharType="begin"/>
      </w:r>
      <w:r w:rsidR="00A66482">
        <w:rPr>
          <w:noProof/>
        </w:rPr>
        <w:instrText xml:space="preserve"> PAGEREF _Toc410040887 \h </w:instrText>
      </w:r>
      <w:r w:rsidR="00A66482">
        <w:rPr>
          <w:noProof/>
        </w:rPr>
      </w:r>
      <w:r w:rsidR="00A66482">
        <w:rPr>
          <w:noProof/>
        </w:rPr>
        <w:fldChar w:fldCharType="separate"/>
      </w:r>
      <w:r w:rsidR="001A7D8E">
        <w:rPr>
          <w:noProof/>
        </w:rPr>
        <w:t>66</w:t>
      </w:r>
      <w:r w:rsidR="00A66482">
        <w:rPr>
          <w:noProof/>
        </w:rPr>
        <w:fldChar w:fldCharType="end"/>
      </w:r>
    </w:p>
    <w:p w14:paraId="5EBCCA69" w14:textId="77777777" w:rsidR="00A66482" w:rsidRDefault="00A66482">
      <w:pPr>
        <w:pStyle w:val="TableofFigures"/>
        <w:rPr>
          <w:rFonts w:asciiTheme="minorHAnsi" w:hAnsiTheme="minorHAnsi"/>
          <w:noProof/>
          <w:lang w:eastAsia="ja-JP"/>
        </w:rPr>
      </w:pPr>
      <w:r>
        <w:rPr>
          <w:noProof/>
        </w:rPr>
        <w:t>Figure 2.2. Time cell sequences contained information about relative time on the scale of seconds.</w:t>
      </w:r>
      <w:r>
        <w:rPr>
          <w:noProof/>
        </w:rPr>
        <w:tab/>
      </w:r>
      <w:r>
        <w:rPr>
          <w:noProof/>
        </w:rPr>
        <w:fldChar w:fldCharType="begin"/>
      </w:r>
      <w:r>
        <w:rPr>
          <w:noProof/>
        </w:rPr>
        <w:instrText xml:space="preserve"> PAGEREF _Toc410040888 \h </w:instrText>
      </w:r>
      <w:r>
        <w:rPr>
          <w:noProof/>
        </w:rPr>
      </w:r>
      <w:r>
        <w:rPr>
          <w:noProof/>
        </w:rPr>
        <w:fldChar w:fldCharType="separate"/>
      </w:r>
      <w:r w:rsidR="001A7D8E">
        <w:rPr>
          <w:noProof/>
        </w:rPr>
        <w:t>68</w:t>
      </w:r>
      <w:r>
        <w:rPr>
          <w:noProof/>
        </w:rPr>
        <w:fldChar w:fldCharType="end"/>
      </w:r>
    </w:p>
    <w:p w14:paraId="0BAE15CF" w14:textId="77777777" w:rsidR="00A66482" w:rsidRDefault="00A66482">
      <w:pPr>
        <w:pStyle w:val="TableofFigures"/>
        <w:rPr>
          <w:rFonts w:asciiTheme="minorHAnsi" w:hAnsiTheme="minorHAnsi"/>
          <w:noProof/>
          <w:lang w:eastAsia="ja-JP"/>
        </w:rPr>
      </w:pPr>
      <w:r>
        <w:rPr>
          <w:noProof/>
        </w:rPr>
        <w:t>Figure 2.3. Time cells encoded information about elapsed time on the scale of minutes.</w:t>
      </w:r>
      <w:r>
        <w:rPr>
          <w:noProof/>
        </w:rPr>
        <w:tab/>
      </w:r>
      <w:r>
        <w:rPr>
          <w:noProof/>
        </w:rPr>
        <w:fldChar w:fldCharType="begin"/>
      </w:r>
      <w:r>
        <w:rPr>
          <w:noProof/>
        </w:rPr>
        <w:instrText xml:space="preserve"> PAGEREF _Toc410040889 \h </w:instrText>
      </w:r>
      <w:r>
        <w:rPr>
          <w:noProof/>
        </w:rPr>
      </w:r>
      <w:r>
        <w:rPr>
          <w:noProof/>
        </w:rPr>
        <w:fldChar w:fldCharType="separate"/>
      </w:r>
      <w:r w:rsidR="001A7D8E">
        <w:rPr>
          <w:noProof/>
        </w:rPr>
        <w:t>70</w:t>
      </w:r>
      <w:r>
        <w:rPr>
          <w:noProof/>
        </w:rPr>
        <w:fldChar w:fldCharType="end"/>
      </w:r>
    </w:p>
    <w:p w14:paraId="30875CC0" w14:textId="77777777" w:rsidR="00A66482" w:rsidRDefault="00A66482">
      <w:pPr>
        <w:pStyle w:val="TableofFigures"/>
        <w:rPr>
          <w:rFonts w:asciiTheme="minorHAnsi" w:hAnsiTheme="minorHAnsi"/>
          <w:noProof/>
          <w:lang w:eastAsia="ja-JP"/>
        </w:rPr>
      </w:pPr>
      <w:r>
        <w:rPr>
          <w:noProof/>
        </w:rPr>
        <w:t>Figure 2.4. Time cell sequences were stably recorded over days.</w:t>
      </w:r>
      <w:r>
        <w:rPr>
          <w:noProof/>
        </w:rPr>
        <w:tab/>
      </w:r>
      <w:r>
        <w:rPr>
          <w:noProof/>
        </w:rPr>
        <w:fldChar w:fldCharType="begin"/>
      </w:r>
      <w:r>
        <w:rPr>
          <w:noProof/>
        </w:rPr>
        <w:instrText xml:space="preserve"> PAGEREF _Toc410040890 \h </w:instrText>
      </w:r>
      <w:r>
        <w:rPr>
          <w:noProof/>
        </w:rPr>
      </w:r>
      <w:r>
        <w:rPr>
          <w:noProof/>
        </w:rPr>
        <w:fldChar w:fldCharType="separate"/>
      </w:r>
      <w:r w:rsidR="001A7D8E">
        <w:rPr>
          <w:noProof/>
        </w:rPr>
        <w:t>72</w:t>
      </w:r>
      <w:r>
        <w:rPr>
          <w:noProof/>
        </w:rPr>
        <w:fldChar w:fldCharType="end"/>
      </w:r>
    </w:p>
    <w:p w14:paraId="53FDEE37" w14:textId="77777777" w:rsidR="00A66482" w:rsidRDefault="00A66482">
      <w:pPr>
        <w:pStyle w:val="TableofFigures"/>
        <w:rPr>
          <w:rFonts w:asciiTheme="minorHAnsi" w:hAnsiTheme="minorHAnsi"/>
          <w:noProof/>
          <w:lang w:eastAsia="ja-JP"/>
        </w:rPr>
      </w:pPr>
      <w:r>
        <w:rPr>
          <w:noProof/>
        </w:rPr>
        <w:t>Figure 2.5. Time cell sequences carried information about relative time on the scale of days.</w:t>
      </w:r>
      <w:r>
        <w:rPr>
          <w:noProof/>
        </w:rPr>
        <w:tab/>
      </w:r>
      <w:r>
        <w:rPr>
          <w:noProof/>
        </w:rPr>
        <w:fldChar w:fldCharType="begin"/>
      </w:r>
      <w:r>
        <w:rPr>
          <w:noProof/>
        </w:rPr>
        <w:instrText xml:space="preserve"> PAGEREF _Toc410040891 \h </w:instrText>
      </w:r>
      <w:r>
        <w:rPr>
          <w:noProof/>
        </w:rPr>
      </w:r>
      <w:r>
        <w:rPr>
          <w:noProof/>
        </w:rPr>
        <w:fldChar w:fldCharType="separate"/>
      </w:r>
      <w:r w:rsidR="001A7D8E">
        <w:rPr>
          <w:noProof/>
        </w:rPr>
        <w:t>74</w:t>
      </w:r>
      <w:r>
        <w:rPr>
          <w:noProof/>
        </w:rPr>
        <w:fldChar w:fldCharType="end"/>
      </w:r>
    </w:p>
    <w:p w14:paraId="4FA8A439" w14:textId="77777777" w:rsidR="00A66482" w:rsidRDefault="00A66482">
      <w:pPr>
        <w:pStyle w:val="TableofFigures"/>
        <w:rPr>
          <w:rFonts w:asciiTheme="minorHAnsi" w:hAnsiTheme="minorHAnsi"/>
          <w:noProof/>
          <w:lang w:eastAsia="ja-JP"/>
        </w:rPr>
      </w:pPr>
      <w:r>
        <w:rPr>
          <w:noProof/>
        </w:rPr>
        <w:t>Figure S2.1. Visualizing activity using calcium dynamics. Related to Figure 2.1.</w:t>
      </w:r>
      <w:r>
        <w:rPr>
          <w:noProof/>
        </w:rPr>
        <w:tab/>
      </w:r>
      <w:r>
        <w:rPr>
          <w:noProof/>
        </w:rPr>
        <w:fldChar w:fldCharType="begin"/>
      </w:r>
      <w:r>
        <w:rPr>
          <w:noProof/>
        </w:rPr>
        <w:instrText xml:space="preserve"> PAGEREF _Toc410040892 \h </w:instrText>
      </w:r>
      <w:r>
        <w:rPr>
          <w:noProof/>
        </w:rPr>
      </w:r>
      <w:r>
        <w:rPr>
          <w:noProof/>
        </w:rPr>
        <w:fldChar w:fldCharType="separate"/>
      </w:r>
      <w:r w:rsidR="001A7D8E">
        <w:rPr>
          <w:noProof/>
        </w:rPr>
        <w:t>76</w:t>
      </w:r>
      <w:r>
        <w:rPr>
          <w:noProof/>
        </w:rPr>
        <w:fldChar w:fldCharType="end"/>
      </w:r>
    </w:p>
    <w:p w14:paraId="13B0FC4C" w14:textId="77777777" w:rsidR="00A66482" w:rsidRDefault="00A66482">
      <w:pPr>
        <w:pStyle w:val="TableofFigures"/>
        <w:rPr>
          <w:rFonts w:asciiTheme="minorHAnsi" w:hAnsiTheme="minorHAnsi"/>
          <w:noProof/>
          <w:lang w:eastAsia="ja-JP"/>
        </w:rPr>
      </w:pPr>
      <w:r>
        <w:rPr>
          <w:noProof/>
        </w:rPr>
        <w:t>Figure S2.2. Example time cell with place co-occurring place field. Related to Figure 2.1.</w:t>
      </w:r>
      <w:r>
        <w:rPr>
          <w:noProof/>
        </w:rPr>
        <w:tab/>
      </w:r>
      <w:r>
        <w:rPr>
          <w:noProof/>
        </w:rPr>
        <w:fldChar w:fldCharType="begin"/>
      </w:r>
      <w:r>
        <w:rPr>
          <w:noProof/>
        </w:rPr>
        <w:instrText xml:space="preserve"> PAGEREF _Toc410040893 \h </w:instrText>
      </w:r>
      <w:r>
        <w:rPr>
          <w:noProof/>
        </w:rPr>
      </w:r>
      <w:r>
        <w:rPr>
          <w:noProof/>
        </w:rPr>
        <w:fldChar w:fldCharType="separate"/>
      </w:r>
      <w:r w:rsidR="001A7D8E">
        <w:rPr>
          <w:noProof/>
        </w:rPr>
        <w:t>78</w:t>
      </w:r>
      <w:r>
        <w:rPr>
          <w:noProof/>
        </w:rPr>
        <w:fldChar w:fldCharType="end"/>
      </w:r>
    </w:p>
    <w:p w14:paraId="07CB9E12" w14:textId="77777777" w:rsidR="00A66482" w:rsidRDefault="00A66482">
      <w:pPr>
        <w:pStyle w:val="TableofFigures"/>
        <w:rPr>
          <w:rFonts w:asciiTheme="minorHAnsi" w:hAnsiTheme="minorHAnsi"/>
          <w:noProof/>
          <w:lang w:eastAsia="ja-JP"/>
        </w:rPr>
      </w:pPr>
      <w:r>
        <w:rPr>
          <w:noProof/>
        </w:rPr>
        <w:t>Figure S2.3. Classifier dependence on cell count in training set. Related to Figure 2.2.</w:t>
      </w:r>
      <w:r>
        <w:rPr>
          <w:noProof/>
        </w:rPr>
        <w:tab/>
      </w:r>
      <w:r>
        <w:rPr>
          <w:noProof/>
        </w:rPr>
        <w:fldChar w:fldCharType="begin"/>
      </w:r>
      <w:r>
        <w:rPr>
          <w:noProof/>
        </w:rPr>
        <w:instrText xml:space="preserve"> PAGEREF _Toc410040894 \h </w:instrText>
      </w:r>
      <w:r>
        <w:rPr>
          <w:noProof/>
        </w:rPr>
      </w:r>
      <w:r>
        <w:rPr>
          <w:noProof/>
        </w:rPr>
        <w:fldChar w:fldCharType="separate"/>
      </w:r>
      <w:r w:rsidR="001A7D8E">
        <w:rPr>
          <w:noProof/>
        </w:rPr>
        <w:t>80</w:t>
      </w:r>
      <w:r>
        <w:rPr>
          <w:noProof/>
        </w:rPr>
        <w:fldChar w:fldCharType="end"/>
      </w:r>
    </w:p>
    <w:p w14:paraId="297BBD55" w14:textId="77777777" w:rsidR="00A66482" w:rsidRDefault="00A66482">
      <w:pPr>
        <w:pStyle w:val="TableofFigures"/>
        <w:rPr>
          <w:rFonts w:asciiTheme="minorHAnsi" w:hAnsiTheme="minorHAnsi"/>
          <w:noProof/>
          <w:lang w:eastAsia="ja-JP"/>
        </w:rPr>
      </w:pPr>
      <w:r>
        <w:rPr>
          <w:noProof/>
        </w:rPr>
        <w:t>Figure S2.4. Distribution of within-session trial bias scores. Related to Figure 2.3.</w:t>
      </w:r>
      <w:r>
        <w:rPr>
          <w:noProof/>
        </w:rPr>
        <w:tab/>
      </w:r>
      <w:r>
        <w:rPr>
          <w:noProof/>
        </w:rPr>
        <w:fldChar w:fldCharType="begin"/>
      </w:r>
      <w:r>
        <w:rPr>
          <w:noProof/>
        </w:rPr>
        <w:instrText xml:space="preserve"> PAGEREF _Toc410040895 \h </w:instrText>
      </w:r>
      <w:r>
        <w:rPr>
          <w:noProof/>
        </w:rPr>
      </w:r>
      <w:r>
        <w:rPr>
          <w:noProof/>
        </w:rPr>
        <w:fldChar w:fldCharType="separate"/>
      </w:r>
      <w:r w:rsidR="001A7D8E">
        <w:rPr>
          <w:noProof/>
        </w:rPr>
        <w:t>82</w:t>
      </w:r>
      <w:r>
        <w:rPr>
          <w:noProof/>
        </w:rPr>
        <w:fldChar w:fldCharType="end"/>
      </w:r>
    </w:p>
    <w:p w14:paraId="0B1B207A" w14:textId="77777777" w:rsidR="00A66482" w:rsidRDefault="00A66482">
      <w:pPr>
        <w:pStyle w:val="TableofFigures"/>
        <w:rPr>
          <w:rFonts w:asciiTheme="minorHAnsi" w:hAnsiTheme="minorHAnsi"/>
          <w:noProof/>
          <w:lang w:eastAsia="ja-JP"/>
        </w:rPr>
      </w:pPr>
      <w:r>
        <w:rPr>
          <w:noProof/>
        </w:rPr>
        <w:t>Figure S2.5. Statistical measures of across-day cell registration. Related to Figures 2.4 and 2.5.</w:t>
      </w:r>
      <w:r>
        <w:rPr>
          <w:noProof/>
        </w:rPr>
        <w:tab/>
      </w:r>
      <w:r>
        <w:rPr>
          <w:noProof/>
        </w:rPr>
        <w:fldChar w:fldCharType="begin"/>
      </w:r>
      <w:r>
        <w:rPr>
          <w:noProof/>
        </w:rPr>
        <w:instrText xml:space="preserve"> PAGEREF _Toc410040896 \h </w:instrText>
      </w:r>
      <w:r>
        <w:rPr>
          <w:noProof/>
        </w:rPr>
      </w:r>
      <w:r>
        <w:rPr>
          <w:noProof/>
        </w:rPr>
        <w:fldChar w:fldCharType="separate"/>
      </w:r>
      <w:r w:rsidR="001A7D8E">
        <w:rPr>
          <w:noProof/>
        </w:rPr>
        <w:t>84</w:t>
      </w:r>
      <w:r>
        <w:rPr>
          <w:noProof/>
        </w:rPr>
        <w:fldChar w:fldCharType="end"/>
      </w:r>
    </w:p>
    <w:p w14:paraId="2AB99D72" w14:textId="77777777" w:rsidR="00A66482" w:rsidRDefault="00A66482">
      <w:pPr>
        <w:pStyle w:val="TableofFigures"/>
        <w:rPr>
          <w:rFonts w:asciiTheme="minorHAnsi" w:hAnsiTheme="minorHAnsi"/>
          <w:noProof/>
          <w:lang w:eastAsia="ja-JP"/>
        </w:rPr>
      </w:pPr>
      <w:r>
        <w:rPr>
          <w:noProof/>
        </w:rPr>
        <w:t>Figure 3.1. Histological characterization of fear reinstatement schedule.</w:t>
      </w:r>
      <w:r>
        <w:rPr>
          <w:noProof/>
        </w:rPr>
        <w:tab/>
      </w:r>
      <w:r>
        <w:rPr>
          <w:noProof/>
        </w:rPr>
        <w:fldChar w:fldCharType="begin"/>
      </w:r>
      <w:r>
        <w:rPr>
          <w:noProof/>
        </w:rPr>
        <w:instrText xml:space="preserve"> PAGEREF _Toc410040897 \h </w:instrText>
      </w:r>
      <w:r>
        <w:rPr>
          <w:noProof/>
        </w:rPr>
      </w:r>
      <w:r>
        <w:rPr>
          <w:noProof/>
        </w:rPr>
        <w:fldChar w:fldCharType="separate"/>
      </w:r>
      <w:r w:rsidR="001A7D8E">
        <w:rPr>
          <w:noProof/>
        </w:rPr>
        <w:t>105</w:t>
      </w:r>
      <w:r>
        <w:rPr>
          <w:noProof/>
        </w:rPr>
        <w:fldChar w:fldCharType="end"/>
      </w:r>
    </w:p>
    <w:p w14:paraId="2DD9EFF0" w14:textId="77777777" w:rsidR="00A66482" w:rsidRDefault="00A66482">
      <w:pPr>
        <w:pStyle w:val="TableofFigures"/>
        <w:rPr>
          <w:rFonts w:asciiTheme="minorHAnsi" w:hAnsiTheme="minorHAnsi"/>
          <w:noProof/>
          <w:lang w:eastAsia="ja-JP"/>
        </w:rPr>
      </w:pPr>
      <w:r>
        <w:rPr>
          <w:noProof/>
        </w:rPr>
        <w:t xml:space="preserve">Figure 3.2. </w:t>
      </w:r>
      <w:r w:rsidRPr="00A77B0B">
        <w:rPr>
          <w:i/>
          <w:iCs/>
          <w:noProof/>
        </w:rPr>
        <w:t xml:space="preserve">In vivo </w:t>
      </w:r>
      <w:r>
        <w:rPr>
          <w:noProof/>
        </w:rPr>
        <w:t>calcium imaging in mice undergoing fear reinstatement paradigm.</w:t>
      </w:r>
      <w:r>
        <w:rPr>
          <w:noProof/>
        </w:rPr>
        <w:tab/>
      </w:r>
      <w:r>
        <w:rPr>
          <w:noProof/>
        </w:rPr>
        <w:fldChar w:fldCharType="begin"/>
      </w:r>
      <w:r>
        <w:rPr>
          <w:noProof/>
        </w:rPr>
        <w:instrText xml:space="preserve"> PAGEREF _Toc410040898 \h </w:instrText>
      </w:r>
      <w:r>
        <w:rPr>
          <w:noProof/>
        </w:rPr>
      </w:r>
      <w:r>
        <w:rPr>
          <w:noProof/>
        </w:rPr>
        <w:fldChar w:fldCharType="separate"/>
      </w:r>
      <w:r w:rsidR="001A7D8E">
        <w:rPr>
          <w:noProof/>
        </w:rPr>
        <w:t>108</w:t>
      </w:r>
      <w:r>
        <w:rPr>
          <w:noProof/>
        </w:rPr>
        <w:fldChar w:fldCharType="end"/>
      </w:r>
    </w:p>
    <w:p w14:paraId="1CD695A5" w14:textId="77777777" w:rsidR="00A66482" w:rsidRDefault="00A66482">
      <w:pPr>
        <w:pStyle w:val="TableofFigures"/>
        <w:rPr>
          <w:rFonts w:asciiTheme="minorHAnsi" w:hAnsiTheme="minorHAnsi"/>
          <w:noProof/>
          <w:lang w:eastAsia="ja-JP"/>
        </w:rPr>
      </w:pPr>
      <w:r>
        <w:rPr>
          <w:noProof/>
        </w:rPr>
        <w:t>Figure 3.3. Optical inhibition of the DG or BLA fear ensemble disrupts reinstated fear.</w:t>
      </w:r>
      <w:r>
        <w:rPr>
          <w:noProof/>
        </w:rPr>
        <w:tab/>
      </w:r>
      <w:r>
        <w:rPr>
          <w:noProof/>
        </w:rPr>
        <w:fldChar w:fldCharType="begin"/>
      </w:r>
      <w:r>
        <w:rPr>
          <w:noProof/>
        </w:rPr>
        <w:instrText xml:space="preserve"> PAGEREF _Toc410040899 \h </w:instrText>
      </w:r>
      <w:r>
        <w:rPr>
          <w:noProof/>
        </w:rPr>
      </w:r>
      <w:r>
        <w:rPr>
          <w:noProof/>
        </w:rPr>
        <w:fldChar w:fldCharType="separate"/>
      </w:r>
      <w:r w:rsidR="001A7D8E">
        <w:rPr>
          <w:noProof/>
        </w:rPr>
        <w:t>110</w:t>
      </w:r>
      <w:r>
        <w:rPr>
          <w:noProof/>
        </w:rPr>
        <w:fldChar w:fldCharType="end"/>
      </w:r>
    </w:p>
    <w:p w14:paraId="6F378B0B" w14:textId="77777777" w:rsidR="00A66482" w:rsidRDefault="00A66482">
      <w:pPr>
        <w:pStyle w:val="TableofFigures"/>
        <w:rPr>
          <w:rFonts w:asciiTheme="minorHAnsi" w:hAnsiTheme="minorHAnsi"/>
          <w:noProof/>
          <w:lang w:eastAsia="ja-JP"/>
        </w:rPr>
      </w:pPr>
      <w:r>
        <w:rPr>
          <w:noProof/>
        </w:rPr>
        <w:t>Figure S3.1. Behavior in reinstatement paradigm.</w:t>
      </w:r>
      <w:r>
        <w:rPr>
          <w:noProof/>
        </w:rPr>
        <w:tab/>
      </w:r>
      <w:r>
        <w:rPr>
          <w:noProof/>
        </w:rPr>
        <w:fldChar w:fldCharType="begin"/>
      </w:r>
      <w:r>
        <w:rPr>
          <w:noProof/>
        </w:rPr>
        <w:instrText xml:space="preserve"> PAGEREF _Toc410040900 \h </w:instrText>
      </w:r>
      <w:r>
        <w:rPr>
          <w:noProof/>
        </w:rPr>
      </w:r>
      <w:r>
        <w:rPr>
          <w:noProof/>
        </w:rPr>
        <w:fldChar w:fldCharType="separate"/>
      </w:r>
      <w:r w:rsidR="001A7D8E">
        <w:rPr>
          <w:noProof/>
        </w:rPr>
        <w:t>114</w:t>
      </w:r>
      <w:r>
        <w:rPr>
          <w:noProof/>
        </w:rPr>
        <w:fldChar w:fldCharType="end"/>
      </w:r>
    </w:p>
    <w:p w14:paraId="40DE165D" w14:textId="77777777" w:rsidR="00A66482" w:rsidRDefault="00A66482">
      <w:pPr>
        <w:pStyle w:val="TableofFigures"/>
        <w:rPr>
          <w:rFonts w:asciiTheme="minorHAnsi" w:hAnsiTheme="minorHAnsi"/>
          <w:noProof/>
          <w:lang w:eastAsia="ja-JP"/>
        </w:rPr>
      </w:pPr>
      <w:r>
        <w:rPr>
          <w:noProof/>
        </w:rPr>
        <w:t>Figure S3.2. Reinstatement leads to partial generalization, but is largely context-specific.</w:t>
      </w:r>
      <w:r>
        <w:rPr>
          <w:noProof/>
        </w:rPr>
        <w:tab/>
      </w:r>
      <w:r>
        <w:rPr>
          <w:noProof/>
        </w:rPr>
        <w:fldChar w:fldCharType="begin"/>
      </w:r>
      <w:r>
        <w:rPr>
          <w:noProof/>
        </w:rPr>
        <w:instrText xml:space="preserve"> PAGEREF _Toc410040901 \h </w:instrText>
      </w:r>
      <w:r>
        <w:rPr>
          <w:noProof/>
        </w:rPr>
      </w:r>
      <w:r>
        <w:rPr>
          <w:noProof/>
        </w:rPr>
        <w:fldChar w:fldCharType="separate"/>
      </w:r>
      <w:r w:rsidR="001A7D8E">
        <w:rPr>
          <w:noProof/>
        </w:rPr>
        <w:t>117</w:t>
      </w:r>
      <w:r>
        <w:rPr>
          <w:noProof/>
        </w:rPr>
        <w:fldChar w:fldCharType="end"/>
      </w:r>
    </w:p>
    <w:p w14:paraId="230CC0E2" w14:textId="77777777" w:rsidR="00A66482" w:rsidRDefault="00A66482">
      <w:pPr>
        <w:pStyle w:val="TableofFigures"/>
        <w:rPr>
          <w:rFonts w:asciiTheme="minorHAnsi" w:hAnsiTheme="minorHAnsi"/>
          <w:noProof/>
          <w:lang w:eastAsia="ja-JP"/>
        </w:rPr>
      </w:pPr>
      <w:r>
        <w:rPr>
          <w:noProof/>
        </w:rPr>
        <w:t>Figure S3.3. Cell registration examples.</w:t>
      </w:r>
      <w:r>
        <w:rPr>
          <w:noProof/>
        </w:rPr>
        <w:tab/>
      </w:r>
      <w:r>
        <w:rPr>
          <w:noProof/>
        </w:rPr>
        <w:fldChar w:fldCharType="begin"/>
      </w:r>
      <w:r>
        <w:rPr>
          <w:noProof/>
        </w:rPr>
        <w:instrText xml:space="preserve"> PAGEREF _Toc410040902 \h </w:instrText>
      </w:r>
      <w:r>
        <w:rPr>
          <w:noProof/>
        </w:rPr>
      </w:r>
      <w:r>
        <w:rPr>
          <w:noProof/>
        </w:rPr>
        <w:fldChar w:fldCharType="separate"/>
      </w:r>
      <w:r w:rsidR="001A7D8E">
        <w:rPr>
          <w:noProof/>
        </w:rPr>
        <w:t>119</w:t>
      </w:r>
      <w:r>
        <w:rPr>
          <w:noProof/>
        </w:rPr>
        <w:fldChar w:fldCharType="end"/>
      </w:r>
    </w:p>
    <w:p w14:paraId="3B506270" w14:textId="77777777" w:rsidR="00A66482" w:rsidRDefault="00A66482">
      <w:pPr>
        <w:pStyle w:val="TableofFigures"/>
        <w:rPr>
          <w:rFonts w:asciiTheme="minorHAnsi" w:hAnsiTheme="minorHAnsi"/>
          <w:noProof/>
          <w:lang w:eastAsia="ja-JP"/>
        </w:rPr>
      </w:pPr>
      <w:r>
        <w:rPr>
          <w:noProof/>
        </w:rPr>
        <w:t>Figure S3.4. Behavior and neutral context results from Ca</w:t>
      </w:r>
      <w:r w:rsidRPr="00A77B0B">
        <w:rPr>
          <w:noProof/>
          <w:vertAlign w:val="superscript"/>
        </w:rPr>
        <w:t>2+</w:t>
      </w:r>
      <w:r>
        <w:rPr>
          <w:noProof/>
        </w:rPr>
        <w:t xml:space="preserve"> imaging cohort.</w:t>
      </w:r>
      <w:r>
        <w:rPr>
          <w:noProof/>
        </w:rPr>
        <w:tab/>
      </w:r>
      <w:r>
        <w:rPr>
          <w:noProof/>
        </w:rPr>
        <w:fldChar w:fldCharType="begin"/>
      </w:r>
      <w:r>
        <w:rPr>
          <w:noProof/>
        </w:rPr>
        <w:instrText xml:space="preserve"> PAGEREF _Toc410040903 \h </w:instrText>
      </w:r>
      <w:r>
        <w:rPr>
          <w:noProof/>
        </w:rPr>
      </w:r>
      <w:r>
        <w:rPr>
          <w:noProof/>
        </w:rPr>
        <w:fldChar w:fldCharType="separate"/>
      </w:r>
      <w:r w:rsidR="001A7D8E">
        <w:rPr>
          <w:noProof/>
        </w:rPr>
        <w:t>121</w:t>
      </w:r>
      <w:r>
        <w:rPr>
          <w:noProof/>
        </w:rPr>
        <w:fldChar w:fldCharType="end"/>
      </w:r>
    </w:p>
    <w:p w14:paraId="15DD2F58" w14:textId="77777777" w:rsidR="00A66482" w:rsidRDefault="00A66482">
      <w:pPr>
        <w:pStyle w:val="TableofFigures"/>
        <w:rPr>
          <w:rFonts w:asciiTheme="minorHAnsi" w:hAnsiTheme="minorHAnsi"/>
          <w:noProof/>
          <w:lang w:eastAsia="ja-JP"/>
        </w:rPr>
      </w:pPr>
      <w:r>
        <w:rPr>
          <w:noProof/>
        </w:rPr>
        <w:t>Figure S3.5. Inhibition of BLA fear ensemble does not prevent reinstatement.</w:t>
      </w:r>
      <w:r>
        <w:rPr>
          <w:noProof/>
        </w:rPr>
        <w:tab/>
      </w:r>
      <w:r>
        <w:rPr>
          <w:noProof/>
        </w:rPr>
        <w:fldChar w:fldCharType="begin"/>
      </w:r>
      <w:r>
        <w:rPr>
          <w:noProof/>
        </w:rPr>
        <w:instrText xml:space="preserve"> PAGEREF _Toc410040904 \h </w:instrText>
      </w:r>
      <w:r>
        <w:rPr>
          <w:noProof/>
        </w:rPr>
      </w:r>
      <w:r>
        <w:rPr>
          <w:noProof/>
        </w:rPr>
        <w:fldChar w:fldCharType="separate"/>
      </w:r>
      <w:r w:rsidR="001A7D8E">
        <w:rPr>
          <w:noProof/>
        </w:rPr>
        <w:t>123</w:t>
      </w:r>
      <w:r>
        <w:rPr>
          <w:noProof/>
        </w:rPr>
        <w:fldChar w:fldCharType="end"/>
      </w:r>
    </w:p>
    <w:p w14:paraId="616DEF79" w14:textId="77777777" w:rsidR="00A66482" w:rsidRDefault="00A66482">
      <w:pPr>
        <w:pStyle w:val="TableofFigures"/>
        <w:rPr>
          <w:rFonts w:asciiTheme="minorHAnsi" w:hAnsiTheme="minorHAnsi"/>
          <w:noProof/>
          <w:lang w:eastAsia="ja-JP"/>
        </w:rPr>
      </w:pPr>
      <w:r>
        <w:rPr>
          <w:noProof/>
        </w:rPr>
        <w:lastRenderedPageBreak/>
        <w:t>Figure S3.6. Stimulation of BLA fear ensemble does not mimic reinstatement.</w:t>
      </w:r>
      <w:r>
        <w:rPr>
          <w:noProof/>
        </w:rPr>
        <w:tab/>
      </w:r>
      <w:r>
        <w:rPr>
          <w:noProof/>
        </w:rPr>
        <w:fldChar w:fldCharType="begin"/>
      </w:r>
      <w:r>
        <w:rPr>
          <w:noProof/>
        </w:rPr>
        <w:instrText xml:space="preserve"> PAGEREF _Toc410040905 \h </w:instrText>
      </w:r>
      <w:r>
        <w:rPr>
          <w:noProof/>
        </w:rPr>
      </w:r>
      <w:r>
        <w:rPr>
          <w:noProof/>
        </w:rPr>
        <w:fldChar w:fldCharType="separate"/>
      </w:r>
      <w:r w:rsidR="001A7D8E">
        <w:rPr>
          <w:noProof/>
        </w:rPr>
        <w:t>125</w:t>
      </w:r>
      <w:r>
        <w:rPr>
          <w:noProof/>
        </w:rPr>
        <w:fldChar w:fldCharType="end"/>
      </w:r>
    </w:p>
    <w:p w14:paraId="5188F11D" w14:textId="77777777" w:rsidR="00A66482" w:rsidRDefault="00A66482">
      <w:pPr>
        <w:pStyle w:val="TableofFigures"/>
        <w:rPr>
          <w:rFonts w:asciiTheme="minorHAnsi" w:hAnsiTheme="minorHAnsi"/>
          <w:noProof/>
          <w:lang w:eastAsia="ja-JP"/>
        </w:rPr>
      </w:pPr>
      <w:r>
        <w:rPr>
          <w:noProof/>
        </w:rPr>
        <w:t>Figure S3.7. Inhibition of the fear ensemble after extinction does not alter freezing behavior.</w:t>
      </w:r>
      <w:r>
        <w:rPr>
          <w:noProof/>
        </w:rPr>
        <w:tab/>
      </w:r>
      <w:r>
        <w:rPr>
          <w:noProof/>
        </w:rPr>
        <w:fldChar w:fldCharType="begin"/>
      </w:r>
      <w:r>
        <w:rPr>
          <w:noProof/>
        </w:rPr>
        <w:instrText xml:space="preserve"> PAGEREF _Toc410040906 \h </w:instrText>
      </w:r>
      <w:r>
        <w:rPr>
          <w:noProof/>
        </w:rPr>
      </w:r>
      <w:r>
        <w:rPr>
          <w:noProof/>
        </w:rPr>
        <w:fldChar w:fldCharType="separate"/>
      </w:r>
      <w:r w:rsidR="001A7D8E">
        <w:rPr>
          <w:noProof/>
        </w:rPr>
        <w:t>127</w:t>
      </w:r>
      <w:r>
        <w:rPr>
          <w:noProof/>
        </w:rPr>
        <w:fldChar w:fldCharType="end"/>
      </w:r>
    </w:p>
    <w:p w14:paraId="5F8A0055" w14:textId="547BB870" w:rsidR="008B0B42" w:rsidRPr="00D159EB" w:rsidRDefault="008A566E">
      <w:r>
        <w:fldChar w:fldCharType="end"/>
      </w:r>
    </w:p>
    <w:p w14:paraId="17A68C52" w14:textId="77777777" w:rsidR="00D760CF" w:rsidRDefault="00D760CF">
      <w:pPr>
        <w:rPr>
          <w:rFonts w:cs="Times New Roman"/>
        </w:rPr>
      </w:pPr>
      <w:r>
        <w:rPr>
          <w:rFonts w:cs="Times New Roman"/>
        </w:rPr>
        <w:br w:type="page"/>
      </w:r>
    </w:p>
    <w:p w14:paraId="1C0B5044" w14:textId="6394BAC4" w:rsidR="00F3373D" w:rsidRDefault="00F3373D" w:rsidP="0072455D">
      <w:pPr>
        <w:pStyle w:val="Heading1"/>
      </w:pPr>
      <w:bookmarkStart w:id="6" w:name="_Toc415341926"/>
      <w:r>
        <w:lastRenderedPageBreak/>
        <w:t>LIST OF ABBREVIATIONS</w:t>
      </w:r>
      <w:bookmarkEnd w:id="6"/>
    </w:p>
    <w:p w14:paraId="1CF54452" w14:textId="084ABB89" w:rsidR="001956AB" w:rsidRDefault="001956AB" w:rsidP="00E04210">
      <w:pPr>
        <w:pStyle w:val="BUListofAbbreviations"/>
      </w:pPr>
      <w:r>
        <w:t>ANOVA</w:t>
      </w:r>
      <w:r>
        <w:tab/>
        <w:t>Analysis of variance</w:t>
      </w:r>
    </w:p>
    <w:p w14:paraId="4AEA1903" w14:textId="11CE7065" w:rsidR="009C4AA1" w:rsidRDefault="009C4AA1" w:rsidP="00E04210">
      <w:pPr>
        <w:pStyle w:val="BUListofAbbreviations"/>
      </w:pPr>
      <w:proofErr w:type="spellStart"/>
      <w:r>
        <w:t>ArchT</w:t>
      </w:r>
      <w:proofErr w:type="spellEnd"/>
      <w:r>
        <w:tab/>
      </w:r>
      <w:r>
        <w:tab/>
      </w:r>
      <w:proofErr w:type="spellStart"/>
      <w:r>
        <w:t>Archaerhodopsin</w:t>
      </w:r>
      <w:proofErr w:type="spellEnd"/>
    </w:p>
    <w:p w14:paraId="522C5800" w14:textId="0A38C9FA" w:rsidR="00712ABD" w:rsidRDefault="00712ABD" w:rsidP="00E04210">
      <w:pPr>
        <w:pStyle w:val="BUListofAbbreviations"/>
      </w:pPr>
      <w:r>
        <w:t>BLA</w:t>
      </w:r>
      <w:r>
        <w:tab/>
      </w:r>
      <w:r>
        <w:tab/>
      </w:r>
      <w:proofErr w:type="spellStart"/>
      <w:r>
        <w:t>Basolateral</w:t>
      </w:r>
      <w:proofErr w:type="spellEnd"/>
      <w:r>
        <w:t xml:space="preserve"> amygdala</w:t>
      </w:r>
    </w:p>
    <w:p w14:paraId="10621EF7" w14:textId="6FF2D8AA" w:rsidR="00C87F94" w:rsidRDefault="00D4647F" w:rsidP="00E04210">
      <w:pPr>
        <w:pStyle w:val="BUListofAbbreviations"/>
      </w:pPr>
      <w:r>
        <w:t>CA</w:t>
      </w:r>
      <w:r w:rsidR="00CF32D1">
        <w:tab/>
      </w:r>
      <w:r w:rsidR="00CF32D1">
        <w:tab/>
      </w:r>
      <w:proofErr w:type="spellStart"/>
      <w:r>
        <w:t>Cornu</w:t>
      </w:r>
      <w:proofErr w:type="spellEnd"/>
      <w:r>
        <w:t xml:space="preserve"> </w:t>
      </w:r>
      <w:proofErr w:type="spellStart"/>
      <w:r>
        <w:t>Ammonis</w:t>
      </w:r>
      <w:proofErr w:type="spellEnd"/>
    </w:p>
    <w:p w14:paraId="5D828D65" w14:textId="5573465D" w:rsidR="008034B2" w:rsidRDefault="008034B2" w:rsidP="008034B2">
      <w:pPr>
        <w:pStyle w:val="BUListofAbbreviations"/>
      </w:pPr>
      <w:r>
        <w:t>Ca</w:t>
      </w:r>
      <w:r>
        <w:rPr>
          <w:vertAlign w:val="superscript"/>
        </w:rPr>
        <w:t>2+</w:t>
      </w:r>
      <w:r>
        <w:t xml:space="preserve"> </w:t>
      </w:r>
      <w:r>
        <w:tab/>
      </w:r>
      <w:r>
        <w:tab/>
        <w:t>Calcium</w:t>
      </w:r>
    </w:p>
    <w:p w14:paraId="191E2AE0" w14:textId="355F8FFE" w:rsidR="00102466" w:rsidRPr="00102466" w:rsidRDefault="00102466" w:rsidP="00102466">
      <w:pPr>
        <w:pStyle w:val="BUListofAbbreviations"/>
      </w:pPr>
      <w:r>
        <w:t xml:space="preserve">CFC </w:t>
      </w:r>
      <w:r>
        <w:tab/>
      </w:r>
      <w:r>
        <w:tab/>
        <w:t>Contextual fear conditioning</w:t>
      </w:r>
    </w:p>
    <w:p w14:paraId="11330B9C" w14:textId="6E511F6F" w:rsidR="00885481" w:rsidRPr="00885481" w:rsidRDefault="00885481" w:rsidP="00885481">
      <w:pPr>
        <w:pStyle w:val="BUListofAbbreviations"/>
      </w:pPr>
      <w:r>
        <w:t>CREB</w:t>
      </w:r>
      <w:r>
        <w:tab/>
      </w:r>
      <w:r>
        <w:tab/>
        <w:t>Cyclic AMP responsive element-binding protein</w:t>
      </w:r>
    </w:p>
    <w:p w14:paraId="4A2494CC" w14:textId="0C15C65D" w:rsidR="00B560C9" w:rsidRPr="00B560C9" w:rsidRDefault="00B560C9" w:rsidP="00B560C9">
      <w:pPr>
        <w:pStyle w:val="BUListofAbbreviations"/>
      </w:pPr>
      <w:r>
        <w:t>DOX</w:t>
      </w:r>
      <w:r>
        <w:tab/>
      </w:r>
      <w:r>
        <w:tab/>
        <w:t>Doxycyclin</w:t>
      </w:r>
      <w:r w:rsidR="00BA6EDF">
        <w:t>e</w:t>
      </w:r>
    </w:p>
    <w:p w14:paraId="17CA12A7" w14:textId="77777777" w:rsidR="00CF32D1" w:rsidRDefault="00D4647F" w:rsidP="00E04210">
      <w:pPr>
        <w:pStyle w:val="BUListofAbbreviations"/>
      </w:pPr>
      <w:r>
        <w:t>DG</w:t>
      </w:r>
      <w:r w:rsidR="00C87F94">
        <w:tab/>
      </w:r>
      <w:r w:rsidR="00CF32D1">
        <w:tab/>
        <w:t xml:space="preserve">Dentate </w:t>
      </w:r>
      <w:proofErr w:type="spellStart"/>
      <w:r w:rsidR="00CF32D1">
        <w:t>gyrus</w:t>
      </w:r>
      <w:proofErr w:type="spellEnd"/>
    </w:p>
    <w:p w14:paraId="71C5B04E" w14:textId="48098EC8" w:rsidR="00415481" w:rsidRDefault="00CF32D1" w:rsidP="00E04210">
      <w:pPr>
        <w:pStyle w:val="BUListofAbbreviations"/>
      </w:pPr>
      <w:r>
        <w:t>EC</w:t>
      </w:r>
      <w:r w:rsidR="00415481">
        <w:tab/>
      </w:r>
      <w:r w:rsidR="00415481">
        <w:tab/>
      </w:r>
      <w:proofErr w:type="spellStart"/>
      <w:r w:rsidR="00415481">
        <w:t>Entorhinal</w:t>
      </w:r>
      <w:proofErr w:type="spellEnd"/>
      <w:r w:rsidR="00415481">
        <w:t xml:space="preserve"> cortex</w:t>
      </w:r>
    </w:p>
    <w:p w14:paraId="2E23DB17" w14:textId="3098D6B3" w:rsidR="00102466" w:rsidRPr="00102466" w:rsidRDefault="00102466" w:rsidP="00102466">
      <w:pPr>
        <w:pStyle w:val="BUListofAbbreviations"/>
      </w:pPr>
      <w:r>
        <w:t>EXT</w:t>
      </w:r>
      <w:r>
        <w:tab/>
      </w:r>
      <w:r>
        <w:tab/>
        <w:t>Extinction</w:t>
      </w:r>
    </w:p>
    <w:p w14:paraId="5C6DC205" w14:textId="12EE3822" w:rsidR="00415481" w:rsidRDefault="00415481" w:rsidP="00E04210">
      <w:pPr>
        <w:pStyle w:val="BUListofAbbreviations"/>
      </w:pPr>
      <w:r>
        <w:t>GABA</w:t>
      </w:r>
      <w:r>
        <w:tab/>
      </w:r>
      <w:r>
        <w:tab/>
        <w:t>Gamma-</w:t>
      </w:r>
      <w:proofErr w:type="spellStart"/>
      <w:r>
        <w:t>aminobutyric</w:t>
      </w:r>
      <w:proofErr w:type="spellEnd"/>
      <w:r>
        <w:t xml:space="preserve"> acid</w:t>
      </w:r>
    </w:p>
    <w:p w14:paraId="59DA2FB7" w14:textId="22656D07" w:rsidR="00EE3BBD" w:rsidRDefault="00EE3BBD" w:rsidP="00EE3BBD">
      <w:pPr>
        <w:pStyle w:val="BUListofAbbreviations"/>
      </w:pPr>
      <w:r>
        <w:t>GRIN (lens)</w:t>
      </w:r>
      <w:r>
        <w:tab/>
        <w:t>Gradient index (lens)</w:t>
      </w:r>
    </w:p>
    <w:p w14:paraId="36091DA9" w14:textId="51946D0C" w:rsidR="001956AB" w:rsidRPr="001956AB" w:rsidRDefault="001956AB" w:rsidP="001956AB">
      <w:pPr>
        <w:pStyle w:val="BUListofAbbreviations"/>
      </w:pPr>
      <w:r>
        <w:t>HSD</w:t>
      </w:r>
      <w:r>
        <w:tab/>
      </w:r>
      <w:r>
        <w:tab/>
        <w:t>(</w:t>
      </w:r>
      <w:proofErr w:type="spellStart"/>
      <w:r>
        <w:t>Tukey’s</w:t>
      </w:r>
      <w:proofErr w:type="spellEnd"/>
      <w:r>
        <w:t>) honestly significant difference (test)</w:t>
      </w:r>
    </w:p>
    <w:p w14:paraId="336903D2" w14:textId="5EC459FE" w:rsidR="004177E8" w:rsidRPr="004177E8" w:rsidRDefault="004177E8" w:rsidP="004177E8">
      <w:pPr>
        <w:pStyle w:val="BUListofAbbreviations"/>
      </w:pPr>
      <w:r>
        <w:t>IEG</w:t>
      </w:r>
      <w:r>
        <w:tab/>
      </w:r>
      <w:r>
        <w:tab/>
        <w:t>Immediate-early gene</w:t>
      </w:r>
    </w:p>
    <w:p w14:paraId="788CD75D" w14:textId="4E2EF94E" w:rsidR="00CD1992" w:rsidRDefault="00CD1992" w:rsidP="00CD1992">
      <w:pPr>
        <w:pStyle w:val="BUListofAbbreviations"/>
      </w:pPr>
      <w:r>
        <w:t>IL</w:t>
      </w:r>
      <w:r>
        <w:tab/>
      </w:r>
      <w:r>
        <w:tab/>
      </w:r>
      <w:proofErr w:type="spellStart"/>
      <w:r>
        <w:t>Infralimbic</w:t>
      </w:r>
      <w:proofErr w:type="spellEnd"/>
      <w:r>
        <w:t xml:space="preserve"> cortex</w:t>
      </w:r>
    </w:p>
    <w:p w14:paraId="2F30C3C7" w14:textId="7CD3866D" w:rsidR="0086545E" w:rsidRPr="0086545E" w:rsidRDefault="0086545E" w:rsidP="0086545E">
      <w:pPr>
        <w:pStyle w:val="BUListofAbbreviations"/>
      </w:pPr>
      <w:r>
        <w:t>IS</w:t>
      </w:r>
      <w:r>
        <w:tab/>
      </w:r>
      <w:r>
        <w:tab/>
      </w:r>
      <w:proofErr w:type="gramStart"/>
      <w:r>
        <w:t>Immediate</w:t>
      </w:r>
      <w:proofErr w:type="gramEnd"/>
      <w:r>
        <w:t xml:space="preserve"> shock</w:t>
      </w:r>
    </w:p>
    <w:p w14:paraId="4CAB4EDF" w14:textId="62FD9EE5" w:rsidR="00207C3F" w:rsidRPr="00207C3F" w:rsidRDefault="00207C3F" w:rsidP="00207C3F">
      <w:pPr>
        <w:pStyle w:val="BUListofAbbreviations"/>
      </w:pPr>
      <w:r>
        <w:t>LEC</w:t>
      </w:r>
      <w:r>
        <w:tab/>
      </w:r>
      <w:r>
        <w:tab/>
        <w:t xml:space="preserve">Lateral </w:t>
      </w:r>
      <w:proofErr w:type="spellStart"/>
      <w:r>
        <w:t>entorhinal</w:t>
      </w:r>
      <w:proofErr w:type="spellEnd"/>
      <w:r>
        <w:t xml:space="preserve"> cortex</w:t>
      </w:r>
    </w:p>
    <w:p w14:paraId="1161797E" w14:textId="0A36D7A8" w:rsidR="00604845" w:rsidRDefault="00604845" w:rsidP="00E04210">
      <w:pPr>
        <w:pStyle w:val="BUListofAbbreviations"/>
      </w:pPr>
      <w:r>
        <w:t>LFP</w:t>
      </w:r>
      <w:r>
        <w:tab/>
      </w:r>
      <w:r>
        <w:tab/>
        <w:t>Local field potential</w:t>
      </w:r>
    </w:p>
    <w:p w14:paraId="512057AC" w14:textId="60D05566" w:rsidR="004177E8" w:rsidRPr="004177E8" w:rsidRDefault="004177E8" w:rsidP="004177E8">
      <w:pPr>
        <w:pStyle w:val="BUListofAbbreviations"/>
      </w:pPr>
      <w:r>
        <w:t>LTP</w:t>
      </w:r>
      <w:r>
        <w:tab/>
      </w:r>
      <w:r>
        <w:tab/>
        <w:t>Long-term potentiation</w:t>
      </w:r>
    </w:p>
    <w:p w14:paraId="36C5A7E2" w14:textId="57C66A22" w:rsidR="00207C3F" w:rsidRDefault="00207C3F" w:rsidP="00207C3F">
      <w:pPr>
        <w:pStyle w:val="BUListofAbbreviations"/>
      </w:pPr>
      <w:r>
        <w:t>MEC</w:t>
      </w:r>
      <w:r>
        <w:tab/>
      </w:r>
      <w:r>
        <w:tab/>
        <w:t xml:space="preserve">Medial </w:t>
      </w:r>
      <w:proofErr w:type="spellStart"/>
      <w:r>
        <w:t>entorhinal</w:t>
      </w:r>
      <w:proofErr w:type="spellEnd"/>
      <w:r>
        <w:t xml:space="preserve"> cortex</w:t>
      </w:r>
    </w:p>
    <w:p w14:paraId="19139B25" w14:textId="2033A6A5" w:rsidR="00CD1992" w:rsidRPr="00CD1992" w:rsidRDefault="00CD1992" w:rsidP="00CD1992">
      <w:pPr>
        <w:pStyle w:val="BUListofAbbreviations"/>
      </w:pPr>
      <w:proofErr w:type="spellStart"/>
      <w:proofErr w:type="gramStart"/>
      <w:r>
        <w:lastRenderedPageBreak/>
        <w:t>mPFC</w:t>
      </w:r>
      <w:proofErr w:type="spellEnd"/>
      <w:proofErr w:type="gramEnd"/>
      <w:r>
        <w:tab/>
      </w:r>
      <w:r>
        <w:tab/>
        <w:t>Medial prefrontal cortex</w:t>
      </w:r>
    </w:p>
    <w:p w14:paraId="57EC30DD" w14:textId="305A3CFC" w:rsidR="00415481" w:rsidRDefault="00415481" w:rsidP="00E04210">
      <w:pPr>
        <w:pStyle w:val="BUListofAbbreviations"/>
      </w:pPr>
      <w:r>
        <w:t>MTL</w:t>
      </w:r>
      <w:r>
        <w:tab/>
      </w:r>
      <w:r>
        <w:tab/>
        <w:t>Medial temporal lobe</w:t>
      </w:r>
    </w:p>
    <w:p w14:paraId="0FB9B1B5" w14:textId="61E31836" w:rsidR="00730655" w:rsidRPr="00730655" w:rsidRDefault="00730655" w:rsidP="00730655">
      <w:pPr>
        <w:pStyle w:val="BUListofAbbreviations"/>
      </w:pPr>
      <w:r>
        <w:t>NGS</w:t>
      </w:r>
      <w:r>
        <w:tab/>
      </w:r>
      <w:r>
        <w:tab/>
        <w:t>Normal goat serum</w:t>
      </w:r>
    </w:p>
    <w:p w14:paraId="2F1C3A67" w14:textId="3DADED00" w:rsidR="000A705B" w:rsidRDefault="000A705B" w:rsidP="000A705B">
      <w:pPr>
        <w:pStyle w:val="BUListofAbbreviations"/>
      </w:pPr>
      <w:r>
        <w:t>PBS</w:t>
      </w:r>
      <w:r>
        <w:tab/>
      </w:r>
      <w:r>
        <w:tab/>
        <w:t>Phosphate-buffered saline</w:t>
      </w:r>
    </w:p>
    <w:p w14:paraId="68F943E1" w14:textId="5469DFCE" w:rsidR="000A705B" w:rsidRPr="000A705B" w:rsidRDefault="000A705B" w:rsidP="000A705B">
      <w:pPr>
        <w:pStyle w:val="BUListofAbbreviations"/>
      </w:pPr>
      <w:r>
        <w:t>PBST</w:t>
      </w:r>
      <w:r>
        <w:tab/>
      </w:r>
      <w:r>
        <w:tab/>
        <w:t>Phosphate-buffered saline with 0.2% triton</w:t>
      </w:r>
    </w:p>
    <w:p w14:paraId="6E021F90" w14:textId="2561AC50" w:rsidR="000A705B" w:rsidRPr="000A705B" w:rsidRDefault="000A705B" w:rsidP="000A705B">
      <w:pPr>
        <w:pStyle w:val="BUListofAbbreviations"/>
      </w:pPr>
      <w:r>
        <w:t>PFA</w:t>
      </w:r>
      <w:r>
        <w:tab/>
      </w:r>
      <w:r>
        <w:tab/>
        <w:t>Paraformaldehyde</w:t>
      </w:r>
    </w:p>
    <w:p w14:paraId="7B1EFC2D" w14:textId="6C2194BA" w:rsidR="00CD1992" w:rsidRDefault="00CD1992" w:rsidP="00CD1992">
      <w:pPr>
        <w:pStyle w:val="BUListofAbbreviations"/>
      </w:pPr>
      <w:r>
        <w:t>PL</w:t>
      </w:r>
      <w:r>
        <w:tab/>
      </w:r>
      <w:r>
        <w:tab/>
      </w:r>
      <w:proofErr w:type="spellStart"/>
      <w:r>
        <w:t>Prelimbic</w:t>
      </w:r>
      <w:proofErr w:type="spellEnd"/>
      <w:r>
        <w:t xml:space="preserve"> cortex</w:t>
      </w:r>
    </w:p>
    <w:p w14:paraId="6EBD3831" w14:textId="030A1089" w:rsidR="00CD1992" w:rsidRDefault="00CD1992" w:rsidP="00CD1992">
      <w:pPr>
        <w:pStyle w:val="BUListofAbbreviations"/>
      </w:pPr>
      <w:r>
        <w:t>PV</w:t>
      </w:r>
      <w:r>
        <w:tab/>
      </w:r>
      <w:r>
        <w:tab/>
      </w:r>
      <w:r w:rsidR="0086545E">
        <w:t>Population vector</w:t>
      </w:r>
    </w:p>
    <w:p w14:paraId="5B8A2821" w14:textId="5E325F5D" w:rsidR="00E759B9" w:rsidRDefault="00E759B9" w:rsidP="00E759B9">
      <w:pPr>
        <w:pStyle w:val="BUListofAbbreviations"/>
      </w:pPr>
      <w:r>
        <w:t>REM</w:t>
      </w:r>
      <w:r>
        <w:tab/>
      </w:r>
      <w:r>
        <w:tab/>
        <w:t>Rapid eye movement</w:t>
      </w:r>
    </w:p>
    <w:p w14:paraId="0B929A51" w14:textId="1236C9E1" w:rsidR="00EC4E7E" w:rsidRDefault="00EC4E7E" w:rsidP="00EC4E7E">
      <w:pPr>
        <w:pStyle w:val="BUListofAbbreviations"/>
      </w:pPr>
      <w:r>
        <w:t>ROI</w:t>
      </w:r>
      <w:r>
        <w:tab/>
      </w:r>
      <w:r>
        <w:tab/>
        <w:t>Region of interest</w:t>
      </w:r>
    </w:p>
    <w:p w14:paraId="181CE066" w14:textId="5C04D2D1" w:rsidR="00E04210" w:rsidRDefault="00E04210" w:rsidP="00E04210">
      <w:pPr>
        <w:pStyle w:val="BUListofAbbreviations"/>
      </w:pPr>
      <w:r>
        <w:t>SPW</w:t>
      </w:r>
      <w:r>
        <w:tab/>
      </w:r>
      <w:r>
        <w:tab/>
        <w:t>Sharp wave</w:t>
      </w:r>
    </w:p>
    <w:p w14:paraId="7ADF692A" w14:textId="3A2D078D" w:rsidR="00E04210" w:rsidRDefault="00E04210" w:rsidP="00E04210">
      <w:pPr>
        <w:pStyle w:val="BUListofAbbreviations"/>
      </w:pPr>
      <w:r>
        <w:t>SPW-R</w:t>
      </w:r>
      <w:r>
        <w:tab/>
        <w:t>Sharp wave ripple</w:t>
      </w:r>
    </w:p>
    <w:p w14:paraId="242D81D4" w14:textId="59BBA294" w:rsidR="00AD20C4" w:rsidRPr="00AD20C4" w:rsidRDefault="00AD20C4" w:rsidP="00AD20C4">
      <w:pPr>
        <w:pStyle w:val="BUListofAbbreviations"/>
      </w:pPr>
      <w:r>
        <w:t>STDP</w:t>
      </w:r>
      <w:r>
        <w:tab/>
      </w:r>
      <w:r>
        <w:tab/>
        <w:t>Spike timing-dependent plasticity</w:t>
      </w:r>
    </w:p>
    <w:p w14:paraId="4D8169C5" w14:textId="78C3957C" w:rsidR="00E759B9" w:rsidRDefault="00E759B9" w:rsidP="00E759B9">
      <w:pPr>
        <w:pStyle w:val="BUListofAbbreviations"/>
      </w:pPr>
      <w:r>
        <w:t>SWS</w:t>
      </w:r>
      <w:r>
        <w:tab/>
      </w:r>
      <w:r>
        <w:tab/>
        <w:t>Slow wave sleep</w:t>
      </w:r>
    </w:p>
    <w:p w14:paraId="465674A4" w14:textId="34FB3C65" w:rsidR="00AD4F8B" w:rsidRPr="00AD4F8B" w:rsidRDefault="00AD4F8B" w:rsidP="00AD4F8B">
      <w:pPr>
        <w:pStyle w:val="BUListofAbbreviations"/>
      </w:pPr>
      <w:r>
        <w:t>VTA</w:t>
      </w:r>
      <w:r>
        <w:tab/>
      </w:r>
      <w:r>
        <w:tab/>
        <w:t>Ventral tegmental area</w:t>
      </w:r>
    </w:p>
    <w:p w14:paraId="284D20AC" w14:textId="27D1DB1B" w:rsidR="00620064" w:rsidRPr="00620064" w:rsidRDefault="00606D8E" w:rsidP="00620064">
      <w:pPr>
        <w:pStyle w:val="BUListofAbbreviations"/>
      </w:pPr>
      <w:r>
        <w:t>VTE</w:t>
      </w:r>
      <w:r>
        <w:tab/>
      </w:r>
      <w:r>
        <w:tab/>
        <w:t>Vicarious-trial-and-error</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1"/>
          <w:footerReference w:type="default" r:id="rId12"/>
          <w:pgSz w:w="12240" w:h="15840"/>
          <w:pgMar w:top="2160" w:right="1440" w:bottom="1440" w:left="2160" w:header="1440" w:footer="1080" w:gutter="0"/>
          <w:pgNumType w:fmt="lowerRoman"/>
          <w:cols w:space="720"/>
          <w:docGrid w:linePitch="360"/>
        </w:sectPr>
      </w:pPr>
    </w:p>
    <w:p w14:paraId="02D1C5AA" w14:textId="777A8664" w:rsidR="00F3373D" w:rsidRPr="00A66482" w:rsidRDefault="00F3373D" w:rsidP="00E76B5C">
      <w:pPr>
        <w:pStyle w:val="Heading1"/>
        <w:numPr>
          <w:ilvl w:val="0"/>
          <w:numId w:val="1"/>
        </w:numPr>
      </w:pPr>
      <w:bookmarkStart w:id="7" w:name="_Toc415341927"/>
      <w:r w:rsidRPr="00A66482">
        <w:lastRenderedPageBreak/>
        <w:t>CHAPTER ONE</w:t>
      </w:r>
      <w:bookmarkEnd w:id="7"/>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6BECF8F8" w:rsidR="00A45CBA" w:rsidRDefault="00555FF6" w:rsidP="00555FF6">
      <w:r>
        <w:tab/>
      </w:r>
      <w:r w:rsidR="00A45CBA">
        <w:t>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w:t>
      </w:r>
      <w:r w:rsidR="009D5FA7">
        <w:t xml:space="preserve"> with specificity in both space and time</w:t>
      </w:r>
      <w:r w:rsidR="00A45CBA">
        <w:t xml:space="preserve">. For example, a street mouse needs to remember where in the city it might find food scraps </w:t>
      </w:r>
      <w:r w:rsidR="00F272A4">
        <w:t xml:space="preserve">(e.g., back alley of a restaurant) </w:t>
      </w:r>
      <w:r w:rsidR="00A45CBA" w:rsidRPr="009D5FA7">
        <w:t>and</w:t>
      </w:r>
      <w:r w:rsidR="00A45CBA">
        <w:t xml:space="preserve"> seek them at </w:t>
      </w:r>
      <w:r w:rsidR="007F160C">
        <w:t>an appropriate time of day</w:t>
      </w:r>
      <w:r w:rsidR="00F272A4">
        <w:t xml:space="preserve"> (e.g., </w:t>
      </w:r>
      <w:r w:rsidR="00BD094A">
        <w:t>closing time</w:t>
      </w:r>
      <w:r w:rsidR="00F272A4">
        <w:t>)</w:t>
      </w:r>
      <w:r w:rsidR="00A45CBA">
        <w:t xml:space="preserve">.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w:t>
      </w:r>
      <w:proofErr w:type="spellStart"/>
      <w:r w:rsidR="00A45CBA">
        <w:t>amygdalar</w:t>
      </w:r>
      <w:proofErr w:type="spellEnd"/>
      <w:r w:rsidR="00A45CBA">
        <w:t xml:space="preserve"> complex. </w:t>
      </w:r>
    </w:p>
    <w:p w14:paraId="2FCF4753" w14:textId="77777777" w:rsidR="00874A20" w:rsidRDefault="00874A20" w:rsidP="00A45CBA">
      <w:pPr>
        <w:pStyle w:val="NoSpacing"/>
        <w:spacing w:line="480" w:lineRule="auto"/>
        <w:ind w:firstLine="720"/>
      </w:pPr>
    </w:p>
    <w:p w14:paraId="7A71D989" w14:textId="770E0261" w:rsidR="00054AA5" w:rsidRPr="00874A20" w:rsidRDefault="00874A20" w:rsidP="00607C9F">
      <w:pPr>
        <w:pStyle w:val="Heading2"/>
      </w:pPr>
      <w:bookmarkStart w:id="8" w:name="_Toc415341928"/>
      <w:r w:rsidRPr="00874A20">
        <w:t xml:space="preserve">Historical considerations of the hippocampal formation and </w:t>
      </w:r>
      <w:proofErr w:type="spellStart"/>
      <w:r w:rsidRPr="00874A20">
        <w:t>amygdalar</w:t>
      </w:r>
      <w:proofErr w:type="spellEnd"/>
      <w:r w:rsidRPr="00874A20">
        <w:t xml:space="preserve"> complex in learning and memory</w:t>
      </w:r>
      <w:bookmarkEnd w:id="8"/>
    </w:p>
    <w:p w14:paraId="680C18DD" w14:textId="1261A42F" w:rsidR="00555FF6" w:rsidRPr="00555FF6" w:rsidRDefault="00555FF6" w:rsidP="00555FF6">
      <w:r>
        <w:tab/>
      </w:r>
      <w:r w:rsidRPr="00555FF6">
        <w:t xml:space="preserve">One of the earliest theorists of human memory function was a German scientist named Richard </w:t>
      </w:r>
      <w:proofErr w:type="spellStart"/>
      <w:r w:rsidRPr="00555FF6">
        <w:t>Semon</w:t>
      </w:r>
      <w:proofErr w:type="spellEnd"/>
      <w:r w:rsidRPr="00555FF6">
        <w:t xml:space="preserve">. He was one of the first thinkers to put forth the idea that memory resided on a physical substrate rather than in </w:t>
      </w:r>
      <w:r w:rsidR="00FE3E6F">
        <w:t>an</w:t>
      </w:r>
      <w:r w:rsidRPr="00555FF6">
        <w:t xml:space="preserv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w:t>
      </w:r>
      <w:r w:rsidR="00FE3E6F">
        <w:t>endorsed</w:t>
      </w:r>
      <w:r w:rsidRPr="00555FF6">
        <w:t xml:space="preserve"> the term “engram” as the physical manifestation of a memory trace, despite no apparent means for observing such an entity. Years later, the synaptic plasticity mechanisms </w:t>
      </w:r>
      <w:r w:rsidR="00FE3E6F">
        <w:t>proposed</w:t>
      </w:r>
      <w:r w:rsidRPr="00555FF6">
        <w:t xml:space="preserve"> by Donald </w:t>
      </w:r>
      <w:proofErr w:type="spellStart"/>
      <w:r w:rsidRPr="00555FF6">
        <w:t>Hebb</w:t>
      </w:r>
      <w:proofErr w:type="spellEnd"/>
      <w:r w:rsidRPr="00555FF6">
        <w:t xml:space="preserve">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w:t>
      </w:r>
      <w:r w:rsidRPr="00555FF6">
        <w:lastRenderedPageBreak/>
        <w:t xml:space="preserve">an engram could form and </w:t>
      </w:r>
      <w:r w:rsidR="00FE3E6F">
        <w:t>persist</w:t>
      </w:r>
      <w:r w:rsidRPr="00555FF6">
        <w:t xml:space="preserve">, as a network of coactive neurons </w:t>
      </w:r>
      <w:r w:rsidR="00FE3E6F">
        <w:t xml:space="preserve">maintained </w:t>
      </w:r>
      <w:r w:rsidRPr="00555FF6">
        <w:t xml:space="preserve">via potentiated 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w:t>
      </w:r>
      <w:r w:rsidR="002B75B0">
        <w:t xml:space="preserve">From those experiments, it was thought that the engram was uniformly distributed across </w:t>
      </w:r>
      <w:proofErr w:type="spellStart"/>
      <w:r w:rsidR="002B75B0">
        <w:t>neocortex</w:t>
      </w:r>
      <w:proofErr w:type="spellEnd"/>
      <w:r w:rsidR="002B75B0">
        <w:t xml:space="preserve">. </w:t>
      </w:r>
      <w:r w:rsidRPr="00555FF6">
        <w:t xml:space="preserve">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This serendipitous finding propelled the field into investigating the medial temporal lobe (MTL) as the bra</w:t>
      </w:r>
      <w:r w:rsidR="002B75B0">
        <w:t>in’s center for episodic memory</w:t>
      </w:r>
      <w:r w:rsidRPr="00555FF6">
        <w:t xml:space="preserve">. </w:t>
      </w:r>
    </w:p>
    <w:p w14:paraId="3322C841" w14:textId="13FFBB20" w:rsidR="00555FF6" w:rsidRPr="00555FF6" w:rsidRDefault="00555FF6" w:rsidP="00555FF6">
      <w:r>
        <w:tab/>
      </w:r>
      <w:r w:rsidRPr="00555FF6">
        <w:t xml:space="preserve">The investigations surrounding H.M. and related patients’ memory deficits </w:t>
      </w:r>
      <w:r w:rsidR="00F1613F">
        <w:t xml:space="preserve">also </w:t>
      </w:r>
      <w:r w:rsidRPr="00555FF6">
        <w:t>launched a search for an animal model of amnesia. It was eventually found that</w:t>
      </w:r>
      <w:r w:rsidR="00F1613F">
        <w:t>,</w:t>
      </w:r>
      <w:r w:rsidRPr="00555FF6">
        <w:t xml:space="preserve"> in nonhuman primates</w:t>
      </w:r>
      <w:r w:rsidR="00F1613F">
        <w:t>, the MTL but not the amygdala</w:t>
      </w:r>
      <w:r w:rsidRPr="00555FF6">
        <w:t xml:space="preserve"> was required for normal performance </w:t>
      </w:r>
      <w:r w:rsidR="004C51FD">
        <w:t>in</w:t>
      </w:r>
      <w:r w:rsidRPr="00555FF6">
        <w:t xml:space="preserve">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Instead, the amygdala is</w:t>
      </w:r>
      <w:r w:rsidR="00104163">
        <w:t xml:space="preserve"> more heavily</w:t>
      </w:r>
      <w:r w:rsidRPr="00555FF6">
        <w:t xml:space="preserve"> involved in “emotional” memory, such as that </w:t>
      </w:r>
      <w:r w:rsidR="00F1613F">
        <w:t xml:space="preserve">formed during </w:t>
      </w:r>
      <w:r w:rsidRPr="00555FF6">
        <w:t xml:space="preserve">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Thus, research on the amygdala has gene</w:t>
      </w:r>
      <w:r w:rsidR="00EC1B5D">
        <w:t xml:space="preserve">rally been focused on how it contributes to </w:t>
      </w:r>
      <w:r w:rsidRPr="00555FF6">
        <w:t xml:space="preserve">forming associations between environmental cues and aversive stimuli. </w:t>
      </w:r>
    </w:p>
    <w:p w14:paraId="34904E1B" w14:textId="77777777" w:rsidR="00AC35FD" w:rsidRDefault="00AC35FD" w:rsidP="00AC35FD"/>
    <w:p w14:paraId="38A0C740" w14:textId="7702892C" w:rsidR="00874A20" w:rsidRDefault="00874A20" w:rsidP="00874A20">
      <w:pPr>
        <w:pStyle w:val="Heading2"/>
      </w:pPr>
      <w:bookmarkStart w:id="9" w:name="_Toc415341929"/>
      <w:r>
        <w:t>Anatomical connections of the hippocampal formation</w:t>
      </w:r>
      <w:bookmarkEnd w:id="9"/>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w:t>
      </w:r>
      <w:r w:rsidR="00874A20">
        <w:lastRenderedPageBreak/>
        <w:t xml:space="preserve">subcortical regions. In rodents, the MTL consists of the hippocampal formation, </w:t>
      </w:r>
      <w:proofErr w:type="spellStart"/>
      <w:r w:rsidR="00874A20">
        <w:t>entorhinal</w:t>
      </w:r>
      <w:proofErr w:type="spellEnd"/>
      <w:r w:rsidR="00874A20">
        <w:t xml:space="preserve"> cortex (EC), </w:t>
      </w:r>
      <w:proofErr w:type="spellStart"/>
      <w:r w:rsidR="00874A20">
        <w:t>perirhinal</w:t>
      </w:r>
      <w:proofErr w:type="spellEnd"/>
      <w:r w:rsidR="00874A20">
        <w:t xml:space="preserve"> cortex, and </w:t>
      </w:r>
      <w:proofErr w:type="spellStart"/>
      <w:r w:rsidR="00874A20">
        <w:t>postrhinal</w:t>
      </w:r>
      <w:proofErr w:type="spellEnd"/>
      <w:r w:rsidR="00874A20">
        <w:t xml:space="preserve"> cortex. The hippocampus is a laminated structure that can be further subdivided into the dentate </w:t>
      </w:r>
      <w:proofErr w:type="spellStart"/>
      <w:r w:rsidR="00874A20">
        <w:t>gyrus</w:t>
      </w:r>
      <w:proofErr w:type="spellEnd"/>
      <w:r w:rsidR="00874A20">
        <w:t xml:space="preserve"> (DG) and </w:t>
      </w:r>
      <w:proofErr w:type="spellStart"/>
      <w:r w:rsidR="00874A20">
        <w:t>Cornu</w:t>
      </w:r>
      <w:proofErr w:type="spellEnd"/>
      <w:r w:rsidR="00874A20">
        <w:t xml:space="preserve"> </w:t>
      </w:r>
      <w:proofErr w:type="spellStart"/>
      <w:r w:rsidR="00874A20">
        <w:t>Ammonis</w:t>
      </w:r>
      <w:proofErr w:type="spellEnd"/>
      <w:r w:rsidR="00874A20">
        <w:t xml:space="preserve"> (CA) fields, CA1, CA2, and CA3. The output region of the hippocampus is the </w:t>
      </w:r>
      <w:proofErr w:type="spellStart"/>
      <w:r w:rsidR="00874A20">
        <w:t>subicular</w:t>
      </w:r>
      <w:proofErr w:type="spellEnd"/>
      <w:r w:rsidR="00874A20">
        <w:t xml:space="preserve"> complex, which is comprised of the </w:t>
      </w:r>
      <w:proofErr w:type="spellStart"/>
      <w:r w:rsidR="00874A20">
        <w:t>subiculum</w:t>
      </w:r>
      <w:proofErr w:type="spellEnd"/>
      <w:r w:rsidR="00874A20">
        <w:t xml:space="preserve"> proper, </w:t>
      </w:r>
      <w:proofErr w:type="spellStart"/>
      <w:r w:rsidR="00874A20">
        <w:t>presubiculum</w:t>
      </w:r>
      <w:proofErr w:type="spellEnd"/>
      <w:r w:rsidR="00874A20">
        <w:t xml:space="preserve">, and </w:t>
      </w:r>
      <w:proofErr w:type="spellStart"/>
      <w:r w:rsidR="00874A20">
        <w:t>parasubiculum</w:t>
      </w:r>
      <w:proofErr w:type="spellEnd"/>
      <w:r w:rsidR="00874A20">
        <w:t xml:space="preserve">. </w:t>
      </w:r>
    </w:p>
    <w:p w14:paraId="4DDB573D" w14:textId="53B48D2B"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The first canonical circuit is commonly referred to as the “</w:t>
      </w:r>
      <w:proofErr w:type="spellStart"/>
      <w:r w:rsidR="00874A20">
        <w:t>trisynaptic</w:t>
      </w:r>
      <w:proofErr w:type="spellEnd"/>
      <w:r w:rsidR="00874A20">
        <w:t xml:space="preserve"> loop”, where neurons from layer II of EC (ECII) project to granule cells in the DG, which in turn send </w:t>
      </w:r>
      <w:proofErr w:type="gramStart"/>
      <w:r w:rsidR="00874A20">
        <w:t>axons</w:t>
      </w:r>
      <w:proofErr w:type="gramEnd"/>
      <w:r w:rsidR="00874A20">
        <w:t xml:space="preserve"> called mossy fibers to pyramidal cells in CA3. CA3 Schaffer collaterals then synapse onto CA1, which finally sends projections to layer V/VI of EC (ECV/VI). The second circuit, the </w:t>
      </w:r>
      <w:proofErr w:type="spellStart"/>
      <w:r w:rsidR="00874A20">
        <w:t>temporammonic</w:t>
      </w:r>
      <w:proofErr w:type="spellEnd"/>
      <w:r w:rsidR="00874A20">
        <w:t xml:space="preserve"> pathway, is a monosynaptic pathway from layer III of EC (ECIII) that synapses directly onto CA1. </w:t>
      </w:r>
      <w:r w:rsidR="00D4647F">
        <w:t xml:space="preserve">Below, I will briefly review the cellular compositions and anatomical connections of each region. </w:t>
      </w:r>
    </w:p>
    <w:p w14:paraId="1F113AFA" w14:textId="77777777" w:rsidR="00AC35FD" w:rsidRDefault="00AC35FD" w:rsidP="00AC35FD">
      <w:pPr>
        <w:widowControl w:val="0"/>
        <w:autoSpaceDE w:val="0"/>
        <w:autoSpaceDN w:val="0"/>
        <w:adjustRightInd w:val="0"/>
      </w:pPr>
    </w:p>
    <w:p w14:paraId="7A097BE4" w14:textId="41A2BC83" w:rsidR="00AC35FD" w:rsidRPr="00AC35FD" w:rsidRDefault="00AC35FD" w:rsidP="00AC35FD">
      <w:pPr>
        <w:pStyle w:val="Heading3"/>
      </w:pPr>
      <w:bookmarkStart w:id="10" w:name="_Toc415341930"/>
      <w:r>
        <w:t xml:space="preserve">Dentate </w:t>
      </w:r>
      <w:proofErr w:type="spellStart"/>
      <w:r>
        <w:t>gyrus</w:t>
      </w:r>
      <w:bookmarkEnd w:id="10"/>
      <w:proofErr w:type="spellEnd"/>
    </w:p>
    <w:p w14:paraId="6C5D5345" w14:textId="665D872E" w:rsidR="00942D3B" w:rsidRDefault="00555FF6" w:rsidP="00555FF6">
      <w:r>
        <w:tab/>
      </w:r>
      <w:r w:rsidR="00942D3B">
        <w:t xml:space="preserve">The principal cell type of the DG is the granule cell, which is </w:t>
      </w:r>
      <w:proofErr w:type="spellStart"/>
      <w:r w:rsidR="00942D3B">
        <w:t>glutamatergic</w:t>
      </w:r>
      <w:proofErr w:type="spellEnd"/>
      <w:r w:rsidR="00942D3B">
        <w:t xml:space="preserve">. These receive excitatory input from ECII, a projection often referred to as the </w:t>
      </w:r>
      <w:proofErr w:type="spellStart"/>
      <w:r w:rsidR="00942D3B">
        <w:t>perforant</w:t>
      </w:r>
      <w:proofErr w:type="spellEnd"/>
      <w:r w:rsidR="00942D3B">
        <w:t xml:space="preserve"> path. Granule cells are the only cell type in the DG that have axons leaving the DG to </w:t>
      </w:r>
      <w:r w:rsidR="0091237E">
        <w:lastRenderedPageBreak/>
        <w:t xml:space="preserve">project to CA3, though local </w:t>
      </w:r>
      <w:r w:rsidR="00942D3B">
        <w:t xml:space="preserve">contacts are also made onto DG mossy cells in the </w:t>
      </w:r>
      <w:proofErr w:type="spellStart"/>
      <w:r w:rsidR="00942D3B">
        <w:t>hilus</w:t>
      </w:r>
      <w:proofErr w:type="spellEnd"/>
      <w:r w:rsidR="00942D3B">
        <w:t xml:space="preserve">. Until recently, it was thought that DG innervation halted at the CA3/CA2 border, but </w:t>
      </w:r>
      <w:r w:rsidR="0080048E">
        <w:t xml:space="preserve">more recent </w:t>
      </w:r>
      <w:r w:rsidR="00942D3B">
        <w:t xml:space="preserve">optogenetic studies have since found that granule cell mossy fibers also contact neurons 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w:t>
      </w:r>
      <w:proofErr w:type="spellStart"/>
      <w:r w:rsidR="00942D3B">
        <w:t>GABAergic</w:t>
      </w:r>
      <w:proofErr w:type="spellEnd"/>
      <w:r w:rsidR="00942D3B">
        <w:t xml:space="preserve"> interneurons that </w:t>
      </w:r>
      <w:r w:rsidR="00530413">
        <w:t>exhibit</w:t>
      </w:r>
      <w:r w:rsidR="00942D3B">
        <w:t xml:space="preserve"> various axonal ramification patterns onto distributed domains of postsynaptic granule and mossy cells.  </w:t>
      </w:r>
    </w:p>
    <w:p w14:paraId="53506278" w14:textId="1F0BE995"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w:t>
      </w:r>
      <w:proofErr w:type="spellStart"/>
      <w:r w:rsidR="00942D3B">
        <w:t>orthogonalization</w:t>
      </w:r>
      <w:proofErr w:type="spellEnd"/>
      <w:r w:rsidR="00942D3B">
        <w:t xml:space="preserve">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w:t>
      </w:r>
      <w:r w:rsidR="005950CA">
        <w:t xml:space="preserve">some </w:t>
      </w:r>
      <w:r w:rsidR="00942D3B">
        <w:t xml:space="preserve">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w:t>
      </w:r>
      <w:r w:rsidR="000427A0">
        <w:t xml:space="preserve">sensory </w:t>
      </w:r>
      <w:r w:rsidR="00942D3B">
        <w:t xml:space="preserve">information from cortical inputs may be parsed by the DG into discrete </w:t>
      </w:r>
      <w:r w:rsidR="00DF55B8">
        <w:t>patterns</w:t>
      </w:r>
      <w:r w:rsidR="00942D3B">
        <w:t xml:space="preserve">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F80C8A8" w:rsidR="00AC35FD" w:rsidRDefault="00AC35FD" w:rsidP="00AC35FD">
      <w:pPr>
        <w:pStyle w:val="Heading3"/>
      </w:pPr>
      <w:bookmarkStart w:id="11" w:name="_Toc415341931"/>
      <w:r>
        <w:t>CA3</w:t>
      </w:r>
      <w:bookmarkEnd w:id="11"/>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w:t>
      </w:r>
      <w:proofErr w:type="spellStart"/>
      <w:r w:rsidR="00AC35FD">
        <w:t>boutons</w:t>
      </w:r>
      <w:proofErr w:type="spellEnd"/>
      <w:r w:rsidR="00AC35FD">
        <w:t xml:space="preserve"> are uncharacteristically large and </w:t>
      </w:r>
      <w:r w:rsidR="00AC35FD">
        <w:lastRenderedPageBreak/>
        <w:t xml:space="preserve">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5B0C1CD7" w:rsidR="00AC35FD" w:rsidRPr="00632CB4" w:rsidRDefault="00555FF6" w:rsidP="00555FF6">
      <w:r>
        <w:tab/>
      </w:r>
      <w:r w:rsidR="00AC35FD">
        <w:t xml:space="preserve">CA3 itself is widely acknowledged to have bountiful excitatory </w:t>
      </w:r>
      <w:proofErr w:type="spellStart"/>
      <w:r w:rsidR="00AC35FD">
        <w:t>autoassociative</w:t>
      </w:r>
      <w:proofErr w:type="spellEnd"/>
      <w:r w:rsidR="00AC35FD">
        <w:t xml:space="preserve"> connections originating from both </w:t>
      </w:r>
      <w:proofErr w:type="spellStart"/>
      <w:r w:rsidR="00AC35FD">
        <w:t>ipsilateral</w:t>
      </w:r>
      <w:proofErr w:type="spellEnd"/>
      <w:r w:rsidR="00AC35FD">
        <w:t xml:space="preserve"> and contralateral CA3 (via the hippocampal commissure). This feature is believed to support episodic memory through an </w:t>
      </w:r>
      <w:proofErr w:type="spellStart"/>
      <w:r w:rsidR="00AC35FD">
        <w:t>autoassociative</w:t>
      </w:r>
      <w:proofErr w:type="spellEnd"/>
      <w:r w:rsidR="00AC35FD">
        <w:t xml:space="preser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w:t>
      </w:r>
      <w:r w:rsidR="009169BB">
        <w:t>“</w:t>
      </w:r>
      <w:r w:rsidR="00AC35FD">
        <w:t>pattern completion</w:t>
      </w:r>
      <w:r w:rsidR="009169BB">
        <w:t>”</w:t>
      </w:r>
      <w:r w:rsidR="00AC35FD">
        <w:t xml:space="preserve">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w:t>
      </w:r>
      <w:r w:rsidR="009169BB">
        <w:t>was</w:t>
      </w:r>
      <w:r w:rsidR="00AC35FD">
        <w:t xml:space="preserve"> recently discovered that CA3-CA3 synapses have</w:t>
      </w:r>
      <w:r w:rsidR="005950CA">
        <w:t xml:space="preserve"> an</w:t>
      </w:r>
      <w:r w:rsidR="00AC35FD">
        <w:t xml:space="preserve"> unusually large </w:t>
      </w:r>
      <w:r w:rsidR="005950CA">
        <w:t>temporal window for plasticity</w:t>
      </w:r>
      <w:r w:rsidR="00AC35FD">
        <w:t xml:space="preserve">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w:t>
      </w:r>
      <w:proofErr w:type="spellStart"/>
      <w:r w:rsidR="00AC35FD">
        <w:t>Knierim</w:t>
      </w:r>
      <w:proofErr w:type="spellEnd"/>
      <w:r w:rsidR="00AC35FD">
        <w:t xml:space="preserve">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w:t>
      </w:r>
      <w:r w:rsidR="009169BB">
        <w:t>displayed</w:t>
      </w:r>
      <w:r w:rsidR="00AC35FD">
        <w:t xml:space="preserve"> connectivity motifs that supported its role as a network of </w:t>
      </w:r>
      <w:r w:rsidR="00AC35FD">
        <w:lastRenderedPageBreak/>
        <w:t xml:space="preserve">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Furthermore, work from our laboratory confirmed</w:t>
      </w:r>
      <w:r w:rsidR="003D27BC">
        <w:t xml:space="preserve"> the presence of</w:t>
      </w:r>
      <w:r w:rsidR="00AC35FD">
        <w:t xml:space="preserve">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51144085" w:rsidR="00AC35FD" w:rsidRDefault="00555FF6" w:rsidP="00555FF6">
      <w:r>
        <w:tab/>
      </w:r>
      <w:r w:rsidR="00AC35FD">
        <w:t xml:space="preserve">In addition to its recurrent outputs, CA3 also sends projections to CA2 and CA1. The </w:t>
      </w:r>
      <w:r w:rsidR="008C67A3">
        <w:t xml:space="preserve">function of the </w:t>
      </w:r>
      <w:r w:rsidR="00AC35FD">
        <w:t xml:space="preserve">CA3-CA2 </w:t>
      </w:r>
      <w:r w:rsidR="008C67A3">
        <w:t>projection</w:t>
      </w:r>
      <w:r w:rsidR="00AC35FD">
        <w:t xml:space="preserve"> </w:t>
      </w:r>
      <w:r w:rsidR="008C67A3">
        <w:t>has</w:t>
      </w:r>
      <w:r w:rsidR="00AC35FD">
        <w:t xml:space="preserve"> been almost entirely unexplored, but there has been more attention paid to the CA3-CA1 connection. The CA3 axons that innervate CA1 are called Schaffer collaterals and are the primary inputs into the pyramidal cells of </w:t>
      </w:r>
      <w:r w:rsidR="005950CA">
        <w:t>that region</w:t>
      </w:r>
      <w:r w:rsidR="00AC35FD">
        <w:t xml:space="preserve">. </w:t>
      </w:r>
    </w:p>
    <w:p w14:paraId="66865186" w14:textId="77777777" w:rsidR="00AC35FD" w:rsidRDefault="00AC35FD" w:rsidP="00942D3B">
      <w:pPr>
        <w:widowControl w:val="0"/>
        <w:autoSpaceDE w:val="0"/>
        <w:autoSpaceDN w:val="0"/>
        <w:adjustRightInd w:val="0"/>
      </w:pPr>
    </w:p>
    <w:p w14:paraId="2A981C4D" w14:textId="1DDA16AF" w:rsidR="007F2B0C" w:rsidRDefault="007F2B0C" w:rsidP="007F2B0C">
      <w:pPr>
        <w:pStyle w:val="Heading3"/>
      </w:pPr>
      <w:bookmarkStart w:id="12" w:name="_Toc415341932"/>
      <w:r>
        <w:t>CA1</w:t>
      </w:r>
      <w:bookmarkEnd w:id="12"/>
    </w:p>
    <w:p w14:paraId="1E94062D" w14:textId="3C9FED8D" w:rsidR="00A53A33" w:rsidRPr="00A53A33" w:rsidRDefault="00A53A33" w:rsidP="00A53A33">
      <w:r>
        <w:tab/>
      </w:r>
      <w:r w:rsidRPr="00A53A33">
        <w:t>The principal cell in CA1 is the pyramidal neuron, which has been extensively studied by the neuroscience field. CA1 pyramidal cells receive input from CA3 Schaffer collaterals as well as ECIII (</w:t>
      </w:r>
      <w:proofErr w:type="spellStart"/>
      <w:r w:rsidRPr="00A53A33">
        <w:t>temporoammonic</w:t>
      </w:r>
      <w:proofErr w:type="spellEnd"/>
      <w:r w:rsidRPr="00A53A33">
        <w:t xml:space="preserve">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w:t>
      </w:r>
      <w:r w:rsidR="00C63698">
        <w:t>originate</w:t>
      </w:r>
      <w:r w:rsidRPr="00A53A33">
        <w:t xml:space="preserve"> from the nucleus </w:t>
      </w:r>
      <w:proofErr w:type="spellStart"/>
      <w:r w:rsidRPr="00A53A33">
        <w:t>reuniens</w:t>
      </w:r>
      <w:proofErr w:type="spellEnd"/>
      <w:r w:rsidRPr="00A53A33">
        <w:t xml:space="preserve">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w:t>
      </w:r>
      <w:proofErr w:type="spellStart"/>
      <w:r w:rsidRPr="00A53A33">
        <w:t>basolateral</w:t>
      </w:r>
      <w:proofErr w:type="spellEnd"/>
      <w:r w:rsidRPr="00A53A33">
        <w:t xml:space="preserve">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55F2E452" w:rsidR="00A53A33" w:rsidRPr="00A53A33" w:rsidRDefault="00A53A33" w:rsidP="00A53A33">
      <w:r>
        <w:tab/>
      </w:r>
      <w:r w:rsidRPr="00A53A33">
        <w:t xml:space="preserve">In contrast with CA3, CA1 pyramidal cells form very limited connections with themselves. Instead, CA1 is viewed as the primary output region of the hippocampus, </w:t>
      </w:r>
      <w:r w:rsidRPr="00A53A33">
        <w:lastRenderedPageBreak/>
        <w:t xml:space="preserve">with much of its information conveyed to </w:t>
      </w:r>
      <w:proofErr w:type="spellStart"/>
      <w:r w:rsidRPr="00A53A33">
        <w:t>extrahippocampal</w:t>
      </w:r>
      <w:proofErr w:type="spellEnd"/>
      <w:r w:rsidRPr="00A53A33">
        <w:t xml:space="preserve"> structures through the </w:t>
      </w:r>
      <w:proofErr w:type="spellStart"/>
      <w:r w:rsidRPr="00A53A33">
        <w:t>subiculum</w:t>
      </w:r>
      <w:proofErr w:type="spellEnd"/>
      <w:r w:rsidRPr="00A53A33">
        <w:t xml:space="preserve">, with which it also has reciprocal connections </w:t>
      </w:r>
      <w:r w:rsidRPr="00A53A33">
        <w:fldChar w:fldCharType="begin" w:fldLock="1"/>
      </w:r>
      <w:r w:rsidR="005A0A9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b)","plainTextFormattedCitation":"(Amaral et al., 1991; Xu et al., 2016b)","previouslyFormattedCitation":"(Amaral et al., 1991; Xu et al., 2016b)"},"properties":{"noteIndex":0},"schema":"https://github.com/citation-style-language/schema/raw/master/csl-citation.json"}</w:instrText>
      </w:r>
      <w:r w:rsidRPr="00A53A33">
        <w:fldChar w:fldCharType="separate"/>
      </w:r>
      <w:r w:rsidR="00F91DF5" w:rsidRPr="00F91DF5">
        <w:rPr>
          <w:noProof/>
        </w:rPr>
        <w:t>(Amaral et al., 1991; Xu et al., 2016b)</w:t>
      </w:r>
      <w:r w:rsidRPr="00A53A33">
        <w:fldChar w:fldCharType="end"/>
      </w:r>
      <w:r w:rsidRPr="00A53A33">
        <w:t xml:space="preserve">. Other notable output regions include ECV/VI, </w:t>
      </w:r>
      <w:proofErr w:type="spellStart"/>
      <w:r w:rsidRPr="00A53A33">
        <w:t>retrosplenial</w:t>
      </w:r>
      <w:proofErr w:type="spellEnd"/>
      <w:r w:rsidRPr="00A53A33">
        <w:t xml:space="preserve">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Wyss and Van 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CA1 pyramidal cells also contact local inhibitory neurons, which then synapse onto other CA1 pyramidal neurons</w:t>
      </w:r>
      <w:r w:rsidR="00431B2F">
        <w:t xml:space="preserve"> </w:t>
      </w:r>
      <w:r w:rsidR="00431B2F">
        <w:fldChar w:fldCharType="begin" w:fldLock="1"/>
      </w:r>
      <w:r w:rsidR="00620EC8">
        <w:instrText>ADDIN CSL_CITATION {"citationItems":[{"id":"ITEM-1","itemData":{"DOI":"10.1016/J.NEURON.2017.09.033","ISSN":"0896-6273","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e52b3f12-9d40-32a0-8aaf-42f47df8b36a"]}],"mendeley":{"formattedCitation":"(English et al., 2017)","plainTextFormattedCitation":"(English et al., 2017)","previouslyFormattedCitation":"(English et al., 2017)"},"properties":{"noteIndex":0},"schema":"https://github.com/citation-style-language/schema/raw/master/csl-citation.json"}</w:instrText>
      </w:r>
      <w:r w:rsidR="00431B2F">
        <w:fldChar w:fldCharType="separate"/>
      </w:r>
      <w:r w:rsidR="00431B2F" w:rsidRPr="00431B2F">
        <w:rPr>
          <w:noProof/>
        </w:rPr>
        <w:t>(English et al., 2017)</w:t>
      </w:r>
      <w:r w:rsidR="00431B2F">
        <w:fldChar w:fldCharType="end"/>
      </w:r>
      <w:r w:rsidRPr="00A53A33">
        <w:t xml:space="preserve">.  </w:t>
      </w:r>
    </w:p>
    <w:p w14:paraId="1A77FE81" w14:textId="009B23F8" w:rsidR="00A53A33" w:rsidRPr="00A53A33" w:rsidRDefault="00816822" w:rsidP="00A53A33">
      <w:r>
        <w:tab/>
      </w:r>
      <w:r w:rsidR="00A53A33" w:rsidRPr="00A53A33">
        <w:t xml:space="preserve">The role of CA1 is under active research, and many functions have been ascribed to this </w:t>
      </w:r>
      <w:proofErr w:type="gramStart"/>
      <w:r w:rsidR="00A53A33" w:rsidRPr="00A53A33">
        <w:t>highly-studied</w:t>
      </w:r>
      <w:proofErr w:type="gramEnd"/>
      <w:r w:rsidR="00A53A33" w:rsidRPr="00A53A33">
        <w:t xml:space="preserve"> </w:t>
      </w:r>
      <w:proofErr w:type="spellStart"/>
      <w:r w:rsidR="00A53A33" w:rsidRPr="00A53A33">
        <w:t>subregion</w:t>
      </w:r>
      <w:proofErr w:type="spellEnd"/>
      <w:r w:rsidR="00A53A33" w:rsidRPr="00A53A33">
        <w:t xml:space="preserve">. Its claim to fame is that it was the region where “place cells” were first discovered </w:t>
      </w:r>
      <w:r w:rsidR="00A53A33" w:rsidRPr="00A53A33">
        <w:fldChar w:fldCharType="begin" w:fldLock="1"/>
      </w:r>
      <w:r w:rsidR="00A53A33"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53A33" w:rsidRPr="00A53A33">
        <w:fldChar w:fldCharType="separate"/>
      </w:r>
      <w:r w:rsidR="00A53A33" w:rsidRPr="00A53A33">
        <w:rPr>
          <w:noProof/>
        </w:rPr>
        <w:t>(O’Keefe and Dostrovsky, 1971)</w:t>
      </w:r>
      <w:r w:rsidR="00A53A33" w:rsidRPr="00A53A33">
        <w:fldChar w:fldCharType="end"/>
      </w:r>
      <w:r w:rsidR="00A53A33" w:rsidRPr="00A53A33">
        <w:t xml:space="preserve">. These are pyramidal neurons that exhibit spatial selectivity patterns, prompting early theories on the hippocampus as the locus of a “cognitive map” </w:t>
      </w:r>
      <w:r w:rsidR="00A53A33" w:rsidRPr="00A53A33">
        <w:fldChar w:fldCharType="begin" w:fldLock="1"/>
      </w:r>
      <w:r w:rsidR="00A53A33"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53A33" w:rsidRPr="00A53A33">
        <w:fldChar w:fldCharType="separate"/>
      </w:r>
      <w:r w:rsidR="00A53A33" w:rsidRPr="00A53A33">
        <w:rPr>
          <w:noProof/>
        </w:rPr>
        <w:t>(O’Keefe and Nadel, 1978)</w:t>
      </w:r>
      <w:r w:rsidR="00A53A33" w:rsidRPr="00A53A33">
        <w:fldChar w:fldCharType="end"/>
      </w:r>
      <w:r w:rsidR="00A53A33" w:rsidRPr="00A53A33">
        <w:t xml:space="preserve">, although contemporary scholars now mostly agree that the hippocampus is involved in cognition beyond the spatial domain </w:t>
      </w:r>
      <w:r w:rsidR="00A53A33" w:rsidRPr="00A53A33">
        <w:fldChar w:fldCharType="begin" w:fldLock="1"/>
      </w:r>
      <w:r w:rsidR="001E4346">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id":"ITEM-6","itemData":{"DOI":"10.1016/j.tics.2018.07.006","author":[{"dropping-particle":"","family":"Buzsáki","given":"György","non-dropping-particle":"","parse-names":false,"suffix":""},{"dropping-particle":"","family":"Tingley","given":"David","non-dropping-particle":"","parse-names":false,"suffix":""}],"id":"ITEM-6","issued":{"date-parts":[["2018"]]},"title":"Special Issue: Time in the Brain Space and Time: The Hippocampus as a Sequence Generator","type":"article-journal"},"uris":["http://www.mendeley.com/documents/?uuid=9f163d3e-2b0c-33e4-b0da-f0b32388f20a"]}],"mendeley":{"formattedCitation":"(Buzsáki and Tingley, 2018; Eichenbaum, 2004, 2017; Eichenbaum and Cohen, 2014; Smith and Bulkin, 2014; Squire, 1992)","plainTextFormattedCitation":"(Buzsáki and Tingley, 2018; Eichenbaum, 2004, 2017; Eichenbaum and Cohen, 2014; Smith and Bulkin, 2014; Squire, 1992)","previouslyFormattedCitation":"(Buzsáki and Tingley, 2018; Eichenbaum, 2004, 2017; Eichenbaum and Cohen, 2014; Smith and Bulkin, 2014; Squire, 1992)"},"properties":{"noteIndex":0},"schema":"https://github.com/citation-style-language/schema/raw/master/csl-citation.json"}</w:instrText>
      </w:r>
      <w:r w:rsidR="00A53A33" w:rsidRPr="00A53A33">
        <w:fldChar w:fldCharType="separate"/>
      </w:r>
      <w:r w:rsidR="001D7D0F" w:rsidRPr="001D7D0F">
        <w:rPr>
          <w:noProof/>
        </w:rPr>
        <w:t>(Buzsáki and Tingley, 2018; Eichenbaum, 2004, 2017; Eichenbaum and Cohen, 2014; Smith and Bulkin, 2014; Squire, 1992)</w:t>
      </w:r>
      <w:r w:rsidR="00A53A33" w:rsidRPr="00A53A33">
        <w:fldChar w:fldCharType="end"/>
      </w:r>
      <w:r w:rsidR="00A53A33" w:rsidRPr="00A53A33">
        <w:t xml:space="preserve">.  </w:t>
      </w:r>
    </w:p>
    <w:p w14:paraId="1F165D78" w14:textId="597056BE" w:rsidR="0093539A" w:rsidRDefault="00A53A33" w:rsidP="00A53A33">
      <w:r>
        <w:tab/>
      </w:r>
      <w:r w:rsidR="002D2ADF">
        <w:t>Due to the prominent projections</w:t>
      </w:r>
      <w:r w:rsidR="001D7D0F">
        <w:t xml:space="preserve"> </w:t>
      </w:r>
      <w:r w:rsidR="002D2ADF">
        <w:t>from</w:t>
      </w:r>
      <w:r w:rsidR="001D7D0F">
        <w:t xml:space="preserve"> </w:t>
      </w:r>
      <w:r w:rsidR="002D2ADF">
        <w:t xml:space="preserve">CA3 and EC, </w:t>
      </w:r>
      <w:r w:rsidRPr="00A53A33">
        <w:t xml:space="preserve">CA1 seems suited for processing conjunctive inputs, possibly acting as an input comparator or coincidence detector for </w:t>
      </w:r>
      <w:r w:rsidR="002D2ADF">
        <w:t xml:space="preserve">these two </w:t>
      </w:r>
      <w:r w:rsidRPr="00A53A33">
        <w:t>sources of incoming information</w:t>
      </w:r>
      <w:r w:rsidR="00982466">
        <w:t xml:space="preserve"> </w:t>
      </w:r>
      <w:r w:rsidR="00982466">
        <w:fldChar w:fldCharType="begin" w:fldLock="1"/>
      </w:r>
      <w:r w:rsidR="00982466">
        <w:instrText>ADDIN CSL_CITATION {"citationItems":[{"id":"ITEM-1","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1","issue":"6","issued":{"date-parts":[["2009","6","1"]]},"page":"329-338","publisher":"Elsevier Current Trends","title":"The hippocampal rate code: anatomy, physiology and theory","type":"article-journal","volume":"32"},"uris":["http://www.mendeley.com/documents/?uuid=cebbe91c-a350-33d2-8323-e82cafb50847"]}],"mendeley":{"formattedCitation":"(Ahmed and Mehta, 2009)","plainTextFormattedCitation":"(Ahmed and Mehta, 2009)","previouslyFormattedCitation":"(Ahmed and Mehta, 2009)"},"properties":{"noteIndex":0},"schema":"https://github.com/citation-style-language/schema/raw/master/csl-citation.json"}</w:instrText>
      </w:r>
      <w:r w:rsidR="00982466">
        <w:fldChar w:fldCharType="separate"/>
      </w:r>
      <w:r w:rsidR="00982466" w:rsidRPr="00982466">
        <w:rPr>
          <w:noProof/>
        </w:rPr>
        <w:t>(Ahmed and Mehta, 2009)</w:t>
      </w:r>
      <w:r w:rsidR="00982466">
        <w:fldChar w:fldCharType="end"/>
      </w:r>
      <w:r w:rsidRPr="00A53A33">
        <w:t>. Evidence for this theory comes from</w:t>
      </w:r>
      <w:r w:rsidR="00982466">
        <w:t xml:space="preserve"> </w:t>
      </w:r>
      <w:r w:rsidR="00982466">
        <w:rPr>
          <w:i/>
        </w:rPr>
        <w:t xml:space="preserve">in vitro </w:t>
      </w:r>
      <w:r w:rsidR="00982466">
        <w:t xml:space="preserve">and </w:t>
      </w:r>
      <w:r w:rsidR="00982466">
        <w:rPr>
          <w:i/>
        </w:rPr>
        <w:t xml:space="preserve">in </w:t>
      </w:r>
      <w:proofErr w:type="spellStart"/>
      <w:r w:rsidR="00982466">
        <w:rPr>
          <w:i/>
        </w:rPr>
        <w:t>silico</w:t>
      </w:r>
      <w:proofErr w:type="spellEnd"/>
      <w:r w:rsidR="00982466">
        <w:rPr>
          <w:i/>
        </w:rPr>
        <w:t xml:space="preserve"> </w:t>
      </w:r>
      <w:r w:rsidR="00982466">
        <w:t xml:space="preserve">studies showing maximal CA1 somatic spiking during coincident Schaffer collateral and </w:t>
      </w:r>
      <w:proofErr w:type="spellStart"/>
      <w:r w:rsidR="00982466">
        <w:t>perforant</w:t>
      </w:r>
      <w:proofErr w:type="spellEnd"/>
      <w:r w:rsidR="00982466">
        <w:t xml:space="preserve"> path input, but not </w:t>
      </w:r>
      <w:r w:rsidR="00613838">
        <w:t>from</w:t>
      </w:r>
      <w:r w:rsidR="00982466">
        <w:t xml:space="preserve"> </w:t>
      </w:r>
      <w:proofErr w:type="spellStart"/>
      <w:r w:rsidR="00982466">
        <w:t>perforant</w:t>
      </w:r>
      <w:proofErr w:type="spellEnd"/>
      <w:r w:rsidR="00982466">
        <w:t xml:space="preserve"> path stimulation</w:t>
      </w:r>
      <w:r w:rsidR="00613838">
        <w:t>s</w:t>
      </w:r>
      <w:r w:rsidR="00982466">
        <w:t xml:space="preserve"> in isolation </w:t>
      </w:r>
      <w:r w:rsidR="00982466">
        <w:fldChar w:fldCharType="begin" w:fldLock="1"/>
      </w:r>
      <w:r w:rsidR="00692E88">
        <w:instrText>ADDIN CSL_CITATION {"citationItems":[{"id":"ITEM-1","itemData":{"DOI":"10.1038/nn1599","ISSN":"1097-6256","abstract":"Conditional dendritic spike propagation following distal synaptic activation of hippocampal CA1 pyramidal neurons","author":[{"dropping-particle":"","family":"Jarsky","given":"Tim","non-dropping-particle":"","parse-names":false,"suffix":""},{"dropping-particle":"","family":"Roxin","given":"Alex","non-dropping-particle":"","parse-names":false,"suffix":""},{"dropping-particle":"","family":"Kath","given":"William L","non-dropping-particle":"","parse-names":false,"suffix":""},{"dropping-particle":"","family":"Spruston","given":"Nelson","non-dropping-particle":"","parse-names":false,"suffix":""}],"container-title":"Nature Neuroscience","id":"ITEM-1","issue":"12","issued":{"date-parts":[["2005","12","20"]]},"page":"1667-1676","publisher":"Nature Publishing Group","title":"Conditional dendritic spike propagation following distal synaptic activation of hippocampal CA1 pyramidal neurons","type":"article-journal","volume":"8"},"uris":["http://www.mendeley.com/documents/?uuid=cbb59013-9c90-385b-afe8-d2906ca52287"]},{"id":"ITEM-2","itemData":{"DOI":"10.1523/jneurosci.2992-05.2005","PMID":"9870957","abstract":"Hippocampal CA1 pyramidal neurons receive intrahippocampal and extrahipppocampal inputs during theta cycle, whose relative timing and magnitude regulate the probability of CA1 pyramidal cell spiking. Extrahippocampal inputs, giving rise to the primary theta dipole in CA1 stratum lacunosum moleculare, are conveyed by the temporoammonic pathway. The temporoammonic pathway impinging onto the CA1 distal apical dendritic tuft is the most electrotonically distant from the perisomatic region yet is critical in regulating CA1 place cell activity during theta cycles. How does local hippocampal circuitry regulate the integration of this essential, but electrotonically distant, input within the theta period? Using whole-cell somatic recording and voltage-sensitive dye imaging with simultaneous dendritic recording of CA1 pyramidal cell responses, we demonstrate that temporoammonic EPSPs are normally compartmentalized to the apical dendritic tuft by feedforward inhibition. However, when this input is preceded at a one-half theta cycle interval by proximally targeted Schaffer collateral activity, temporoammonic EPSPs propagate to the soma through a joint, codependent mechanism involving activation of Schaffer-specific NMDA receptors and presynaptic inhibition of GABAergic terminals. These afferent interactions, tuned for synaptic inputs arriving one-half theta interval apart, are in turn modulated by feedback inhibition initiated via axon collaterals of pyramidal cells. Therefore, CA1 circuit integration of excitatory inputs endows the CA1 principal cell with a novel property: the ability to function as a temporally specific “AND” gate that provides for sequence-dependent readout of distal inputs.","author":[{"dropping-particle":"","family":"Ang","given":"Chyze W.","non-dropping-particle":"","parse-names":false,"suffix":""},{"dropping-particle":"","family":"Carlson","given":"Gregory C.","non-dropping-particle":"","parse-names":false,"suffix":""},{"dropping-particle":"","family":"Coulter","given":"Douglas A.","non-dropping-particle":"","parse-names":false,"suffix":""}],"container-title":"J. Neurosci.","id":"ITEM-2","issue":"1","issued":{"date-parts":[["2005","10","19"]]},"page":"274-287","publisher":"Society for Neuroscience","title":"Hippocampal CA1 Circuitry Dynamically Gates Direct Cortical Inputs Preferentially at Theta Frequencies","type":"article-journal","volume":"19"},"uris":["http://www.mendeley.com/documents/?uuid=b3784982-fd42-390f-a15f-d86ace9b6073"]},{"id":"ITEM-3","itemData":{"DOI":"10.1016/J.NEURON.2015.08.025","ISSN":"0896-6273","abstract":"Spatial and temporal features of synaptic inputs engage integration mechanisms on multiple scales, including presynaptic release sites, postsynaptic dendrites, and networks of inhibitory interneurons. Here we investigate how these mechanisms cooperate to filter synaptic input in hippocampal area CA1. Dendritic recordings from CA1 pyramidal neurons reveal that proximal inputs from CA3 as well as distal inputs from entorhinal cortex layer III (ECIII) sum sublinearly or linearly at low firing rates due to feedforward inhibition, but sum supralinearly at high firing rates due to synaptic facilitation, producing a high-pass filter. However, during ECIII and CA3 input comparison, supralinear dendritic integration is dynamically balanced by feedforward and feedback inhibition, resulting in suppression of dendritic complex spiking. We find that a particular subpopulation of CA1 interneurons expressing neuropeptide Y (NPY) contributes prominently to this dynamic filter by integrating both ECIII and CA3 input pathways and potently inhibiting CA1 pyramidal neuron dendrites.","author":[{"dropping-particle":"","family":"Milstein","given":"Aaron D.","non-dropping-particle":"","parse-names":false,"suffix":""},{"dropping-particle":"","family":"Bloss","given":"Erik B.","non-dropping-particle":"","parse-names":false,"suffix":""},{"dropping-particle":"","family":"Apostolides","given":"Pierre F.","non-dropping-particle":"","parse-names":false,"suffix":""},{"dropping-particle":"","family":"Vaidya","given":"Sachin P.","non-dropping-particle":"","parse-names":false,"suffix":""},{"dropping-particle":"","family":"Dilly","given":"Geoffrey A.","non-dropping-particle":"","parse-names":false,"suffix":""},{"dropping-particle":"","family":"Zemelman","given":"Boris V.","non-dropping-particle":"","parse-names":false,"suffix":""},{"dropping-particle":"","family":"Magee","given":"Jeffrey C.","non-dropping-particle":"","parse-names":false,"suffix":""}],"container-title":"Neuron","id":"ITEM-3","issue":"6","issued":{"date-parts":[["2015","9","23"]]},"page":"1274-1289","publisher":"Cell Press","title":"Inhibitory Gating of Input Comparison in the CA1 Microcircuit","type":"article-journal","volume":"87"},"uris":["http://www.mendeley.com/documents/?uuid=ced978e1-0bcd-3a27-a59b-8cf007d890e1"]},{"id":"ITEM-4","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4","issue":"8","issued":{"date-parts":[["2015","7","13"]]},"page":"1133-1142","title":"Conjunctive input processing drives feature selectivity in hippocampal CA1 neurons","type":"article-journal","volume":"18"},"uris":["http://www.mendeley.com/documents/?uuid=319e47da-fba9-3fc7-9a40-610bde461c2a"]}],"mendeley":{"formattedCitation":"(Ang et al., 2005; Bittner et al., 2015; Jarsky et al., 2005; Milstein et al., 2015)","plainTextFormattedCitation":"(Ang et al., 2005; Bittner et al., 2015; Jarsky et al., 2005; Milstein et al., 2015)","previouslyFormattedCitation":"(Ang et al., 2005; Bittner et al., 2015; Jarsky et al., 2005; Milstein et al., 2015)"},"properties":{"noteIndex":0},"schema":"https://github.com/citation-style-language/schema/raw/master/csl-citation.json"}</w:instrText>
      </w:r>
      <w:r w:rsidR="00982466">
        <w:fldChar w:fldCharType="separate"/>
      </w:r>
      <w:r w:rsidR="00FF1E34" w:rsidRPr="00FF1E34">
        <w:rPr>
          <w:noProof/>
        </w:rPr>
        <w:t>(Ang et al., 2005; Bittner et al., 2015; Jarsky et al., 2005; Milstein et al., 2015)</w:t>
      </w:r>
      <w:r w:rsidR="00982466">
        <w:fldChar w:fldCharType="end"/>
      </w:r>
      <w:r w:rsidR="00982466">
        <w:t>.</w:t>
      </w:r>
      <w:r w:rsidR="00613838">
        <w:t xml:space="preserve"> Moreover, i</w:t>
      </w:r>
      <w:r w:rsidRPr="00A53A33">
        <w:t xml:space="preserve">ntracellular recordings demonstrate </w:t>
      </w:r>
      <w:r w:rsidR="00613838">
        <w:t xml:space="preserve">that </w:t>
      </w:r>
      <w:r w:rsidRPr="00A53A33">
        <w:lastRenderedPageBreak/>
        <w:t>CA1 neurons integrat</w:t>
      </w:r>
      <w:r w:rsidR="00613838">
        <w:t>e</w:t>
      </w:r>
      <w:r w:rsidRPr="00A53A33">
        <w:t xml:space="preserve"> inputs from CA3 (presumably </w:t>
      </w:r>
      <w:r w:rsidR="005950CA">
        <w:t>retrieving</w:t>
      </w:r>
      <w:r w:rsidRPr="00A53A33">
        <w:t xml:space="preserve"> internally stored information) and EC (presumably </w:t>
      </w:r>
      <w:r w:rsidR="005950CA">
        <w:t>conveying</w:t>
      </w:r>
      <w:r w:rsidRPr="00A53A33">
        <w:t xml:space="preserve"> </w:t>
      </w:r>
      <w:r w:rsidR="005950CA">
        <w:t xml:space="preserve">real-time </w:t>
      </w:r>
      <w:r w:rsidRPr="00A53A33">
        <w:t>external sensory</w:t>
      </w:r>
      <w:r w:rsidR="005950CA">
        <w:t xml:space="preserve"> stimuli</w:t>
      </w:r>
      <w:r w:rsidRPr="00A53A33">
        <w:t xml:space="preserve">)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w:t>
      </w:r>
      <w:r w:rsidR="0093539A">
        <w:t xml:space="preserve"> </w:t>
      </w:r>
    </w:p>
    <w:p w14:paraId="086B68F1" w14:textId="3F635A15" w:rsidR="00A53A33" w:rsidRPr="00A53A33" w:rsidRDefault="0093539A" w:rsidP="00A53A33">
      <w:r>
        <w:tab/>
      </w:r>
      <w:r w:rsidR="00753782">
        <w:t xml:space="preserve">Simultaneously, CA1 may be integrating separate streams of information from the lateral and medial ECs </w:t>
      </w:r>
      <w:r w:rsidR="00753782">
        <w:fldChar w:fldCharType="begin" w:fldLock="1"/>
      </w:r>
      <w:r w:rsidR="00CD1992">
        <w:instrText>ADDIN CSL_CITATION {"citationItems":[{"id":"ITEM-1","itemData":{"DOI":"10.1002/hipo.20205","ISSN":"1050-9631","PMID":"16881079","abstract":"The present review considers research on the hippocampus and related areas from humans and experimental animals and makes three main points. First, many of the anatomical details of the hippocampus and adjacent cortical areas in the parahippocampal region are conserved across mammals. Second, the functional role of these areas in declarative memory is also conserved across species. Third, an evolutionary approach will be key to understanding exactly how the local circuitry of the hippocampus and parahippocampal region supports declarative memory. To highlight the utility of this approach, a schematic model is described in which separate streams of spatial and nonspatial information converge on the hippocampus. By this view, a fundamental function of the mammalian hippocampus is to combine incoming information about spatial context from the postrhinal (parahippocampal in primates) cortex and medial entorhinal area with incoming information about nonspatial items from the perirhinal cortex and lateral entorhinal area. The underlying neurobiological computations that arise from local circuitry enable item-in-context memory and are proposed to be fundamental to many examples of declarative memory, including episodic memory in humans and spatial memory in experimental animals.","author":[{"dropping-particle":"","family":"Manns","given":"Joseph R.","non-dropping-particle":"","parse-names":false,"suffix":""},{"dropping-particle":"","family":"Eichenbaum","given":"Howard","non-dropping-particle":"","parse-names":false,"suffix":""}],"container-title":"Hippocampus","id":"ITEM-1","issue":"9","issued":{"date-parts":[["2006","9"]]},"page":"795-808","title":"Evolution of declarative memory","type":"article-journal","volume":"16"},"uris":["http://www.mendeley.com/documents/?uuid=e4aa0c8b-d833-3808-a9fb-a99fcb665c46"]}],"mendeley":{"formattedCitation":"(Manns and Eichenbaum, 2006)","plainTextFormattedCitation":"(Manns and Eichenbaum, 2006)","previouslyFormattedCitation":"(Manns and Eichenbaum, 2006)"},"properties":{"noteIndex":0},"schema":"https://github.com/citation-style-language/schema/raw/master/csl-citation.json"}</w:instrText>
      </w:r>
      <w:r w:rsidR="00753782">
        <w:fldChar w:fldCharType="separate"/>
      </w:r>
      <w:r w:rsidR="00753782" w:rsidRPr="00753782">
        <w:rPr>
          <w:noProof/>
        </w:rPr>
        <w:t>(Manns and Eichenbaum, 2006)</w:t>
      </w:r>
      <w:r w:rsidR="00753782">
        <w:fldChar w:fldCharType="end"/>
      </w:r>
      <w:r w:rsidR="00753782">
        <w:t>. In support of this idea, o</w:t>
      </w:r>
      <w:r w:rsidR="00A53A33" w:rsidRPr="00A53A33">
        <w:t xml:space="preserve">ur lab has observed complex conjunctive responses in CA1 pyramidal cells to combinations of objects, locations, and contexts </w:t>
      </w:r>
      <w:r w:rsidR="00A53A33"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A53A33" w:rsidRPr="00A53A33">
        <w:fldChar w:fldCharType="separate"/>
      </w:r>
      <w:r w:rsidR="00A53A33" w:rsidRPr="00A53A33">
        <w:rPr>
          <w:noProof/>
        </w:rPr>
        <w:t>(Komorowski et al., 2009; McKenzie et al., 2014, 2016)</w:t>
      </w:r>
      <w:r w:rsidR="00A53A33" w:rsidRPr="00A53A33">
        <w:fldChar w:fldCharType="end"/>
      </w:r>
      <w:r w:rsidR="00A53A33" w:rsidRPr="00A53A33">
        <w:t xml:space="preserve">. </w:t>
      </w:r>
      <w:r w:rsidR="00753782">
        <w:t xml:space="preserve">Overall, CA1 may act as a hub, aggregating signals from multiple </w:t>
      </w:r>
      <w:r w:rsidR="000F7596">
        <w:t xml:space="preserve">upstream regions and performing extensive computations at the dendritic, cellular, and population levels to </w:t>
      </w:r>
      <w:r w:rsidR="0004336F">
        <w:t>store and output information about associations in the sensory environment</w:t>
      </w:r>
      <w:r w:rsidR="000F7596">
        <w:t xml:space="preserve">. </w:t>
      </w:r>
    </w:p>
    <w:p w14:paraId="3DF00E06" w14:textId="77777777" w:rsidR="00874A20" w:rsidRDefault="00874A20" w:rsidP="00A45CBA"/>
    <w:p w14:paraId="216CD503" w14:textId="4AC77BD5" w:rsidR="00A31545" w:rsidRDefault="00A31545" w:rsidP="00A31545">
      <w:pPr>
        <w:pStyle w:val="Heading3"/>
      </w:pPr>
      <w:bookmarkStart w:id="13" w:name="_Toc415341933"/>
      <w:proofErr w:type="spellStart"/>
      <w:r>
        <w:t>Subicular</w:t>
      </w:r>
      <w:proofErr w:type="spellEnd"/>
      <w:r>
        <w:t xml:space="preserve"> complex</w:t>
      </w:r>
      <w:bookmarkEnd w:id="13"/>
    </w:p>
    <w:p w14:paraId="24FA8743" w14:textId="30D33117" w:rsidR="00A31545" w:rsidRPr="00A31545" w:rsidRDefault="00A31545" w:rsidP="00A31545">
      <w:r>
        <w:tab/>
      </w:r>
      <w:r w:rsidRPr="00A31545">
        <w:t xml:space="preserve">The </w:t>
      </w:r>
      <w:proofErr w:type="spellStart"/>
      <w:r w:rsidRPr="00A31545">
        <w:t>subicular</w:t>
      </w:r>
      <w:proofErr w:type="spellEnd"/>
      <w:r w:rsidRPr="00A31545">
        <w:t xml:space="preserve"> complex is comprised of the </w:t>
      </w:r>
      <w:proofErr w:type="spellStart"/>
      <w:r w:rsidRPr="00A31545">
        <w:t>subiculum</w:t>
      </w:r>
      <w:proofErr w:type="spellEnd"/>
      <w:r w:rsidRPr="00A31545">
        <w:t xml:space="preserve">, </w:t>
      </w:r>
      <w:proofErr w:type="spellStart"/>
      <w:r w:rsidRPr="00A31545">
        <w:t>presubiculum</w:t>
      </w:r>
      <w:proofErr w:type="spellEnd"/>
      <w:r w:rsidRPr="00A31545">
        <w:t xml:space="preserve"> (the dorsal aspect being called the </w:t>
      </w:r>
      <w:proofErr w:type="spellStart"/>
      <w:r w:rsidRPr="00A31545">
        <w:t>postsubiculum</w:t>
      </w:r>
      <w:proofErr w:type="spellEnd"/>
      <w:r w:rsidRPr="00A31545">
        <w:t xml:space="preserve">), and </w:t>
      </w:r>
      <w:proofErr w:type="spellStart"/>
      <w:r w:rsidRPr="00A31545">
        <w:t>parasubiculum</w:t>
      </w:r>
      <w:proofErr w:type="spellEnd"/>
      <w:r w:rsidRPr="00A31545">
        <w:t xml:space="preserve">. CA1 sends a dense, topographical projection to </w:t>
      </w:r>
      <w:proofErr w:type="spellStart"/>
      <w:r w:rsidRPr="00A31545">
        <w:t>subiculum</w:t>
      </w:r>
      <w:proofErr w:type="spellEnd"/>
      <w:r w:rsidRPr="00A31545">
        <w:t xml:space="preserve">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w:t>
      </w:r>
      <w:r w:rsidR="0004336F">
        <w:t>in parallel to a direct</w:t>
      </w:r>
      <w:r w:rsidRPr="00A31545">
        <w:t xml:space="preserve"> CA1-ECV projection. While it has long been thought that this </w:t>
      </w:r>
      <w:proofErr w:type="spellStart"/>
      <w:r w:rsidRPr="00A31545">
        <w:t>intrahippocampal</w:t>
      </w:r>
      <w:proofErr w:type="spellEnd"/>
      <w:r w:rsidRPr="00A31545">
        <w:t xml:space="preserve"> connection was unidirectional, there has been accumulating evidence that there is also a subiculum-CA1 </w:t>
      </w:r>
      <w:proofErr w:type="spellStart"/>
      <w:r w:rsidRPr="00A31545">
        <w:t>backprojection</w:t>
      </w:r>
      <w:proofErr w:type="spellEnd"/>
      <w:r w:rsidRPr="00A31545">
        <w:t xml:space="preserve"> </w:t>
      </w:r>
      <w:r w:rsidRPr="00A31545">
        <w:fldChar w:fldCharType="begin" w:fldLock="1"/>
      </w:r>
      <w:r w:rsidR="005A0A93">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b)","plainTextFormattedCitation":"(Berger et al., 1980; Sun et al., 2014; Xu et al., 2016b)","previouslyFormattedCitation":"(Berger et al., 1980; Sun et al., 2014; Xu et al., 2016b)"},"properties":{"noteIndex":0},"schema":"https://github.com/citation-style-language/schema/raw/master/csl-citation.json"}</w:instrText>
      </w:r>
      <w:r w:rsidRPr="00A31545">
        <w:fldChar w:fldCharType="separate"/>
      </w:r>
      <w:r w:rsidR="00F91DF5" w:rsidRPr="00F91DF5">
        <w:rPr>
          <w:noProof/>
        </w:rPr>
        <w:t>(Berger et al., 1980; Sun et al., 2014; Xu et al., 2016b)</w:t>
      </w:r>
      <w:r w:rsidRPr="00A31545">
        <w:fldChar w:fldCharType="end"/>
      </w:r>
      <w:r w:rsidRPr="00A31545">
        <w:t xml:space="preserve">. The </w:t>
      </w:r>
      <w:proofErr w:type="spellStart"/>
      <w:r w:rsidRPr="00A31545">
        <w:t>subiculum</w:t>
      </w:r>
      <w:proofErr w:type="spellEnd"/>
      <w:r w:rsidRPr="00A31545">
        <w:t xml:space="preserve"> also sends projections to the pre- and </w:t>
      </w:r>
      <w:proofErr w:type="spellStart"/>
      <w:r w:rsidRPr="00A31545">
        <w:t>parasubiculum</w:t>
      </w:r>
      <w:proofErr w:type="spellEnd"/>
      <w:r w:rsidRPr="00A31545">
        <w:t xml:space="preserve">,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w:t>
      </w:r>
      <w:proofErr w:type="spellStart"/>
      <w:r w:rsidRPr="00A31545">
        <w:t>retrosplenial</w:t>
      </w:r>
      <w:proofErr w:type="spellEnd"/>
      <w:r w:rsidRPr="00A31545">
        <w:t xml:space="preserve">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55BD386" w:rsidR="00A31545" w:rsidRDefault="00A31545" w:rsidP="00A31545">
      <w:r>
        <w:lastRenderedPageBreak/>
        <w:tab/>
      </w:r>
      <w:r w:rsidRPr="00A31545">
        <w:t xml:space="preserve">The </w:t>
      </w:r>
      <w:proofErr w:type="spellStart"/>
      <w:r w:rsidRPr="00A31545">
        <w:t>subiculum</w:t>
      </w:r>
      <w:proofErr w:type="spellEnd"/>
      <w:r w:rsidRPr="00A31545">
        <w:t xml:space="preserve">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w:t>
      </w:r>
      <w:proofErr w:type="spellStart"/>
      <w:r w:rsidRPr="00A31545">
        <w:t>parasubiculum</w:t>
      </w:r>
      <w:proofErr w:type="spellEnd"/>
      <w:r w:rsidRPr="00A31545">
        <w:t xml:space="preserve">,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28272D15" w14:textId="77777777" w:rsidR="004B0944" w:rsidRDefault="004B0944" w:rsidP="00A31545"/>
    <w:p w14:paraId="36440133" w14:textId="66DA5648" w:rsidR="005C15C7" w:rsidRPr="00A31545" w:rsidRDefault="005C15C7" w:rsidP="005C15C7">
      <w:pPr>
        <w:pStyle w:val="Heading3"/>
      </w:pPr>
      <w:bookmarkStart w:id="14" w:name="_Toc415341934"/>
      <w:r>
        <w:t>CA2</w:t>
      </w:r>
      <w:bookmarkEnd w:id="14"/>
    </w:p>
    <w:p w14:paraId="34BF19CE" w14:textId="6AD092E0" w:rsidR="005C15C7" w:rsidRPr="005C15C7" w:rsidRDefault="005C15C7" w:rsidP="005C15C7">
      <w:r>
        <w:tab/>
      </w:r>
      <w:r w:rsidRPr="005C15C7">
        <w:t xml:space="preserve">CA2 is a small </w:t>
      </w:r>
      <w:proofErr w:type="spellStart"/>
      <w:r w:rsidRPr="005C15C7">
        <w:t>subregion</w:t>
      </w:r>
      <w:proofErr w:type="spellEnd"/>
      <w:r w:rsidRPr="005C15C7">
        <w:t xml:space="preserve">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w:t>
      </w:r>
      <w:proofErr w:type="spellStart"/>
      <w:r w:rsidRPr="005C15C7">
        <w:t>Extrahippocampal</w:t>
      </w:r>
      <w:proofErr w:type="spellEnd"/>
      <w:r w:rsidRPr="005C15C7">
        <w:t xml:space="preserve">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w:t>
      </w:r>
      <w:proofErr w:type="spellStart"/>
      <w:r w:rsidRPr="005C15C7">
        <w:t>Broca</w:t>
      </w:r>
      <w:proofErr w:type="spellEnd"/>
      <w:r w:rsidRPr="005C15C7">
        <w:t xml:space="preserve">, </w:t>
      </w:r>
      <w:proofErr w:type="spellStart"/>
      <w:r w:rsidRPr="005C15C7">
        <w:t>supramammillary</w:t>
      </w:r>
      <w:proofErr w:type="spellEnd"/>
      <w:r w:rsidRPr="005C15C7">
        <w:t xml:space="preserve">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4ACC2A9A" w:rsidR="005C15C7" w:rsidRDefault="005C15C7" w:rsidP="005C15C7">
      <w:r>
        <w:tab/>
      </w:r>
      <w:r w:rsidRPr="005C15C7">
        <w:t>In part, due to the difficulty of reliably and accurately recording from the narrow band of cells in CA2, it has mostl</w:t>
      </w:r>
      <w:r w:rsidR="0004336F">
        <w:t>y been overlooked until recent years</w:t>
      </w:r>
      <w:r w:rsidRPr="005C15C7">
        <w:t xml:space="preserve">. As a result, the function of CA2 is unclear and is currently being pursued from </w:t>
      </w:r>
      <w:r w:rsidR="0004336F">
        <w:t>multiple</w:t>
      </w:r>
      <w:r w:rsidRPr="005C15C7">
        <w:t xml:space="preserve">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w:t>
      </w:r>
      <w:r w:rsidRPr="005C15C7">
        <w:lastRenderedPageBreak/>
        <w:t>neuropeptide</w:t>
      </w:r>
      <w:r w:rsidR="0004336F">
        <w:t>,</w:t>
      </w:r>
      <w:r w:rsidRPr="005C15C7">
        <w:t xml:space="preserve"> vasopressin</w:t>
      </w:r>
      <w:r w:rsidR="0004336F">
        <w:t>,</w:t>
      </w:r>
      <w:r w:rsidRPr="005C15C7">
        <w:t xml:space="preserve">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Additional studies recently identified the role of CA2 in initiating oscilla</w:t>
      </w:r>
      <w:r w:rsidR="00604845">
        <w:t xml:space="preserve">tory activity </w:t>
      </w:r>
      <w:r w:rsidR="0004336F">
        <w:t>within</w:t>
      </w:r>
      <w:r w:rsidR="00604845">
        <w:t xml:space="preserve"> a</w:t>
      </w:r>
      <w:r w:rsidRPr="005C15C7">
        <w:t xml:space="preserve"> local field potential (LFP) complex</w:t>
      </w:r>
      <w:r w:rsidR="0004336F">
        <w:t xml:space="preserve"> involved in memory</w:t>
      </w:r>
      <w:r w:rsidRPr="005C15C7">
        <w:t xml:space="preserve">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w:t>
      </w:r>
      <w:r w:rsidR="00604845">
        <w:t>plethora</w:t>
      </w:r>
      <w:r w:rsidRPr="005C15C7">
        <w:t xml:space="preserve"> of phenomena is currently ongoing. </w:t>
      </w:r>
    </w:p>
    <w:p w14:paraId="3975BCA7" w14:textId="77777777" w:rsidR="00F060FB" w:rsidRDefault="00F060FB" w:rsidP="005C15C7"/>
    <w:p w14:paraId="77C7D82D" w14:textId="1D9E8B3A" w:rsidR="00F060FB" w:rsidRDefault="00F060FB" w:rsidP="00F060FB">
      <w:pPr>
        <w:pStyle w:val="Heading3"/>
      </w:pPr>
      <w:bookmarkStart w:id="15" w:name="_Toc415341935"/>
      <w:r>
        <w:t>Medial septum</w:t>
      </w:r>
      <w:bookmarkEnd w:id="15"/>
    </w:p>
    <w:p w14:paraId="435B08A1" w14:textId="010EC96E" w:rsidR="00F060FB" w:rsidRPr="00F060FB" w:rsidRDefault="00F060FB" w:rsidP="00F060FB">
      <w:r>
        <w:tab/>
      </w:r>
      <w:r w:rsidRPr="00F060FB">
        <w:t xml:space="preserve">The medial septum provides </w:t>
      </w:r>
      <w:proofErr w:type="spellStart"/>
      <w:r w:rsidRPr="00F060FB">
        <w:t>GABAergic</w:t>
      </w:r>
      <w:proofErr w:type="spellEnd"/>
      <w:r w:rsidRPr="00F060FB">
        <w:t xml:space="preserve">, cholinergic, and </w:t>
      </w:r>
      <w:proofErr w:type="spellStart"/>
      <w:r w:rsidRPr="00F060FB">
        <w:t>glutamatergic</w:t>
      </w:r>
      <w:proofErr w:type="spellEnd"/>
      <w:r w:rsidRPr="00F060FB">
        <w:t xml:space="preserve"> innervations onto the hippocampus and also receives </w:t>
      </w:r>
      <w:proofErr w:type="spellStart"/>
      <w:r w:rsidRPr="00F060FB">
        <w:t>GABAergic</w:t>
      </w:r>
      <w:proofErr w:type="spellEnd"/>
      <w:r w:rsidRPr="00F060FB">
        <w:t xml:space="preserve"> input from CA1 and CA3. In the rat, </w:t>
      </w:r>
      <w:proofErr w:type="spellStart"/>
      <w:r w:rsidRPr="00F060FB">
        <w:t>GABAergic</w:t>
      </w:r>
      <w:proofErr w:type="spellEnd"/>
      <w:r w:rsidRPr="00F060FB">
        <w:t xml:space="preserve"> cells exclusively synapse onto hippocampal </w:t>
      </w:r>
      <w:proofErr w:type="spellStart"/>
      <w:r w:rsidRPr="00F060FB">
        <w:t>GABAergic</w:t>
      </w:r>
      <w:proofErr w:type="spellEnd"/>
      <w:r w:rsidRPr="00F060FB">
        <w:t xml:space="preserve">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w:t>
      </w:r>
      <w:proofErr w:type="spellStart"/>
      <w:r w:rsidR="00431B2F">
        <w:t>septal</w:t>
      </w:r>
      <w:proofErr w:type="spellEnd"/>
      <w:r w:rsidR="00431B2F">
        <w:t xml:space="preserve"> </w:t>
      </w:r>
      <w:proofErr w:type="spellStart"/>
      <w:r w:rsidRPr="00F060FB">
        <w:t>GABAergic</w:t>
      </w:r>
      <w:proofErr w:type="spellEnd"/>
      <w:r w:rsidRPr="00F060FB">
        <w:t xml:space="preserve"> and </w:t>
      </w:r>
      <w:proofErr w:type="spellStart"/>
      <w:r w:rsidRPr="00F060FB">
        <w:t>glutamatergic</w:t>
      </w:r>
      <w:proofErr w:type="spellEnd"/>
      <w:r w:rsidRPr="00F060FB">
        <w:t xml:space="preserve"> synapses onto both interneurons and pyramidal cells </w:t>
      </w:r>
      <w:r w:rsidR="00431B2F">
        <w:t xml:space="preserve">in the hippocampu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w:t>
      </w:r>
      <w:proofErr w:type="spellStart"/>
      <w:r w:rsidRPr="00F060FB">
        <w:t>Septal</w:t>
      </w:r>
      <w:proofErr w:type="spellEnd"/>
      <w:r w:rsidRPr="00F060FB">
        <w:t xml:space="preserve"> cholinergic projections also term</w:t>
      </w:r>
      <w:r w:rsidR="00431B2F">
        <w:t>inate onto CA1 pyramidal cells.</w:t>
      </w:r>
    </w:p>
    <w:p w14:paraId="1666CE19" w14:textId="22598ACC"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w:t>
      </w:r>
      <w:r w:rsidR="0004336F">
        <w:t xml:space="preserve">Hippocampal </w:t>
      </w:r>
      <w:r w:rsidRPr="00F060FB">
        <w:t>place cells</w:t>
      </w:r>
      <w:r w:rsidR="0004336F">
        <w:t xml:space="preserve"> exhibit an interesting phenomenon</w:t>
      </w:r>
      <w:r w:rsidRPr="00F060FB">
        <w:t xml:space="preserve"> </w:t>
      </w:r>
      <w:r w:rsidR="0004336F">
        <w:t>where they</w:t>
      </w:r>
      <w:r w:rsidRPr="00F060FB">
        <w:t xml:space="preserve"> spike at </w:t>
      </w:r>
      <w:r w:rsidRPr="00F060FB">
        <w:lastRenderedPageBreak/>
        <w:t xml:space="preserve">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w:t>
      </w:r>
      <w:r w:rsidR="00E609C4">
        <w:t>Theta might also be important for purging so-called “noisy” spikes over experience</w:t>
      </w:r>
      <w:r w:rsidR="005A0A93">
        <w:t xml:space="preserve"> </w:t>
      </w:r>
      <w:r w:rsidR="005A0A93">
        <w:fldChar w:fldCharType="begin" w:fldLock="1"/>
      </w:r>
      <w:r w:rsidR="00EA38A2">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5A0A93">
        <w:fldChar w:fldCharType="separate"/>
      </w:r>
      <w:r w:rsidR="005A0A93" w:rsidRPr="005A0A93">
        <w:rPr>
          <w:noProof/>
        </w:rPr>
        <w:t>(Ahn et al., 2019)</w:t>
      </w:r>
      <w:r w:rsidR="005A0A93">
        <w:fldChar w:fldCharType="end"/>
      </w:r>
      <w:r w:rsidR="005A0A93">
        <w:t>. Finally,</w:t>
      </w:r>
      <w:r w:rsidR="00E609C4">
        <w:t xml:space="preserve"> </w:t>
      </w:r>
      <w:r w:rsidR="005A0A93">
        <w:t>d</w:t>
      </w:r>
      <w:r w:rsidRPr="00F060FB">
        <w:t xml:space="preserve">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78D4A825" w:rsidR="00415D46" w:rsidRDefault="00415D46" w:rsidP="00415D46">
      <w:pPr>
        <w:pStyle w:val="Heading3"/>
      </w:pPr>
      <w:bookmarkStart w:id="16" w:name="_Toc415341936"/>
      <w:r>
        <w:t xml:space="preserve">Lateral </w:t>
      </w:r>
      <w:proofErr w:type="spellStart"/>
      <w:r>
        <w:t>entorhinal</w:t>
      </w:r>
      <w:proofErr w:type="spellEnd"/>
      <w:r>
        <w:t xml:space="preserve"> cortex</w:t>
      </w:r>
      <w:bookmarkEnd w:id="16"/>
    </w:p>
    <w:p w14:paraId="231E6069" w14:textId="6ED225D7" w:rsidR="00415D46" w:rsidRPr="00415D46" w:rsidRDefault="00415D46" w:rsidP="00415D46">
      <w:r>
        <w:tab/>
      </w:r>
      <w:r w:rsidR="005A0A93">
        <w:t>Due to its numerous projections into the hippocampus, t</w:t>
      </w:r>
      <w:r w:rsidRPr="00415D46">
        <w:t>he EC can be</w:t>
      </w:r>
      <w:r w:rsidR="005A0A93">
        <w:t xml:space="preserve"> regarded as the gateway to this region. Within the EC, t</w:t>
      </w:r>
      <w:r w:rsidRPr="00415D46">
        <w:t xml:space="preserve">he lateral </w:t>
      </w:r>
      <w:proofErr w:type="spellStart"/>
      <w:r w:rsidRPr="00415D46">
        <w:t>entorhinal</w:t>
      </w:r>
      <w:proofErr w:type="spellEnd"/>
      <w:r w:rsidRPr="00415D46">
        <w:t xml:space="preserve"> cortex (LEC) is a subdivision that is distinct from the medial </w:t>
      </w:r>
      <w:proofErr w:type="spellStart"/>
      <w:r w:rsidRPr="00415D46">
        <w:t>entorhinal</w:t>
      </w:r>
      <w:proofErr w:type="spellEnd"/>
      <w:r w:rsidRPr="00415D46">
        <w:t xml:space="preserve"> cortex (MEC) on the basis of </w:t>
      </w:r>
      <w:proofErr w:type="spellStart"/>
      <w:r w:rsidRPr="00415D46">
        <w:t>cytoarchitecture</w:t>
      </w:r>
      <w:proofErr w:type="spellEnd"/>
      <w:r w:rsidRPr="00415D46">
        <w:t xml:space="preserve"> and connectivity. </w:t>
      </w:r>
      <w:r w:rsidR="009A060D">
        <w:t xml:space="preserve">A diverse collection of cell types populates the EC, which includes pyramidal cells, stellate cells, amongst others beyond the scope of this thesis. </w:t>
      </w:r>
      <w:r w:rsidRPr="00415D46">
        <w:t xml:space="preserve">As a general rule, the EC sends axons bound for hippocampal targets and receives neocortical input at layers I-III, while it receives hippocampal input and delivers neocortical </w:t>
      </w:r>
      <w:proofErr w:type="spellStart"/>
      <w:r w:rsidRPr="00415D46">
        <w:t>ouputs</w:t>
      </w:r>
      <w:proofErr w:type="spellEnd"/>
      <w:r w:rsidRPr="00415D46">
        <w:t xml:space="preserve"> at layers IV-VI. </w:t>
      </w:r>
      <w:r w:rsidR="005A0A93">
        <w:t>Locally, t</w:t>
      </w:r>
      <w:r w:rsidRPr="00415D46">
        <w:t>he LEC has reciprocal connections with the MEC</w:t>
      </w:r>
      <w:r w:rsidR="005101F4">
        <w:t>.</w:t>
      </w:r>
      <w:r w:rsidRPr="00415D46">
        <w:t xml:space="preserve"> </w:t>
      </w:r>
      <w:r w:rsidR="005101F4">
        <w:t xml:space="preserve">It also shares projections with the </w:t>
      </w:r>
      <w:r w:rsidRPr="00415D46">
        <w:t xml:space="preserve">amygdala, </w:t>
      </w:r>
      <w:proofErr w:type="spellStart"/>
      <w:r w:rsidRPr="00415D46">
        <w:t>perirhinal</w:t>
      </w:r>
      <w:proofErr w:type="spellEnd"/>
      <w:r w:rsidRPr="00415D46">
        <w:t xml:space="preserve"> cortex, </w:t>
      </w:r>
      <w:proofErr w:type="spellStart"/>
      <w:r w:rsidRPr="00415D46">
        <w:t>piriform</w:t>
      </w:r>
      <w:proofErr w:type="spellEnd"/>
      <w:r w:rsidRPr="00415D46">
        <w:t xml:space="preserve"> cortex, </w:t>
      </w:r>
      <w:proofErr w:type="spellStart"/>
      <w:r w:rsidRPr="00415D46">
        <w:t>subicular</w:t>
      </w:r>
      <w:proofErr w:type="spellEnd"/>
      <w:r w:rsidRPr="00415D46">
        <w:t xml:space="preserve">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693D5966" w:rsidR="00415D46" w:rsidRPr="00415D46" w:rsidRDefault="00415D46" w:rsidP="00415D46">
      <w:r>
        <w:lastRenderedPageBreak/>
        <w:tab/>
      </w:r>
      <w:r w:rsidRPr="00415D46">
        <w:t xml:space="preserve">The function of the LEC is unclear, though some hypotheses proposed its role as a relay station for “what” information </w:t>
      </w:r>
      <w:r w:rsidR="005A0A93">
        <w:t>that is</w:t>
      </w:r>
      <w:r w:rsidRPr="00415D46">
        <w:t xml:space="preserv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However, a recent study demonstrated that LEC might also support the</w:t>
      </w:r>
      <w:r w:rsidR="005A0A93">
        <w:t xml:space="preserve"> temporal</w:t>
      </w:r>
      <w:r w:rsidRPr="00415D46">
        <w:t xml:space="preserv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w:t>
      </w:r>
      <w:r w:rsidR="005A0A93">
        <w:t>difficult</w:t>
      </w:r>
      <w:r w:rsidRPr="00415D46">
        <w:t xml:space="preserve"> to decipher, the LEC remains an active area of research.  </w:t>
      </w:r>
    </w:p>
    <w:p w14:paraId="642971AB" w14:textId="79B5F335" w:rsidR="00A31545" w:rsidRDefault="00A31545" w:rsidP="00A45CBA"/>
    <w:p w14:paraId="787B5D0F" w14:textId="457F5F42" w:rsidR="002719A8" w:rsidRDefault="002719A8" w:rsidP="002719A8">
      <w:pPr>
        <w:pStyle w:val="Heading3"/>
      </w:pPr>
      <w:bookmarkStart w:id="17" w:name="_Toc415341937"/>
      <w:r>
        <w:t xml:space="preserve">Medial </w:t>
      </w:r>
      <w:proofErr w:type="spellStart"/>
      <w:r>
        <w:t>entorhinal</w:t>
      </w:r>
      <w:proofErr w:type="spellEnd"/>
      <w:r>
        <w:t xml:space="preserve"> cortex</w:t>
      </w:r>
      <w:bookmarkEnd w:id="17"/>
    </w:p>
    <w:p w14:paraId="3EDC9103" w14:textId="386B64A7" w:rsidR="002719A8" w:rsidRPr="002719A8" w:rsidRDefault="002719A8" w:rsidP="002719A8">
      <w:r>
        <w:tab/>
      </w:r>
      <w:r w:rsidRPr="002719A8">
        <w:t xml:space="preserve">The medial </w:t>
      </w:r>
      <w:proofErr w:type="spellStart"/>
      <w:r w:rsidRPr="002719A8">
        <w:t>entorhinal</w:t>
      </w:r>
      <w:proofErr w:type="spellEnd"/>
      <w:r w:rsidRPr="002719A8">
        <w:t xml:space="preserve"> cortex (MEC), in contrast, receives most of its cortical inputs from the </w:t>
      </w:r>
      <w:proofErr w:type="spellStart"/>
      <w:r w:rsidRPr="002719A8">
        <w:t>postrhinal</w:t>
      </w:r>
      <w:proofErr w:type="spellEnd"/>
      <w:r w:rsidRPr="002719A8">
        <w:t xml:space="preserve"> and </w:t>
      </w:r>
      <w:proofErr w:type="spellStart"/>
      <w:r w:rsidRPr="002719A8">
        <w:t>piriform</w:t>
      </w:r>
      <w:proofErr w:type="spellEnd"/>
      <w:r w:rsidRPr="002719A8">
        <w:t xml:space="preserve"> cortex, but is also connected with the </w:t>
      </w:r>
      <w:proofErr w:type="spellStart"/>
      <w:r w:rsidRPr="002719A8">
        <w:t>retrosplenial</w:t>
      </w:r>
      <w:proofErr w:type="spellEnd"/>
      <w:r w:rsidRPr="002719A8">
        <w:t xml:space="preserve"> 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Its connectivity to these regions has guided researchers towards studying the MEC as a spatial association structure and the supplier of “where” information to complement the “what”</w:t>
      </w:r>
      <w:r w:rsidR="00692E88">
        <w:t xml:space="preserve"> stream from LEC, though this view is an oversimplification </w:t>
      </w:r>
      <w:r w:rsidR="007E7437">
        <w:fldChar w:fldCharType="begin" w:fldLock="1"/>
      </w:r>
      <w:r w:rsidR="007E7437">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mendeley":{"formattedCitation":"(Keene et al., 2016)","plainTextFormattedCitation":"(Keene et al., 2016)","previouslyFormattedCitation":"(Keene et al., 2016)"},"properties":{"noteIndex":0},"schema":"https://github.com/citation-style-language/schema/raw/master/csl-citation.json"}</w:instrText>
      </w:r>
      <w:r w:rsidR="007E7437">
        <w:fldChar w:fldCharType="separate"/>
      </w:r>
      <w:r w:rsidR="007E7437" w:rsidRPr="007E7437">
        <w:rPr>
          <w:noProof/>
        </w:rPr>
        <w:t>(Keene et al., 2016)</w:t>
      </w:r>
      <w:r w:rsidR="007E7437">
        <w:fldChar w:fldCharType="end"/>
      </w:r>
      <w:r w:rsidR="007E7437">
        <w:t xml:space="preserve">. </w:t>
      </w:r>
      <w:r w:rsidR="00692E88">
        <w:t xml:space="preserve"> </w:t>
      </w:r>
      <w:r w:rsidRPr="002719A8">
        <w:t xml:space="preserve"> </w:t>
      </w:r>
    </w:p>
    <w:p w14:paraId="2EB3FAC1" w14:textId="2FFFAAD4"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w:t>
      </w:r>
      <w:r w:rsidRPr="002719A8">
        <w:lastRenderedPageBreak/>
        <w:t xml:space="preserve">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894783">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id":"ITEM-5","itemData":{"DOI":"10.1016/J.NEURON.2015.09.051","ISSN":"0896-6273","abstract":"Hippocampal place cells undergo remapping when the environment is changed. The mechanism of hippocampal remapping remains elusive but spatially modulated cells in the medial entorhinal cortex (MEC) have been identified as a possible contributor. Using pharmacogenetic and optogenetic approaches, we tested the role of MEC cells by examining in mice whether partial inactivation in MEC shifts hippocampal activity to a different subset of place cells with different receptive fields. The pharmacologically selective designer Gi-protein-coupled muscarinic receptor hM4D or the light-responsive microbial proton pump archaerhodopsin (ArchT) was expressed in MEC, and place cells were recorded after application of the inert ligand clozapine-N-oxide (CNO) or light at appropriate wavelengths. CNO or light caused partial inactivation of the MEC. The inactivation was followed by substantial remapping in the hippocampus, without disruption of the spatial firing properties of individual neurons. The results point to MEC input as an element of the mechanism for remapping in place cells.","author":[{"dropping-particle":"","family":"Miao","given":"Chenglin","non-dropping-particle":"","parse-names":false,"suffix":""},{"dropping-particle":"","family":"Cao","given":"Qichen","non-dropping-particle":"","parse-names":false,"suffix":""},{"dropping-particle":"","family":"Ito","given":"Hiroshi T.","non-dropping-particle":"","parse-names":false,"suffix":""},{"dropping-particle":"","family":"Yamahachi","given":"Homare","non-dropping-particle":"","parse-names":false,"suffix":""},{"dropping-particle":"","family":"Witter","given":"Menno P.","non-dropping-particle":"","parse-names":false,"suffix":""},{"dropping-particle":"","family":"Moser","given":"May-Britt","non-dropping-particle":"","parse-names":false,"suffix":""},{"dropping-particle":"","family":"Moser","given":"Edvard I.","non-dropping-particle":"","parse-names":false,"suffix":""}],"container-title":"Neuron","id":"ITEM-5","issue":"3","issued":{"date-parts":[["2015","11","4"]]},"page":"590-603","publisher":"Cell Press","title":"Hippocampal Remapping after Partial Inactivation of the Medial Entorhinal Cortex","type":"article-journal","volume":"88"},"uris":["http://www.mendeley.com/documents/?uuid=29e0350f-384f-3069-9847-0d453e8bf433"]}],"mendeley":{"formattedCitation":"(Hales et al., 2014; Kanter et al., 2017; Miao et al., 2015; Rueckemann et al., 2016; Schlesiger et al., 2015)","plainTextFormattedCitation":"(Hales et al., 2014; Kanter et al., 2017; Miao et al., 2015; Rueckemann et al., 2016; Schlesiger et al., 2015)","previouslyFormattedCitation":"(Hales et al., 2014; Kanter et al., 2017; Miao et al., 2015; Rueckemann et al., 2016; Schlesiger et al., 2015)"},"properties":{"noteIndex":0},"schema":"https://github.com/citation-style-language/schema/raw/master/csl-citation.json"}</w:instrText>
      </w:r>
      <w:r w:rsidRPr="002719A8">
        <w:fldChar w:fldCharType="separate"/>
      </w:r>
      <w:r w:rsidR="007E7437" w:rsidRPr="007E7437">
        <w:rPr>
          <w:noProof/>
        </w:rPr>
        <w:t>(Hales et al., 2014; Kanter et al., 2017; Miao et al., 2015;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4612C64C" w:rsidR="00DC17D7" w:rsidRDefault="00DC17D7" w:rsidP="00DC17D7">
      <w:pPr>
        <w:pStyle w:val="Heading3"/>
      </w:pPr>
      <w:bookmarkStart w:id="18" w:name="_Toc415341938"/>
      <w:r>
        <w:t>Amygdala</w:t>
      </w:r>
      <w:bookmarkEnd w:id="18"/>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w:t>
      </w:r>
      <w:proofErr w:type="spellStart"/>
      <w:r w:rsidRPr="00DC17D7">
        <w:t>glutamatergic</w:t>
      </w:r>
      <w:proofErr w:type="spellEnd"/>
      <w:r w:rsidRPr="00DC17D7">
        <w:t xml:space="preserve"> spiny projection neurons, with the remainder being </w:t>
      </w:r>
      <w:proofErr w:type="spellStart"/>
      <w:r w:rsidRPr="00DC17D7">
        <w:t>GABAergic</w:t>
      </w:r>
      <w:proofErr w:type="spellEnd"/>
      <w:r w:rsidRPr="00DC17D7">
        <w:t xml:space="preserve">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w:t>
      </w:r>
      <w:proofErr w:type="spellStart"/>
      <w:r w:rsidRPr="00DC17D7">
        <w:t>basolateral</w:t>
      </w:r>
      <w:proofErr w:type="spellEnd"/>
      <w:r w:rsidRPr="00DC17D7">
        <w:t xml:space="preserve"> nucleus is reciprocally connected with ventral CA1, </w:t>
      </w:r>
      <w:proofErr w:type="spellStart"/>
      <w:r w:rsidRPr="00DC17D7">
        <w:t>subiculum</w:t>
      </w:r>
      <w:proofErr w:type="spellEnd"/>
      <w:r w:rsidRPr="00DC17D7">
        <w:t>, and medial prefrontal cortex (</w:t>
      </w:r>
      <w:proofErr w:type="spellStart"/>
      <w:r w:rsidRPr="00DC17D7">
        <w:t>mPFC</w:t>
      </w:r>
      <w:proofErr w:type="spellEnd"/>
      <w:r w:rsidRPr="00DC17D7">
        <w:t xml:space="preserve">),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w:t>
      </w:r>
      <w:r w:rsidRPr="00DC17D7">
        <w:lastRenderedPageBreak/>
        <w:t xml:space="preserve">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33E0EBB7" w:rsidR="00DC17D7" w:rsidRPr="00DC17D7" w:rsidRDefault="00DC17D7" w:rsidP="00DC17D7">
      <w:r>
        <w:tab/>
      </w:r>
      <w:r w:rsidRPr="00DC17D7">
        <w:t xml:space="preserve">Numerous mechanisms may be responsible for fear expression and extinction (decrease in fear expression), which involve </w:t>
      </w:r>
      <w:proofErr w:type="spellStart"/>
      <w:r w:rsidRPr="00DC17D7">
        <w:t>amygdalar</w:t>
      </w:r>
      <w:proofErr w:type="spellEnd"/>
      <w:r w:rsidRPr="00DC17D7">
        <w:t xml:space="preserve"> circuitry as well as interactions with othe</w:t>
      </w:r>
      <w:r w:rsidR="00CD1992">
        <w:t xml:space="preserve">r structures such as the </w:t>
      </w:r>
      <w:proofErr w:type="spellStart"/>
      <w:r w:rsidR="00CD1992">
        <w:t>mPFC</w:t>
      </w:r>
      <w:proofErr w:type="spellEnd"/>
      <w:r w:rsidR="00CD1992">
        <w:t xml:space="preserve"> </w:t>
      </w:r>
      <w:r w:rsidRPr="00DC17D7">
        <w:t xml:space="preserve">and the ventral hippocampus. Locally, </w:t>
      </w:r>
      <w:proofErr w:type="spellStart"/>
      <w:r w:rsidRPr="00DC17D7">
        <w:t>amygdalar</w:t>
      </w:r>
      <w:proofErr w:type="spellEnd"/>
      <w:r w:rsidRPr="00DC17D7">
        <w:t xml:space="preserve"> </w:t>
      </w:r>
      <w:proofErr w:type="spellStart"/>
      <w:r w:rsidRPr="00DC17D7">
        <w:t>microcircuitry</w:t>
      </w:r>
      <w:proofErr w:type="spellEnd"/>
      <w:r w:rsidRPr="00DC17D7">
        <w:t xml:space="preserve"> is highly dependent on inhibitory and </w:t>
      </w:r>
      <w:proofErr w:type="spellStart"/>
      <w:r w:rsidRPr="00DC17D7">
        <w:t>disinhibitory</w:t>
      </w:r>
      <w:proofErr w:type="spellEnd"/>
      <w:r w:rsidRPr="00DC17D7">
        <w:t xml:space="preserve">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xml:space="preserve">. Specific projection neurons in the amygdala drive fear expression, and </w:t>
      </w:r>
      <w:proofErr w:type="spellStart"/>
      <w:r w:rsidRPr="00DC17D7">
        <w:t>perisom</w:t>
      </w:r>
      <w:r w:rsidR="0086545E">
        <w:t>atic</w:t>
      </w:r>
      <w:proofErr w:type="spellEnd"/>
      <w:r w:rsidR="0086545E">
        <w:t xml:space="preserve"> inhibition by </w:t>
      </w:r>
      <w:proofErr w:type="spellStart"/>
      <w:r w:rsidR="0086545E">
        <w:t>parvalbumin</w:t>
      </w:r>
      <w:proofErr w:type="spellEnd"/>
      <w:r w:rsidR="0086545E">
        <w:t>-</w:t>
      </w:r>
      <w:r w:rsidRPr="00DC17D7">
        <w:t xml:space="preserve">expressing interneurons </w:t>
      </w:r>
      <w:r w:rsidR="005101F4">
        <w:t>is</w:t>
      </w:r>
      <w:r w:rsidRPr="00DC17D7">
        <w:t xml:space="preserv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17F28A5F" w:rsidR="00DC17D7" w:rsidRPr="00DC17D7" w:rsidRDefault="000C62E0" w:rsidP="00DC17D7">
      <w:r>
        <w:tab/>
      </w:r>
      <w:r w:rsidR="00DC17D7" w:rsidRPr="00DC17D7">
        <w:t xml:space="preserve">In addition to local circuitry, oscillatory dynamics between the amygdala and </w:t>
      </w:r>
      <w:proofErr w:type="spellStart"/>
      <w:r w:rsidR="00DC17D7" w:rsidRPr="00DC17D7">
        <w:t>mPFC</w:t>
      </w:r>
      <w:proofErr w:type="spellEnd"/>
      <w:r w:rsidR="00DC17D7" w:rsidRPr="00DC17D7">
        <w:t>/ventral CA1 also influence fear-associated behavior. The amygdala exhibits a theta rhythm similar to that of the hippocampus, and hippocampal-</w:t>
      </w:r>
      <w:proofErr w:type="spellStart"/>
      <w:r w:rsidR="00DC17D7" w:rsidRPr="00DC17D7">
        <w:t>amygdalar</w:t>
      </w:r>
      <w:proofErr w:type="spellEnd"/>
      <w:r w:rsidR="00DC17D7" w:rsidRPr="00DC17D7">
        <w:t xml:space="preserve"> theta synchrony has been shown to be important for communication between these two regions and consequent freezing behavior </w:t>
      </w:r>
      <w:r w:rsidR="00DC17D7" w:rsidRPr="00DC17D7">
        <w:fldChar w:fldCharType="begin" w:fldLock="1"/>
      </w:r>
      <w:r w:rsidR="004F56DF">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author":[{"dropping-particle":"","family":"Paré","given":"Denis","non-dropping-particle":"","parse-names":false,"suffix":""},{"dropping-particle":"","family":"Pelletier","given":"Joe Guillaume","non-dropping-particle":"","parse-names":false,"suffix":""},{"dropping-particle":"","family":"Collins","given":"Dawn R","non-dropping-particle":"","parse-names":false,"suffix":""}],"container-title":"Trends in Cognitive Sciences","id":"ITEM-3","issue":"7","issued":{"date-parts":[["2002"]]},"title":"Amygdala oscillations and the consolidation of emotional memories","type":"article-journal","volume":"6"},"uris":["http://www.mendeley.com/documents/?uuid=dae3a1f5-d74e-37f1-a878-6cb4f20ebaf6"]}],"mendeley":{"formattedCitation":"(Herry et al., 2008; Paré et al., 2002; Seidenbecher et al., 2003)","plainTextFormattedCitation":"(Herry et al., 2008; Paré et al., 2002; Seidenbecher et al., 2003)","previouslyFormattedCitation":"(Herry et al., 2008; Paré et al., 2002; Seidenbecher et al., 2003)"},"properties":{"noteIndex":0},"schema":"https://github.com/citation-style-language/schema/raw/master/csl-citation.json"}</w:instrText>
      </w:r>
      <w:r w:rsidR="00DC17D7" w:rsidRPr="00DC17D7">
        <w:fldChar w:fldCharType="separate"/>
      </w:r>
      <w:r w:rsidR="00CD1992" w:rsidRPr="00CD1992">
        <w:rPr>
          <w:noProof/>
        </w:rPr>
        <w:t>(Herry et al., 2008; Paré et al., 2002; Seidenbecher et al., 2003)</w:t>
      </w:r>
      <w:r w:rsidR="00DC17D7" w:rsidRPr="00DC17D7">
        <w:fldChar w:fldCharType="end"/>
      </w:r>
      <w:r w:rsidR="00DC17D7" w:rsidRPr="00DC17D7">
        <w:t xml:space="preserve">. Theta entrainment between </w:t>
      </w:r>
      <w:proofErr w:type="spellStart"/>
      <w:r w:rsidR="00DC17D7" w:rsidRPr="00DC17D7">
        <w:t>mPFC</w:t>
      </w:r>
      <w:proofErr w:type="spellEnd"/>
      <w:r w:rsidR="00DC17D7" w:rsidRPr="00DC17D7">
        <w:t xml:space="preserve"> and amygdala is also predictive of 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xml:space="preserve">, though there is an important distinction between two </w:t>
      </w:r>
      <w:proofErr w:type="spellStart"/>
      <w:r w:rsidR="00DC17D7" w:rsidRPr="00DC17D7">
        <w:t>subregions</w:t>
      </w:r>
      <w:proofErr w:type="spellEnd"/>
      <w:r w:rsidR="00DC17D7" w:rsidRPr="00DC17D7">
        <w:t xml:space="preserve"> of the </w:t>
      </w:r>
      <w:proofErr w:type="spellStart"/>
      <w:r w:rsidR="00DC17D7" w:rsidRPr="00DC17D7">
        <w:t>mPFC</w:t>
      </w:r>
      <w:proofErr w:type="spellEnd"/>
      <w:r w:rsidR="00DC17D7" w:rsidRPr="00DC17D7">
        <w:t xml:space="preserve">, </w:t>
      </w:r>
      <w:proofErr w:type="spellStart"/>
      <w:r w:rsidR="00DC17D7" w:rsidRPr="00DC17D7">
        <w:t>infralimbic</w:t>
      </w:r>
      <w:proofErr w:type="spellEnd"/>
      <w:r w:rsidR="00DC17D7" w:rsidRPr="00DC17D7">
        <w:t xml:space="preserve"> (IL) and </w:t>
      </w:r>
      <w:proofErr w:type="spellStart"/>
      <w:r w:rsidR="00DC17D7" w:rsidRPr="00DC17D7">
        <w:t>prelimbic</w:t>
      </w:r>
      <w:proofErr w:type="spellEnd"/>
      <w:r w:rsidR="00DC17D7" w:rsidRPr="00DC17D7">
        <w:t xml:space="preserve"> co</w:t>
      </w:r>
      <w:r w:rsidR="005101F4">
        <w:t>rtex (PL;</w:t>
      </w:r>
      <w:r w:rsidR="00DC17D7" w:rsidRPr="00DC17D7">
        <w:t xml:space="preserve"> </w:t>
      </w:r>
      <w:r w:rsidR="00DC17D7" w:rsidRPr="00DC17D7">
        <w:fldChar w:fldCharType="begin" w:fldLock="1"/>
      </w:r>
      <w:r w:rsidR="00620EC8">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manualFormatting":"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w:t>
      </w:r>
      <w:r w:rsidR="00DC17D7" w:rsidRPr="00DC17D7">
        <w:lastRenderedPageBreak/>
        <w:t xml:space="preserve">fear, whereas IL is recruited after extinction. The specifics behind these oscillatory interactions are still under active investigation. </w:t>
      </w:r>
    </w:p>
    <w:p w14:paraId="3CD33E25" w14:textId="77777777" w:rsidR="00DC17D7" w:rsidRDefault="00DC17D7" w:rsidP="00A45CBA"/>
    <w:p w14:paraId="0289925E" w14:textId="5DCEDC5F" w:rsidR="00B419C8" w:rsidRDefault="00B419C8" w:rsidP="00B419C8">
      <w:pPr>
        <w:pStyle w:val="Heading2"/>
      </w:pPr>
      <w:bookmarkStart w:id="19" w:name="_Toc415341939"/>
      <w:r>
        <w:t>Hippocampal function</w:t>
      </w:r>
      <w:bookmarkEnd w:id="19"/>
    </w:p>
    <w:p w14:paraId="27329ECC" w14:textId="69EA6ED7"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CA4939">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w:t>
      </w:r>
      <w:proofErr w:type="spellStart"/>
      <w:r w:rsidRPr="00B419C8">
        <w:t>allocentric</w:t>
      </w:r>
      <w:proofErr w:type="spellEnd"/>
      <w:r w:rsidRPr="00B419C8">
        <w:t xml:space="preserve"> reference frame, overlaid on a Euclidean coordinate system provided by </w:t>
      </w:r>
      <w:proofErr w:type="spellStart"/>
      <w:r w:rsidRPr="00B419C8">
        <w:t>entorhinal</w:t>
      </w:r>
      <w:proofErr w:type="spellEnd"/>
      <w:r w:rsidRPr="00B419C8">
        <w:t xml:space="preserve"> grid 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However, this mechanism could be extrapolated and generalized to non</w:t>
      </w:r>
      <w:r w:rsidR="00A11411">
        <w:t>-</w:t>
      </w:r>
      <w:r w:rsidRPr="00B419C8">
        <w:t xml:space="preserve">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9A753B">
        <w:t>Generally</w:t>
      </w:r>
      <w:r w:rsidR="002D68BF">
        <w:t xml:space="preserve">, theories converge on a flexible role of the hippocampus for discovering associations across time and space, forecasting </w:t>
      </w:r>
      <w:r w:rsidR="009A753B">
        <w:t xml:space="preserve">future events </w:t>
      </w:r>
      <w:r w:rsidR="002D68BF">
        <w:t xml:space="preserve">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w:t>
      </w:r>
      <w:r w:rsidRPr="00B419C8">
        <w:lastRenderedPageBreak/>
        <w:t xml:space="preserve">broadly review these branches in the context of rodent neurophysiology and how they relate to associative memory. </w:t>
      </w:r>
    </w:p>
    <w:p w14:paraId="57413274" w14:textId="77777777" w:rsidR="00DC17D7" w:rsidRDefault="00DC17D7" w:rsidP="00A45CBA"/>
    <w:p w14:paraId="371B5246" w14:textId="7960D537" w:rsidR="00B2291A" w:rsidRDefault="00B2291A" w:rsidP="00B2291A">
      <w:pPr>
        <w:pStyle w:val="Heading3"/>
      </w:pPr>
      <w:bookmarkStart w:id="20" w:name="_Toc415341940"/>
      <w:r>
        <w:t xml:space="preserve">Place cells and </w:t>
      </w:r>
      <w:proofErr w:type="spellStart"/>
      <w:r>
        <w:t>allocentric</w:t>
      </w:r>
      <w:proofErr w:type="spellEnd"/>
      <w:r>
        <w:t xml:space="preserve"> spatial representation</w:t>
      </w:r>
      <w:bookmarkEnd w:id="20"/>
    </w:p>
    <w:p w14:paraId="1F5F8C21" w14:textId="0C423BAA" w:rsidR="00B2291A" w:rsidRPr="00B2291A" w:rsidRDefault="00B2291A" w:rsidP="00B2291A">
      <w:r>
        <w:tab/>
      </w:r>
      <w:r w:rsidRPr="00B2291A">
        <w:t xml:space="preserve">Edward </w:t>
      </w:r>
      <w:proofErr w:type="spellStart"/>
      <w:r w:rsidRPr="00B2291A">
        <w:t>Tolman</w:t>
      </w:r>
      <w:proofErr w:type="spellEnd"/>
      <w:r w:rsidRPr="00B2291A">
        <w:t xml:space="preserve">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w:t>
      </w:r>
      <w:proofErr w:type="spellStart"/>
      <w:r w:rsidRPr="00B2291A">
        <w:t>Tolman</w:t>
      </w:r>
      <w:proofErr w:type="spellEnd"/>
      <w:r w:rsidRPr="00B2291A">
        <w:t xml:space="preserve">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247EF714" w:rsidR="00B2291A" w:rsidRPr="00B2291A" w:rsidRDefault="00B2291A" w:rsidP="00B2291A">
      <w:r>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w:t>
      </w:r>
      <w:r w:rsidR="009A753B">
        <w:t>across</w:t>
      </w:r>
      <w:r w:rsidRPr="00B2291A">
        <w:t xml:space="preserve">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w:t>
      </w:r>
      <w:r w:rsidR="00212BC2">
        <w:t>rehearsing</w:t>
      </w:r>
      <w:r w:rsidRPr="00B2291A">
        <w:t xml:space="preserve">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w:t>
      </w:r>
      <w:r w:rsidRPr="00B2291A">
        <w:lastRenderedPageBreak/>
        <w:t xml:space="preserve">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0736D55E"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During spatial navigation, temporally compressed place cell sequences depict future trajectories that are enacted shortly after the sequence</w:t>
      </w:r>
      <w:r w:rsidR="00D976EA">
        <w:t>, suggesting that internal planning precedes action</w:t>
      </w:r>
      <w:r w:rsidRPr="00B2291A">
        <w:t xml:space="preserv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mental exploration of space. Early in learning spatial decision tasks, rats will deliberate at the choice point, where they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7E96A733" w:rsidR="008D49D8" w:rsidRDefault="00B2291A" w:rsidP="00B2291A">
      <w:r>
        <w:tab/>
      </w:r>
      <w:r w:rsidRPr="00B2291A">
        <w:t xml:space="preserve">In spite of all the evidence showing the hippocampus is involved in spatial memory, the term “place cell” might be a misnomer. For example, during navigation, </w:t>
      </w:r>
      <w:r w:rsidRPr="00B2291A">
        <w:lastRenderedPageBreak/>
        <w:t xml:space="preserve">hippocampal units disambiguate prospective (and retrospective) turns when the rat is at a spatial location that is shared between different </w:t>
      </w:r>
      <w:r w:rsidR="00D976EA">
        <w:t xml:space="preserve">route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3437D8A0" w:rsidR="00B2291A" w:rsidRPr="00B2291A" w:rsidRDefault="008D49D8" w:rsidP="00B2291A">
      <w:r>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09134A">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mendeley":{"formattedCitation":"(MacDonald et al., 2011; Mau et al., 2018; Modi et al., 2014; Pastalkova et al., 2008; Terada et al., 2017)","plainTextFormattedCitation":"(MacDonald et al., 2011; Mau et al., 2018; Modi et al., 2014; Pastalkova et al., 2008; Terada et al., 2017)","previouslyFormattedCitation":"(MacDonald et al., 2011; Mau et al., 2018; Modi et al., 2014; Pastalkova et al., 2008; Terada et al., 2017)"},"properties":{"noteIndex":0},"schema":"https://github.com/citation-style-language/schema/raw/master/csl-citation.json"}</w:instrText>
      </w:r>
      <w:r w:rsidR="0009134A">
        <w:fldChar w:fldCharType="separate"/>
      </w:r>
      <w:r w:rsidR="0009134A" w:rsidRPr="0009134A">
        <w:rPr>
          <w:noProof/>
        </w:rPr>
        <w:t>(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905E8C">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 (New York, N.Y.)","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2D50E5">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eviously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7E52765E" w:rsidR="00071A04" w:rsidRDefault="00071A04" w:rsidP="00071A04">
      <w:pPr>
        <w:pStyle w:val="Heading3"/>
      </w:pPr>
      <w:bookmarkStart w:id="21" w:name="_Toc415341941"/>
      <w:r>
        <w:t>Theta sequences</w:t>
      </w:r>
      <w:bookmarkEnd w:id="21"/>
    </w:p>
    <w:p w14:paraId="300D23F7" w14:textId="6CC92179"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w:t>
      </w:r>
      <w:r w:rsidRPr="00071A04">
        <w:lastRenderedPageBreak/>
        <w:t xml:space="preserve">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Buzsáki, 2002; Hasselmo, 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F46B39">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id":"ITEM-2","itemData":{"DOI":"10.1152/jn.2000.83.5.2602","ISSN":"0022-3077","PMID":"10805660","abstract":"Previous analysis of the firing of individual rat hippocampal place cells has shown that their firing rate increases when they enter a place field and that their phase of firing relative to the ongoing theta oscillation (7-12 Hz) varies systematically as the rat traverses the place field, a phenomenon termed the theta phase precession. To study the relative contribution of phased-coded and rate-coded information, we reconstructed the animal's position on a linear track using spikes recorded simultaneously from 38 hippocampal neurons. Two previous studies of this kind found no evidence that phase information substantially improves reconstruction accuracy. We have found that reconstruction is improved provided epochs with large, systematic errors are first excluded. With this condition, use of both phase and rate information improves the reconstruction accuracy by &gt;43% as compared with the use of rate information alone. Furthermore, it becomes possible to predict the rat's position on a 204-cm track with very high accuracy (error of &lt;3 cm). The best reconstructions were obtained with more than three phase divisions per theta cycle. These results strengthen the hypothesis that information in rat hippocampal place cells is encoded by the phase of theta at which cells fire.","author":[{"dropping-particle":"","family":"Jensen","given":"Ole","non-dropping-particle":"","parse-names":false,"suffix":""},{"dropping-particle":"","family":"Lisman","given":"John E.","non-dropping-particle":"","parse-names":false,"suffix":""}],"container-title":"Journal of Neurophysiology","id":"ITEM-2","issue":"5","issued":{"date-parts":[["2000","5"]]},"page":"2602-2609","title":"Position Reconstruction From an Ensemble of Hippocampal Place Cells: Contribution of Theta Phase Coding","type":"article-journal","volume":"83"},"uris":["http://www.mendeley.com/documents/?uuid=9881eb16-7d4a-3420-9177-8741f1e5f77f"]}],"mendeley":{"formattedCitation":"(Jensen and Lisman, 2000; Skaggs et al., 1996)","plainTextFormattedCitation":"(Jensen and Lisman, 2000; Skaggs et al., 1996)","previouslyFormattedCitation":"(Jensen and Lisman, 2000; Skaggs et al., 1996)"},"properties":{"noteIndex":0},"schema":"https://github.com/citation-style-language/schema/raw/master/csl-citation.json"}</w:instrText>
      </w:r>
      <w:r w:rsidRPr="00071A04">
        <w:fldChar w:fldCharType="separate"/>
      </w:r>
      <w:r w:rsidR="00631A34" w:rsidRPr="00631A34">
        <w:rPr>
          <w:noProof/>
        </w:rPr>
        <w:t>(Jensen and Lisman, 2000; Skaggs et al., 1996)</w:t>
      </w:r>
      <w:r w:rsidRPr="00071A04">
        <w:fldChar w:fldCharType="end"/>
      </w:r>
      <w:r w:rsidRPr="00071A04">
        <w:t>. Also, because multiple place cells with overlapping fields are undergoing precession simultaneously, place cells with fields early on the track will tend to fire before ones with fields later on the track</w:t>
      </w:r>
      <w:r w:rsidR="00D976EA">
        <w:t xml:space="preserve"> within a single theta cycle</w:t>
      </w:r>
      <w:r w:rsidRPr="00071A04">
        <w:t xml:space="preserve">. Consequently, </w:t>
      </w:r>
      <w:r w:rsidR="00762913">
        <w:t xml:space="preserve">within these theta cycles, </w:t>
      </w:r>
      <w:r w:rsidR="00BD4FB5">
        <w:t xml:space="preserve">packets of </w:t>
      </w:r>
      <w:r w:rsidRPr="00071A04">
        <w:t xml:space="preserve">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2229C09C" w:rsidR="00071A04" w:rsidRPr="00071A04" w:rsidRDefault="00071A04" w:rsidP="00071A04">
      <w:r>
        <w:tab/>
      </w:r>
      <w:r w:rsidRPr="00071A04">
        <w:t xml:space="preserve">Theta sequences are the ordered firing patterns </w:t>
      </w:r>
      <w:r w:rsidR="00896524" w:rsidRPr="00071A04">
        <w:t xml:space="preserve">of a place cell </w:t>
      </w:r>
      <w:r w:rsidR="00BD4FB5">
        <w:t>sub</w:t>
      </w:r>
      <w:r w:rsidR="00896524" w:rsidRPr="00071A04">
        <w:t xml:space="preserve">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w:t>
      </w:r>
      <w:r w:rsidR="005D4B62">
        <w:t>However, r</w:t>
      </w:r>
      <w:r w:rsidR="008F3CE1">
        <w:t xml:space="preserve">ecent work has shown that phase precession can actually be disassociated from theta sequences </w:t>
      </w:r>
      <w:r w:rsidR="008F3CE1">
        <w:fldChar w:fldCharType="begin" w:fldLock="1"/>
      </w:r>
      <w:r w:rsidR="00065B49">
        <w:instrText>ADDIN CSL_CITATION {"citationItems":[{"id":"ITEM-1","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1","issue":"7","issued":{"date-parts":[["2016","7","30"]]},"page":"945-951","publisher":"Nature Publishing Group","title":"Silencing CA3 disrupts temporal coding in the CA1 ensemble","type":"article-journal","volume":"19"},"uris":["http://www.mendeley.com/documents/?uuid=7d3cf05f-61bb-3cd4-8a3a-ffe9d39cd4e3"]},{"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Middleton and McHugh, 2016)","plainTextFormattedCitation":"(Feng et al., 2015; Middleton and McHugh, 2016)","previouslyFormattedCitation":"(Feng et al., 2015; Middleton and McHugh, 2016)"},"properties":{"noteIndex":0},"schema":"https://github.com/citation-style-language/schema/raw/master/csl-citation.json"}</w:instrText>
      </w:r>
      <w:r w:rsidR="008F3CE1">
        <w:fldChar w:fldCharType="separate"/>
      </w:r>
      <w:r w:rsidR="008F3CE1" w:rsidRPr="008F3CE1">
        <w:rPr>
          <w:noProof/>
        </w:rPr>
        <w:t>(Feng et al., 2015; Middleton and McHugh, 2016)</w:t>
      </w:r>
      <w:r w:rsidR="008F3CE1">
        <w:fldChar w:fldCharType="end"/>
      </w:r>
      <w:r w:rsidR="008F3CE1">
        <w:t xml:space="preserve">, and theta sequences </w:t>
      </w:r>
      <w:r w:rsidR="00065B49">
        <w:t xml:space="preserve">in CA1 </w:t>
      </w:r>
      <w:r w:rsidR="008F3CE1">
        <w:t xml:space="preserve">might </w:t>
      </w:r>
      <w:r w:rsidR="005D4B62">
        <w:t xml:space="preserve">instead </w:t>
      </w:r>
      <w:r w:rsidR="00065B49">
        <w:t xml:space="preserve">be coordinated </w:t>
      </w:r>
      <w:r w:rsidR="00065B49">
        <w:lastRenderedPageBreak/>
        <w:t>by</w:t>
      </w:r>
      <w:r w:rsidR="008F3CE1">
        <w:t xml:space="preserve"> CA3 and MEC inputs </w:t>
      </w:r>
      <w:r w:rsidR="00065B49">
        <w:fldChar w:fldCharType="begin" w:fldLock="1"/>
      </w:r>
      <w:r w:rsidR="005D4B62">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id":"ITEM-2","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2","issue":"7","issued":{"date-parts":[["2016","7","30"]]},"page":"945-951","publisher":"Nature Publishing Group","title":"Silencing CA3 disrupts temporal coding in the CA1 ensemble","type":"article-journal","volume":"19"},"uris":["http://www.mendeley.com/documents/?uuid=7d3cf05f-61bb-3cd4-8a3a-ffe9d39cd4e3"]}],"mendeley":{"formattedCitation":"(Middleton and McHugh, 2016; Schlesiger et al., 2015)","plainTextFormattedCitation":"(Middleton and McHugh, 2016; Schlesiger et al., 2015)","previouslyFormattedCitation":"(Middleton and McHugh, 2016; Schlesiger et al., 2015)"},"properties":{"noteIndex":0},"schema":"https://github.com/citation-style-language/schema/raw/master/csl-citation.json"}</w:instrText>
      </w:r>
      <w:r w:rsidR="00065B49">
        <w:fldChar w:fldCharType="separate"/>
      </w:r>
      <w:r w:rsidR="00065B49" w:rsidRPr="00065B49">
        <w:rPr>
          <w:noProof/>
        </w:rPr>
        <w:t>(Middleton and McHugh, 2016; Schlesiger et al., 2015)</w:t>
      </w:r>
      <w:r w:rsidR="00065B49">
        <w:fldChar w:fldCharType="end"/>
      </w:r>
      <w:r w:rsidR="00065B49">
        <w:t xml:space="preserve">. </w:t>
      </w:r>
      <w:r w:rsidR="005D4B62">
        <w:t>Nevertheless, b</w:t>
      </w:r>
      <w:r w:rsidRPr="00071A04">
        <w:t xml:space="preserve">ecause </w:t>
      </w:r>
      <w:r w:rsidR="00BD4FB5">
        <w:t>multiple place fields</w:t>
      </w:r>
      <w:r w:rsidRPr="00071A04">
        <w:t xml:space="preserve"> fit </w:t>
      </w:r>
      <w:r w:rsidR="00BD4FB5">
        <w:t>into</w:t>
      </w:r>
      <w:r w:rsidRPr="00071A04">
        <w:t xml:space="preserve"> single theta cycles, theta sequences are temporally compressed (into milliseconds) </w:t>
      </w:r>
      <w:r w:rsidR="00D976EA">
        <w:t>from</w:t>
      </w:r>
      <w:r w:rsidRPr="00071A04">
        <w:t xml:space="preserve">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005D4B62">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id":"ITEM-4","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4","issue":"5297","issued":{"date-parts":[["1997","1","10"]]},"page":"209-13","title":"A synaptically controlled, associative signal for Hebbian plasticity in hippocampal neurons.","type":"article-journal","volume":"275"},"uris":["http://www.mendeley.com/documents/?uuid=aa735045-d0e8-3c3c-8928-ebd73e0e9a3e"]}],"mendeley":{"formattedCitation":"(Bi and Poo, 1998; Bliss and Collingridge, 1993; Magee and Johnston, 1997; Mehta et al., 2002)","plainTextFormattedCitation":"(Bi and Poo, 1998; Bliss and Collingridge, 1993; Magee and Johnston, 1997; Mehta et al., 2002)","previouslyFormattedCitation":"(Bi and Poo, 1998; Bliss and Collingridge, 1993; Magee and Johnston, 1997; Mehta et al., 2002)"},"properties":{"noteIndex":0},"schema":"https://github.com/citation-style-language/schema/raw/master/csl-citation.json"}</w:instrText>
      </w:r>
      <w:r w:rsidRPr="00071A04">
        <w:fldChar w:fldCharType="separate"/>
      </w:r>
      <w:r w:rsidR="005D4B62" w:rsidRPr="005D4B62">
        <w:rPr>
          <w:noProof/>
        </w:rPr>
        <w:t>(Bi and Poo, 1998; Bliss and Collingridge, 1993; Magee and Johnston, 1997; Mehta et al., 2002)</w:t>
      </w:r>
      <w:r w:rsidRPr="00071A04">
        <w:fldChar w:fldCharType="end"/>
      </w:r>
      <w:r w:rsidRPr="00071A04">
        <w:t xml:space="preserve">. Under this framework, temporally coordinated place cells with adjacent fields </w:t>
      </w:r>
      <w:r w:rsidR="00870850">
        <w:t>can be</w:t>
      </w:r>
      <w:r w:rsidRPr="00071A04">
        <w:t xml:space="preserve"> bound together via </w:t>
      </w:r>
      <w:proofErr w:type="spellStart"/>
      <w:r w:rsidRPr="00071A04">
        <w:t>Hebbian</w:t>
      </w:r>
      <w:proofErr w:type="spellEnd"/>
      <w:r w:rsidRPr="00071A04">
        <w:t xml:space="preserve"> plasticity over learning </w:t>
      </w:r>
      <w:r w:rsidRPr="00071A04">
        <w:fldChar w:fldCharType="begin" w:fldLock="1"/>
      </w:r>
      <w:r w:rsidR="00F46B39">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id":"ITEM-2","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2","issue":"2","issued":{"date-parts":[["2008","2","13"]]},"page":"209-215","publisher":"Nature Publishing Group","title":"Reactivation of experience-dependent cell assembly patterns in the hippocampus","type":"article-journal","volume":"11"},"uris":["http://www.mendeley.com/documents/?uuid=8a59f318-36ba-3ec1-bdb4-dfd028536da7"]}],"mendeley":{"formattedCitation":"(Leibold et al., 2008; O’Neill et al., 2008)","plainTextFormattedCitation":"(Leibold et al., 2008; O’Neill et al., 2008)","previouslyFormattedCitation":"(Leibold et al., 2008; O’Neill et al., 2008)"},"properties":{"noteIndex":0},"schema":"https://github.com/citation-style-language/schema/raw/master/csl-citation.json"}</w:instrText>
      </w:r>
      <w:r w:rsidRPr="00071A04">
        <w:fldChar w:fldCharType="separate"/>
      </w:r>
      <w:r w:rsidR="00F46B39" w:rsidRPr="00F46B39">
        <w:rPr>
          <w:noProof/>
        </w:rPr>
        <w:t>(Leibold et al., 2008; O’Neill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894783">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id":"ITEM-2","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2","issue":"2","issued":{"date-parts":[["2015","2","5"]]},"page":"289-294","title":"Hippocampal theta sequences reflect current goals","type":"article-journal","volume":"18"},"uris":["http://www.mendeley.com/documents/?uuid=23f37271-bc2a-35f5-aa09-4fe80997e800"]},{"id":"ITEM-3","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3","issue":"7447","issued":{"date-parts":[["2013","4","17"]]},"page":"74-79","title":"Hippocampal place-cell sequences depict future paths to remembered goals","type":"article-journal","volume":"497"},"uris":["http://www.mendeley.com/documents/?uuid=ddb2370f-9e7d-35dc-b597-fc5fa23c9c93"]}],"mendeley":{"formattedCitation":"(Gupta et al., 2010; Pfeiffer and Foster, 2013; Wikenheiser and Redish, 2015)","plainTextFormattedCitation":"(Gupta et al., 2010; Pfeiffer and Foster, 2013; Wikenheiser and Redish, 2015)","previouslyFormattedCitation":"(Gupta et al., 2010; Pfeiffer and Foster, 2013; Wikenheiser and Redish, 2015)"},"properties":{"noteIndex":0},"schema":"https://github.com/citation-style-language/schema/raw/master/csl-citation.json"}</w:instrText>
      </w:r>
      <w:r w:rsidR="003E2A0C">
        <w:fldChar w:fldCharType="separate"/>
      </w:r>
      <w:r w:rsidR="00894783" w:rsidRPr="00894783">
        <w:rPr>
          <w:noProof/>
        </w:rPr>
        <w:t>(Gupta et al., 2010; Pfeiffer and Foster, 2013; Wikenheiser and Redish, 2015)</w:t>
      </w:r>
      <w:r w:rsidR="003E2A0C">
        <w:fldChar w:fldCharType="end"/>
      </w:r>
      <w:r w:rsidRPr="00071A04">
        <w:t xml:space="preserve">. This </w:t>
      </w:r>
      <w:r w:rsidR="00A93C65">
        <w:t xml:space="preserve">temporal organization </w:t>
      </w:r>
      <w:r w:rsidRPr="00071A04">
        <w:t xml:space="preserve">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1D043D">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Schmidt et al., 2009)","plainTextFormattedCitation":"(Feng et al., 2015; Schmidt et al., 2009)","previouslyFormattedCitation":"(Feng et al., 2015; Schmidt et al., 2009)"},"properties":{"noteIndex":0},"schema":"https://github.com/citation-style-language/schema/raw/master/csl-citation.json"}</w:instrText>
      </w:r>
      <w:r w:rsidRPr="00071A04">
        <w:fldChar w:fldCharType="separate"/>
      </w:r>
      <w:r w:rsidR="001D043D" w:rsidRPr="001D043D">
        <w:rPr>
          <w:noProof/>
        </w:rPr>
        <w:t>(Feng et al., 2015; Schmidt et al., 2009)</w:t>
      </w:r>
      <w:r w:rsidRPr="00071A04">
        <w:fldChar w:fldCharType="end"/>
      </w:r>
      <w:r w:rsidRPr="00071A04">
        <w:t>. Additionally, under</w:t>
      </w:r>
      <w:r w:rsidR="00C17AE3">
        <w:t xml:space="preserve"> experimentally-defined</w:t>
      </w:r>
      <w:r w:rsidRPr="00071A04">
        <w:t xml:space="preserve">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51A25455" w:rsidR="00071A04" w:rsidRDefault="00071A04" w:rsidP="00071A04">
      <w:r>
        <w:lastRenderedPageBreak/>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w:t>
      </w:r>
      <w:proofErr w:type="spellStart"/>
      <w:r w:rsidRPr="00071A04">
        <w:t>precess</w:t>
      </w:r>
      <w:proofErr w:type="spellEnd"/>
      <w:r w:rsidRPr="00071A04">
        <w:t xml:space="preserve">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to inform upcoming behavior. </w:t>
      </w:r>
    </w:p>
    <w:p w14:paraId="4CF961A2" w14:textId="77777777" w:rsidR="00A93C65" w:rsidRDefault="00A93C65" w:rsidP="00071A04"/>
    <w:p w14:paraId="42D2B85B" w14:textId="0DCF256C" w:rsidR="00071A04" w:rsidRDefault="00071A04" w:rsidP="00071A04">
      <w:pPr>
        <w:pStyle w:val="Heading3"/>
      </w:pPr>
      <w:bookmarkStart w:id="22" w:name="_Toc415341942"/>
      <w:r>
        <w:t>Replay events</w:t>
      </w:r>
      <w:bookmarkEnd w:id="22"/>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2D2F2BBC"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 xml:space="preserve">(O’Keefe and Nadel, </w:t>
      </w:r>
      <w:r w:rsidRPr="00071A04">
        <w:rPr>
          <w:noProof/>
        </w:rPr>
        <w:lastRenderedPageBreak/>
        <w:t>1978)</w:t>
      </w:r>
      <w:r w:rsidRPr="00071A04">
        <w:fldChar w:fldCharType="end"/>
      </w:r>
      <w:r w:rsidRPr="00071A04">
        <w:t xml:space="preserve">. Owing to improvements in electrode array design, </w:t>
      </w:r>
      <w:r w:rsidRPr="00071A04">
        <w:rPr>
          <w:i/>
        </w:rPr>
        <w:t xml:space="preserve">in vivo </w:t>
      </w:r>
      <w:proofErr w:type="spellStart"/>
      <w:r w:rsidRPr="00071A04">
        <w:t>electrophysiologists</w:t>
      </w:r>
      <w:proofErr w:type="spellEnd"/>
      <w:r w:rsidRPr="00071A04">
        <w:t xml:space="preserve">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097F9E">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id":"ITEM-3","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3","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 Skaggs and McNaughton, 1996; Wilson and McNaughton, 1994)","plainTextFormattedCitation":"(O’Neill et al., 2008; Skaggs and McNaughton, 1996; Wilson and McNaughton, 1994)","previouslyFormattedCitation":"(O’Neill et al., 2008; Skaggs and McNaughton, 1996; Wilson and McNaughton, 1994)"},"properties":{"noteIndex":0},"schema":"https://github.com/citation-style-language/schema/raw/master/csl-citation.json"}</w:instrText>
      </w:r>
      <w:r w:rsidRPr="00071A04">
        <w:fldChar w:fldCharType="separate"/>
      </w:r>
      <w:r w:rsidR="00894783" w:rsidRPr="00894783">
        <w:rPr>
          <w:noProof/>
        </w:rPr>
        <w:t>(O’Neill et al., 2008; Skaggs and McNaughton, 1996; Wilson and McNaughton, 1994)</w:t>
      </w:r>
      <w:r w:rsidRPr="00071A04">
        <w:fldChar w:fldCharType="end"/>
      </w:r>
      <w:r w:rsidRPr="00071A04">
        <w:t xml:space="preserve">, implying a consolidation mechanism whereby co-active cells undergo synaptic </w:t>
      </w:r>
      <w:r w:rsidR="00D976EA">
        <w:t>potentiation</w:t>
      </w:r>
      <w:r w:rsidRPr="00071A04">
        <w:t>. As ensemble analyses grew more sophisticated, a link was discovered between these co-activation events and SPW-Rs. CA1 pyramidal cells fired in fast (~</w:t>
      </w:r>
      <w:r w:rsidR="0004040E">
        <w:t>20</w:t>
      </w:r>
      <w:r w:rsidRPr="00071A04">
        <w:t xml:space="preserve"> </w:t>
      </w:r>
      <w:proofErr w:type="spellStart"/>
      <w:r w:rsidRPr="00071A04">
        <w:t>ms</w:t>
      </w:r>
      <w:proofErr w:type="spellEnd"/>
      <w:r w:rsidRPr="00071A04">
        <w:t>), recurring sequences</w:t>
      </w:r>
      <w:r w:rsidR="00023AA5">
        <w:t>,</w:t>
      </w:r>
      <w:r w:rsidRPr="00071A04">
        <w:t xml:space="preserve"> during SWS SPW-Rs</w:t>
      </w:r>
      <w:r w:rsidR="00023AA5">
        <w:t>,</w:t>
      </w:r>
      <w:r w:rsidRPr="00071A04">
        <w:t xml:space="preserve">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These fast sequences during SPW-Rs were termed “replay” events in the sense that they repeatedly replayed previous experiences (usually place field traversals) in sequential order in the absence of external stimuli</w:t>
      </w:r>
      <w:r w:rsidR="00023AA5">
        <w:t xml:space="preserve"> (i.e., during sleep)</w:t>
      </w:r>
      <w:r w:rsidRPr="00071A04">
        <w:t xml:space="preserve">. Later, others found that these replay events occur also during awake SPW-Rs </w:t>
      </w:r>
      <w:r w:rsidR="00A10CB5">
        <w:fldChar w:fldCharType="begin" w:fldLock="1"/>
      </w:r>
      <w:r w:rsidR="003F5980">
        <w:instrText>ADDIN CSL_CITATION {"citationItems":[{"id":"ITEM-1","itemData":{"DOI":"10.1038/nn.2344","ISSN":"1097-6256","abstract":"Hippocampal replay is thought to be essential for the consolidation of event memories. Sleep replay involves the reactivation of stored representations in the absence of specific sensory inputs, whereas awake replay is thought to reflect input from the current environment. Here the authors find that the hippocampus consistently replays past experiences during brief pauses in waking behavior, suggesting a role for waking replay in memory consolidation and retrieval.","author":[{"dropping-particle":"","family":"Karlsson","given":"Mattias P.","non-dropping-particle":"","parse-names":false,"suffix":""},{"dropping-particle":"","family":"Frank","given":"Loren M.","non-dropping-particle":"","parse-names":false,"suffix":""}],"container-title":"Nature Neuroscience","id":"ITEM-1","issue":"7","issued":{"date-parts":[["2009","7","14"]]},"page":"913-918","publisher":"Nature Publishing Group","title":"Awake replay of remote experiences in the hippocampus","type":"article-journal","volume":"12"},"uris":["http://www.mendeley.com/documents/?uuid=744fcae1-fc64-3038-9a4b-e02632171364"]},{"id":"ITEM-2","itemData":{"DOI":"10.1016/j.neuron.2009.07.027","ISSN":"08966273","PMID":"19709631","abstract":"During pauses in exploration, ensembles of place cells in the rat hippocampus re-express firing sequences corresponding to recent spatial experience. Such \"replay\" co-occurs with ripple events: short-lasting (approximately 50-120 ms), high-frequency (approximately 200 Hz) oscillations that are associated with increased hippocampal-cortical communication. In previous studies, rats exploring small environments showed replay anchored to the rat's current location and compressed in time into a single ripple event. Here, we show, using a neural decoding approach, that firing sequences corresponding to long runs through a large environment are replayed with high fidelity and that such replay can begin at remote locations on the track. Extended replay proceeds at a characteristic virtual speed of approximately 8 m/s and remains coherent across trains of ripple events. These results suggest that extended replay is composed of chains of shorter subsequences, which may reflect a strategy for the storage and flexible expression of memories of prolonged experience.","author":[{"dropping-particle":"","family":"Davidson","given":"Thomas J.","non-dropping-particle":"","parse-names":false,"suffix":""},{"dropping-particle":"","family":"Kloosterman","given":"Fabian","non-dropping-particle":"","parse-names":false,"suffix":""},{"dropping-particle":"","family":"Wilson","given":"Matthew A","non-dropping-particle":"","parse-names":false,"suffix":""}],"container-title":"Neuron","id":"ITEM-2","issue":"4","issued":{"date-parts":[["2009","8","27"]]},"page":"497-507","title":"Hippocampal Replay of Extended Experience","type":"article-journal","volume":"63"},"uris":["http://www.mendeley.com/documents/?uuid=2edeffd5-4441-3394-809c-9b874661eb3e"]}],"mendeley":{"formattedCitation":"(Davidson et al., 2009; Karlsson and Frank, 2009)","plainTextFormattedCitation":"(Davidson et al., 2009; Karlsson and Frank, 2009)","previouslyFormattedCitation":"(Davidson et al., 2009; Karlsson and Frank, 2009)"},"properties":{"noteIndex":0},"schema":"https://github.com/citation-style-language/schema/raw/master/csl-citation.json"}</w:instrText>
      </w:r>
      <w:r w:rsidR="00A10CB5">
        <w:fldChar w:fldCharType="separate"/>
      </w:r>
      <w:r w:rsidR="00A10CB5" w:rsidRPr="00A10CB5">
        <w:rPr>
          <w:noProof/>
        </w:rPr>
        <w:t>(Davidson et al., 2009; Karlsson and Frank, 2009)</w:t>
      </w:r>
      <w:r w:rsidR="00A10CB5">
        <w:fldChar w:fldCharType="end"/>
      </w:r>
      <w:r w:rsidR="00A10CB5">
        <w:t xml:space="preserve"> </w:t>
      </w:r>
      <w:r w:rsidRPr="00071A04">
        <w:t xml:space="preserve">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Reverse replay is not to be confused with “</w:t>
      </w:r>
      <w:proofErr w:type="spellStart"/>
      <w:r w:rsidRPr="00071A04">
        <w:t>preplay</w:t>
      </w:r>
      <w:proofErr w:type="spellEnd"/>
      <w:r w:rsidRPr="00071A04">
        <w:t xml:space="preserve">”, which is the phenomenon of hippocampal neurons firing in a preconfigured order, pre-experience, and later firing in a similar order within place cell sequences </w:t>
      </w:r>
      <w:r w:rsidR="00023AA5">
        <w:t>during</w:t>
      </w:r>
      <w:r w:rsidRPr="00071A04">
        <w:t xml:space="preserve">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2B683CA6"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w:t>
      </w:r>
      <w:r w:rsidR="00242705">
        <w:t>s</w:t>
      </w:r>
      <w:r w:rsidRPr="00071A04">
        <w:t xml:space="preserve"> reliably preceded avoidance maneuvers in a fear memory </w:t>
      </w:r>
      <w:r w:rsidRPr="00071A04">
        <w:lastRenderedPageBreak/>
        <w:t xml:space="preserve">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19DD0D45" w:rsidR="00E53802" w:rsidRDefault="00C22381" w:rsidP="00C22381">
      <w:pPr>
        <w:pStyle w:val="Heading3"/>
      </w:pPr>
      <w:bookmarkStart w:id="23" w:name="_Toc415341943"/>
      <w:r>
        <w:t>Behavioral-timescale temporal sequences</w:t>
      </w:r>
      <w:bookmarkEnd w:id="23"/>
    </w:p>
    <w:p w14:paraId="69516AD3" w14:textId="0895CFCF"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w:t>
      </w:r>
      <w:r w:rsidR="00EA5958">
        <w:t>sequential information</w:t>
      </w:r>
      <w:r w:rsidR="00054994">
        <w:t xml:space="preserve">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D43A30">
        <w:t>, or perhaps different functions associated with each (see Chapter Four)</w:t>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EA5958">
        <w:t>constitutively</w:t>
      </w:r>
      <w:r w:rsidR="000F4F8F">
        <w:t xml:space="preserve">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w:t>
      </w:r>
      <w:r w:rsidR="00A46583">
        <w:lastRenderedPageBreak/>
        <w:t xml:space="preserve">timescale, </w:t>
      </w:r>
      <w:r w:rsidR="000D47DF">
        <w:t xml:space="preserve">these cells collectively comprised a </w:t>
      </w:r>
      <w:proofErr w:type="gramStart"/>
      <w:r w:rsidR="000D47DF">
        <w:t>temporally-organized</w:t>
      </w:r>
      <w:proofErr w:type="gramEnd"/>
      <w:r w:rsidR="000D47DF">
        <w:t xml:space="preserve"> sequence initiated by the start of running. </w:t>
      </w:r>
    </w:p>
    <w:p w14:paraId="2DA7FFB6" w14:textId="0789F4FE"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w:t>
      </w:r>
      <w:r w:rsidR="00023AA5">
        <w:t>homage</w:t>
      </w:r>
      <w:r>
        <w:t xml:space="preserve"> to well-known “place cells” </w:t>
      </w:r>
      <w:r>
        <w:fldChar w:fldCharType="begin" w:fldLock="1"/>
      </w:r>
      <w:r w:rsidR="008560AE">
        <w:instrText>ADDIN CSL_CITATION {"citationItems":[{"id":"ITEM-1","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6","19"]]},"page":"1090-1101","title":"Hippocampal \"Time Cells\": Time versus Path Integration","type":"article-journal","volume":"78"},"uris":["http://www.mendeley.com/documents/?uuid=c0e2aa60-bcf4-430b-bd65-0c02f2566176"]},{"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872A2C" w:rsidRPr="00872A2C">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w:t>
      </w:r>
      <w:r w:rsidR="00151663">
        <w:t>feedback</w:t>
      </w:r>
      <w:r w:rsidR="00153076">
        <w:t xml:space="preserve">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eural sequences</w:t>
      </w:r>
      <w:r w:rsidR="006B7184">
        <w:t xml:space="preserve"> over a delay period might </w:t>
      </w:r>
      <w:r w:rsidR="00087333">
        <w:t xml:space="preserve">simply </w:t>
      </w:r>
      <w:r w:rsidR="00EA5958">
        <w:t>reflect the</w:t>
      </w:r>
      <w:r w:rsidR="00087333">
        <w:t xml:space="preserve"> progression of network states that </w:t>
      </w:r>
      <w:r w:rsidR="00DA58D6">
        <w:t xml:space="preserve">construct predictive models about the outside world </w:t>
      </w:r>
      <w:r w:rsidR="00DA58D6">
        <w:fldChar w:fldCharType="begin" w:fldLock="1"/>
      </w:r>
      <w:r w:rsidR="00412410">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Friston and Buzsáki, 2016; Wallenstein et al., 1998)","plainTextFormattedCitation":"(Friston and Buzsáki, 2016; Wallenstein et al., 1998)","previouslyFormattedCitation":"(Friston and Buzsáki, 2016; Wallenstein et al., 1998)"},"properties":{"noteIndex":0},"schema":"https://github.com/citation-style-language/schema/raw/master/csl-citation.json"}</w:instrText>
      </w:r>
      <w:r w:rsidR="00DA58D6">
        <w:fldChar w:fldCharType="separate"/>
      </w:r>
      <w:r w:rsidR="00097F9E" w:rsidRPr="00097F9E">
        <w:rPr>
          <w:noProof/>
        </w:rPr>
        <w:t>(Friston and Buzsáki, 2016; Wallenstein et al., 1998)</w:t>
      </w:r>
      <w:r w:rsidR="00DA58D6">
        <w:fldChar w:fldCharType="end"/>
      </w:r>
      <w:r w:rsidR="00DA58D6">
        <w:t xml:space="preserve">, namely the expectations of what would occur post-delay. </w:t>
      </w:r>
      <w:r w:rsidR="005637FA">
        <w:t xml:space="preserve">Regardless, both views </w:t>
      </w:r>
      <w:r w:rsidR="00764A5E">
        <w:t xml:space="preserve">emphasize the importance of time as an organizing principle </w:t>
      </w:r>
      <w:r w:rsidR="00023AA5">
        <w:t>upon</w:t>
      </w:r>
      <w:r w:rsidR="00764A5E">
        <w:t xml:space="preserve"> which the</w:t>
      </w:r>
      <w:r w:rsidR="008927B2">
        <w:t>se sequences are built</w:t>
      </w:r>
      <w:r w:rsidR="00764A5E">
        <w:t xml:space="preserve">. </w:t>
      </w:r>
    </w:p>
    <w:p w14:paraId="692215D9" w14:textId="03D2C4F8" w:rsidR="00A47602" w:rsidRDefault="00D15D3D" w:rsidP="00B021DA">
      <w:r>
        <w:lastRenderedPageBreak/>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151663">
        <w:t xml:space="preserve">in the outside world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rsidR="00151663">
        <w:t>Importantly, behavioral-</w:t>
      </w:r>
      <w:r>
        <w:t xml:space="preserve">timescale time cell sequences do not emerge </w:t>
      </w:r>
      <w:r>
        <w:rPr>
          <w:i/>
        </w:rPr>
        <w:t>de novo</w:t>
      </w:r>
      <w:r w:rsidR="003C67AC">
        <w:t xml:space="preserve"> (though </w:t>
      </w:r>
      <w:proofErr w:type="spellStart"/>
      <w:r w:rsidR="003C67AC">
        <w:t>preplay</w:t>
      </w:r>
      <w:proofErr w:type="spellEnd"/>
      <w:r w:rsidR="003C67AC">
        <w:t xml:space="preserve">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Increased network correlations are seen between cells that eventually enter the sequence, suggesting that plasticity con</w:t>
      </w:r>
      <w:r w:rsidR="00DE5AFB">
        <w:t>tributes to stabilizing temporal sequences</w:t>
      </w:r>
      <w:r>
        <w:t xml:space="preserve">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47DB1697"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w:t>
      </w:r>
      <w:r w:rsidR="00151663">
        <w:t xml:space="preserve">internal </w:t>
      </w:r>
      <w:r>
        <w:t xml:space="preserve">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w:t>
      </w:r>
      <w:r>
        <w:lastRenderedPageBreak/>
        <w:t xml:space="preserve">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w:t>
      </w:r>
      <w:r w:rsidR="00DE5AFB">
        <w:t>in</w:t>
      </w:r>
      <w:r w:rsidR="00A91F12">
        <w:t xml:space="preserve">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w:t>
      </w:r>
      <w:r w:rsidR="00DE5AFB">
        <w:t>in</w:t>
      </w:r>
      <w:r w:rsidR="00CF047B">
        <w:t xml:space="preserve"> a </w:t>
      </w:r>
      <w:r w:rsidR="0041749E">
        <w:t xml:space="preserve">goal seeking task, </w:t>
      </w:r>
      <w:r w:rsidR="00485187">
        <w:t>different</w:t>
      </w:r>
      <w:r w:rsidR="0041749E">
        <w:t xml:space="preserve"> </w:t>
      </w:r>
      <w:r w:rsidR="00DE5AFB">
        <w:t>task demands</w:t>
      </w:r>
      <w:r w:rsidR="0041749E">
        <w:t xml:space="preserve"> </w:t>
      </w:r>
      <w:r w:rsidR="00023AA5">
        <w:t xml:space="preserve">also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F6A30D7"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proofErr w:type="spellStart"/>
      <w:r w:rsidR="00AA0CF6">
        <w:t>Muscimol</w:t>
      </w:r>
      <w:proofErr w:type="spellEnd"/>
      <w:r w:rsidR="00AA0CF6">
        <w:t xml:space="preserve"> inactivation of </w:t>
      </w:r>
      <w:r w:rsidR="00023AA5">
        <w:t xml:space="preserve">the </w:t>
      </w:r>
      <w:r w:rsidR="00AA0CF6">
        <w:t xml:space="preserve">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w:t>
      </w:r>
      <w:proofErr w:type="spellStart"/>
      <w:r w:rsidR="00655494">
        <w:t>tempo</w:t>
      </w:r>
      <w:r w:rsidR="00AA0CF6">
        <w:t>r</w:t>
      </w:r>
      <w:r w:rsidR="00655494">
        <w:t>o</w:t>
      </w:r>
      <w:r w:rsidR="00AA0CF6">
        <w:t>ammonic</w:t>
      </w:r>
      <w:proofErr w:type="spellEnd"/>
      <w:r w:rsidR="00AA0CF6">
        <w:t xml:space="preserve"> pathway. </w:t>
      </w:r>
      <w:r w:rsidR="00A04125">
        <w:t xml:space="preserve">With the advent of </w:t>
      </w:r>
      <w:proofErr w:type="spellStart"/>
      <w:r w:rsidR="00A04125">
        <w:t>holographically</w:t>
      </w:r>
      <w:proofErr w:type="spellEnd"/>
      <w:r w:rsidR="00A04125">
        <w:t xml:space="preserve">-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w:t>
      </w:r>
      <w:r w:rsidR="004F56DF">
        <w:t>excitation</w:t>
      </w:r>
      <w:r w:rsidR="00A04125">
        <w:t xml:space="preserve">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699368D" w:rsidR="00581067" w:rsidRPr="00071A04" w:rsidRDefault="00581067" w:rsidP="00581067">
      <w:pPr>
        <w:pStyle w:val="Heading3"/>
      </w:pPr>
      <w:bookmarkStart w:id="24" w:name="_Toc415341944"/>
      <w:r>
        <w:lastRenderedPageBreak/>
        <w:t>Population “drift” and instability</w:t>
      </w:r>
      <w:bookmarkEnd w:id="24"/>
    </w:p>
    <w:p w14:paraId="6622B125" w14:textId="3AFE770C"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albeit using electrode recordings which are susceptible to physical drift through tissue</w:t>
      </w:r>
      <w:r w:rsidR="00023AA5">
        <w:t>,</w:t>
      </w:r>
      <w:r w:rsidR="004F56DF">
        <w:t xml:space="preserve"> directing impacting cell retention</w:t>
      </w:r>
      <w:r w:rsidR="0028206E">
        <w:t xml:space="preserve">. </w:t>
      </w:r>
      <w:r w:rsidR="00023AA5">
        <w:t>Fortunately, r</w:t>
      </w:r>
      <w:r w:rsidR="0028206E">
        <w:t xml:space="preserve">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w:t>
      </w:r>
      <w:r w:rsidR="00EA38A2">
        <w:t xml:space="preserve">just </w:t>
      </w:r>
      <w:r w:rsidR="00957891">
        <w:t xml:space="preserve">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412410">
        <w:t xml:space="preserve">More advanced microscopy found comparable results at 40% turnover within four days </w:t>
      </w:r>
      <w:r w:rsidR="00412410">
        <w:fldChar w:fldCharType="begin" w:fldLock="1"/>
      </w:r>
      <w:r w:rsidR="001956AB">
        <w:instrText>ADDIN CSL_CITATION {"citationItems":[{"id":"ITEM-1","itemData":{"DOI":"10.7554/eLife.34700","ISSN":"2050-084X","abstract":"&lt;p&gt;Rewiring neural circuits by the formation and elimination of synapses is thought to be a key cellular mechanism of learning and memory in the mammalian brain. Dendritic spines are the postsynaptic structural component of excitatory synapses, and their experience-dependent plasticity has been extensively studied in mouse superficial cortex using two-photon microscopy in vivo. By contrast, very little is known about spine plasticity in the hippocampus, which is the archetypical memory center of the brain, mostly because it is difficult to visualize dendritic spines in this deeply embedded structure with sufficient spatial resolution. We developed chronic 2P-STED microscopy in mouse hippocampus, using a ‘hippocampal window’ based on resection of cortical tissue and a long working distance objective for optical access. We observed a two-fold higher spine density than previous studies and measured a spine turnover of ~40% within 4 days, which depended on spine size. We thus provide direct evidence for a high level of structural rewiring of synaptic circuits and new insights into the structure-dynamics relationship of hippocampal spines. Having established chronic super-resolution microscopy in the hippocampus in vivo, our study enables longitudinal and correlative analyses of nanoscale neuroanatomical structures with genetic, molecular and behavioral experiments.&lt;/p&gt;","author":[{"dropping-particle":"","family":"Pfeiffer","given":"Thomas","non-dropping-particle":"","parse-names":false,"suffix":""},{"dropping-particle":"","family":"Poll","given":"Stefanie","non-dropping-particle":"","parse-names":false,"suffix":""},{"dropping-particle":"","family":"Bancelin","given":"Stephane","non-dropping-particle":"","parse-names":false,"suffix":""},{"dropping-particle":"","family":"Angibaud","given":"Julie","non-dropping-particle":"","parse-names":false,"suffix":""},{"dropping-particle":"","family":"Inavalli","given":"VVG Krishna","non-dropping-particle":"","parse-names":false,"suffix":""},{"dropping-particle":"","family":"Keppler","given":"Kevin","non-dropping-particle":"","parse-names":false,"suffix":""},{"dropping-particle":"","family":"Mittag","given":"Manuel","non-dropping-particle":"","parse-names":false,"suffix":""},{"dropping-particle":"","family":"Fuhrmann","given":"Martin","non-dropping-particle":"","parse-names":false,"suffix":""},{"dropping-particle":"","family":"Nägerl","given":"U Valentin","non-dropping-particle":"","parse-names":false,"suffix":""}],"container-title":"eLife","id":"ITEM-1","issued":{"date-parts":[["2018","6","22"]]},"title":"Chronic 2P-STED imaging reveals high turnover of dendritic spines in the hippocampus in vivo","type":"article-journal","volume":"7"},"uris":["http://www.mendeley.com/documents/?uuid=39e9ed85-e956-38ff-a670-c4b309a66c5b"]}],"mendeley":{"formattedCitation":"(Pfeiffer et al., 2018)","plainTextFormattedCitation":"(Pfeiffer et al., 2018)","previouslyFormattedCitation":"(Pfeiffer et al., 2018)"},"properties":{"noteIndex":0},"schema":"https://github.com/citation-style-language/schema/raw/master/csl-citation.json"}</w:instrText>
      </w:r>
      <w:r w:rsidR="00412410">
        <w:fldChar w:fldCharType="separate"/>
      </w:r>
      <w:r w:rsidR="00412410" w:rsidRPr="00412410">
        <w:rPr>
          <w:noProof/>
        </w:rPr>
        <w:t>(Pfeiffer et al., 2018)</w:t>
      </w:r>
      <w:r w:rsidR="00412410">
        <w:fldChar w:fldCharType="end"/>
      </w:r>
      <w:r w:rsidR="00412410">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A10CB5">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10CB5">
        <w:rPr>
          <w:rFonts w:ascii="Lucida Sans Unicode" w:hAnsi="Lucida Sans Unicode" w:cs="Lucida Sans Unicode"/>
        </w:rPr>
        <w:instrText>∼</w:instrText>
      </w:r>
      <w:r w:rsidR="00A10CB5">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id":"ITEM-4","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4","issued":{"date-parts":[["2015","12","18"]]},"page":"e12247","publisher":"eLife Sciences Publications Limited","title":"Hippocampal ensemble dynamics timestamp events in long-term memory.","type":"article-journal","volume":"4"},"uris":["http://www.mendeley.com/documents/?uuid=532d97d6-6c5f-48a3-9e56-38e39368f238"]}],"mendeley":{"formattedCitation":"(Kinsky et al., 2018; Mau et al., 2018; Rubin et al., 2015; Ziv et al., 2013)","plainTextFormattedCitation":"(Kinsky et al., 2018; Mau et al., 2018; Rubin et al., 2015; Ziv et al., 2013)","previouslyFormattedCitation":"(Kinsky et al., 2018; Mau et al., 2018; Rubin et al., 2015; Ziv et al., 2013)"},"properties":{"noteIndex":0},"schema":"https://github.com/citation-style-language/schema/raw/master/csl-citation.json"}</w:instrText>
      </w:r>
      <w:r w:rsidR="009326F1">
        <w:fldChar w:fldCharType="separate"/>
      </w:r>
      <w:r w:rsidR="00EA38A2" w:rsidRPr="00EA38A2">
        <w:rPr>
          <w:noProof/>
        </w:rPr>
        <w:t>(Kinsky et al., 2018; Mau et al., 2018; Rubin et al., 2015;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137DA10A" w:rsidR="001A02FD" w:rsidRDefault="00D439EB" w:rsidP="001A02FD">
      <w:pPr>
        <w:pStyle w:val="BUMainText"/>
      </w:pPr>
      <w:r>
        <w:tab/>
        <w:t xml:space="preserve">Interestingly, these dynamics might support the formation of temporal associations. In a task involving repeated presentations of odors, hippocampal activity </w:t>
      </w:r>
      <w:r>
        <w:lastRenderedPageBreak/>
        <w:t xml:space="preserve">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w:t>
      </w:r>
      <w:r w:rsidR="004F56DF">
        <w:t>“temporal context model”,</w:t>
      </w:r>
      <w:r>
        <w:t xml:space="preserve">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F3728F">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plainTextFormattedCitation":"(Cai et al., 2016; Rashid et al., 2016)","previouslyFormattedCitation":"(Cai et al., 2016; Rashid et al., 2016)"},"properties":{"noteIndex":0},"schema":"https://github.com/citation-style-language/schema/raw/master/csl-citation.json"}</w:instrText>
      </w:r>
      <w:r w:rsidR="00E17866">
        <w:fldChar w:fldCharType="separate"/>
      </w:r>
      <w:r w:rsidR="004F56DF" w:rsidRPr="004F56DF">
        <w:rPr>
          <w:noProof/>
        </w:rPr>
        <w:t>(Cai et al., 2016; Rashid et al., 2016)</w:t>
      </w:r>
      <w:r w:rsidR="00E17866">
        <w:fldChar w:fldCharType="end"/>
      </w:r>
      <w:r w:rsidR="00E17866">
        <w:t xml:space="preserve">. </w:t>
      </w:r>
      <w:r w:rsidR="00520369">
        <w:t>Similar population drift has</w:t>
      </w:r>
      <w:r w:rsidR="004F56DF">
        <w:t xml:space="preserve"> also</w:t>
      </w:r>
      <w:r w:rsidR="00520369">
        <w:t xml:space="preserve">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4F56DF">
        <w:t xml:space="preserve">, though it remains unclear whether the LEC is inheriting </w:t>
      </w:r>
      <w:r w:rsidR="00412410">
        <w:t xml:space="preserve">from </w:t>
      </w:r>
      <w:r w:rsidR="004F56DF">
        <w:t>or delivering this signal to CA1</w:t>
      </w:r>
      <w:r w:rsidR="00520369">
        <w:t xml:space="preserve">. </w:t>
      </w:r>
      <w:r w:rsidR="00EE3BBD">
        <w:t>Additionally, this effect is also apparent in human participants</w:t>
      </w:r>
      <w:r w:rsidR="00151663">
        <w:t xml:space="preserve"> actively recalling specific events</w:t>
      </w:r>
      <w:r w:rsidR="00EE3BBD">
        <w:t xml:space="preserve"> </w:t>
      </w:r>
      <w:r w:rsidR="00EE3BBD">
        <w:fldChar w:fldCharType="begin" w:fldLock="1"/>
      </w:r>
      <w:r w:rsidR="00F91DF5">
        <w:instrText>ADDIN CSL_CITATION {"citationItems":[{"id":"ITEM-1","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1","issue":"46","issued":{"date-parts":[["2010","11","17"]]},"page":"15558-65","publisher":"Society for Neuroscience","title":"Prefrontal and medial temporal lobe activity at encoding predicts temporal context memory.","type":"article-journal","volume":"30"},"uris":["http://www.mendeley.com/documents/?uuid=1a9c82c6-47b1-3c19-9d7b-f09c178704a3"]},{"id":"ITEM-2","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2","issue":"35","issued":{"date-parts":[["2015"]]},"page":"11078–11083","title":"Human hippocampus represents space and time during retrieval of real-world memories","type":"article-journal","volume":"112"},"uris":["http://www.mendeley.com/documents/?uuid=91f60a95-97e5-3b4f-9924-3caec62ed245"]}],"mendeley":{"formattedCitation":"(Jenkins and Ranganath, 2010; Nielson et al., 2015)","plainTextFormattedCitation":"(Jenkins and Ranganath, 2010; Nielson et al., 2015)","previouslyFormattedCitation":"(Jenkins and Ranganath, 2010; Nielson et al., 2015)"},"properties":{"noteIndex":0},"schema":"https://github.com/citation-style-language/schema/raw/master/csl-citation.json"}</w:instrText>
      </w:r>
      <w:r w:rsidR="00EE3BBD">
        <w:fldChar w:fldCharType="separate"/>
      </w:r>
      <w:r w:rsidR="00EE3BBD" w:rsidRPr="00EE3BBD">
        <w:rPr>
          <w:noProof/>
        </w:rPr>
        <w:t>(Jenkins and Ranganath, 2010; Nielson et al., 2015)</w:t>
      </w:r>
      <w:r w:rsidR="00EE3BBD">
        <w:fldChar w:fldCharType="end"/>
      </w:r>
      <w:r w:rsidR="00EE3BBD">
        <w:t>.</w:t>
      </w:r>
    </w:p>
    <w:p w14:paraId="7C511239" w14:textId="394BB253" w:rsidR="003C6278" w:rsidRDefault="005572B9" w:rsidP="001A02FD">
      <w:pPr>
        <w:pStyle w:val="BUMainText"/>
      </w:pPr>
      <w:r>
        <w:tab/>
        <w:t xml:space="preserve">Population drift </w:t>
      </w:r>
      <w:r w:rsidR="00021117">
        <w:t xml:space="preserve">might also be useful for </w:t>
      </w:r>
      <w:r w:rsidR="00BE7327">
        <w:t>assembling</w:t>
      </w:r>
      <w:r w:rsidR="00E17866">
        <w:t xml:space="preserve"> neuronal ensembles </w:t>
      </w:r>
      <w:r w:rsidR="00BE7327">
        <w:t xml:space="preserve">and binding them </w:t>
      </w:r>
      <w:r w:rsidR="00E17866">
        <w:t xml:space="preserve">to specific experiences. </w:t>
      </w:r>
      <w:r w:rsidR="001069F1">
        <w:t>Because the population</w:t>
      </w:r>
      <w:r w:rsidR="00E17866">
        <w:t xml:space="preserve"> state is constantly shifting, new cells ramping up their excitability may be recruited to join the </w:t>
      </w:r>
      <w:r w:rsidR="001069F1">
        <w:t xml:space="preserve">network </w:t>
      </w:r>
      <w:r w:rsidR="008E1172">
        <w:t>via 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w:t>
      </w:r>
      <w:r w:rsidR="00026E42">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lastRenderedPageBreak/>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w:t>
      </w:r>
      <w:r w:rsidR="00EA38A2">
        <w:t>Fittingly,</w:t>
      </w:r>
      <w:r w:rsidR="003C6278">
        <w:t xml:space="preserve"> cells </w:t>
      </w:r>
      <w:r w:rsidR="00107735">
        <w:t>that are highly active in</w:t>
      </w:r>
      <w:r w:rsidR="003C6278">
        <w:t xml:space="preserve">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38614F">
        <w:t xml:space="preserve">Evidently, much remains </w:t>
      </w:r>
      <w:r w:rsidR="00026E42">
        <w:t>un</w:t>
      </w:r>
      <w:r w:rsidR="0038614F">
        <w:t xml:space="preserve">known </w:t>
      </w:r>
      <w:r w:rsidR="00026E42">
        <w:t>in regards to</w:t>
      </w:r>
      <w:r w:rsidR="0038614F">
        <w:t xml:space="preserve">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A616CE8" w:rsidR="00791795" w:rsidRDefault="00791795" w:rsidP="00791795">
      <w:pPr>
        <w:pStyle w:val="Heading3"/>
      </w:pPr>
      <w:bookmarkStart w:id="25" w:name="_Toc415341945"/>
      <w:r>
        <w:t>“Engrams”</w:t>
      </w:r>
      <w:bookmarkEnd w:id="25"/>
    </w:p>
    <w:p w14:paraId="26749A09" w14:textId="05063BC7" w:rsidR="00254250" w:rsidRDefault="00791795" w:rsidP="001A02FD">
      <w:pPr>
        <w:pStyle w:val="BUMainText"/>
      </w:pPr>
      <w:r>
        <w:tab/>
      </w:r>
      <w:r w:rsidR="009E09E1">
        <w:t xml:space="preserve">Richard </w:t>
      </w:r>
      <w:proofErr w:type="spellStart"/>
      <w:r w:rsidR="009E09E1">
        <w:t>Semon</w:t>
      </w:r>
      <w:proofErr w:type="spellEnd"/>
      <w:r w:rsidR="009E09E1">
        <w:t xml:space="preserve">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w:t>
      </w:r>
      <w:proofErr w:type="spellStart"/>
      <w:r w:rsidR="009E09E1">
        <w:t>Engraphy</w:t>
      </w:r>
      <w:proofErr w:type="spellEnd"/>
      <w:r w:rsidR="009E09E1">
        <w:t xml:space="preserve">, which states that the </w:t>
      </w:r>
      <w:r w:rsidR="00EC429B">
        <w:t xml:space="preserve">engram endures as the material storage site of memory. Second was the Law of </w:t>
      </w:r>
      <w:proofErr w:type="spellStart"/>
      <w:r w:rsidR="00EC429B">
        <w:t>Ecphory</w:t>
      </w:r>
      <w:proofErr w:type="spellEnd"/>
      <w:r w:rsidR="00EC429B">
        <w:t xml:space="preserve">, which states that the engram is capable of retrieving an </w:t>
      </w:r>
      <w:proofErr w:type="gramStart"/>
      <w:r w:rsidR="00EC429B">
        <w:t>experience</w:t>
      </w:r>
      <w:proofErr w:type="gramEnd"/>
      <w:r w:rsidR="00EC429B">
        <w:t xml:space="preserve"> based on partial presentation of cues.</w:t>
      </w:r>
      <w:r w:rsidR="009E09E1">
        <w:t xml:space="preserve"> </w:t>
      </w:r>
      <w:r w:rsidR="00EC429B">
        <w:t xml:space="preserve">At the time, there was no basis for how engrams could be manifested in the brain. However, Donald </w:t>
      </w:r>
      <w:proofErr w:type="spellStart"/>
      <w:r w:rsidR="00EC429B">
        <w:t>Hebb</w:t>
      </w:r>
      <w:proofErr w:type="spellEnd"/>
      <w:r w:rsidR="00EC429B">
        <w:t xml:space="preserve">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by virtue of strengthening synaptic connections</w:t>
      </w:r>
      <w:r w:rsidR="00151663">
        <w:t xml:space="preserve"> through biochemical cascades</w:t>
      </w:r>
      <w:r w:rsidR="00A666D5">
        <w:t xml:space="preserve">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Bliss and Collingridge, 1993; 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6D0B6F7C" w:rsidR="00186F7A" w:rsidRDefault="00254250" w:rsidP="001A02FD">
      <w:pPr>
        <w:pStyle w:val="BUMainText"/>
      </w:pPr>
      <w:r>
        <w:lastRenderedPageBreak/>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w:t>
      </w:r>
      <w:proofErr w:type="spellStart"/>
      <w:r w:rsidR="00EC429B">
        <w:t>Lashley</w:t>
      </w:r>
      <w:proofErr w:type="spellEnd"/>
      <w:r w:rsidR="00EC429B">
        <w:t xml:space="preserve"> fail to locate engram cells? </w:t>
      </w:r>
      <w:r w:rsidR="00A666D5">
        <w:t xml:space="preserve">One possibility was that his lesions lacked the resolution to detect these highly specific populations. </w:t>
      </w:r>
      <w:r w:rsidR="00BB539C">
        <w:t xml:space="preserve">Instead, in </w:t>
      </w:r>
      <w:proofErr w:type="spellStart"/>
      <w:r w:rsidR="00BB539C">
        <w:t>Lashley’s</w:t>
      </w:r>
      <w:proofErr w:type="spellEnd"/>
      <w:r w:rsidR="00BB539C">
        <w:t xml:space="preserve"> experiments, memory performance </w:t>
      </w:r>
      <w:r w:rsidR="002016B0">
        <w:t xml:space="preserve">negatively </w:t>
      </w:r>
      <w:r w:rsidR="00BB539C">
        <w:t xml:space="preserve">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w:t>
      </w:r>
      <w:r w:rsidR="00EA38A2">
        <w:t>genetic</w:t>
      </w:r>
      <w:r w:rsidR="00F954DD">
        <w:t xml:space="preserve"> lab</w:t>
      </w:r>
      <w:r w:rsidR="00186F7A">
        <w:t>eling and targeting strategies</w:t>
      </w:r>
      <w:r w:rsidR="00226048">
        <w:t xml:space="preserve"> </w:t>
      </w:r>
      <w:r w:rsidR="00EA38A2">
        <w:t>plus</w:t>
      </w:r>
      <w:r w:rsidR="000D4B69">
        <w:t xml:space="preserve">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6E352470" w:rsidR="00CA2086" w:rsidRDefault="00A666D5" w:rsidP="001A02FD">
      <w:pPr>
        <w:pStyle w:val="BUMainText"/>
      </w:pPr>
      <w:r>
        <w:tab/>
      </w:r>
      <w:r w:rsidR="00DE793C">
        <w:t xml:space="preserve">In recent years, sophisticated genetic tagging protocols have enabled the </w:t>
      </w:r>
      <w:r w:rsidR="00EA38A2">
        <w:t>identification</w:t>
      </w:r>
      <w:r w:rsidR="00DE793C">
        <w:t xml:space="preserve">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w:t>
      </w:r>
      <w:r w:rsidR="00B6690C">
        <w:t>to enable</w:t>
      </w:r>
      <w:r w:rsidR="003A73F7">
        <w:t xml:space="preserve"> fluorescent labeling and </w:t>
      </w:r>
      <w:r w:rsidR="00B6690C">
        <w:t xml:space="preserve">subsequent </w:t>
      </w:r>
      <w:r w:rsidR="003A73F7">
        <w:t xml:space="preserve">manipulation via </w:t>
      </w:r>
      <w:proofErr w:type="spellStart"/>
      <w:r w:rsidR="00EA38A2">
        <w:t>photoactivatable</w:t>
      </w:r>
      <w:proofErr w:type="spellEnd"/>
      <w:r w:rsidR="00EA38A2">
        <w:t xml:space="preserve"> </w:t>
      </w:r>
      <w:proofErr w:type="spellStart"/>
      <w:r w:rsidR="003A73F7">
        <w:t>opsins</w:t>
      </w:r>
      <w:proofErr w:type="spellEnd"/>
      <w:r w:rsidR="003A73F7">
        <w:t xml:space="preserve">. </w:t>
      </w:r>
      <w:r w:rsidR="00477697">
        <w:t>Engram</w:t>
      </w:r>
      <w:r w:rsidR="003A73F7">
        <w:t xml:space="preserve"> labeling exploits the expression </w:t>
      </w:r>
      <w:r w:rsidR="00477697">
        <w:t xml:space="preserve">of </w:t>
      </w:r>
      <w:r w:rsidR="00107735">
        <w:t xml:space="preserve">immediate-early genes (IEGs) </w:t>
      </w:r>
      <w:r w:rsidR="003A73F7">
        <w:t xml:space="preserve">such as </w:t>
      </w:r>
      <w:r w:rsidR="003A73F7">
        <w:rPr>
          <w:i/>
        </w:rPr>
        <w:t>c-</w:t>
      </w:r>
      <w:proofErr w:type="spellStart"/>
      <w:r w:rsidR="003A73F7">
        <w:rPr>
          <w:i/>
        </w:rPr>
        <w:t>fos</w:t>
      </w:r>
      <w:proofErr w:type="spellEnd"/>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EA38A2">
        <w:t>Thus,</w:t>
      </w:r>
      <w:r w:rsidR="000F3D7C">
        <w:t xml:space="preserve"> a </w:t>
      </w:r>
      <w:r w:rsidR="000F3D7C">
        <w:rPr>
          <w:i/>
        </w:rPr>
        <w:t>c-</w:t>
      </w:r>
      <w:proofErr w:type="spellStart"/>
      <w:r w:rsidR="000F3D7C">
        <w:rPr>
          <w:i/>
        </w:rPr>
        <w:t>fos</w:t>
      </w:r>
      <w:proofErr w:type="spellEnd"/>
      <w:r w:rsidR="000F3D7C">
        <w:t xml:space="preserve"> promoter </w:t>
      </w:r>
      <w:r w:rsidR="00EA38A2">
        <w:t xml:space="preserve">can be used </w:t>
      </w:r>
      <w:r w:rsidR="000F3D7C">
        <w:t xml:space="preserve">to drive expression of </w:t>
      </w:r>
      <w:proofErr w:type="spellStart"/>
      <w:r w:rsidR="0025138A">
        <w:t>fluorophores</w:t>
      </w:r>
      <w:proofErr w:type="spellEnd"/>
      <w:r w:rsidR="000F3D7C">
        <w:t xml:space="preserve"> or </w:t>
      </w:r>
      <w:proofErr w:type="spellStart"/>
      <w:r w:rsidR="000F3D7C">
        <w:t>opsins</w:t>
      </w:r>
      <w:proofErr w:type="spellEnd"/>
      <w:r w:rsidR="000F3D7C">
        <w:t xml:space="preserve"> for later </w:t>
      </w:r>
      <w:r w:rsidR="000F3D7C">
        <w:lastRenderedPageBreak/>
        <w:t xml:space="preserve">manipulation of this specific subpopulation of cells. Under this framework, temporal specificity is still </w:t>
      </w:r>
      <w:r w:rsidR="00477697">
        <w:t>required;</w:t>
      </w:r>
      <w:r w:rsidR="000F3D7C">
        <w:t xml:space="preserve"> else basal </w:t>
      </w:r>
      <w:r w:rsidR="000F3D7C">
        <w:rPr>
          <w:i/>
        </w:rPr>
        <w:t>c-</w:t>
      </w:r>
      <w:proofErr w:type="spellStart"/>
      <w:r w:rsidR="000F3D7C">
        <w:rPr>
          <w:i/>
        </w:rPr>
        <w:t>fos</w:t>
      </w:r>
      <w:proofErr w:type="spellEnd"/>
      <w:r w:rsidR="000F3D7C">
        <w:t xml:space="preserve"> expression would simply drive rampant </w:t>
      </w:r>
      <w:proofErr w:type="spellStart"/>
      <w:r w:rsidR="00B6690C">
        <w:t>fluorophore</w:t>
      </w:r>
      <w:proofErr w:type="spellEnd"/>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w:t>
      </w:r>
      <w:proofErr w:type="spellStart"/>
      <w:r w:rsidR="000F3D7C">
        <w:rPr>
          <w:i/>
        </w:rPr>
        <w:t>fos</w:t>
      </w:r>
      <w:proofErr w:type="spellEnd"/>
      <w:r w:rsidR="000F3D7C">
        <w:t xml:space="preserve">-driven </w:t>
      </w:r>
      <w:r w:rsidR="0056175E">
        <w:t>reporter expression</w:t>
      </w:r>
      <w:r w:rsidR="000F3D7C">
        <w:t xml:space="preserve"> to temporal windows when the organism is </w:t>
      </w:r>
      <w:r w:rsidR="00EA38A2">
        <w:t>taken off</w:t>
      </w:r>
      <w:r w:rsidR="000F3D7C">
        <w:t xml:space="preserve"> a</w:t>
      </w:r>
      <w:r w:rsidR="00632D95">
        <w:t xml:space="preserve">n </w:t>
      </w:r>
      <w:r w:rsidR="00EA38A2">
        <w:t>otherwise-</w:t>
      </w:r>
      <w:r w:rsidR="00632D95">
        <w:t>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15FB55ED"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w:t>
      </w:r>
      <w:r w:rsidR="002F1E50">
        <w:t>On the flip side</w:t>
      </w:r>
      <w:r w:rsidR="00D448CC">
        <w:t xml:space="preserve">, activation of this population induced expression of </w:t>
      </w:r>
      <w:r>
        <w:t>a</w:t>
      </w:r>
      <w:r w:rsidR="00D448CC">
        <w:t xml:space="preserve"> fear 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w:t>
      </w:r>
      <w:proofErr w:type="spellStart"/>
      <w:r w:rsidR="00E65672">
        <w:t>footshock</w:t>
      </w:r>
      <w:proofErr w:type="spellEnd"/>
      <w:r w:rsidR="00E65672">
        <w:t xml:space="preserve">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w:t>
      </w:r>
      <w:r w:rsidR="00C30009">
        <w:t xml:space="preserve">then </w:t>
      </w:r>
      <w:r>
        <w:t xml:space="preserve">follows that the environmental cues involved in memory formation can be bypassed by activating </w:t>
      </w:r>
      <w:r w:rsidR="000D4165">
        <w:t xml:space="preserve">a 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w:t>
      </w:r>
      <w:proofErr w:type="gramStart"/>
      <w:r w:rsidR="000D4165">
        <w:t>A</w:t>
      </w:r>
      <w:proofErr w:type="gramEnd"/>
      <w:r w:rsidR="000D4165">
        <w:t xml:space="preserve">, then </w:t>
      </w:r>
      <w:proofErr w:type="spellStart"/>
      <w:r w:rsidR="000D4165">
        <w:t>footshocked</w:t>
      </w:r>
      <w:proofErr w:type="spellEnd"/>
      <w:r w:rsidR="000D4165">
        <w:t xml:space="preserve"> mice in a different context B while activating the engram for context A. This caused synchronous activity </w:t>
      </w:r>
      <w:r w:rsidR="00C30009">
        <w:t>between</w:t>
      </w:r>
      <w:r w:rsidR="000D4165">
        <w:t xml:space="preserve"> the </w:t>
      </w:r>
      <w:r w:rsidR="000D4165">
        <w:lastRenderedPageBreak/>
        <w:t xml:space="preserve">context A engram and neurons encoding the shock experience, linking them and forming a “false memory” between context A and shock. Indeed, mice will then freeze in response to context A despite having never experienced a </w:t>
      </w:r>
      <w:proofErr w:type="spellStart"/>
      <w:r w:rsidR="000D4165">
        <w:t>footshock</w:t>
      </w:r>
      <w:proofErr w:type="spellEnd"/>
      <w:r w:rsidR="000D4165">
        <w:t xml:space="preserve"> in that context. Going even further, labeling two separate engrams, one for a contextual representation and another for a shock experience, and simultaneously stimulating both</w:t>
      </w:r>
      <w:r w:rsidR="00C30009">
        <w:t>,</w:t>
      </w:r>
      <w:r w:rsidR="000D4165">
        <w:t xml:space="preserve"> </w:t>
      </w:r>
      <w:r w:rsidR="00C30009">
        <w:t xml:space="preserve">while the animal resided </w:t>
      </w:r>
      <w:r w:rsidR="000D4165">
        <w:t>in the hom</w:t>
      </w:r>
      <w:r w:rsidR="00C30009">
        <w:t>e cage, created</w:t>
      </w:r>
      <w:r w:rsidR="00ED1BEE">
        <w:t xml:space="preserve">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w:t>
      </w:r>
      <w:r w:rsidR="00C30009">
        <w:t>These studies imply</w:t>
      </w:r>
      <w:r w:rsidR="00ED1BEE">
        <w:t xml:space="preserve"> that synchronous activation of engrams can create arbitrary linkages through the generation of a</w:t>
      </w:r>
      <w:r w:rsidR="00657DAF">
        <w:t>n</w:t>
      </w:r>
      <w:r w:rsidR="00ED1BEE">
        <w:t xml:space="preserve"> engram complex consisting of specific neuronal ensembles </w:t>
      </w:r>
      <w:r w:rsidR="00C30009">
        <w:t>spanning</w:t>
      </w:r>
      <w:r w:rsidR="00ED1BEE">
        <w:t xml:space="preserve"> brain regions.  </w:t>
      </w:r>
    </w:p>
    <w:p w14:paraId="2EF6E4A1" w14:textId="5B701A3C"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assembly hypothesis first put forth by </w:t>
      </w:r>
      <w:proofErr w:type="spellStart"/>
      <w:r w:rsidR="00ED1BEE">
        <w:t>Hebb</w:t>
      </w:r>
      <w:proofErr w:type="spellEnd"/>
      <w:r w:rsidR="00ED1BEE">
        <w:t xml:space="preserve">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w:t>
      </w:r>
      <w:proofErr w:type="spellStart"/>
      <w:r w:rsidR="00B33478">
        <w:rPr>
          <w:i/>
        </w:rPr>
        <w:t>fos</w:t>
      </w:r>
      <w:proofErr w:type="spellEnd"/>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51F17A25" w14:textId="51FFE359" w:rsidR="00335F56" w:rsidRPr="00B33478"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w:t>
      </w:r>
      <w:r w:rsidR="00570644">
        <w:lastRenderedPageBreak/>
        <w:t xml:space="preserve">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EE3BBD">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2","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Josselyn et al., 2015; Silva et al., 2009)","plainTextFormattedCitation":"(Josselyn et al., 2015; Silva et al., 2009)","previouslyFormattedCitation":"(Josselyn et al., 2015; Silva et al., 2009)"},"properties":{"noteIndex":0},"schema":"https://github.com/citation-style-language/schema/raw/master/csl-citation.json"}</w:instrText>
      </w:r>
      <w:r w:rsidR="0086130D">
        <w:fldChar w:fldCharType="separate"/>
      </w:r>
      <w:r w:rsidR="00F3728F" w:rsidRPr="00F3728F">
        <w:rPr>
          <w:noProof/>
        </w:rPr>
        <w:t>(Josselyn et al., 2015; Silva et al., 2009)</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spatial navigation induces place field formation and remapping </w:t>
      </w:r>
      <w:r w:rsidR="001B013D">
        <w:fldChar w:fldCharType="begin" w:fldLock="1"/>
      </w:r>
      <w:r w:rsidR="0003349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1B013D">
        <w:fldChar w:fldCharType="separate"/>
      </w:r>
      <w:r w:rsidR="001B013D" w:rsidRPr="001B013D">
        <w:rPr>
          <w:noProof/>
        </w:rPr>
        <w:t>(Bittner et al., 2015; Diamantaki et al., 2018)</w:t>
      </w:r>
      <w:r w:rsidR="001B013D">
        <w:fldChar w:fldCharType="end"/>
      </w:r>
      <w:r w:rsidR="002D50E5">
        <w:t xml:space="preserve">. </w:t>
      </w:r>
      <w:r w:rsidR="00E41180">
        <w:t xml:space="preserve">At the dendritic level, heightened membrane potentials precede formation of spatial fields </w:t>
      </w:r>
      <w:r w:rsidR="00E41180">
        <w:fldChar w:fldCharType="begin" w:fldLock="1"/>
      </w:r>
      <w:r w:rsidR="00E41180">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id":"ITEM-2","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2","issue":"2","issued":{"date-parts":[["2017"]]},"page":"490-504","title":"Increased Prevalence of Calcium Transients across the Dendritic Arbor during Place Field Formation","type":"article-journal","volume":"96"},"uris":["http://www.mendeley.com/documents/?uuid=189d1e94-dd1f-3c11-a708-0aaedca8dbb8"]},{"id":"ITEM-3","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3","issue":"8","issued":{"date-parts":[["2015","7","13"]]},"page":"1133-1142","title":"Conjunctive input processing drives feature selectivity in hippocampal CA1 neurons","type":"article-journal","volume":"18"},"uris":["http://www.mendeley.com/documents/?uuid=319e47da-fba9-3fc7-9a40-610bde461c2a"]}],"mendeley":{"formattedCitation":"(Bittner et al., 2015; Epsztein et al., 2011; Sheffield et al., 2017)","plainTextFormattedCitation":"(Bittner et al., 2015; Epsztein et al., 2011; Sheffield et al., 2017)","previouslyFormattedCitation":"(Bittner et al., 2015; Epsztein et al., 2011; Sheffield et al., 2017)"},"properties":{"noteIndex":0},"schema":"https://github.com/citation-style-language/schema/raw/master/csl-citation.json"}</w:instrText>
      </w:r>
      <w:r w:rsidR="00E41180">
        <w:fldChar w:fldCharType="separate"/>
      </w:r>
      <w:r w:rsidR="00E41180" w:rsidRPr="002D50E5">
        <w:rPr>
          <w:noProof/>
        </w:rPr>
        <w:t>(Bittner et al., 2015; Epsztein et al., 2011; Sheffield et al., 2017)</w:t>
      </w:r>
      <w:r w:rsidR="00E41180">
        <w:fldChar w:fldCharType="end"/>
      </w:r>
      <w:r w:rsidR="00E41180">
        <w:t xml:space="preserve">. </w:t>
      </w:r>
      <w:r w:rsidR="002D50E5">
        <w:t>These</w:t>
      </w:r>
      <w:r w:rsidR="00D8156E">
        <w:t xml:space="preserve"> stu</w:t>
      </w:r>
      <w:r w:rsidR="002D50E5">
        <w:t>dies implicate excitation level</w:t>
      </w:r>
      <w:r w:rsidR="00D8156E">
        <w:t xml:space="preserve"> as a means for </w:t>
      </w:r>
      <w:r w:rsidR="00E41180">
        <w:t>cells</w:t>
      </w:r>
      <w:r w:rsidR="00D8156E">
        <w:t xml:space="preserve"> to be integrated into a </w:t>
      </w:r>
      <w:r w:rsidR="00F3728F">
        <w:t>neuronal ensemble</w:t>
      </w:r>
      <w:r w:rsidR="004C0813">
        <w:t xml:space="preserve">. </w:t>
      </w:r>
      <w:r w:rsidR="001D18C3">
        <w:t xml:space="preserve"> </w:t>
      </w:r>
    </w:p>
    <w:p w14:paraId="0A8B875E" w14:textId="77777777" w:rsidR="001A02FD" w:rsidRDefault="001A02FD" w:rsidP="001A02FD">
      <w:pPr>
        <w:pStyle w:val="BUMainText"/>
      </w:pPr>
    </w:p>
    <w:p w14:paraId="24DFAC55" w14:textId="33E303A9" w:rsidR="0096603F" w:rsidRDefault="0096603F" w:rsidP="0096603F">
      <w:pPr>
        <w:pStyle w:val="Heading3"/>
      </w:pPr>
      <w:bookmarkStart w:id="26" w:name="_Toc415341946"/>
      <w:r>
        <w:t>Systems level consolidation</w:t>
      </w:r>
      <w:bookmarkEnd w:id="26"/>
    </w:p>
    <w:p w14:paraId="4D8FDA39" w14:textId="2DBA1D9C" w:rsidR="00BD3278" w:rsidRDefault="00D72D0E" w:rsidP="00680ACE">
      <w:r>
        <w:tab/>
      </w:r>
      <w:r w:rsidR="00EE36F8">
        <w:t xml:space="preserve"> </w:t>
      </w:r>
      <w:r w:rsidR="003F5980">
        <w:t xml:space="preserve">The </w:t>
      </w:r>
      <w:r w:rsidR="00787863">
        <w:t>generation</w:t>
      </w:r>
      <w:r w:rsidR="00C9233F">
        <w:t xml:space="preserve"> of a memory trace in the hippocampus is only the beginning of its </w:t>
      </w:r>
      <w:r w:rsidR="00120869">
        <w:t>maturation</w:t>
      </w:r>
      <w:r w:rsidR="00C9233F">
        <w:t xml:space="preserve"> within the brain. </w:t>
      </w:r>
      <w:r w:rsidR="00A87404">
        <w:t>Over the course of its lifetime</w:t>
      </w:r>
      <w:r w:rsidR="001A7D8E">
        <w:t xml:space="preserve">, the memory can be either </w:t>
      </w:r>
      <w:r w:rsidR="001A7D8E">
        <w:lastRenderedPageBreak/>
        <w:t xml:space="preserve">remembered or forgotten. </w:t>
      </w:r>
      <w:r w:rsidR="003F5980">
        <w:t>A</w:t>
      </w:r>
      <w:r w:rsidR="003F5980" w:rsidRPr="003F5980">
        <w:t xml:space="preserve">s the early psychologist </w:t>
      </w:r>
      <w:proofErr w:type="spellStart"/>
      <w:r w:rsidR="003F5980" w:rsidRPr="003F5980">
        <w:t>Théodule</w:t>
      </w:r>
      <w:proofErr w:type="spellEnd"/>
      <w:r w:rsidR="003F5980" w:rsidRPr="003F5980">
        <w:t xml:space="preserve"> </w:t>
      </w:r>
      <w:proofErr w:type="spellStart"/>
      <w:r w:rsidR="003F5980" w:rsidRPr="003F5980">
        <w:t>Ribot</w:t>
      </w:r>
      <w:proofErr w:type="spellEnd"/>
      <w:r w:rsidR="003F5980">
        <w:t xml:space="preserve"> first observed in the 1880’s, </w:t>
      </w:r>
      <w:r w:rsidR="005C3285">
        <w:t xml:space="preserve">older memories are more resistant </w:t>
      </w:r>
      <w:r w:rsidR="003F5980">
        <w:t xml:space="preserve">to </w:t>
      </w:r>
      <w:r w:rsidR="005C3285">
        <w:t>decay</w:t>
      </w:r>
      <w:r w:rsidR="003F5980">
        <w:t xml:space="preserve">, a phenomenon which became known as </w:t>
      </w:r>
      <w:proofErr w:type="spellStart"/>
      <w:r w:rsidR="003F5980">
        <w:t>Ribot’s</w:t>
      </w:r>
      <w:proofErr w:type="spellEnd"/>
      <w:r w:rsidR="003F5980">
        <w:t xml:space="preserve"> Law </w:t>
      </w:r>
      <w:r w:rsidR="003F5980">
        <w:fldChar w:fldCharType="begin" w:fldLock="1"/>
      </w:r>
      <w:r w:rsidR="005C3285">
        <w:instrText>ADDIN CSL_CITATION {"citationItems":[{"id":"ITEM-1","itemData":{"author":[{"dropping-particle":"","family":"Ribot","given":"Theodule","non-dropping-particle":"","parse-names":false,"suffix":""}],"id":"ITEM-1","issued":{"date-parts":[["1882"]]},"publisher":"D. Appleton and Company","publisher-place":"New York, NY","title":"Diseases of the Memory: An Essay in the Positive Psychology","type":"book"},"uris":["http://www.mendeley.com/documents/?uuid=1a1b31dc-3ab0-43d7-8797-ec7b61c50471"]}],"mendeley":{"formattedCitation":"(Ribot, 1882)","plainTextFormattedCitation":"(Ribot, 1882)","previouslyFormattedCitation":"(Ribot, 1882)"},"properties":{"noteIndex":0},"schema":"https://github.com/citation-style-language/schema/raw/master/csl-citation.json"}</w:instrText>
      </w:r>
      <w:r w:rsidR="003F5980">
        <w:fldChar w:fldCharType="separate"/>
      </w:r>
      <w:r w:rsidR="003F5980" w:rsidRPr="003F5980">
        <w:rPr>
          <w:noProof/>
        </w:rPr>
        <w:t>(Ribot, 1882)</w:t>
      </w:r>
      <w:r w:rsidR="003F5980">
        <w:fldChar w:fldCharType="end"/>
      </w:r>
      <w:r w:rsidR="003F5980">
        <w:t xml:space="preserve">. </w:t>
      </w:r>
      <w:r w:rsidR="005868A9">
        <w:t>From these observations, h</w:t>
      </w:r>
      <w:r w:rsidR="00787863">
        <w:t xml:space="preserve">e reasoned that </w:t>
      </w:r>
      <w:r w:rsidR="003F5980">
        <w:t xml:space="preserve">memories </w:t>
      </w:r>
      <w:r w:rsidR="005868A9">
        <w:t xml:space="preserve">must </w:t>
      </w:r>
      <w:r w:rsidR="005C3285">
        <w:t xml:space="preserve">stabilize </w:t>
      </w:r>
      <w:r w:rsidR="00D84F25">
        <w:t>over</w:t>
      </w:r>
      <w:r w:rsidR="005C3285">
        <w:t xml:space="preserve"> time. This idea is consistent with </w:t>
      </w:r>
      <w:r w:rsidR="00120869">
        <w:t xml:space="preserve">the symptomology of </w:t>
      </w:r>
      <w:r w:rsidR="005C3285">
        <w:t xml:space="preserve">neuropsychological patients such as H.M. whose focal hippocampal resection induced amnesia for recent memories while sparing remote ones </w:t>
      </w:r>
      <w:r w:rsidR="005C3285">
        <w:fldChar w:fldCharType="begin" w:fldLock="1"/>
      </w:r>
      <w:r w:rsidR="00787863">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5C3285">
        <w:fldChar w:fldCharType="separate"/>
      </w:r>
      <w:r w:rsidR="005C3285" w:rsidRPr="005C3285">
        <w:rPr>
          <w:noProof/>
        </w:rPr>
        <w:t>(Scoville and Milner, 1957)</w:t>
      </w:r>
      <w:r w:rsidR="005C3285">
        <w:fldChar w:fldCharType="end"/>
      </w:r>
      <w:r w:rsidR="005C3285">
        <w:t>.</w:t>
      </w:r>
      <w:r w:rsidR="00787863">
        <w:t xml:space="preserve"> But how </w:t>
      </w:r>
      <w:r w:rsidR="00D84F25">
        <w:t>does</w:t>
      </w:r>
      <w:r w:rsidR="00787863">
        <w:t xml:space="preserve"> this </w:t>
      </w:r>
      <w:r w:rsidR="001A7D8E">
        <w:t xml:space="preserve">time-dependent </w:t>
      </w:r>
      <w:r w:rsidR="00787863">
        <w:t xml:space="preserve">stabilization occur? </w:t>
      </w:r>
      <w:r w:rsidR="001A7D8E">
        <w:t xml:space="preserve">Contemporary memory researchers </w:t>
      </w:r>
      <w:r w:rsidR="00A41573">
        <w:t>are still divided</w:t>
      </w:r>
      <w:r w:rsidR="004700B7">
        <w:t xml:space="preserve"> </w:t>
      </w:r>
      <w:r w:rsidR="00A41573">
        <w:t>amongst</w:t>
      </w:r>
      <w:r w:rsidR="004700B7">
        <w:t xml:space="preserve"> several candidate theories, though these theories </w:t>
      </w:r>
      <w:r w:rsidR="00A41573">
        <w:t xml:space="preserve">each </w:t>
      </w:r>
      <w:r w:rsidR="004700B7">
        <w:t xml:space="preserve">share a common trait. Regardless of the theory, it is generally agreed upon that </w:t>
      </w:r>
      <w:r w:rsidR="000B465D">
        <w:t>the</w:t>
      </w:r>
      <w:r w:rsidR="00787863">
        <w:t xml:space="preserve"> hippocampus</w:t>
      </w:r>
      <w:r w:rsidR="004700B7">
        <w:t xml:space="preserve"> plays a role as an</w:t>
      </w:r>
      <w:r w:rsidR="00D84F25">
        <w:t xml:space="preserve"> </w:t>
      </w:r>
      <w:r w:rsidR="000B465D">
        <w:t>“indexer”</w:t>
      </w:r>
      <w:r w:rsidR="00D84F25">
        <w:t xml:space="preserve"> that </w:t>
      </w:r>
      <w:r w:rsidR="000B465D">
        <w:t xml:space="preserve">dynamically </w:t>
      </w:r>
      <w:r w:rsidR="00D84F25">
        <w:t xml:space="preserve">points to neocortical networks in which </w:t>
      </w:r>
      <w:r w:rsidR="000B465D">
        <w:t>memories</w:t>
      </w:r>
      <w:r w:rsidR="00D84F25">
        <w:t xml:space="preserve"> </w:t>
      </w:r>
      <w:r w:rsidR="000B465D">
        <w:t>reside</w:t>
      </w:r>
      <w:r w:rsidR="00D84F25">
        <w:t xml:space="preserve"> </w:t>
      </w:r>
      <w:r w:rsidR="00D84F25">
        <w:fldChar w:fldCharType="begin" w:fldLock="1"/>
      </w:r>
      <w:r w:rsidR="000B465D">
        <w:instrText>ADDIN CSL_CITATION {"citationItems":[{"id":"ITEM-1","itemData":{"DOI":"10.1037/0735-7044.100.2.147","ISSN":"1939-0084","author":[{"dropping-particle":"","family":"Teyler","given":"Timothy J.","non-dropping-particle":"","parse-names":false,"suffix":""},{"dropping-particle":"","family":"DiScenna","given":"Pascal","non-dropping-particle":"","parse-names":false,"suffix":""}],"container-title":"Behavioral Neuroscience","id":"ITEM-1","issue":"2","issued":{"date-parts":[["1986"]]},"page":"147-154","title":"The hippocampal memory indexing theory.","type":"article-journal","volume":"100"},"uris":["http://www.mendeley.com/documents/?uuid=3cf347c2-59e3-3d6f-9d24-3a4580b34825"]}],"mendeley":{"formattedCitation":"(Teyler and DiScenna, 1986)","plainTextFormattedCitation":"(Teyler and DiScenna, 1986)","previouslyFormattedCitation":"(Teyler and DiScenna, 1986)"},"properties":{"noteIndex":0},"schema":"https://github.com/citation-style-language/schema/raw/master/csl-citation.json"}</w:instrText>
      </w:r>
      <w:r w:rsidR="00D84F25">
        <w:fldChar w:fldCharType="separate"/>
      </w:r>
      <w:r w:rsidR="00D84F25" w:rsidRPr="00D84F25">
        <w:rPr>
          <w:noProof/>
        </w:rPr>
        <w:t>(Teyler and DiScenna, 1986)</w:t>
      </w:r>
      <w:r w:rsidR="00D84F25">
        <w:fldChar w:fldCharType="end"/>
      </w:r>
      <w:r w:rsidR="00D84F25">
        <w:t>. One</w:t>
      </w:r>
      <w:r w:rsidR="00983426">
        <w:t xml:space="preserve"> </w:t>
      </w:r>
      <w:r w:rsidR="001A7D8E">
        <w:t xml:space="preserve">such </w:t>
      </w:r>
      <w:r w:rsidR="004700B7">
        <w:t>theory</w:t>
      </w:r>
      <w:r w:rsidR="00983426">
        <w:t xml:space="preserve"> </w:t>
      </w:r>
      <w:r w:rsidR="00D84F25">
        <w:t xml:space="preserve">posited that, over time, </w:t>
      </w:r>
      <w:r w:rsidR="00787863">
        <w:t xml:space="preserve">memories </w:t>
      </w:r>
      <w:r w:rsidR="00D84F25">
        <w:t>are</w:t>
      </w:r>
      <w:r w:rsidR="00787863">
        <w:t xml:space="preserve"> transferred out of the hippocampus</w:t>
      </w:r>
      <w:r w:rsidR="00D84F25">
        <w:t xml:space="preserve"> and</w:t>
      </w:r>
      <w:r w:rsidR="00787863">
        <w:t xml:space="preserve"> into the </w:t>
      </w:r>
      <w:proofErr w:type="spellStart"/>
      <w:r w:rsidR="00787863">
        <w:t>neocortex</w:t>
      </w:r>
      <w:proofErr w:type="spellEnd"/>
      <w:r w:rsidR="00787863">
        <w:t xml:space="preserve"> in a process called systems level consolidation </w:t>
      </w:r>
      <w:r w:rsidR="00787863">
        <w:fldChar w:fldCharType="begin" w:fldLock="1"/>
      </w:r>
      <w:r w:rsidR="00680ACE">
        <w:instrText>ADDIN CSL_CITATION {"citationItems":[{"id":"ITEM-1","itemData":{"author":[{"dropping-particle":"","family":"McClelland","given":"James L","non-dropping-particle":"","parse-names":false,"suffix":""},{"dropping-particle":"","family":"McNaughton","given":"Bruce L.","non-dropping-particle":"","parse-names":false,"suffix":""},{"dropping-particle":"","family":"O'Reilly","given":"Randall C","non-dropping-particle":"","parse-names":false,"suffix":""}],"container-title":"Psychological Review","id":"ITEM-1","issue":"3","issued":{"date-parts":[["1995"]]},"page":"419-457","title":"Why There Are Complementary Learning Systems in the Hippocampus and Neocortex: Insights From the Successes and Failures of Connectionist Models of Learning and Memory","type":"article-journal","volume":"102"},"uris":["http://www.mendeley.com/documents/?uuid=dff20f48-615c-4fc6-99e2-3971e2b71202"]},{"id":"ITEM-2","itemData":{"DOI":"10.1016/0959-4388(95)80023-9","ISSN":"0959-4388","abstract":"The fact that information acquired before the onset of amnesia can be lost (retrograde amnesia) has fascinated psychologists, biologists, and clinicians for over 100 years. Studies of retrograde amnesia have led to the concept of memory consolidation, whereby medial temporal lobe structures direct the gradual establishment of memory representations in neocortex. Recent theoretical accounts have inspired a simple neural network model that produces behavior consistent with experimental data and makes these ideas about memory consolidation more concrete. Recent physiological and anatomical findings provide important information about how memory consolidation might actually occur.","author":[{"dropping-particle":"","family":"Squire","given":"Larry R","non-dropping-particle":"","parse-names":false,"suffix":""},{"dropping-particle":"","family":"Alvarez","given":"Pablo","non-dropping-particle":"","parse-names":false,"suffix":""}],"container-title":"Current Opinion in Neurobiology","id":"ITEM-2","issue":"2","issued":{"date-parts":[["1995","4","1"]]},"page":"169-177","publisher":"Elsevier Current Trends","title":"Retrograde amnesia and memory consolidation: a neurobiological perspective","type":"article-journal","volume":"5"},"uris":["http://www.mendeley.com/documents/?uuid=8bb7f92b-60d5-3288-ada2-e19392b39c42"]}],"mendeley":{"formattedCitation":"(McClelland et al., 1995; Squire and Alvarez, 1995)","plainTextFormattedCitation":"(McClelland et al., 1995; Squire and Alvarez, 1995)","previouslyFormattedCitation":"(McClelland et al., 1995; Squire and Alvarez, 1995)"},"properties":{"noteIndex":0},"schema":"https://github.com/citation-style-language/schema/raw/master/csl-citation.json"}</w:instrText>
      </w:r>
      <w:r w:rsidR="00787863">
        <w:fldChar w:fldCharType="separate"/>
      </w:r>
      <w:r w:rsidR="000B465D" w:rsidRPr="000B465D">
        <w:rPr>
          <w:noProof/>
        </w:rPr>
        <w:t>(McClelland et al., 1995; Squire and Alvarez, 1995)</w:t>
      </w:r>
      <w:r w:rsidR="00787863">
        <w:fldChar w:fldCharType="end"/>
      </w:r>
      <w:r w:rsidR="00D84F25">
        <w:t xml:space="preserve">. </w:t>
      </w:r>
      <w:r w:rsidR="005868A9">
        <w:t>Via hippocampal indexing, spatiotemporal patterns of activity in the hippocampus reactivate specific patterns</w:t>
      </w:r>
      <w:r w:rsidR="00287420">
        <w:t>, distributed across multiple neocortical regions,</w:t>
      </w:r>
      <w:r w:rsidR="005868A9">
        <w:t xml:space="preserve"> </w:t>
      </w:r>
      <w:r w:rsidR="00287420">
        <w:t>encoding</w:t>
      </w:r>
      <w:r w:rsidR="005868A9">
        <w:t xml:space="preserve"> the experience</w:t>
      </w:r>
      <w:r w:rsidR="00771AD6">
        <w:t xml:space="preserve"> </w:t>
      </w:r>
      <w:r w:rsidR="00771AD6">
        <w:fldChar w:fldCharType="begin" w:fldLock="1"/>
      </w:r>
      <w:r w:rsidR="00CE0C80">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plainTextFormattedCitation":"(Buzsáki and Tingley, 2018)","previouslyFormattedCitation":"(Buzsáki and Tingley, 2018)"},"properties":{"noteIndex":0},"schema":"https://github.com/citation-style-language/schema/raw/master/csl-citation.json"}</w:instrText>
      </w:r>
      <w:r w:rsidR="00771AD6">
        <w:fldChar w:fldCharType="separate"/>
      </w:r>
      <w:r w:rsidR="00771AD6" w:rsidRPr="00771AD6">
        <w:rPr>
          <w:noProof/>
        </w:rPr>
        <w:t>(Buzsáki and Tingley, 2018)</w:t>
      </w:r>
      <w:r w:rsidR="00771AD6">
        <w:fldChar w:fldCharType="end"/>
      </w:r>
      <w:r w:rsidR="005868A9">
        <w:t xml:space="preserve">. Over repeated activations, </w:t>
      </w:r>
      <w:proofErr w:type="spellStart"/>
      <w:r w:rsidR="005868A9">
        <w:t>intracortical</w:t>
      </w:r>
      <w:proofErr w:type="spellEnd"/>
      <w:r w:rsidR="005868A9">
        <w:t xml:space="preserve"> synapses </w:t>
      </w:r>
      <w:r w:rsidR="00771AD6">
        <w:t>are</w:t>
      </w:r>
      <w:r w:rsidR="005868A9">
        <w:t xml:space="preserve"> strengthened</w:t>
      </w:r>
      <w:r w:rsidR="00771AD6">
        <w:t xml:space="preserve"> to the </w:t>
      </w:r>
      <w:r w:rsidR="0021667A">
        <w:t>point where</w:t>
      </w:r>
      <w:r w:rsidR="00771AD6">
        <w:t xml:space="preserve"> they no longer rely on hippocampal drive to reactivate the complete pattern</w:t>
      </w:r>
      <w:r w:rsidR="00FD27BD">
        <w:t xml:space="preserve"> </w:t>
      </w:r>
      <w:r w:rsidR="00FD27BD">
        <w:fldChar w:fldCharType="begin" w:fldLock="1"/>
      </w:r>
      <w:r w:rsidR="009F3A8E">
        <w:instrText>ADDIN CSL_CITATION {"citationItems":[{"id":"ITEM-1","itemData":{"DOI":"10.1038/nrn1607","ISSN":"1471-003X","abstract":"The organization of recent and remote memories","author":[{"dropping-particle":"","family":"Frankland","given":"Paul W.","non-dropping-particle":"","parse-names":false,"suffix":""},{"dropping-particle":"","family":"Bontempi","given":"Bruno","non-dropping-particle":"","parse-names":false,"suffix":""}],"container-title":"Nature Reviews Neuroscience","id":"ITEM-1","issue":"2","issued":{"date-parts":[["2005","2","1"]]},"page":"119-130","publisher":"Nature Publishing Group","title":"The organization of recent and remote memories","type":"article-journal","volume":"6"},"uris":["http://www.mendeley.com/documents/?uuid=3729e925-7488-39c3-8e2b-3dd22f1552b7"]}],"mendeley":{"formattedCitation":"(Frankland and Bontempi, 2005)","plainTextFormattedCitation":"(Frankland and Bontempi, 2005)","previouslyFormattedCitation":"(Frankland and Bontempi, 2005)"},"properties":{"noteIndex":0},"schema":"https://github.com/citation-style-language/schema/raw/master/csl-citation.json"}</w:instrText>
      </w:r>
      <w:r w:rsidR="00FD27BD">
        <w:fldChar w:fldCharType="separate"/>
      </w:r>
      <w:r w:rsidR="00FD27BD" w:rsidRPr="00FD27BD">
        <w:rPr>
          <w:noProof/>
        </w:rPr>
        <w:t>(Frankland and Bontempi, 2005)</w:t>
      </w:r>
      <w:r w:rsidR="00FD27BD">
        <w:fldChar w:fldCharType="end"/>
      </w:r>
      <w:r w:rsidR="00BD3278">
        <w:t xml:space="preserve">. </w:t>
      </w:r>
      <w:r w:rsidR="007E20E0">
        <w:t xml:space="preserve">Imaging studies have found evidence for heightened hippocampal activity and diminished neocortical activity immediately post-learning, but the reverse trend after the passage of time </w:t>
      </w:r>
      <w:r w:rsidR="007E20E0">
        <w:fldChar w:fldCharType="begin" w:fldLock="1"/>
      </w:r>
      <w:r w:rsidR="007E2550">
        <w:instrText>ADDIN CSL_CITATION {"citationItems":[{"id":"ITEM-1","itemData":{"DOI":"10.1038/23270","ISSN":"0028-0836","PMID":"10458162","abstract":"Retrograde amnesia observed following hippocampal lesions in humans and animals is typically temporally graded, with recent memory being impaired while remote memories remain intact, indicating that the hippocampal formation has a time-limited role in memory storage. However, this claim remains controversial because studies involving hippocampal lesions tell us nothing about the contribution of the hippocampus to memory storage if this region was present at the time of memory retrieval. We therefore used non-invasive functional brain imaging using (14C)2-deoxyglucose uptake to examine how the brain circuitry underlying long-term memory storage is reorganized over time in an intact brain. Regional metabolic activity in the brain was mapped in mice tested at different times for retention of a spatial discrimination task. Here we report that increasing the retention interval from 5 days to 25 days resulted in both decreased hippocampal metabolic activity during retention testing and a loss of correlation between hippocampal metabolic activity and memory performance. Concomitantly, a recruitment of certain cortical areas was observed. These results indicate that there is a time-dependent reorganization of the neuronal circuitry underlying long-term memory storage, in which a transitory interaction between the hippocampal formation and the neocortex would mediate the establishment of long-lived cortical memory representations.","author":[{"dropping-particle":"","family":"Bontempi","given":"Bruno","non-dropping-particle":"","parse-names":false,"suffix":""},{"dropping-particle":"","family":"Laurent-Demir","given":"Catherine","non-dropping-particle":"","parse-names":false,"suffix":""},{"dropping-particle":"","family":"Destrade","given":"Claude","non-dropping-particle":"","parse-names":false,"suffix":""},{"dropping-particle":"","family":"Jaffard","given":"Robert","non-dropping-particle":"","parse-names":false,"suffix":""}],"container-title":"Nature","id":"ITEM-1","issue":"6745","issued":{"date-parts":[["1999","8","12"]]},"page":"671-675","title":"Time-dependent reorganization of brain circuitry underlying long-term memory storage","type":"article-journal","volume":"400"},"uris":["http://www.mendeley.com/documents/?uuid=c574d55b-6c47-326f-8765-eac01084b1a0"]},{"id":"ITEM-2","itemData":{"DOI":"10.1126/science.aam6808","ISBN":"0036-8075, 1095-9203","ISSN":"1095-9203","PMID":"28386011","abstract":"Episodic memories initially require rapid synaptic plasticity within the hippocampus for their formation and are gradually consolidated in neocortical networks for permanent storage. However, the engrams and circuits that support neocortical memory consolidation have thus far been unknown. We found that neocortical prefrontal memory engram cells, which are critical for remote contextual fear memory, were rapidly generated during initial learning through inputs from both the hippocampal-entorhinal cortex network and the basolateral amygdala. After their generation, the prefrontal engram cells, with support from hippocampal memory engram cells, became functionally mature with time. Whereas hippocampal engram cells gradually became silent with time, engram cells in the basolateral amygdala, which were necessary for fear memory, were maintained. Our data provide new insights into the functional reorganization of engrams and circuits underlying systems consolidation of memory.","author":[{"dropping-particle":"","family":"Kitamura","given":"Takashi","non-dropping-particle":"","parse-names":false,"suffix":""},{"dropping-particle":"","family":"Ogawa","given":"Sachie K","non-dropping-particle":"","parse-names":false,"suffix":""},{"dropping-particle":"","family":"Roy","given":"Dheeraj S","non-dropping-particle":"","parse-names":false,"suffix":""},{"dropping-particle":"","family":"Okuyama","given":"Teruhiro","non-dropping-particle":"","parse-names":false,"suffix":""},{"dropping-particle":"","family":"Morrissey","given":"Mark D","non-dropping-particle":"","parse-names":false,"suffix":""},{"dropping-particle":"","family":"Smith","given":"Lillian M","non-dropping-particle":"","parse-names":false,"suffix":""},{"dropping-particle":"","family":"Redondo","given":"Roger L","non-dropping-particle":"","parse-names":false,"suffix":""},{"dropping-particle":"","family":"Tonegawa","given":"Susumu","non-dropping-particle":"","parse-names":false,"suffix":""}],"container-title":"Science","id":"ITEM-2","issue":"6333","issued":{"date-parts":[["2017"]]},"page":"73-78","title":"Engrams and circuits crucial for systems consolidation of a memory.","type":"article-journal","volume":"356"},"uris":["http://www.mendeley.com/documents/?uuid=10e30b6b-44f6-385f-88fc-5f48cb694c02"]}],"mendeley":{"formattedCitation":"(Bontempi et al., 1999; Kitamura et al., 2017)","plainTextFormattedCitation":"(Bontempi et al., 1999; Kitamura et al., 2017)","previouslyFormattedCitation":"(Bontempi et al., 1999; Kitamura et al., 2017)"},"properties":{"noteIndex":0},"schema":"https://github.com/citation-style-language/schema/raw/master/csl-citation.json"}</w:instrText>
      </w:r>
      <w:r w:rsidR="007E20E0">
        <w:fldChar w:fldCharType="separate"/>
      </w:r>
      <w:r w:rsidR="007E20E0" w:rsidRPr="007E20E0">
        <w:rPr>
          <w:noProof/>
        </w:rPr>
        <w:t>(Bontempi et al., 1999; Kitamura et al., 2017)</w:t>
      </w:r>
      <w:r w:rsidR="007E20E0">
        <w:fldChar w:fldCharType="end"/>
      </w:r>
      <w:r w:rsidR="007E20E0">
        <w:t xml:space="preserve">. </w:t>
      </w:r>
      <w:r w:rsidR="004700B7">
        <w:t xml:space="preserve">This seems to uphold the </w:t>
      </w:r>
      <w:r w:rsidR="006D281E">
        <w:t xml:space="preserve">idea that information is transferred out of the hippocampus for permanent storage in the </w:t>
      </w:r>
      <w:proofErr w:type="spellStart"/>
      <w:r w:rsidR="006D281E">
        <w:t>neocortex</w:t>
      </w:r>
      <w:proofErr w:type="spellEnd"/>
      <w:r w:rsidR="006D281E">
        <w:t xml:space="preserve">. </w:t>
      </w:r>
      <w:r w:rsidR="0021667A">
        <w:t>However,</w:t>
      </w:r>
      <w:r w:rsidR="007E20E0">
        <w:t xml:space="preserve"> the </w:t>
      </w:r>
      <w:r w:rsidR="007E20E0">
        <w:lastRenderedPageBreak/>
        <w:t>reality may be more complex as</w:t>
      </w:r>
      <w:r w:rsidR="0021667A">
        <w:t xml:space="preserve"> </w:t>
      </w:r>
      <w:r w:rsidR="007E20E0">
        <w:t xml:space="preserve">other </w:t>
      </w:r>
      <w:r w:rsidR="0021667A">
        <w:t>reports have challenged this view by demons</w:t>
      </w:r>
      <w:r w:rsidR="00082C33">
        <w:t>trating that the hippocampus is nevertheless critical</w:t>
      </w:r>
      <w:r w:rsidR="0021667A">
        <w:t xml:space="preserve"> for </w:t>
      </w:r>
      <w:r w:rsidR="00FD27BD">
        <w:t xml:space="preserve">even remote </w:t>
      </w:r>
      <w:r w:rsidR="0021667A">
        <w:t xml:space="preserve">memory retrieval in numerous cases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mendeley":{"formattedCitation":"(Nadel and Moscovitch, 1997)","plainTextFormattedCitation":"(Nadel and Moscovitch, 1997)","previouslyFormattedCitation":"(Nadel and Moscovitch, 1997)"},"properties":{"noteIndex":0},"schema":"https://github.com/citation-style-language/schema/raw/master/csl-citation.json"}</w:instrText>
      </w:r>
      <w:r w:rsidR="0021667A">
        <w:fldChar w:fldCharType="separate"/>
      </w:r>
      <w:r w:rsidR="0021667A" w:rsidRPr="0021667A">
        <w:rPr>
          <w:noProof/>
        </w:rPr>
        <w:t>(Nadel and Moscovitch, 1997)</w:t>
      </w:r>
      <w:r w:rsidR="0021667A">
        <w:fldChar w:fldCharType="end"/>
      </w:r>
      <w:r w:rsidR="0021667A">
        <w:t>.</w:t>
      </w:r>
    </w:p>
    <w:p w14:paraId="7DE69961" w14:textId="28D27D9F" w:rsidR="00680ACE" w:rsidRPr="00E92558" w:rsidRDefault="00CE0C80" w:rsidP="00680ACE">
      <w:pPr>
        <w:rPr>
          <w:sz w:val="26"/>
        </w:rPr>
      </w:pPr>
      <w:r>
        <w:tab/>
        <w:t>While foundational, the standard systems consolidation mo</w:t>
      </w:r>
      <w:r w:rsidR="007C1D13">
        <w:t xml:space="preserve">del </w:t>
      </w:r>
      <w:r w:rsidR="00C52D59">
        <w:t>was</w:t>
      </w:r>
      <w:r w:rsidR="007C1D13">
        <w:t xml:space="preserve"> flawed in its simplicity, </w:t>
      </w:r>
      <w:r w:rsidR="00DD0A3C">
        <w:t>which prompted</w:t>
      </w:r>
      <w:r w:rsidR="0021667A">
        <w:t xml:space="preserve"> the emergence of</w:t>
      </w:r>
      <w:r>
        <w:t xml:space="preserve"> complementary</w:t>
      </w:r>
      <w:r w:rsidR="0021667A">
        <w:t xml:space="preserve"> ideas</w:t>
      </w:r>
      <w:r>
        <w:t xml:space="preserve"> </w:t>
      </w:r>
      <w:r w:rsidR="00DD0A3C">
        <w:t>extending</w:t>
      </w:r>
      <w:r>
        <w:t xml:space="preserve"> its application</w:t>
      </w:r>
      <w:r w:rsidR="0021667A">
        <w:t xml:space="preserve">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mendeley":{"formattedCitation":"(McKenzie and Eichenbaum, 2011; Nadel and Moscovitch, 1997)","plainTextFormattedCitation":"(McKenzie and Eichenbaum, 2011; Nadel and Moscovitch, 1997)","previouslyFormattedCitation":"(McKenzie and Eichenbaum, 2011; Nadel and Moscovitch, 1997)"},"properties":{"noteIndex":0},"schema":"https://github.com/citation-style-language/schema/raw/master/csl-citation.json"}</w:instrText>
      </w:r>
      <w:r w:rsidR="0021667A">
        <w:fldChar w:fldCharType="separate"/>
      </w:r>
      <w:r w:rsidR="0021667A" w:rsidRPr="0021667A">
        <w:rPr>
          <w:noProof/>
        </w:rPr>
        <w:t>(McKenzie and Eichenbaum, 2011; Nadel and Moscovitch, 1997)</w:t>
      </w:r>
      <w:r w:rsidR="0021667A">
        <w:fldChar w:fldCharType="end"/>
      </w:r>
      <w:r>
        <w:t xml:space="preserve">. The standard model assumes that consolidation </w:t>
      </w:r>
      <w:r w:rsidR="00DA6074">
        <w:t>occurs in a vacuum. H</w:t>
      </w:r>
      <w:r>
        <w:t>owever</w:t>
      </w:r>
      <w:r w:rsidR="00DA6074">
        <w:t>,</w:t>
      </w:r>
      <w:r>
        <w:t xml:space="preserve"> the lifetime of an animal consists of many experiences, </w:t>
      </w:r>
      <w:r w:rsidR="006D281E">
        <w:t>many of which contain commonalities with one another</w:t>
      </w:r>
      <w:r w:rsidR="0021667A">
        <w:t xml:space="preserve">. </w:t>
      </w:r>
      <w:r w:rsidR="00DA6074">
        <w:t>And so i</w:t>
      </w:r>
      <w:r w:rsidR="0021667A">
        <w:t>nstead</w:t>
      </w:r>
      <w:r w:rsidR="00BC0868">
        <w:t xml:space="preserve"> of individual memories existing in isolation</w:t>
      </w:r>
      <w:r w:rsidR="0021667A">
        <w:t>, representational frameworks</w:t>
      </w:r>
      <w:r>
        <w:t>,</w:t>
      </w:r>
      <w:r w:rsidR="0021667A">
        <w:t xml:space="preserve"> called “schemas” </w:t>
      </w:r>
      <w:r w:rsidR="0021667A">
        <w:fldChar w:fldCharType="begin" w:fldLock="1"/>
      </w:r>
      <w:r w:rsidR="007E77BA">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0021667A">
        <w:fldChar w:fldCharType="separate"/>
      </w:r>
      <w:r w:rsidR="0021667A" w:rsidRPr="0021667A">
        <w:rPr>
          <w:noProof/>
        </w:rPr>
        <w:t>(Piaget, 1952)</w:t>
      </w:r>
      <w:r w:rsidR="0021667A">
        <w:fldChar w:fldCharType="end"/>
      </w:r>
      <w:r w:rsidR="0021667A">
        <w:t xml:space="preserve">, likely support accumulation of </w:t>
      </w:r>
      <w:r w:rsidR="00BC0868">
        <w:t>related knowledge</w:t>
      </w:r>
      <w:r w:rsidR="0021667A">
        <w:t xml:space="preserve">. </w:t>
      </w:r>
      <w:r w:rsidR="00082C33">
        <w:t xml:space="preserve">For example, </w:t>
      </w:r>
      <w:r w:rsidR="007E77BA">
        <w:t>a toddler’s</w:t>
      </w:r>
      <w:r w:rsidR="00082C33">
        <w:t xml:space="preserve"> schema of birds can initially include </w:t>
      </w:r>
      <w:r w:rsidR="007E20E0">
        <w:t xml:space="preserve">archetypal examples such as </w:t>
      </w:r>
      <w:r w:rsidR="00082C33">
        <w:t xml:space="preserve">pigeons </w:t>
      </w:r>
      <w:r w:rsidR="007E20E0">
        <w:t xml:space="preserve">and sparrows, </w:t>
      </w:r>
      <w:r w:rsidR="00082C33">
        <w:t xml:space="preserve">and then </w:t>
      </w:r>
      <w:r w:rsidR="007E77BA">
        <w:t xml:space="preserve">later </w:t>
      </w:r>
      <w:r w:rsidR="00082C33">
        <w:t>adopt</w:t>
      </w:r>
      <w:r w:rsidR="007E20E0">
        <w:t xml:space="preserve"> </w:t>
      </w:r>
      <w:r w:rsidR="00731ADB">
        <w:t>deviant examples</w:t>
      </w:r>
      <w:r w:rsidR="007E20E0">
        <w:t xml:space="preserve"> such as</w:t>
      </w:r>
      <w:r w:rsidR="00082C33">
        <w:t xml:space="preserve"> penguins</w:t>
      </w:r>
      <w:r w:rsidR="007E20E0">
        <w:t xml:space="preserve"> and ostriches</w:t>
      </w:r>
      <w:r w:rsidR="00082C33">
        <w:t xml:space="preserve"> despite their apparent </w:t>
      </w:r>
      <w:r w:rsidR="00731ADB">
        <w:t>anomalies</w:t>
      </w:r>
      <w:r w:rsidR="00082C33">
        <w:t xml:space="preserve">. </w:t>
      </w:r>
      <w:r w:rsidR="00DD0A3C">
        <w:t>One theory proposes c</w:t>
      </w:r>
      <w:r w:rsidR="0021667A">
        <w:t>onsolidation</w:t>
      </w:r>
      <w:r w:rsidR="00DD0A3C">
        <w:t xml:space="preserve"> </w:t>
      </w:r>
      <w:r w:rsidR="007E20E0">
        <w:t>as</w:t>
      </w:r>
      <w:r w:rsidR="00DD0A3C">
        <w:t xml:space="preserve"> the mechanism by which</w:t>
      </w:r>
      <w:r w:rsidR="0021667A">
        <w:t xml:space="preserve"> novel information</w:t>
      </w:r>
      <w:r w:rsidR="00DD0A3C">
        <w:t xml:space="preserve"> is integrated</w:t>
      </w:r>
      <w:r w:rsidR="0021667A">
        <w:t xml:space="preserve"> into </w:t>
      </w:r>
      <w:r w:rsidR="007E77BA">
        <w:t>schemas</w:t>
      </w:r>
      <w:r w:rsidR="0021667A">
        <w:t xml:space="preserve"> </w:t>
      </w:r>
      <w:r w:rsidR="0021667A">
        <w:fldChar w:fldCharType="begin" w:fldLock="1"/>
      </w:r>
      <w:r w:rsidR="0021667A">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1667A">
        <w:fldChar w:fldCharType="separate"/>
      </w:r>
      <w:r w:rsidR="0021667A" w:rsidRPr="0021667A">
        <w:rPr>
          <w:noProof/>
        </w:rPr>
        <w:t>(McKenzie and Eichenbaum, 2011)</w:t>
      </w:r>
      <w:r w:rsidR="0021667A">
        <w:fldChar w:fldCharType="end"/>
      </w:r>
      <w:r>
        <w:t xml:space="preserve">. </w:t>
      </w:r>
      <w:r w:rsidR="00771DEF">
        <w:t xml:space="preserve">Some key pieces of evidence </w:t>
      </w:r>
      <w:r w:rsidR="008A5EF9">
        <w:t>substantiate</w:t>
      </w:r>
      <w:r w:rsidR="00771DEF">
        <w:t xml:space="preserve"> this conclusion in the spatial domain. For example</w:t>
      </w:r>
      <w:r w:rsidR="00DD0A3C">
        <w:t xml:space="preserve">, </w:t>
      </w:r>
      <w:r w:rsidR="00771DEF">
        <w:t>hippocampal neurons</w:t>
      </w:r>
      <w:r w:rsidR="002872CA">
        <w:t xml:space="preserve"> already</w:t>
      </w:r>
      <w:r w:rsidR="00771DEF">
        <w:t xml:space="preserve"> encoding goal locations </w:t>
      </w:r>
      <w:r w:rsidR="002872CA">
        <w:t xml:space="preserve">also </w:t>
      </w:r>
      <w:r w:rsidR="00771DEF">
        <w:t>become transiently active around the sites of new goals</w:t>
      </w:r>
      <w:r w:rsidR="00DD0A3C">
        <w:t>, sugg</w:t>
      </w:r>
      <w:r w:rsidR="007E77BA">
        <w:t xml:space="preserve">esting that </w:t>
      </w:r>
      <w:r w:rsidR="00DD0A3C">
        <w:t xml:space="preserve">pre-existing networks </w:t>
      </w:r>
      <w:r w:rsidR="00AD4E4D">
        <w:t xml:space="preserve">are capable of incorporating novel information </w:t>
      </w:r>
      <w:r w:rsidR="00DD0A3C">
        <w:fldChar w:fldCharType="begin" w:fldLock="1"/>
      </w:r>
      <w:r w:rsidR="00DD0A3C">
        <w:instrText>ADDIN CSL_CITATION {"citationItems":[{"id":"ITEM-1","itemData":{"DOI":"10.1523/JNEUROSCI.0879-13.2013","ISSN":"1529-2401","PMID":"23785140","abstract":"According to schema theory as proposed by Piaget and Bartlett, learning involves the assimilation of new memories into networks of preexisting knowledge, as well as alteration of the original networks to accommodate the new information. Recent evidence has shown that rats form a schema of goal locations and that the hippocampus plays an essential role in adding new memories to the spatial schema. Here we examined the nature of hippocampal contributions to schema updating by monitoring firing patterns of multiple CA1 neurons as rats learned new goal locations in an environment in which there already were multiple goals. Before new learning, many neurons that fired on arrival at one goal location also fired at other goals, whereas ensemble activity patterns also distinguished different goal events, thus constituting a neural representation that linked distinct goals within a spatial schema. During new learning, some neurons began to fire as animals approached the new goals. These were primarily the same neurons that fired at original goals, the activity patterns at new goals were similar to those associated with the original goals, and new learning also produced changes in the preexisting goal-related firing patterns. After learning, activity patterns associated with the new and original goals gradually diverged, such that initial generalization was followed by a prolonged period in which new memories became distinguished within the ensemble representation. These findings support the view that consolidation involves assimilation of new memories into preexisting neural networks that accommodate relationships among new and existing memories.","author":[{"dropping-particle":"","family":"McKenzie","given":"Sam","non-dropping-particle":"","parse-names":false,"suffix":""},{"dropping-particle":"","family":"Robinson","given":"Nick T M","non-dropping-particle":"","parse-names":false,"suffix":""},{"dropping-particle":"","family":"Herrera","given":"Lauren","non-dropping-particle":"","parse-names":false,"suffix":""},{"dropping-particle":"","family":"Churchill","given":"Jordana C","non-dropping-particle":"","parse-names":false,"suffix":""},{"dropping-particle":"","family":"Eichenbaum","given":"Howard","non-dropping-particle":"","parse-names":false,"suffix":""}],"container-title":"The Journal of neuroscience : the official journal of the Society for Neuroscience","id":"ITEM-1","issue":"25","issued":{"date-parts":[["2013","6","19"]]},"page":"10243-56","publisher":"Society for Neuroscience","title":"Learning causes reorganization of neuronal firing patterns to represent related experiences within a hippocampal schema.","type":"article-journal","volume":"33"},"uris":["http://www.mendeley.com/documents/?uuid=4b27043a-045d-3144-bddc-68549a5cb08c"]}],"mendeley":{"formattedCitation":"(McKenzie et al., 2013)","plainTextFormattedCitation":"(McKenzie et al., 2013)","previouslyFormattedCitation":"(McKenzie et al., 2013)"},"properties":{"noteIndex":0},"schema":"https://github.com/citation-style-language/schema/raw/master/csl-citation.json"}</w:instrText>
      </w:r>
      <w:r w:rsidR="00DD0A3C">
        <w:fldChar w:fldCharType="separate"/>
      </w:r>
      <w:r w:rsidR="00DD0A3C" w:rsidRPr="005A0732">
        <w:rPr>
          <w:noProof/>
        </w:rPr>
        <w:t>(McKenzie et al., 2013)</w:t>
      </w:r>
      <w:r w:rsidR="00DD0A3C">
        <w:fldChar w:fldCharType="end"/>
      </w:r>
      <w:r w:rsidR="00DD0A3C">
        <w:t>. Additionally, be</w:t>
      </w:r>
      <w:r>
        <w:t xml:space="preserve">havioral and IEG studies have shown that rats are capable of using prior knowledge to solve </w:t>
      </w:r>
      <w:r w:rsidR="000E6772">
        <w:t>unfamiliar variants of</w:t>
      </w:r>
      <w:r>
        <w:t xml:space="preserve"> </w:t>
      </w:r>
      <w:r w:rsidR="000E6772">
        <w:t>a learned navigation task</w:t>
      </w:r>
      <w:r w:rsidR="00771DEF">
        <w:t>, a</w:t>
      </w:r>
      <w:r>
        <w:t xml:space="preserve">nd that this retrieval process involves </w:t>
      </w:r>
      <w:proofErr w:type="spellStart"/>
      <w:r w:rsidR="007E77BA">
        <w:t>neocortex</w:t>
      </w:r>
      <w:proofErr w:type="spellEnd"/>
      <w:r w:rsidR="007E77BA">
        <w:t xml:space="preserve"> and the hippocampus</w:t>
      </w:r>
      <w:r>
        <w:t xml:space="preserve"> </w:t>
      </w:r>
      <w:r>
        <w:fldChar w:fldCharType="begin" w:fldLock="1"/>
      </w:r>
      <w:r w:rsidR="00EB18A8">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126/science.1205274","ISSN":"0036-8075","PMID":"21737703","abstract":"When new learning occurs against the background of established prior knowledge, relevant new information can be assimilated into a schema and thereby expand the knowledge base. An animal model of this important component of memory consolidation reveals that systems memory consolidation can be very fast. In experiments with rats, we found that the hippocampal-dependent learning of new paired associates is associated with a striking up-regulation of immediate early genes in the prelimbic region of the medial prefrontal cortex, and that pharmacological interventions targeted at that area can prevent both new learning and the recall of remotely and even recently consolidated information. These findings challenge the concept of distinct fast (hippocampal) and slow (cortical) learning systems, and shed new light on the neural mechanisms of memory assimilation into schemas.","author":[{"dropping-particle":"","family":"Tse","given":"D.","non-dropping-particle":"","parse-names":false,"suffix":""},{"dropping-particle":"","family":"Takeuchi","given":"T.","non-dropping-particle":"","parse-names":false,"suffix":""},{"dropping-particle":"","family":"Kakeyama","given":"M.","non-dropping-particle":"","parse-names":false,"suffix":""},{"dropping-particle":"","family":"Kajii","given":"Y.","non-dropping-particle":"","parse-names":false,"suffix":""},{"dropping-particle":"","family":"Okuno","given":"H.","non-dropping-particle":"","parse-names":false,"suffix":""},{"dropping-particle":"","family":"Tohyama","given":"C.","non-dropping-particle":"","parse-names":false,"suffix":""},{"dropping-particle":"","family":"Bito","given":"H.","non-dropping-particle":"","parse-names":false,"suffix":""},{"dropping-particle":"","family":"Morris","given":"R. G. M.","non-dropping-particle":"","parse-names":false,"suffix":""}],"container-title":"Science","id":"ITEM-2","issue":"6044","issued":{"date-parts":[["2011","8","12"]]},"page":"891-895","title":"Schema-Dependent Gene Activation and Memory Encoding in Neocortex","type":"article-journal","volume":"333"},"uris":["http://www.mendeley.com/documents/?uuid=005a0a3a-8ce9-341d-ab25-b679424f2ee0"]},{"id":"ITEM-3","itemData":{"DOI":"10.7554/eLife.01326","ISSN":"2050-084X","abstract":"&lt;p&gt;Prior experience accelerates acquisition of novel, related information through processes like assimilation into mental schemas, but the underlying neuronal mechanisms are poorly understood. We investigated the roles that prior experience and hippocampal CA3 N-Methyl-D-aspartate receptor (NMDAR)-dependent synaptic plasticity play in CA1 place cell sequence encoding and learning during novel spatial experiences. We found that specific representations of de novo experiences on linear environments were formed on a framework of pre configured network activity expressed in the preceding sleep and were rapidly, flexibly adjusted via NMDAR-dependent activity. This prior experience accelerated encoding of subsequent experiences on contiguous or isolated novel tracks, significantly decreasing their NMDAR-dependence. Similarly, de novo learning of an alternation task was facilitated by CA3 NMDARs; this experience accelerated subsequent learning of related tasks, independent of CA3 NMDARs, consistent with a schema-based learning. These results reveal the existence of distinct neuronal encoding schemes which could explain why hippocampal dysfunction results in anterograde amnesia while sparing recollection of old, schema-based memories.&lt;/p&gt;","author":[{"dropping-particle":"","family":"Dragoi","given":"George","non-dropping-particle":"","parse-names":false,"suffix":""},{"dropping-particle":"","family":"Tonegawa","given":"Susumu","non-dropping-particle":"","parse-names":false,"suffix":""}],"container-title":"eLife","id":"ITEM-3","issued":{"date-parts":[["2013","12","10"]]},"title":"Development of schemas revealed by prior experience and NMDA receptor knock-out","type":"article-journal","volume":"2"},"uris":["http://www.mendeley.com/documents/?uuid=6fb35aaa-11ae-3883-9fe6-add875ae1ddf"]}],"mendeley":{"formattedCitation":"(Dragoi and Tonegawa, 2013a; Tse et al., 2007, 2011)","plainTextFormattedCitation":"(Dragoi and Tonegawa, 2013a; Tse et al., 2007, 2011)","previouslyFormattedCitation":"(Dragoi and Tonegawa, 2013a; Tse et al., 2007, 2011)"},"properties":{"noteIndex":0},"schema":"https://github.com/citation-style-language/schema/raw/master/csl-citation.json"}</w:instrText>
      </w:r>
      <w:r>
        <w:fldChar w:fldCharType="separate"/>
      </w:r>
      <w:r w:rsidR="001956AB" w:rsidRPr="001956AB">
        <w:rPr>
          <w:noProof/>
        </w:rPr>
        <w:t>(Dragoi and Tonegawa, 2013a; Tse et al., 2007, 2011)</w:t>
      </w:r>
      <w:r>
        <w:fldChar w:fldCharType="end"/>
      </w:r>
      <w:r>
        <w:t>.</w:t>
      </w:r>
      <w:r w:rsidR="00DD0A3C">
        <w:t xml:space="preserve"> </w:t>
      </w:r>
      <w:r w:rsidR="008A5EF9">
        <w:t>Human functional imagin</w:t>
      </w:r>
      <w:r w:rsidR="00E92558">
        <w:t xml:space="preserve">g studies have also shown that </w:t>
      </w:r>
      <w:r w:rsidR="00E92558">
        <w:lastRenderedPageBreak/>
        <w:t xml:space="preserve">memory integration is also dependent on hippocampal and neocortical activation </w:t>
      </w:r>
      <w:r w:rsidR="00E92558">
        <w:fldChar w:fldCharType="begin" w:fldLock="1"/>
      </w:r>
      <w:r w:rsidR="0060652A">
        <w:instrText>ADDIN CSL_CITATION {"citationItems":[{"id":"ITEM-1","itemData":{"DOI":"10.1007/978-3-319-50406-3_13","author":[{"dropping-particle":"","family":"Schlichting","given":"Margaret L.","non-dropping-particle":"","parse-names":false,"suffix":""},{"dropping-particle":"","family":"Preston","given":"Alison R.","non-dropping-particle":"","parse-names":false,"suffix":""}],"container-title":"The Hippocampus from Cells to Systems","id":"ITEM-1","issued":{"date-parts":[["2017"]]},"page":"405-437","publisher":"Springer International Publishing","publisher-place":"Cham","title":"The Hippocampus and Memory Integration: Building Knowledge to Navigate Future Decisions","type":"chapter"},"uris":["http://www.mendeley.com/documents/?uuid=50eacb38-f079-3e56-a050-e30fc47a4bb2"]},{"id":"ITEM-2","itemData":{"DOI":"10.1016/J.NEURON.2012.05.010","ISSN":"0896-6273","abstract":"Memory enables flexible use of past experience to inform new behaviors. Although leading theories hypothesize that this fundamental flexibility results from the formation of integrated memory networks relating multiple experiences, the neural mechanisms that support memory integration are not well understood. Here, we demonstrate that retrieval-mediated learning, whereby prior event details are reinstated during encoding of related experiences, supports participants' ability to infer relationships between distinct events that share content. Furthermore, we show that activation changes in a functionally coupled hippocampal and ventral medial prefrontal cortical circuit track the formation of integrated memories and successful inferential memory performance. These findings characterize the respective roles of these regions in retrieval-mediated learning processes that support relational memory network formation and inferential memory in the human brain. More broadly, these data reveal fundamental mechanisms through which memory representations are constructed into prospectively useful formats.","author":[{"dropping-particle":"","family":"Zeithamova","given":"Dagmar","non-dropping-particle":"","parse-names":false,"suffix":""},{"dropping-particle":"","family":"Dominick","given":"April L.","non-dropping-particle":"","parse-names":false,"suffix":""},{"dropping-particle":"","family":"Preston","given":"Alison R.","non-dropping-particle":"","parse-names":false,"suffix":""}],"container-title":"Neuron","id":"ITEM-2","issue":"1","issued":{"date-parts":[["2012","7","12"]]},"page":"168-179","publisher":"Cell Press","title":"Hippocampal and Ventral Medial Prefrontal Activation during Retrieval-Mediated Learning Supports Novel Inference","type":"article-journal","volume":"75"},"uris":["http://www.mendeley.com/documents/?uuid=ee7e348e-01c0-3bd9-af4c-289bf736084a"]}],"mendeley":{"formattedCitation":"(Schlichting and Preston, 2017; Zeithamova et al., 2012)","plainTextFormattedCitation":"(Schlichting and Preston, 2017; Zeithamova et al., 2012)","previouslyFormattedCitation":"(Schlichting and Preston, 2017; Zeithamova et al., 2012)"},"properties":{"noteIndex":0},"schema":"https://github.com/citation-style-language/schema/raw/master/csl-citation.json"}</w:instrText>
      </w:r>
      <w:r w:rsidR="00E92558">
        <w:fldChar w:fldCharType="separate"/>
      </w:r>
      <w:r w:rsidR="00E92558" w:rsidRPr="00E92558">
        <w:rPr>
          <w:noProof/>
        </w:rPr>
        <w:t>(Schlichting and Preston, 2017; Zeithamova et al., 2012)</w:t>
      </w:r>
      <w:r w:rsidR="00E92558">
        <w:fldChar w:fldCharType="end"/>
      </w:r>
      <w:r w:rsidR="00E92558">
        <w:t>.</w:t>
      </w:r>
    </w:p>
    <w:p w14:paraId="1E25A2B5" w14:textId="43F4CEBF" w:rsidR="0096603F" w:rsidRDefault="007E77BA" w:rsidP="00680ACE">
      <w:r>
        <w:tab/>
        <w:t xml:space="preserve"> </w:t>
      </w:r>
      <w:r w:rsidR="001923A8">
        <w:t xml:space="preserve">Systems level consolidation is thought to occur during </w:t>
      </w:r>
      <w:proofErr w:type="gramStart"/>
      <w:r w:rsidR="001923A8">
        <w:t>awake</w:t>
      </w:r>
      <w:proofErr w:type="gramEnd"/>
      <w:r w:rsidR="001923A8">
        <w:t xml:space="preserve"> rest and sleep, </w:t>
      </w:r>
      <w:r w:rsidR="007E2550">
        <w:t>particularly</w:t>
      </w:r>
      <w:r w:rsidR="001923A8">
        <w:t xml:space="preserve"> during </w:t>
      </w:r>
      <w:r w:rsidR="00E92558">
        <w:t>“offline reactivation” events such as replay during SPW-Rs</w:t>
      </w:r>
      <w:r w:rsidR="001923A8">
        <w:t xml:space="preserve">. </w:t>
      </w:r>
      <w:r w:rsidR="00B011EB">
        <w:t xml:space="preserve">Under this logic, </w:t>
      </w:r>
      <w:r w:rsidR="0039584A">
        <w:t>learning</w:t>
      </w:r>
      <w:r w:rsidR="00B011EB">
        <w:t xml:space="preserve"> should increase the occurrence of replay in order to facilitate consolidation</w:t>
      </w:r>
      <w:r w:rsidR="0060652A">
        <w:t xml:space="preserve"> of potentially useful data about the animal’s surroundings</w:t>
      </w:r>
      <w:r w:rsidR="00B011EB">
        <w:t>. Indeed, n</w:t>
      </w:r>
      <w:r w:rsidR="001923A8">
        <w:t xml:space="preserve">ovelty seems to </w:t>
      </w:r>
      <w:proofErr w:type="spellStart"/>
      <w:r w:rsidR="007E2550">
        <w:t>upregulate</w:t>
      </w:r>
      <w:proofErr w:type="spellEnd"/>
      <w:r w:rsidR="007E2550">
        <w:t xml:space="preserve"> replay events </w:t>
      </w:r>
      <w:r w:rsidR="007E2550">
        <w:fldChar w:fldCharType="begin" w:fldLock="1"/>
      </w:r>
      <w:r w:rsidR="00B77FC9">
        <w:instrText>ADDIN CSL_CITATION {"citationItems":[{"id":"ITEM-1","itemData":{"DOI":"10.1016/J.NEURON.2007.11.035","ISSN":"0896-6273","abstract":"The acquisition of new memories for places and events requires synaptic plasticity in the hippocampus, and plasticity depends on temporal coordination among neurons. Spatial activity in the hippocampus is relatively disorganized during the initial exploration of a novel environment, however, and it is unclear how neural activity during the initial stages of learning drives synaptic plasticity. Here we show that pairs of CA1 cells that represent overlapping novel locations are initially more coactive and more precisely coordinated than are cells representing overlapping familiar locations. This increased coordination occurrs specifically during brief, high-frequency events (HFEs) in the local field potential that are similar to ripples and is not associated with better coordination of place-specific neural activity outside of HFEs. As novel locations become more familiar, correlations between cell pairs decrease. Thus, hippocampal neural activity during learning has a unique structure that is well suited to induce synaptic plasticity and to allow for rapid storage of new memories.","author":[{"dropping-particle":"","family":"Cheng","given":"Sen","non-dropping-particle":"","parse-names":false,"suffix":""},{"dropping-particle":"","family":"Frank","given":"Loren M.","non-dropping-particle":"","parse-names":false,"suffix":""}],"container-title":"Neuron","id":"ITEM-1","issue":"2","issued":{"date-parts":[["2008","1","24"]]},"page":"303-313","publisher":"Cell Press","title":"New Experiences Enhance Coordinated Neural Activity in the Hippocampus","type":"article-journal","volume":"57"},"uris":["http://www.mendeley.com/documents/?uuid=9bdbd31c-b2fd-37f6-bb5c-e277227e0a34"]},{"id":"ITEM-2","itemData":{"DOI":"10.1016/j.neuron.2016.10.020","ISSN":"08966273","author":[{"dropping-particle":"","family":"Ven","given":"Gido M.","non-dropping-particle":"van de","parse-names":false,"suffix":""},{"dropping-particle":"","family":"Trouche","given":"Stéphanie","non-dropping-particle":"","parse-names":false,"suffix":""},{"dropping-particle":"","family":"McNamara","given":"Colin G.","non-dropping-particle":"","parse-names":false,"suffix":""},{"dropping-particle":"","family":"Allen","given":"Kevin","non-dropping-particle":"","parse-names":false,"suffix":""},{"dropping-particle":"","family":"Dupret","given":"David","non-dropping-particle":"","parse-names":false,"suffix":""}],"container-title":"Neuron","id":"ITEM-2","issued":{"date-parts":[["2016"]]},"page":"1-7","title":"Hippocampal Offline Reactivation Consolidates Recently Formed Cell Assembly Patterns during Sharp Wave-Ripples","type":"article-journal"},"uris":["http://www.mendeley.com/documents/?uuid=9ed6fb96-4bfa-4703-9feb-072c816aa2b4"]},{"id":"ITEM-3","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3","issue":"8","issued":{"date-parts":[["2010","8","18"]]},"page":"995-1002","publisher":"Nature Publishing Group","title":"The reorganization and reactivation of hippocampal maps predict spatial memory performance","type":"article-journal","volume":"13"},"uris":["http://www.mendeley.com/documents/?uuid=1ad6f54a-3f50-361f-a0b8-62e3bfa5630c"]},{"id":"ITEM-4","itemData":{"DOI":"10.1002/hipo.23090","ISSN":"1050-9631","author":[{"dropping-particle":"","family":"Hwaun","given":"Ernie","non-dropping-particle":"","parse-names":false,"suffix":""},{"dropping-particle":"","family":"Colgin","given":"Laura Lee","non-dropping-particle":"","parse-names":false,"suffix":""}],"container-title":"Hippocampus","id":"ITEM-4","iss</w:instrText>
      </w:r>
      <w:r w:rsidR="00B77FC9">
        <w:rPr>
          <w:rFonts w:hint="eastAsia"/>
        </w:rPr>
        <w:instrText>ued":{"date-parts":[["2019","3","19"]]},"page":"hipo.23090","publisher":"John Wiley &amp; Sons, Ltd","title":"CA3 place cells that represent a novel waking experience are preferentially reactivated during sharp wave</w:instrText>
      </w:r>
      <w:r w:rsidR="00B77FC9">
        <w:rPr>
          <w:rFonts w:hint="eastAsia"/>
        </w:rPr>
        <w:instrText>‐</w:instrText>
      </w:r>
      <w:r w:rsidR="00B77FC9">
        <w:rPr>
          <w:rFonts w:hint="eastAsia"/>
        </w:rPr>
        <w:instrText>ripples in subsequent sleep","type":"articl</w:instrText>
      </w:r>
      <w:r w:rsidR="00B77FC9">
        <w:instrText>e-journal"},"uris":["http://www.mendeley.com/documents/?uuid=99b187e9-ba30-3708-ae0a-6b2603d3fd32"]}],"mendeley":{"formattedCitation":"(Cheng and Frank, 2008; Dupret et al., 2010; Hwaun and Colgin, 2019; van de Ven et al., 2016)","plainTextFormattedCitation":"(Cheng and Frank, 2008; Dupret et al., 2010; Hwaun and Colgin, 2019; van de Ven et al., 2016)","previouslyFormattedCitation":"(Cheng and Frank, 2008; Dupret et al., 2010; Hwaun and Colgin, 2019; van de Ven et al., 2016)"},"properties":{"noteIndex":0},"schema":"https://github.com/citation-style-language/schema/raw/master/csl-citation.json"}</w:instrText>
      </w:r>
      <w:r w:rsidR="007E2550">
        <w:fldChar w:fldCharType="separate"/>
      </w:r>
      <w:r w:rsidR="00F46B39" w:rsidRPr="00F46B39">
        <w:rPr>
          <w:noProof/>
        </w:rPr>
        <w:t>(Cheng and Frank, 2008; Dupret et al., 2010; Hwaun and Colgin, 2019; van de Ven et al., 2016)</w:t>
      </w:r>
      <w:r w:rsidR="007E2550">
        <w:fldChar w:fldCharType="end"/>
      </w:r>
      <w:r w:rsidR="007E2550">
        <w:t xml:space="preserve">, possibly through interactions with the dopaminergic system </w:t>
      </w:r>
      <w:r w:rsidR="007E2550">
        <w:fldChar w:fldCharType="begin" w:fldLock="1"/>
      </w:r>
      <w:r w:rsidR="00F46B39">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2","issue":"9","issued":{"date-parts":[["2015","9","1"]]},"page":"560-570","publisher":"Elsevier Current Trends","title":"Memory trace replay: the shaping of memory consolidation by neuromodulation","type":"article-journal","volume":"38"},"uris":["http://www.mendeley.com/documents/?uuid=1402744a-4ca3-3be7-a865-68b102ca5f72"]}],"mendeley":{"formattedCitation":"(Atherton et al., 2015; Lisman and Grace, 2005)","plainTextFormattedCitation":"(Atherton et al., 2015; Lisman and Grace, 2005)","previouslyFormattedCitation":"(Atherton et al., 2015; Lisman and Grace, 2005)"},"properties":{"noteIndex":0},"schema":"https://github.com/citation-style-language/schema/raw/master/csl-citation.json"}</w:instrText>
      </w:r>
      <w:r w:rsidR="007E2550">
        <w:fldChar w:fldCharType="separate"/>
      </w:r>
      <w:r w:rsidR="00F46B39" w:rsidRPr="00F46B39">
        <w:rPr>
          <w:noProof/>
        </w:rPr>
        <w:t>(Atherton et al., 2015; Lisman and Grace, 2005)</w:t>
      </w:r>
      <w:r w:rsidR="007E2550">
        <w:fldChar w:fldCharType="end"/>
      </w:r>
      <w:r w:rsidR="007E2550">
        <w:t xml:space="preserve">. </w:t>
      </w:r>
      <w:r w:rsidR="00B011EB">
        <w:t xml:space="preserve">In line with this idea, disrupting SPW-Rs during wake </w:t>
      </w:r>
      <w:r w:rsidR="00B011EB">
        <w:fldChar w:fldCharType="begin" w:fldLock="1"/>
      </w:r>
      <w:r w:rsidR="00B011EB">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00B011EB">
        <w:fldChar w:fldCharType="separate"/>
      </w:r>
      <w:r w:rsidR="00B011EB" w:rsidRPr="00B011EB">
        <w:rPr>
          <w:noProof/>
        </w:rPr>
        <w:t>(Jadhav et al., 2012)</w:t>
      </w:r>
      <w:r w:rsidR="00B011EB">
        <w:fldChar w:fldCharType="end"/>
      </w:r>
      <w:r w:rsidR="00B011EB">
        <w:t xml:space="preserve"> and sleep </w:t>
      </w:r>
      <w:r w:rsidR="00B011EB">
        <w:fldChar w:fldCharType="begin" w:fldLock="1"/>
      </w:r>
      <w:r w:rsidR="00E92558">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00B011EB">
        <w:fldChar w:fldCharType="separate"/>
      </w:r>
      <w:r w:rsidR="00B011EB" w:rsidRPr="00B011EB">
        <w:rPr>
          <w:noProof/>
        </w:rPr>
        <w:t>(Ego-Stengel and Wilson, 2009; Girardeau et al., 2009)</w:t>
      </w:r>
      <w:r w:rsidR="00B011EB">
        <w:fldChar w:fldCharType="end"/>
      </w:r>
      <w:r w:rsidR="00B011EB">
        <w:t xml:space="preserve"> has been found to disrupt behavioral performance, presumably by corrupting the </w:t>
      </w:r>
      <w:r w:rsidR="00962756">
        <w:t>content of</w:t>
      </w:r>
      <w:r w:rsidR="00B011EB">
        <w:t xml:space="preserve"> replay events</w:t>
      </w:r>
      <w:r w:rsidR="0060652A">
        <w:t xml:space="preserve"> and interrupting associated downstream plasticity cascades</w:t>
      </w:r>
      <w:r w:rsidR="00B011EB">
        <w:t xml:space="preserve">. </w:t>
      </w:r>
    </w:p>
    <w:p w14:paraId="2D591FF0" w14:textId="77777777" w:rsidR="001956AB" w:rsidRDefault="001956AB" w:rsidP="00680ACE"/>
    <w:p w14:paraId="3290E1E9" w14:textId="5ACDE311" w:rsidR="005F0D20" w:rsidRDefault="005F0D20" w:rsidP="005F0D20">
      <w:pPr>
        <w:pStyle w:val="Heading3"/>
      </w:pPr>
      <w:bookmarkStart w:id="27" w:name="_Toc415341947"/>
      <w:r>
        <w:t>Hippocampal interactions with the amygdala</w:t>
      </w:r>
      <w:bookmarkEnd w:id="27"/>
    </w:p>
    <w:p w14:paraId="0170D064" w14:textId="6C400349"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Bliss and Collingridge, 1993; Nabavi et al., 2014; Rogan et al., 1997; Schafe and LeDoux, 2000)</w:t>
      </w:r>
      <w:r w:rsidR="000C62E0">
        <w:fldChar w:fldCharType="end"/>
      </w:r>
      <w:r w:rsidR="000C62E0">
        <w:t xml:space="preserve"> and both utilize specific populations of cells to </w:t>
      </w:r>
      <w:r w:rsidR="00C30009">
        <w:t>store</w:t>
      </w:r>
      <w:r w:rsidR="000C62E0">
        <w:t xml:space="preserv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 xml:space="preserve">Conveniently, the reliable </w:t>
      </w:r>
      <w:r w:rsidR="00DB6B28">
        <w:t xml:space="preserve">freezing </w:t>
      </w:r>
      <w:r w:rsidR="008B0291">
        <w:t xml:space="preserve">behavior controlled by </w:t>
      </w:r>
      <w:proofErr w:type="spellStart"/>
      <w:r w:rsidR="008B0291">
        <w:t>amygdalar</w:t>
      </w:r>
      <w:proofErr w:type="spellEnd"/>
      <w:r w:rsidR="008B0291">
        <w:t xml:space="preserve"> circuits has enabled robust detection of neuronal engrams supporting </w:t>
      </w:r>
      <w:r w:rsidR="008B0291">
        <w:lastRenderedPageBreak/>
        <w:t>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1469ADDC"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166BF4">
        <w:t>.</w:t>
      </w:r>
      <w:r w:rsidR="00B47C9F">
        <w:t xml:space="preserve"> </w:t>
      </w:r>
      <w:r w:rsidR="00166BF4">
        <w:t>Disrupting</w:t>
      </w:r>
      <w:r w:rsidR="00B47C9F">
        <w:t xml:space="preserve"> this circuit </w:t>
      </w:r>
      <w:r w:rsidR="00166BF4">
        <w:t>impairs formation of</w:t>
      </w:r>
      <w:r w:rsidR="00B47C9F">
        <w:t xml:space="preserve"> emotional memories </w:t>
      </w:r>
      <w:r w:rsidR="00166BF4">
        <w:t xml:space="preserve">and impairs plasticity between these synapses </w:t>
      </w:r>
      <w:r w:rsidR="00B47C9F">
        <w:fldChar w:fldCharType="begin" w:fldLock="1"/>
      </w:r>
      <w:r w:rsidR="005A0A93">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id":"ITEM-2","itemData":{"DOI":"10.1016/j.cell.2016.09.051","ISSN":"00928674","PMID":"27773481","abstract":"Memories about sensory experiences are tightly linked to the context in which they were formed. Memory contextualization is fundamental for the selection of appropriate behavioral reactions needed for survival, yet the underlying neuronal circuits are poorly understood. By combining trans-synaptic viral tracing and optogenetic manipulation, we found that the ventral hippocampus (vHC) and the amygdala, two key brain structures encoding context and emotional experiences, interact via multiple parallel pathways. A projection from the vHC to the basal amygdala mediates fear behavior elicited by a conditioned context, whereas a parallel projection from a distinct subset of vHC neurons onto midbrain-projecting neurons in the central amygdala is necessary for context-dependent retrieval of cued fear memories. Our findings demonstrate that two fundamentally distinct roles of context in fear memory retrieval are processed by distinct vHC output pathways, thereby allowing for the formation of robust contextual fear memories while preserving context-dependent behavioral flexibility.","author":[{"dropping-particle":"","family":"Xu","given":"Chun","non-dropping-particle":"","parse-names":false,"suffix":""},{"dropping-particle":"","family":"Krabbe","given":"Sabine","non-dropping-particle":"","parse-names":false,"suffix":""},{"dropping-particle":"","family":"Gründemann","given":"Jan","non-dropping-particle":"","parse-names":false,"suffix":""},{"dropping-particle":"","family":"Botta","given":"Paolo","non-dropping-particle":"","parse-names":false,"suffix":""},{"dropping-particle":"","family":"Fadok","given":"Jonathan P.","non-dropping-particle":"","parse-names":false,"suffix":""},{"dropping-particle":"","family":"Osakada","given":"Fumitaka","non-dropping-particle":"","parse-names":false,"suffix":""},{"dropping-particle":"","family":"Saur","given":"Dieter","non-dropping-particle":"","parse-names":false,"suffix":""},{"dropping-particle":"","family":"Grewe","given":"Benjamin F.","non-dropping-particle":"","parse-names":false,"suffix":""},{"dropping-particle":"","family":"Schnitzer","given":"Mark J.","non-dropping-particle":"","parse-names":false,"suffix":""},{"dropping-particle":"","family":"Callaway","given":"Edward M.","non-dropping-particle":"","parse-names":false,"suffix":""},{"dropping-particle":"","family":"Lüthi","given":"Andreas","non-dropping-particle":"","parse-names":false,"suffix":""}],"container-title":"Cell","id":"ITEM-2","issue":"4","issued":{"date-parts":[["2016","11","3"]]},"page":"961-972.e16","title":"Distinct Hippocampal Pathways Mediate Dissociable Roles of Context in Memory Retrieval","type":"article-journal","volume":"167"},"uris":["http://www.mendeley.com/documents/?uuid=6175ded1-4062-380e-8533-2718334e38d6"]}],"mendeley":{"formattedCitation":"(Xu et al., 2016a; Yang et al., 2016)","plainTextFormattedCitation":"(Xu et al., 2016a; Yang et al., 2016)","previouslyFormattedCitation":"(Xu et al., 2016a; Yang et al., 2016)"},"properties":{"noteIndex":0},"schema":"https://github.com/citation-style-language/schema/raw/master/csl-citation.json"}</w:instrText>
      </w:r>
      <w:r w:rsidR="00B47C9F">
        <w:fldChar w:fldCharType="separate"/>
      </w:r>
      <w:r w:rsidR="00F91DF5" w:rsidRPr="00F91DF5">
        <w:rPr>
          <w:noProof/>
        </w:rPr>
        <w:t>(Xu et al., 2016a; Yang et al., 2016)</w:t>
      </w:r>
      <w:r w:rsidR="00B47C9F">
        <w:fldChar w:fldCharType="end"/>
      </w:r>
      <w:r w:rsidR="00B47C9F">
        <w:t xml:space="preserve">. </w:t>
      </w:r>
      <w:r w:rsidR="007C6EC1">
        <w:t xml:space="preserve">Induction of an associative memory in the hippocampus </w:t>
      </w:r>
      <w:r w:rsidR="00CE6078">
        <w:t xml:space="preserve">also </w:t>
      </w:r>
      <w:r w:rsidR="007C6EC1">
        <w:t xml:space="preserve">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Oscillatory patterns in the amygdala and hippocampus seem to play a</w:t>
      </w:r>
      <w:r w:rsidR="00216B8B">
        <w:t>n important</w:t>
      </w:r>
      <w:r w:rsidR="00746E5B">
        <w:t xml:space="preserve"> role in long-range functional connectivity. </w:t>
      </w:r>
    </w:p>
    <w:p w14:paraId="7F999AAE" w14:textId="0292D0F2" w:rsidR="00F22577" w:rsidRDefault="00A84930" w:rsidP="005F0D20">
      <w:r>
        <w:tab/>
      </w:r>
      <w:proofErr w:type="spellStart"/>
      <w:r w:rsidR="002B325A">
        <w:t>A</w:t>
      </w:r>
      <w:r>
        <w:t>mygdalo</w:t>
      </w:r>
      <w:r w:rsidR="007C6EC1">
        <w:t>hippocampal</w:t>
      </w:r>
      <w:proofErr w:type="spellEnd"/>
      <w:r w:rsidR="007C6EC1">
        <w:t xml:space="preserve"> communication occurs via </w:t>
      </w:r>
      <w:r w:rsidR="002B325A">
        <w:t xml:space="preserve">transient </w:t>
      </w:r>
      <w:r w:rsidR="007C6EC1">
        <w:t xml:space="preserve">oscillatory synchronization between the two regions. </w:t>
      </w:r>
      <w:r>
        <w:t>After fear conditioning, o</w:t>
      </w:r>
      <w:r w:rsidR="008B0291">
        <w:t xml:space="preserve">scillations </w:t>
      </w:r>
      <w:r>
        <w:t>in the theta range (4-</w:t>
      </w:r>
      <w:r w:rsidR="00BF2780">
        <w:t>12</w:t>
      </w:r>
      <w:r>
        <w:t xml:space="preserve">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w:t>
      </w:r>
      <w:proofErr w:type="spellStart"/>
      <w:r w:rsidR="001868B2">
        <w:t>mPFC</w:t>
      </w:r>
      <w:proofErr w:type="spellEnd"/>
      <w:r w:rsidR="001868B2">
        <w:t xml:space="preserve">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Davis et al., 2017; Karalis et al., 2016; Likhtik et al., 2014; Stujenske et al., 2014)</w:t>
      </w:r>
      <w:r w:rsidR="001868B2">
        <w:fldChar w:fldCharType="end"/>
      </w:r>
      <w:r w:rsidR="001868B2">
        <w:t xml:space="preserve"> and interestingly, induction of theta in the </w:t>
      </w:r>
      <w:proofErr w:type="spellStart"/>
      <w:r w:rsidR="001868B2">
        <w:t>mPFC</w:t>
      </w:r>
      <w:proofErr w:type="spellEnd"/>
      <w:r w:rsidR="001868B2">
        <w:t xml:space="preserve">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w:t>
      </w:r>
      <w:r w:rsidR="001D25CA">
        <w:lastRenderedPageBreak/>
        <w:t xml:space="preserve">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w:t>
      </w:r>
      <w:r w:rsidR="00BF2780">
        <w:t xml:space="preserve">them into resonators </w:t>
      </w:r>
      <w:r w:rsidR="00FB4F5C">
        <w:t xml:space="preserve">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D080C">
        <w:t>In any case, hippocampal-</w:t>
      </w:r>
      <w:proofErr w:type="spellStart"/>
      <w:r w:rsidR="00FD080C">
        <w:t>amygdalar</w:t>
      </w:r>
      <w:proofErr w:type="spellEnd"/>
      <w:r w:rsidR="00FD080C">
        <w:t xml:space="preserve"> communications appear to be highly nuanced and will require additional research to fully elucidate their m</w:t>
      </w:r>
      <w:r w:rsidR="00CA7C6C">
        <w:t>e</w:t>
      </w:r>
      <w:r w:rsidR="00FD080C">
        <w:t xml:space="preserve">chanisms. </w:t>
      </w:r>
    </w:p>
    <w:p w14:paraId="1C43FA27" w14:textId="42CFFED2" w:rsidR="005F0D20" w:rsidRPr="005F0D20" w:rsidRDefault="006B69DF" w:rsidP="005F0D20">
      <w:r>
        <w:t xml:space="preserve"> </w:t>
      </w:r>
    </w:p>
    <w:p w14:paraId="7EC9E338" w14:textId="21826663" w:rsidR="00033493" w:rsidRDefault="00033493" w:rsidP="00033493">
      <w:pPr>
        <w:pStyle w:val="Heading3"/>
      </w:pPr>
      <w:bookmarkStart w:id="28" w:name="_Toc415341948"/>
      <w:r>
        <w:t>Integrating hippocampal literature</w:t>
      </w:r>
      <w:bookmarkEnd w:id="28"/>
    </w:p>
    <w:p w14:paraId="404BED6D" w14:textId="77777777" w:rsidR="00EA5FC1"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sequence generator given that optogenetic stimulations usually activate populations synchronously? </w:t>
      </w:r>
      <w:r w:rsidR="00B20DD8">
        <w:t xml:space="preserve">How do neural patterns in different brain regions collectively represent an experience? </w:t>
      </w:r>
    </w:p>
    <w:p w14:paraId="22DA54D9" w14:textId="55C9E714" w:rsidR="00033493" w:rsidRPr="00033493" w:rsidRDefault="00EA5FC1" w:rsidP="00033493">
      <w:r>
        <w:tab/>
      </w:r>
      <w:r w:rsidR="00033493">
        <w:t xml:space="preserve">Along other lines, recent imaging technology has only just enabled longitudinal </w:t>
      </w:r>
      <w:r w:rsidR="00CA7C6C">
        <w:t>recordings of neural activity. This technology begs the question, h</w:t>
      </w:r>
      <w:r w:rsidR="00033493">
        <w:t xml:space="preserve">ow do different representations interact and evolve over time? </w:t>
      </w:r>
      <w:r w:rsidR="00B20DD8">
        <w:t xml:space="preserve">In the next two chapters, I will attempt to </w:t>
      </w:r>
      <w:r w:rsidR="00B20DD8">
        <w:lastRenderedPageBreak/>
        <w:t>address this last question to understand how</w:t>
      </w:r>
      <w:r w:rsidR="00FD5B3B">
        <w:t xml:space="preserve"> neural patterns unfold across long timescales. </w:t>
      </w:r>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3"/>
          <w:footerReference w:type="default" r:id="rId14"/>
          <w:headerReference w:type="first" r:id="rId15"/>
          <w:footerReference w:type="first" r:id="rId16"/>
          <w:pgSz w:w="12240" w:h="15840"/>
          <w:pgMar w:top="2160" w:right="1440" w:bottom="1440" w:left="2160" w:header="1440" w:footer="1080" w:gutter="0"/>
          <w:pgNumType w:start="1"/>
          <w:cols w:space="720"/>
          <w:docGrid w:linePitch="360"/>
        </w:sectPr>
      </w:pPr>
    </w:p>
    <w:p w14:paraId="2D989688" w14:textId="5165F057" w:rsidR="00AA4070" w:rsidRPr="00A42588" w:rsidRDefault="00F3373D" w:rsidP="00E76B5C">
      <w:pPr>
        <w:pStyle w:val="Heading1"/>
        <w:numPr>
          <w:ilvl w:val="0"/>
          <w:numId w:val="1"/>
        </w:numPr>
      </w:pPr>
      <w:bookmarkStart w:id="29" w:name="_Toc415341949"/>
      <w:r>
        <w:lastRenderedPageBreak/>
        <w:t>CHAPTER TWO</w:t>
      </w:r>
      <w:bookmarkStart w:id="30" w:name="_Toc536008428"/>
      <w:bookmarkStart w:id="31" w:name="_Toc536008501"/>
      <w:bookmarkStart w:id="32" w:name="_Toc536008568"/>
      <w:bookmarkStart w:id="33" w:name="_Toc536022342"/>
      <w:bookmarkStart w:id="34" w:name="_Toc536022834"/>
      <w:bookmarkStart w:id="35" w:name="_Toc536185415"/>
      <w:bookmarkEnd w:id="30"/>
      <w:bookmarkEnd w:id="31"/>
      <w:bookmarkEnd w:id="32"/>
      <w:bookmarkEnd w:id="33"/>
      <w:bookmarkEnd w:id="34"/>
      <w:bookmarkEnd w:id="35"/>
      <w:bookmarkEnd w:id="29"/>
    </w:p>
    <w:p w14:paraId="055A80C4" w14:textId="0D1AF4ED" w:rsidR="00AA4070" w:rsidRPr="00AA4070" w:rsidRDefault="00AA4070" w:rsidP="00AA4070">
      <w:pPr>
        <w:pStyle w:val="Heading2"/>
      </w:pPr>
      <w:bookmarkStart w:id="36" w:name="_Toc415341950"/>
      <w:r>
        <w:t>Introduction</w:t>
      </w:r>
      <w:bookmarkEnd w:id="36"/>
    </w:p>
    <w:p w14:paraId="133F8453" w14:textId="7C2C5910"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8560AE">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mendeley":{"formattedCitation":"(Ezzyat and Davachi, 2014; Fortin et al., 2002; Kraus et al., 2013; MacDonald et al., 2011; Modi et al., 2014; Pastalkova et al., 2008)","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zzyat and Davachi, 2014; Fortin et al., 2002; Kraus et al., 2013; MacDonald et al., 2011; Modi et al., 2014; Pastalkova et al., 2008)</w:t>
      </w:r>
      <w:r w:rsidRPr="00AA4070">
        <w:rPr>
          <w:rFonts w:cs="Times New Roman"/>
        </w:rPr>
        <w:fldChar w:fldCharType="end"/>
      </w:r>
      <w:r w:rsidR="00872A2C">
        <w:rPr>
          <w:rFonts w:cs="Times New Roman"/>
        </w:rPr>
        <w:t xml:space="preserve"> </w:t>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8560AE">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6","19"]]},"page":"1090-1101","title":"Hippocampal \"Time Cells\": Time versus Path Integration","type":"article-journal","volume":"78"},"uris":["http://www.mendeley.com/documents/?uuid=c0e2aa60-bcf4-430b-bd65-0c02f2566176"]}],"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w:t>
      </w:r>
      <w:proofErr w:type="spellStart"/>
      <w:r w:rsidR="003134B6">
        <w:rPr>
          <w:rFonts w:cs="Times New Roman"/>
        </w:rPr>
        <w:t>microtime</w:t>
      </w:r>
      <w:proofErr w:type="spellEnd"/>
      <w:r w:rsidR="003134B6">
        <w:rPr>
          <w:rFonts w:cs="Times New Roman"/>
        </w:rPr>
        <w:t>”;</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MacDonald et al., 2013; Manns et al., 2007; </w:t>
      </w:r>
      <w:r w:rsidRPr="00AA4070">
        <w:rPr>
          <w:rFonts w:cs="Times New Roman"/>
          <w:noProof/>
        </w:rPr>
        <w:lastRenderedPageBreak/>
        <w:t>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45F41F87"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t>
      </w:r>
      <w:proofErr w:type="gramStart"/>
      <w:r w:rsidRPr="00AA4070">
        <w:rPr>
          <w:rFonts w:cs="Times New Roman"/>
        </w:rPr>
        <w:t>well-suited</w:t>
      </w:r>
      <w:proofErr w:type="gramEnd"/>
      <w:r w:rsidRPr="00AA4070">
        <w:rPr>
          <w:rFonts w:cs="Times New Roman"/>
        </w:rPr>
        <w:t xml:space="preserve"> to encode temporal information in </w:t>
      </w:r>
      <w:proofErr w:type="spellStart"/>
      <w:r w:rsidRPr="00AA4070">
        <w:rPr>
          <w:rFonts w:cs="Times New Roman"/>
        </w:rPr>
        <w:t>microtime</w:t>
      </w:r>
      <w:proofErr w:type="spellEnd"/>
      <w:r w:rsidRPr="00AA4070">
        <w:rPr>
          <w:rFonts w:cs="Times New Roman"/>
        </w:rPr>
        <w:t>, but for timescales exceeding seconds, the hippocampus appears to utilize a different mechanism. Representations of memories occurring minutes to days apart (“</w:t>
      </w:r>
      <w:proofErr w:type="spellStart"/>
      <w:r w:rsidRPr="00AA4070">
        <w:rPr>
          <w:rFonts w:cs="Times New Roman"/>
        </w:rPr>
        <w:t>macrotime</w:t>
      </w:r>
      <w:proofErr w:type="spellEnd"/>
      <w:r w:rsidRPr="00AA4070">
        <w:rPr>
          <w:rFonts w:cs="Times New Roman"/>
        </w:rPr>
        <w:t xml:space="preserv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w:t>
      </w:r>
      <w:proofErr w:type="spellStart"/>
      <w:r w:rsidRPr="00AA4070">
        <w:rPr>
          <w:rFonts w:cs="Times New Roman"/>
        </w:rPr>
        <w:t>timestamping</w:t>
      </w:r>
      <w:proofErr w:type="spellEnd"/>
      <w:r w:rsidRPr="00AA4070">
        <w:rPr>
          <w:rFonts w:cs="Times New Roman"/>
        </w:rPr>
        <w:t xml:space="preserve">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ED2F91">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Howard and Eichenbaum, </w:t>
      </w:r>
      <w:r w:rsidRPr="00AA4070">
        <w:rPr>
          <w:rFonts w:cs="Times New Roman"/>
          <w:noProof/>
        </w:rPr>
        <w:lastRenderedPageBreak/>
        <w:t>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7CE3013A" w:rsidR="006E4994" w:rsidRDefault="007A74EA" w:rsidP="0038229F">
      <w:pPr>
        <w:pStyle w:val="Heading2"/>
      </w:pPr>
      <w:bookmarkStart w:id="37" w:name="_Toc415341951"/>
      <w:r>
        <w:lastRenderedPageBreak/>
        <w:t>Methods</w:t>
      </w:r>
      <w:bookmarkEnd w:id="37"/>
    </w:p>
    <w:p w14:paraId="1002683D" w14:textId="2296AF1F" w:rsidR="00301A99" w:rsidRPr="00301A99" w:rsidRDefault="00301A99" w:rsidP="00301A99">
      <w:pPr>
        <w:pStyle w:val="Heading3"/>
      </w:pPr>
      <w:bookmarkStart w:id="38" w:name="_Toc415341952"/>
      <w:r w:rsidRPr="00301A99">
        <w:t>Animal Subjects</w:t>
      </w:r>
      <w:bookmarkEnd w:id="38"/>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w:t>
      </w:r>
      <w:proofErr w:type="spellStart"/>
      <w:r w:rsidRPr="00301A99">
        <w:t>cagemates</w:t>
      </w:r>
      <w:proofErr w:type="spellEnd"/>
      <w:r w:rsidRPr="00301A99">
        <w:t xml:space="preserve"> in a vivarium with a 12 </w:t>
      </w:r>
      <w:proofErr w:type="spellStart"/>
      <w:r w:rsidRPr="00301A99">
        <w:t>hr</w:t>
      </w:r>
      <w:proofErr w:type="spellEnd"/>
      <w:r w:rsidRPr="00301A99">
        <w:t xml:space="preserve">/12 </w:t>
      </w:r>
      <w:proofErr w:type="spellStart"/>
      <w:r w:rsidRPr="00301A99">
        <w:t>hr</w:t>
      </w:r>
      <w:proofErr w:type="spellEnd"/>
      <w:r w:rsidRPr="00301A99">
        <w:t xml:space="preserve"> light/dark cycle and lights on at 7am. After surgery, mice were singly housed. </w:t>
      </w:r>
    </w:p>
    <w:p w14:paraId="246FD66F" w14:textId="77777777" w:rsidR="00301A99" w:rsidRPr="00301A99" w:rsidRDefault="00301A99" w:rsidP="00301A99"/>
    <w:p w14:paraId="7182361D" w14:textId="0F2C7EB9" w:rsidR="00301A99" w:rsidRPr="00301A99" w:rsidRDefault="00301A99" w:rsidP="00301A99">
      <w:pPr>
        <w:pStyle w:val="Heading3"/>
      </w:pPr>
      <w:bookmarkStart w:id="39" w:name="_Toc415341953"/>
      <w:r w:rsidRPr="00301A99">
        <w:t>Viral Constructs</w:t>
      </w:r>
      <w:bookmarkEnd w:id="39"/>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6D4F7472" w:rsidR="00301A99" w:rsidRPr="00301A99" w:rsidRDefault="00301A99" w:rsidP="00301A99">
      <w:pPr>
        <w:pStyle w:val="Heading3"/>
      </w:pPr>
      <w:bookmarkStart w:id="40" w:name="_Toc415341954"/>
      <w:r w:rsidRPr="00301A99">
        <w:t>Stereotactic Surgeries</w:t>
      </w:r>
      <w:bookmarkEnd w:id="40"/>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w:t>
      </w:r>
      <w:proofErr w:type="spellStart"/>
      <w:r w:rsidRPr="00301A99">
        <w:t>isoflurane</w:t>
      </w:r>
      <w:proofErr w:type="spellEnd"/>
      <w:r w:rsidRPr="00301A99">
        <w:t xml:space="preserve"> with mixed oxygen and 0.05 mL/kg buprenorphine. Mice also received injections of 5.0 mL/kg anti-inflammatory </w:t>
      </w:r>
      <w:proofErr w:type="spellStart"/>
      <w:r w:rsidRPr="00301A99">
        <w:t>Rimadyl</w:t>
      </w:r>
      <w:proofErr w:type="spellEnd"/>
      <w:r w:rsidRPr="00301A99">
        <w:t xml:space="preserve"> (Pfizer) and 400 mL/kg antibiotic </w:t>
      </w:r>
      <w:proofErr w:type="spellStart"/>
      <w:r w:rsidRPr="00301A99">
        <w:t>Cefazolin</w:t>
      </w:r>
      <w:proofErr w:type="spellEnd"/>
      <w:r w:rsidRPr="00301A99">
        <w:t xml:space="preserve"> (Pfizer). First, mice received infusions of AAV9-syn-GCaMP6f (U Penn Vector Core). A small craniotomy was performed (AP -2.0 mm, ML +1.5 mm, DV -1.5 mm relative to </w:t>
      </w:r>
      <w:proofErr w:type="spellStart"/>
      <w:r w:rsidRPr="00301A99">
        <w:t>bregma</w:t>
      </w:r>
      <w:proofErr w:type="spellEnd"/>
      <w:r w:rsidRPr="00301A99">
        <w:t xml:space="preserve">) and an infusion needle was inserted. The viral vector was injected at 40 </w:t>
      </w:r>
      <w:proofErr w:type="spellStart"/>
      <w:r w:rsidRPr="00301A99">
        <w:t>nL</w:t>
      </w:r>
      <w:proofErr w:type="spellEnd"/>
      <w:r w:rsidRPr="00301A99">
        <w:t xml:space="preserve">/min and allowed 15 </w:t>
      </w:r>
      <w:r w:rsidRPr="00301A99">
        <w:lastRenderedPageBreak/>
        <w:t xml:space="preserve">min to diffuse and minimize backwash prior to removing the needle. Three weeks after viral infusion, mice were implanted with a gradient index (GRIN) lens (1 mm diameter, 4 mm length; </w:t>
      </w:r>
      <w:proofErr w:type="spellStart"/>
      <w:r w:rsidRPr="00301A99">
        <w:t>Inscopix</w:t>
      </w:r>
      <w:proofErr w:type="spellEnd"/>
      <w:r w:rsidRPr="00301A99">
        <w:t xml:space="preserve">, Inc.). </w:t>
      </w:r>
      <w:proofErr w:type="gramStart"/>
      <w:r w:rsidRPr="00301A99">
        <w:t>A 2 mm-diameter circular craniotomy centered on AP -2.25 mm</w:t>
      </w:r>
      <w:proofErr w:type="gramEnd"/>
      <w:r w:rsidRPr="00301A99">
        <w:t xml:space="preserve">, </w:t>
      </w:r>
      <w:proofErr w:type="gramStart"/>
      <w:r w:rsidRPr="00301A99">
        <w:t>ML +1.8 mm was opened</w:t>
      </w:r>
      <w:proofErr w:type="gramEnd"/>
      <w:r w:rsidRPr="00301A99">
        <w:t xml:space="preserve">. The </w:t>
      </w:r>
      <w:proofErr w:type="spellStart"/>
      <w:r w:rsidRPr="00301A99">
        <w:t>neocortex</w:t>
      </w:r>
      <w:proofErr w:type="spellEnd"/>
      <w:r w:rsidRPr="00301A99">
        <w:t xml:space="preserve"> underneath this craniotomy was aspirated until vertical white fiber tracts were visible. Bleeding was controlled via irrigation with cold 0.9% saline solution and </w:t>
      </w:r>
      <w:proofErr w:type="spellStart"/>
      <w:r w:rsidRPr="00301A99">
        <w:t>GelFoam</w:t>
      </w:r>
      <w:proofErr w:type="spellEnd"/>
      <w:r w:rsidRPr="00301A99">
        <w:t xml:space="preserve"> (Pfizer, Inc.). Once bleeding was arrested, the GRIN lens was carefully lowered into the craniotomy using a stereotactic device until the bottom of the lens was 200 microns dorsal to the infusion site. Gaps between the lens and the skull were filled in using a non-</w:t>
      </w:r>
      <w:proofErr w:type="spellStart"/>
      <w:r w:rsidRPr="00301A99">
        <w:t>bioreactive</w:t>
      </w:r>
      <w:proofErr w:type="spellEnd"/>
      <w:r w:rsidRPr="00301A99">
        <w:t xml:space="preserve"> silicone polymer, </w:t>
      </w:r>
      <w:proofErr w:type="spellStart"/>
      <w:r w:rsidRPr="00301A99">
        <w:t>Kwik-Sil</w:t>
      </w:r>
      <w:proofErr w:type="spellEnd"/>
      <w:r w:rsidRPr="00301A99">
        <w:t xml:space="preserve"> (World Precision Instruments). After the </w:t>
      </w:r>
      <w:proofErr w:type="spellStart"/>
      <w:r w:rsidRPr="00301A99">
        <w:t>Kwik-Sil</w:t>
      </w:r>
      <w:proofErr w:type="spellEnd"/>
      <w:r w:rsidRPr="00301A99">
        <w:t xml:space="preserve"> set, the lens was affixed to the skull using dental cement </w:t>
      </w:r>
      <w:proofErr w:type="spellStart"/>
      <w:r w:rsidRPr="00301A99">
        <w:t>Metabond</w:t>
      </w:r>
      <w:proofErr w:type="spellEnd"/>
      <w:r w:rsidRPr="00301A99">
        <w:t xml:space="preserve"> (</w:t>
      </w:r>
      <w:proofErr w:type="spellStart"/>
      <w:r w:rsidRPr="00301A99">
        <w:t>Parkell</w:t>
      </w:r>
      <w:proofErr w:type="spellEnd"/>
      <w:r w:rsidRPr="00301A99">
        <w:t xml:space="preserve">) and the top of the lens was covered with a </w:t>
      </w:r>
      <w:proofErr w:type="spellStart"/>
      <w:r w:rsidRPr="00301A99">
        <w:t>Kwik</w:t>
      </w:r>
      <w:proofErr w:type="spellEnd"/>
      <w:r w:rsidRPr="00301A99">
        <w:t xml:space="preserve">-Cast cap (World Precision Instruments) to protect the lens and occlude light until base plate attachment. Mice were allowed one week of convalescence before they were implanted with a base plate for camera attachment. The </w:t>
      </w:r>
      <w:proofErr w:type="spellStart"/>
      <w:r w:rsidRPr="00301A99">
        <w:t>Kwik</w:t>
      </w:r>
      <w:proofErr w:type="spellEnd"/>
      <w:r w:rsidRPr="00301A99">
        <w:t>-Cast cap on the lens of the mouse was removed and a plastic base plate (</w:t>
      </w:r>
      <w:proofErr w:type="spellStart"/>
      <w:r w:rsidRPr="00301A99">
        <w:t>Inscopix</w:t>
      </w:r>
      <w:proofErr w:type="spellEnd"/>
      <w:r w:rsidRPr="00301A99">
        <w:t xml:space="preserve">, Inc.) was magnetically attached to the bottom of the camera. The camera objective was then aligned to the GRIN lens and lowered until visible and focused fluorescence was observed on </w:t>
      </w:r>
      <w:proofErr w:type="spellStart"/>
      <w:r w:rsidRPr="00301A99">
        <w:t>nVista</w:t>
      </w:r>
      <w:proofErr w:type="spellEnd"/>
      <w:r w:rsidRPr="00301A99">
        <w:t xml:space="preserve"> recording software (</w:t>
      </w:r>
      <w:proofErr w:type="spellStart"/>
      <w:r w:rsidRPr="00301A99">
        <w:t>Inscopix</w:t>
      </w:r>
      <w:proofErr w:type="spellEnd"/>
      <w:r w:rsidRPr="00301A99">
        <w:t xml:space="preserve">, Inc.). Adjustments were manually made to maximize focus of GCaMP6f expressing cells. After an optimal image was obtained, the camera was raised ~50 microns to account for dental cement shrinkage during curing. The base plate was then affixed to the </w:t>
      </w:r>
      <w:proofErr w:type="spellStart"/>
      <w:r w:rsidRPr="00301A99">
        <w:t>Metabond</w:t>
      </w:r>
      <w:proofErr w:type="spellEnd"/>
      <w:r w:rsidRPr="00301A99">
        <w:t xml:space="preserve"> surrounding the lens using </w:t>
      </w:r>
      <w:bookmarkStart w:id="41" w:name="OLE_LINK39"/>
      <w:bookmarkStart w:id="42" w:name="OLE_LINK40"/>
      <w:r w:rsidRPr="00301A99">
        <w:t xml:space="preserve">Flow-It ALC </w:t>
      </w:r>
      <w:proofErr w:type="spellStart"/>
      <w:r w:rsidRPr="00301A99">
        <w:t>Flowable</w:t>
      </w:r>
      <w:proofErr w:type="spellEnd"/>
      <w:r w:rsidRPr="00301A99">
        <w:t xml:space="preserve"> Composite </w:t>
      </w:r>
      <w:bookmarkEnd w:id="41"/>
      <w:bookmarkEnd w:id="42"/>
      <w:r w:rsidRPr="00301A99">
        <w:t>(</w:t>
      </w:r>
      <w:proofErr w:type="spellStart"/>
      <w:r w:rsidRPr="00301A99">
        <w:t>Pentron</w:t>
      </w:r>
      <w:proofErr w:type="spellEnd"/>
      <w:r w:rsidRPr="00301A99">
        <w:t xml:space="preserve">), cured with light, </w:t>
      </w:r>
      <w:r w:rsidRPr="00301A99">
        <w:lastRenderedPageBreak/>
        <w:t xml:space="preserve">and finally covered with an additional layer of </w:t>
      </w:r>
      <w:proofErr w:type="spellStart"/>
      <w:r w:rsidRPr="00301A99">
        <w:t>Metabond</w:t>
      </w:r>
      <w:proofErr w:type="spellEnd"/>
      <w:r w:rsidRPr="00301A99">
        <w:t xml:space="preserve">. The plastic cap of the base plate was then screwed on and the mouse awoken. </w:t>
      </w:r>
    </w:p>
    <w:p w14:paraId="4A3E6502" w14:textId="77777777" w:rsidR="00301A99" w:rsidRPr="00301A99" w:rsidRDefault="00301A99" w:rsidP="00301A99">
      <w:pPr>
        <w:rPr>
          <w:u w:val="single"/>
        </w:rPr>
      </w:pPr>
    </w:p>
    <w:p w14:paraId="56B5E74D" w14:textId="58A4DAB0" w:rsidR="00301A99" w:rsidRPr="00301A99" w:rsidRDefault="00301A99" w:rsidP="00C52FE4">
      <w:pPr>
        <w:pStyle w:val="Heading3"/>
      </w:pPr>
      <w:bookmarkStart w:id="43" w:name="_Toc415341955"/>
      <w:r w:rsidRPr="00301A99">
        <w:t>Treadmill Running Behavior</w:t>
      </w:r>
      <w:bookmarkEnd w:id="43"/>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204B492F" w:rsidR="00301A99" w:rsidRPr="00301A99" w:rsidRDefault="00301A99" w:rsidP="00C52FE4">
      <w:pPr>
        <w:pStyle w:val="Heading3"/>
      </w:pPr>
      <w:bookmarkStart w:id="44" w:name="_Toc415341956"/>
      <w:r w:rsidRPr="00301A99">
        <w:t>Freely-Moving Calcium Imaging and Mouse Tracking</w:t>
      </w:r>
      <w:bookmarkEnd w:id="44"/>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w:t>
      </w:r>
      <w:proofErr w:type="spellStart"/>
      <w:r w:rsidR="00301A99" w:rsidRPr="00301A99">
        <w:t>epifluorescence</w:t>
      </w:r>
      <w:proofErr w:type="spellEnd"/>
      <w:r w:rsidR="00301A99" w:rsidRPr="00301A99">
        <w:t xml:space="preserve"> microscope (</w:t>
      </w:r>
      <w:proofErr w:type="spellStart"/>
      <w:r w:rsidR="00301A99" w:rsidRPr="00301A99">
        <w:t>Inscopix</w:t>
      </w:r>
      <w:proofErr w:type="spellEnd"/>
      <w:r w:rsidR="00301A99" w:rsidRPr="00301A99">
        <w:t xml:space="preserve">,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w:t>
      </w:r>
      <w:proofErr w:type="spellStart"/>
      <w:r w:rsidR="00301A99" w:rsidRPr="00301A99">
        <w:t>nVista</w:t>
      </w:r>
      <w:proofErr w:type="spellEnd"/>
      <w:r w:rsidR="00301A99" w:rsidRPr="00301A99">
        <w:t xml:space="preserve"> were saved and transferred to a permanent workstation for preprocessing steps. First, movies were motion corrected and cropped using Mosaic (</w:t>
      </w:r>
      <w:proofErr w:type="spellStart"/>
      <w:r w:rsidR="00301A99" w:rsidRPr="00301A99">
        <w:t>Inscopix</w:t>
      </w:r>
      <w:proofErr w:type="spellEnd"/>
      <w:r w:rsidR="00301A99" w:rsidRPr="00301A99">
        <w:t xml:space="preserve">,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w:t>
      </w:r>
      <w:proofErr w:type="spellStart"/>
      <w:r w:rsidR="00301A99" w:rsidRPr="00301A99">
        <w:t>Tenaspis</w:t>
      </w:r>
      <w:proofErr w:type="spellEnd"/>
      <w:r w:rsidR="00301A99" w:rsidRPr="00301A99">
        <w:t xml:space="preserve">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w:t>
      </w:r>
      <w:proofErr w:type="spellStart"/>
      <w:r w:rsidR="00301A99" w:rsidRPr="00301A99">
        <w:t>Tenaspis</w:t>
      </w:r>
      <w:proofErr w:type="spellEnd"/>
      <w:r w:rsidR="00301A99" w:rsidRPr="00301A99">
        <w:t xml:space="preserve"> detects events frame by frame, separates overlapping fluorescent regions first, and then afterwards assigns these events to neuronal ROIs. Briefly, </w:t>
      </w:r>
      <w:proofErr w:type="spellStart"/>
      <w:r w:rsidR="00301A99" w:rsidRPr="00301A99">
        <w:t>Tenaspis</w:t>
      </w:r>
      <w:proofErr w:type="spellEnd"/>
      <w:r w:rsidR="00301A99" w:rsidRPr="00301A99">
        <w:t xml:space="preserve"> utilizes heuristics about neuron shape and size, and then iteratively (by frame) detects fluorescent regions that fit the description of a neuron. After identifying these regions, </w:t>
      </w:r>
      <w:proofErr w:type="spellStart"/>
      <w:r w:rsidR="00301A99" w:rsidRPr="00301A99">
        <w:t>Tenaspis</w:t>
      </w:r>
      <w:proofErr w:type="spellEnd"/>
      <w:r w:rsidR="00301A99" w:rsidRPr="00301A99">
        <w:t xml:space="preserve">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56D0FCA5" w:rsidR="00301A99" w:rsidRPr="00301A99" w:rsidRDefault="00C52FE4" w:rsidP="00301A99">
      <w:r>
        <w:rPr>
          <w:i/>
        </w:rPr>
        <w:tab/>
      </w:r>
      <w:proofErr w:type="gramStart"/>
      <w:r w:rsidR="00301A99" w:rsidRPr="00301A99">
        <w:rPr>
          <w:i/>
        </w:rPr>
        <w:t>Longitudinal cell tracking.</w:t>
      </w:r>
      <w:proofErr w:type="gramEnd"/>
      <w:r w:rsidR="00301A99" w:rsidRPr="00301A99">
        <w:t xml:space="preserve"> In order to track neurons captured during recording sessions one or more days apart, neuron ROIs were registered across days. First, the </w:t>
      </w:r>
      <w:r w:rsidR="00301A99" w:rsidRPr="00301A99">
        <w:lastRenderedPageBreak/>
        <w:t xml:space="preserve">minimum time projection for each session was computed to utilize vasculature as stationary landmarks during image alignment. Using these landmarks, each session’s field of view was aligned to the first session’s minimum projection via image registration software from </w:t>
      </w:r>
      <w:proofErr w:type="spellStart"/>
      <w:r w:rsidR="00301A99" w:rsidRPr="00301A99">
        <w:t>Matlab’s</w:t>
      </w:r>
      <w:proofErr w:type="spellEnd"/>
      <w:r w:rsidR="00301A99" w:rsidRPr="00301A99">
        <w:t xml:space="preserve">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w:t>
      </w:r>
      <w:proofErr w:type="gramStart"/>
      <w:r w:rsidR="00301A99" w:rsidRPr="00301A99">
        <w:t>Cell registration was done by searching for the nearest ROI, with a threshold</w:t>
      </w:r>
      <w:proofErr w:type="gramEnd"/>
      <w:r w:rsidR="00301A99" w:rsidRPr="00301A99">
        <w:t xml:space="preserve"> that the displacement between ROI centroids must be under 3.3 microns</w:t>
      </w:r>
      <w:r w:rsidR="0078186E">
        <w:t xml:space="preserve"> (3 pixels)</w:t>
      </w:r>
      <w:r w:rsidR="00301A99" w:rsidRPr="00301A99">
        <w:t>.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w:t>
      </w:r>
      <w:proofErr w:type="spellStart"/>
      <w:r w:rsidR="00301A99" w:rsidRPr="00301A99">
        <w:t>CinePlex</w:t>
      </w:r>
      <w:proofErr w:type="spellEnd"/>
      <w:r w:rsidR="00301A99" w:rsidRPr="00301A99">
        <w:t xml:space="preserve"> (</w:t>
      </w:r>
      <w:proofErr w:type="spellStart"/>
      <w:r w:rsidR="00301A99" w:rsidRPr="00301A99">
        <w:t>Plexon</w:t>
      </w:r>
      <w:proofErr w:type="spellEnd"/>
      <w:r w:rsidR="00301A99" w:rsidRPr="00301A99">
        <w:t xml:space="preserve">).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w:t>
      </w:r>
      <w:proofErr w:type="spellStart"/>
      <w:r w:rsidR="00301A99" w:rsidRPr="00301A99">
        <w:t>Matlab</w:t>
      </w:r>
      <w:proofErr w:type="spellEnd"/>
      <w:r w:rsidR="00301A99" w:rsidRPr="00301A99">
        <w:t xml:space="preserve"> script. </w:t>
      </w:r>
    </w:p>
    <w:p w14:paraId="64B38F8D" w14:textId="77777777" w:rsidR="00301A99" w:rsidRPr="00301A99" w:rsidRDefault="00301A99" w:rsidP="00301A99"/>
    <w:p w14:paraId="5796FE3F" w14:textId="270A52DA" w:rsidR="00301A99" w:rsidRPr="00301A99" w:rsidRDefault="00301A99" w:rsidP="00C52FE4">
      <w:pPr>
        <w:pStyle w:val="Heading3"/>
      </w:pPr>
      <w:bookmarkStart w:id="45" w:name="_Toc415341957"/>
      <w:r w:rsidRPr="00301A99">
        <w:t xml:space="preserve">Histology and </w:t>
      </w:r>
      <w:bookmarkStart w:id="46" w:name="OLE_LINK48"/>
      <w:bookmarkStart w:id="47" w:name="OLE_LINK49"/>
      <w:proofErr w:type="spellStart"/>
      <w:r w:rsidRPr="00301A99">
        <w:t>Epifluorescent</w:t>
      </w:r>
      <w:proofErr w:type="spellEnd"/>
      <w:r w:rsidRPr="00301A99">
        <w:t xml:space="preserve"> </w:t>
      </w:r>
      <w:bookmarkEnd w:id="46"/>
      <w:bookmarkEnd w:id="47"/>
      <w:r w:rsidRPr="00301A99">
        <w:t>Microscopy</w:t>
      </w:r>
      <w:bookmarkEnd w:id="45"/>
    </w:p>
    <w:p w14:paraId="56A4918D" w14:textId="77777777" w:rsidR="00301A99" w:rsidRDefault="00301A99" w:rsidP="00301A99">
      <w:r w:rsidRPr="00301A99">
        <w:rPr>
          <w:b/>
        </w:rPr>
        <w:tab/>
      </w:r>
      <w:r w:rsidRPr="00301A99">
        <w:t xml:space="preserve">After data collection, mice were perfused </w:t>
      </w:r>
      <w:proofErr w:type="spellStart"/>
      <w:r w:rsidRPr="00301A99">
        <w:t>transcardially</w:t>
      </w:r>
      <w:proofErr w:type="spellEnd"/>
      <w:r w:rsidRPr="00301A99">
        <w:t xml:space="preserve"> with </w:t>
      </w:r>
      <w:bookmarkStart w:id="48" w:name="OLE_LINK55"/>
      <w:bookmarkStart w:id="49" w:name="OLE_LINK56"/>
      <w:r w:rsidRPr="00301A99">
        <w:t>10% phosphate buffered formalin</w:t>
      </w:r>
      <w:bookmarkEnd w:id="48"/>
      <w:bookmarkEnd w:id="49"/>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w:t>
      </w:r>
      <w:proofErr w:type="spellStart"/>
      <w:r w:rsidRPr="00301A99">
        <w:t>Vectashield</w:t>
      </w:r>
      <w:proofErr w:type="spellEnd"/>
      <w:r w:rsidRPr="00301A99">
        <w:t xml:space="preserve"> </w:t>
      </w:r>
      <w:proofErr w:type="spellStart"/>
      <w:r w:rsidRPr="00301A99">
        <w:t>Hardset</w:t>
      </w:r>
      <w:proofErr w:type="spellEnd"/>
      <w:r w:rsidRPr="00301A99">
        <w:t xml:space="preserve"> mounting medium with DAPI (Vector Laboratories) to visualize cell nuclei. Slides were imaged on a </w:t>
      </w:r>
      <w:proofErr w:type="spellStart"/>
      <w:r w:rsidRPr="00301A99">
        <w:t>widefield</w:t>
      </w:r>
      <w:proofErr w:type="spellEnd"/>
      <w:r w:rsidRPr="00301A99">
        <w:t xml:space="preserve"> </w:t>
      </w:r>
      <w:proofErr w:type="spellStart"/>
      <w:r w:rsidRPr="00301A99">
        <w:t>epifluorescence</w:t>
      </w:r>
      <w:proofErr w:type="spellEnd"/>
      <w:r w:rsidRPr="00301A99">
        <w:t xml:space="preserve"> microscope (Nikon Eclipse Ni-E) with a 10x and 20x objective to verify viral expression and lens tract localization to the CA1 region. Viral expression was confirmed by examining native fluorescence of the GCaMP6f </w:t>
      </w:r>
      <w:proofErr w:type="spellStart"/>
      <w:r w:rsidRPr="00301A99">
        <w:t>fluorophore</w:t>
      </w:r>
      <w:proofErr w:type="spellEnd"/>
      <w:r w:rsidRPr="00301A99">
        <w:t xml:space="preserve"> under the anterior-posterior and medial-lateral extent of the lens tract. </w:t>
      </w:r>
    </w:p>
    <w:p w14:paraId="1316072F" w14:textId="77777777" w:rsidR="00B953FA" w:rsidRPr="00301A99" w:rsidRDefault="00B953FA" w:rsidP="00301A99"/>
    <w:p w14:paraId="0957B4B4" w14:textId="464F91EC" w:rsidR="00B953FA" w:rsidRPr="00B953FA" w:rsidRDefault="00B953FA" w:rsidP="00B953FA">
      <w:pPr>
        <w:pStyle w:val="Heading3"/>
      </w:pPr>
      <w:bookmarkStart w:id="50" w:name="_Toc415341958"/>
      <w:r w:rsidRPr="00B953FA">
        <w:t>Time Cell Selection</w:t>
      </w:r>
      <w:bookmarkEnd w:id="50"/>
    </w:p>
    <w:p w14:paraId="04BC01CF" w14:textId="4F1E4CC5" w:rsidR="00B953FA" w:rsidRDefault="00B953FA" w:rsidP="00B953FA">
      <w:r>
        <w:tab/>
      </w:r>
      <w:r w:rsidRPr="00B953FA">
        <w:t xml:space="preserve">Tuning curves were constructed using temporally binned (250 </w:t>
      </w:r>
      <w:proofErr w:type="spellStart"/>
      <w:r w:rsidRPr="00B953FA">
        <w:t>ms</w:t>
      </w:r>
      <w:proofErr w:type="spellEnd"/>
      <w:r w:rsidRPr="00B953FA">
        <w:t xml:space="preserve">) activity profiles of each cell during treadmill running and taking the mean across treadmill run trials. </w:t>
      </w:r>
      <w:proofErr w:type="gramStart"/>
      <w:r w:rsidRPr="00B953FA">
        <w:t xml:space="preserve">Time-shuffled tuning curves were also constructed by circularly shuffling activity </w:t>
      </w:r>
      <w:r w:rsidRPr="00B953FA">
        <w:lastRenderedPageBreak/>
        <w:t>timestamps for each trial 1,000 times and averaging across these trials</w:t>
      </w:r>
      <w:proofErr w:type="gramEnd"/>
      <w:r w:rsidRPr="00B953FA">
        <w:t>.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1" w:name="OLE_LINK20"/>
              <w:bookmarkStart w:id="52" w:name="OLE_LINK21"/>
              <w:bookmarkStart w:id="53" w:name="OLE_LINK22"/>
              <w:bookmarkStart w:id="54" w:name="OLE_LINK23"/>
              <w:bookmarkStart w:id="55"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1"/>
              <w:bookmarkEnd w:id="52"/>
              <w:bookmarkEnd w:id="53"/>
              <w:bookmarkEnd w:id="54"/>
              <w:bookmarkEnd w:id="55"/>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proofErr w:type="gramStart"/>
      <w:r w:rsidRPr="00B953FA">
        <w:t>where</w:t>
      </w:r>
      <w:proofErr w:type="gramEnd"/>
      <w:r w:rsidRPr="00B953FA">
        <w:t xml:space="preserve">: </w:t>
      </w:r>
    </w:p>
    <w:p w14:paraId="3AF960E3" w14:textId="77777777" w:rsidR="00B953FA" w:rsidRPr="00B953FA" w:rsidRDefault="00B953FA" w:rsidP="00B953FA">
      <w:r w:rsidRPr="00B953FA">
        <w:tab/>
        <w:t xml:space="preserve">- </w:t>
      </w:r>
      <w:bookmarkStart w:id="56" w:name="OLE_LINK28"/>
      <w:bookmarkStart w:id="57" w:name="OLE_LINK29"/>
      <w:r w:rsidRPr="00B953FA">
        <w:t>λ</w:t>
      </w:r>
      <w:bookmarkEnd w:id="56"/>
      <w:bookmarkEnd w:id="57"/>
      <w:r w:rsidRPr="00B953FA">
        <w:t xml:space="preserve"> is the average transient rate of the cell.</w:t>
      </w:r>
    </w:p>
    <w:p w14:paraId="0C06BAB6" w14:textId="56B0A4F7" w:rsidR="00B953FA" w:rsidRPr="00B953FA" w:rsidRDefault="00B953FA" w:rsidP="00B953FA">
      <w:r w:rsidRPr="00B953FA">
        <w:tab/>
        <w:t xml:space="preserve">- </w:t>
      </w:r>
      <w:proofErr w:type="spellStart"/>
      <w:r w:rsidRPr="00B953FA">
        <w:t>λ</w:t>
      </w:r>
      <w:r w:rsidRPr="00B953FA">
        <w:rPr>
          <w:vertAlign w:val="subscript"/>
        </w:rPr>
        <w:t>i</w:t>
      </w:r>
      <w:proofErr w:type="spellEnd"/>
      <w:r w:rsidRPr="00B953FA">
        <w:t xml:space="preserve"> is the average transient rate of the cell in time bin </w:t>
      </w:r>
      <w:proofErr w:type="spellStart"/>
      <w:r w:rsidRPr="00B953FA">
        <w:rPr>
          <w:i/>
        </w:rPr>
        <w:t>t</w:t>
      </w:r>
      <w:r w:rsidRPr="00B953FA">
        <w:rPr>
          <w:i/>
          <w:vertAlign w:val="subscript"/>
        </w:rPr>
        <w:t>i</w:t>
      </w:r>
      <w:proofErr w:type="spellEnd"/>
      <w:r w:rsidRPr="00B953FA">
        <w:t xml:space="preserve"> </w:t>
      </w:r>
      <w:r>
        <w:t xml:space="preserve">(50 </w:t>
      </w:r>
      <w:proofErr w:type="spellStart"/>
      <w:r>
        <w:t>ms</w:t>
      </w:r>
      <w:proofErr w:type="spellEnd"/>
      <w:r>
        <w:t xml:space="preserve">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proofErr w:type="spellStart"/>
      <w:r w:rsidRPr="00B953FA">
        <w:rPr>
          <w:i/>
        </w:rPr>
        <w:t>t</w:t>
      </w:r>
      <w:r w:rsidRPr="00B953FA">
        <w:rPr>
          <w:i/>
          <w:vertAlign w:val="subscript"/>
        </w:rPr>
        <w:t>i</w:t>
      </w:r>
      <w:bookmarkStart w:id="58" w:name="OLE_LINK30"/>
      <w:bookmarkStart w:id="59" w:name="OLE_LINK31"/>
      <w:bookmarkStart w:id="60" w:name="OLE_LINK32"/>
      <w:proofErr w:type="spellEnd"/>
      <w:r w:rsidRPr="00B953FA">
        <w:t>.</w:t>
      </w:r>
      <w:bookmarkEnd w:id="58"/>
      <w:bookmarkEnd w:id="59"/>
      <w:bookmarkEnd w:id="60"/>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E76B5C">
      <w:pPr>
        <w:numPr>
          <w:ilvl w:val="0"/>
          <w:numId w:val="2"/>
        </w:numPr>
      </w:pPr>
      <w:r w:rsidRPr="00B953FA">
        <w:t xml:space="preserve">The neuron’s TI was higher than 99% of the shuffled TIs. </w:t>
      </w:r>
    </w:p>
    <w:p w14:paraId="2B018C8A" w14:textId="77777777" w:rsidR="00B953FA" w:rsidRPr="00B953FA" w:rsidRDefault="00B953FA" w:rsidP="00E76B5C">
      <w:pPr>
        <w:numPr>
          <w:ilvl w:val="0"/>
          <w:numId w:val="2"/>
        </w:numPr>
      </w:pPr>
      <w:r w:rsidRPr="00B953FA">
        <w:t xml:space="preserve">The neuron fired for at least a quarter of the total completed treadmill runs. </w:t>
      </w:r>
    </w:p>
    <w:p w14:paraId="75794998" w14:textId="77777777" w:rsidR="00B953FA" w:rsidRPr="00B953FA" w:rsidRDefault="00B953FA" w:rsidP="00E76B5C">
      <w:pPr>
        <w:numPr>
          <w:ilvl w:val="0"/>
          <w:numId w:val="2"/>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3D761174" w:rsidR="005876B0" w:rsidRPr="005876B0" w:rsidRDefault="005876B0" w:rsidP="005876B0">
      <w:pPr>
        <w:pStyle w:val="Heading3"/>
      </w:pPr>
      <w:bookmarkStart w:id="61" w:name="_Toc415341959"/>
      <w:r w:rsidRPr="005876B0">
        <w:t>Within-Session Trial Bias Score</w:t>
      </w:r>
      <w:bookmarkEnd w:id="61"/>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06FC922" w:rsidR="005876B0" w:rsidRPr="005876B0" w:rsidRDefault="005876B0" w:rsidP="005876B0">
      <w:pPr>
        <w:pStyle w:val="Heading3"/>
      </w:pPr>
      <w:bookmarkStart w:id="62" w:name="_Toc415341960"/>
      <w:r w:rsidRPr="005876B0">
        <w:t>Population Correlations</w:t>
      </w:r>
      <w:bookmarkEnd w:id="62"/>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0E9C0537" w:rsidR="005876B0" w:rsidRPr="005876B0" w:rsidRDefault="005876B0" w:rsidP="005876B0">
      <w:pPr>
        <w:pStyle w:val="Heading3"/>
      </w:pPr>
      <w:bookmarkStart w:id="63" w:name="_Toc415341961"/>
      <w:r w:rsidRPr="005876B0">
        <w:t>Naïve Bayes Classifiers</w:t>
      </w:r>
      <w:bookmarkEnd w:id="63"/>
    </w:p>
    <w:p w14:paraId="6AB70D3A" w14:textId="3506E628" w:rsidR="005876B0" w:rsidRPr="005876B0" w:rsidRDefault="005876B0" w:rsidP="005876B0">
      <w:r>
        <w:tab/>
        <w:t>Naïve</w:t>
      </w:r>
      <w:r w:rsidRPr="005876B0">
        <w:t xml:space="preserve"> Bayes classifiers were built around the </w:t>
      </w:r>
      <w:proofErr w:type="spellStart"/>
      <w:r w:rsidRPr="005876B0">
        <w:t>Matlab</w:t>
      </w:r>
      <w:proofErr w:type="spellEnd"/>
      <w:r w:rsidRPr="005876B0">
        <w:t xml:space="preserve"> function </w:t>
      </w:r>
      <w:proofErr w:type="spellStart"/>
      <w:r w:rsidRPr="005876B0">
        <w:t>fitcnb</w:t>
      </w:r>
      <w:proofErr w:type="spellEnd"/>
      <w:r w:rsidRPr="005876B0">
        <w:t xml:space="preserve"> with population activity as predictors and temporal variables as response variables, within each mouse and session. To avoid </w:t>
      </w:r>
      <w:proofErr w:type="spellStart"/>
      <w:r w:rsidRPr="005876B0">
        <w:t>overfitting</w:t>
      </w:r>
      <w:proofErr w:type="spellEnd"/>
      <w:r w:rsidRPr="005876B0">
        <w:t xml:space="preserve">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w:t>
      </w:r>
      <w:proofErr w:type="gramStart"/>
      <w:r w:rsidRPr="005876B0">
        <w:t>same</w:t>
      </w:r>
      <w:proofErr w:type="gramEnd"/>
      <w:r w:rsidRPr="005876B0">
        <w:t xml:space="preserv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w:t>
      </w:r>
      <w:proofErr w:type="gramStart"/>
      <w:r w:rsidRPr="005876B0">
        <w:t>same</w:t>
      </w:r>
      <w:proofErr w:type="gramEnd"/>
      <w:r w:rsidRPr="005876B0">
        <w:t xml:space="preserv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2E283AF4" w:rsidR="005876B0" w:rsidRPr="005876B0" w:rsidRDefault="005876B0" w:rsidP="005876B0">
      <w:pPr>
        <w:pStyle w:val="Heading3"/>
      </w:pPr>
      <w:bookmarkStart w:id="64" w:name="_Toc415341962"/>
      <w:r w:rsidRPr="005876B0">
        <w:t>Statistical Tests</w:t>
      </w:r>
      <w:bookmarkEnd w:id="64"/>
    </w:p>
    <w:p w14:paraId="709B4712" w14:textId="3D9292AA" w:rsidR="00301A99" w:rsidRDefault="00082A7D" w:rsidP="006E4994">
      <w:r>
        <w:tab/>
      </w:r>
      <w:r w:rsidR="005876B0" w:rsidRPr="005876B0">
        <w:t xml:space="preserve">All statistics were done with one- or two-way ANOVAs, Mann-Whitney U tests, or permutation tests by shuffling data along one dimension. All critical p-values were corrected for multiple comparisons with </w:t>
      </w:r>
      <w:proofErr w:type="spellStart"/>
      <w:r w:rsidR="005876B0" w:rsidRPr="005876B0">
        <w:t>Bonferroni</w:t>
      </w:r>
      <w:proofErr w:type="spellEnd"/>
      <w:r w:rsidR="005876B0" w:rsidRPr="005876B0">
        <w:t xml:space="preserve"> corrections when applicable. </w:t>
      </w:r>
    </w:p>
    <w:p w14:paraId="6B264FFF" w14:textId="22CA98A3" w:rsidR="0038229F" w:rsidRDefault="0038229F" w:rsidP="0038229F">
      <w:pPr>
        <w:pStyle w:val="Heading2"/>
      </w:pPr>
      <w:bookmarkStart w:id="65" w:name="_Toc415341963"/>
      <w:r>
        <w:lastRenderedPageBreak/>
        <w:t>Results</w:t>
      </w:r>
      <w:bookmarkEnd w:id="65"/>
    </w:p>
    <w:p w14:paraId="370D0888" w14:textId="79ACB922" w:rsidR="006E4994" w:rsidRDefault="006E4994" w:rsidP="006E4994">
      <w:pPr>
        <w:pStyle w:val="Heading3"/>
      </w:pPr>
      <w:bookmarkStart w:id="66" w:name="_Toc415341964"/>
      <w:r>
        <w:t xml:space="preserve">Behavioral Task and </w:t>
      </w:r>
      <w:proofErr w:type="spellStart"/>
      <w:r>
        <w:t>Epifluorescence</w:t>
      </w:r>
      <w:proofErr w:type="spellEnd"/>
      <w:r>
        <w:t xml:space="preserve"> Imaging of Calcium Transients</w:t>
      </w:r>
      <w:bookmarkEnd w:id="66"/>
    </w:p>
    <w:p w14:paraId="1B8253BD" w14:textId="2A76B5AE"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560AE">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6","19"]]},"page":"1090-1101","title":"Hippocampal \"Time Cells\": Time versus Path Integration","type":"article-journal","volume":"78"},"uris":["http://www.mendeley.com/documents/?uuid=c0e2aa60-bcf4-430b-bd65-0c02f2566176"]}],"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872A2C" w:rsidRPr="00872A2C">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 xml:space="preserve">Figure </w:t>
      </w:r>
      <w:r w:rsidR="005C5959">
        <w:rPr>
          <w:b/>
        </w:rPr>
        <w:t>2.</w:t>
      </w:r>
      <w:r w:rsidRPr="006E4994">
        <w:rPr>
          <w:b/>
        </w:rPr>
        <w:t>1A</w:t>
      </w:r>
      <w:r w:rsidRPr="006E4994">
        <w:t xml:space="preserve">). Thus, a “trial” in this study refers to a 10 s treadmill running interval. We virally transfected dorsal CA1 neurons with the calcium indicator GCaMP6f using a </w:t>
      </w:r>
      <w:proofErr w:type="spellStart"/>
      <w:r w:rsidRPr="006E4994">
        <w:t>synapsin</w:t>
      </w:r>
      <w:proofErr w:type="spellEnd"/>
      <w:r w:rsidRPr="006E4994">
        <w:t xml:space="preserve"> promoter (</w:t>
      </w:r>
      <w:r w:rsidRPr="006E4994">
        <w:rPr>
          <w:b/>
        </w:rPr>
        <w:t>Figure S</w:t>
      </w:r>
      <w:r w:rsidR="005C5959">
        <w:rPr>
          <w:b/>
        </w:rPr>
        <w:t>2.</w:t>
      </w:r>
      <w:r w:rsidRPr="006E4994">
        <w:rPr>
          <w:b/>
        </w:rPr>
        <w:t>1A</w:t>
      </w:r>
      <w:proofErr w:type="gramStart"/>
      <w:r w:rsidRPr="006E4994">
        <w:rPr>
          <w:b/>
        </w:rPr>
        <w:t>,B</w:t>
      </w:r>
      <w:proofErr w:type="gramEnd"/>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 xml:space="preserve">Figure </w:t>
      </w:r>
      <w:r w:rsidR="005C5959">
        <w:rPr>
          <w:b/>
        </w:rPr>
        <w:t>2.</w:t>
      </w:r>
      <w:r w:rsidRPr="006E4994">
        <w:rPr>
          <w:b/>
        </w:rPr>
        <w:t>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 xml:space="preserve">Figure </w:t>
      </w:r>
      <w:r w:rsidR="005C5959">
        <w:rPr>
          <w:b/>
        </w:rPr>
        <w:t>2.</w:t>
      </w:r>
      <w:r w:rsidRPr="006E4994">
        <w:rPr>
          <w:b/>
        </w:rPr>
        <w:t>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w:t>
      </w:r>
      <w:r w:rsidR="005C5959">
        <w:rPr>
          <w:b/>
        </w:rPr>
        <w:t>2.</w:t>
      </w:r>
      <w:r w:rsidRPr="006E4994">
        <w:rPr>
          <w:b/>
        </w:rPr>
        <w:t>1C</w:t>
      </w:r>
      <w:r w:rsidRPr="006E4994">
        <w:t xml:space="preserve">). </w:t>
      </w:r>
      <w:proofErr w:type="gramStart"/>
      <w:r w:rsidRPr="006E4994">
        <w:t>As</w:t>
      </w:r>
      <w:proofErr w:type="gramEnd"/>
      <w:r w:rsidRPr="006E4994">
        <w:t xml:space="preserve"> described in previous literature, these cells reliably fire during specific moments relative to the start of the treadmill run (</w:t>
      </w:r>
      <w:r w:rsidRPr="006E4994">
        <w:rPr>
          <w:b/>
        </w:rPr>
        <w:t xml:space="preserve">Figure </w:t>
      </w:r>
      <w:r w:rsidR="005C5959">
        <w:rPr>
          <w:b/>
        </w:rPr>
        <w:t>2.</w:t>
      </w:r>
      <w:r w:rsidRPr="006E4994">
        <w:rPr>
          <w:b/>
        </w:rPr>
        <w:t>1D,E</w:t>
      </w:r>
      <w:r w:rsidRPr="006E4994">
        <w:t>) and span the entirety of the 10 s delay (</w:t>
      </w:r>
      <w:r w:rsidRPr="006E4994">
        <w:rPr>
          <w:b/>
        </w:rPr>
        <w:t xml:space="preserve">Figure </w:t>
      </w:r>
      <w:r w:rsidR="005C5959">
        <w:rPr>
          <w:b/>
        </w:rPr>
        <w:t>2.</w:t>
      </w:r>
      <w:r w:rsidRPr="006E4994">
        <w:rPr>
          <w:b/>
        </w:rPr>
        <w:t>1F</w:t>
      </w:r>
      <w:r w:rsidRPr="006E4994">
        <w:t xml:space="preserve">). Similar to observations in previous studies </w:t>
      </w:r>
      <w:r w:rsidRPr="006E4994">
        <w:fldChar w:fldCharType="begin" w:fldLock="1"/>
      </w:r>
      <w:r w:rsidR="008560AE">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6","19"]]},"page":"1090-1101","title":"Hippocampal \"Time Cells\": Time versus Path Integration","type":"article-journal","volume":"78"},"uris":["http://www.mendeley.com/documents/?uuid=c0e2aa60-bcf4-430b-bd65-0c02f2566176"]}],"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872A2C" w:rsidRPr="00872A2C">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w:t>
      </w:r>
      <w:r w:rsidR="005C5959">
        <w:rPr>
          <w:b/>
        </w:rPr>
        <w:t>2.</w:t>
      </w:r>
      <w:r w:rsidRPr="006E4994">
        <w:rPr>
          <w:b/>
        </w:rPr>
        <w:t>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8B874FA" w:rsidR="006E4994" w:rsidRDefault="006E4994" w:rsidP="006E4994">
      <w:pPr>
        <w:pStyle w:val="Heading3"/>
      </w:pPr>
      <w:bookmarkStart w:id="67" w:name="_Toc415341965"/>
      <w:r>
        <w:t>Reconstructing Temporal Information from Ordered Neuronal Firing</w:t>
      </w:r>
      <w:bookmarkEnd w:id="67"/>
    </w:p>
    <w:p w14:paraId="50BFABF1" w14:textId="4823277B"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 xml:space="preserve">Figure </w:t>
      </w:r>
      <w:r w:rsidR="005C5959">
        <w:rPr>
          <w:b/>
        </w:rPr>
        <w:t>2.</w:t>
      </w:r>
      <w:r w:rsidRPr="006E4994">
        <w:rPr>
          <w:b/>
        </w:rPr>
        <w:t>2A</w:t>
      </w:r>
      <w:r w:rsidRPr="006E4994">
        <w:t>) and over all sessions (</w:t>
      </w:r>
      <w:r w:rsidRPr="006E4994">
        <w:rPr>
          <w:b/>
        </w:rPr>
        <w:t xml:space="preserve">Figure </w:t>
      </w:r>
      <w:r w:rsidR="005C5959">
        <w:rPr>
          <w:b/>
        </w:rPr>
        <w:t>2.</w:t>
      </w:r>
      <w:r w:rsidRPr="006E4994">
        <w:rPr>
          <w:b/>
        </w:rPr>
        <w:t>2B</w:t>
      </w:r>
      <w:r w:rsidRPr="006E4994">
        <w:t>). Interestingly, the classifier’s error increased as a function of time relative to the treadmill onset (one-way ANOVA, F</w:t>
      </w:r>
      <w:r w:rsidRPr="006E4994">
        <w:rPr>
          <w:vertAlign w:val="subscript"/>
        </w:rPr>
        <w:t>15</w:t>
      </w:r>
      <w:proofErr w:type="gramStart"/>
      <w:r w:rsidRPr="006E4994">
        <w:rPr>
          <w:vertAlign w:val="subscript"/>
        </w:rPr>
        <w:t>,639</w:t>
      </w:r>
      <w:proofErr w:type="gramEnd"/>
      <w:r w:rsidRPr="006E4994">
        <w:t xml:space="preserve"> = 16.79, </w:t>
      </w:r>
      <w:r w:rsidRPr="006E4994">
        <w:rPr>
          <w:i/>
        </w:rPr>
        <w:t>p</w:t>
      </w:r>
      <w:r w:rsidRPr="006E4994">
        <w:t xml:space="preserve"> &lt; 3.4 x 10</w:t>
      </w:r>
      <w:r w:rsidRPr="006E4994">
        <w:rPr>
          <w:vertAlign w:val="superscript"/>
        </w:rPr>
        <w:t>-37</w:t>
      </w:r>
      <w:r w:rsidRPr="006E4994">
        <w:t xml:space="preserve">; </w:t>
      </w:r>
      <w:r w:rsidR="005C5959">
        <w:rPr>
          <w:b/>
        </w:rPr>
        <w:t>Figure 2.2</w:t>
      </w:r>
      <w:r w:rsidRPr="006E4994">
        <w:rPr>
          <w:b/>
        </w:rPr>
        <w:t>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 xml:space="preserve">Figure </w:t>
      </w:r>
      <w:r w:rsidR="005C5959">
        <w:rPr>
          <w:b/>
        </w:rPr>
        <w:t>2.</w:t>
      </w:r>
      <w:r w:rsidRPr="006E4994">
        <w:rPr>
          <w:b/>
        </w:rPr>
        <w:t>2C,D</w:t>
      </w:r>
      <w:r w:rsidRPr="006E4994">
        <w:t>). This effect was extremely robust, and even a small percentage of cells contributed to encoding temporal information (</w:t>
      </w:r>
      <w:r w:rsidRPr="006E4994">
        <w:rPr>
          <w:b/>
        </w:rPr>
        <w:t>Figure S</w:t>
      </w:r>
      <w:r w:rsidR="005C5959">
        <w:rPr>
          <w:b/>
        </w:rPr>
        <w:t>2.</w:t>
      </w:r>
      <w:r w:rsidRPr="006E4994">
        <w:rPr>
          <w:b/>
        </w:rPr>
        <w:t>3</w:t>
      </w:r>
      <w:r w:rsidRPr="006E4994">
        <w:t xml:space="preserve">). </w:t>
      </w:r>
    </w:p>
    <w:p w14:paraId="21BB72AF" w14:textId="77777777" w:rsidR="006E4994" w:rsidRDefault="006E4994" w:rsidP="006E4994"/>
    <w:p w14:paraId="269F2D70" w14:textId="7C5FB4F2" w:rsidR="006E2631" w:rsidRDefault="006E2631" w:rsidP="006E2631">
      <w:pPr>
        <w:pStyle w:val="Heading3"/>
      </w:pPr>
      <w:bookmarkStart w:id="68" w:name="_Toc415341966"/>
      <w:r>
        <w:t>Evolution of Time Cell Sequences on the Scale of Minutes</w:t>
      </w:r>
      <w:bookmarkEnd w:id="68"/>
    </w:p>
    <w:p w14:paraId="1FC65FFF" w14:textId="7CBEF686"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w:t>
      </w:r>
      <w:proofErr w:type="spellStart"/>
      <w:r w:rsidRPr="006E2631">
        <w:t>timepoints</w:t>
      </w:r>
      <w:proofErr w:type="spellEnd"/>
      <w:r w:rsidRPr="006E2631">
        <w:t xml:space="preserve"> hours apart, they might also be visible at </w:t>
      </w:r>
      <w:proofErr w:type="spellStart"/>
      <w:r w:rsidRPr="006E2631">
        <w:t>timepoints</w:t>
      </w:r>
      <w:proofErr w:type="spellEnd"/>
      <w:r w:rsidRPr="006E2631">
        <w:t xml:space="preserve">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69" w:name="OLE_LINK17"/>
      <w:bookmarkStart w:id="70" w:name="OLE_LINK18"/>
      <w:bookmarkStart w:id="71" w:name="OLE_LINK19"/>
      <w:r w:rsidRPr="006E2631">
        <w:t>±</w:t>
      </w:r>
      <w:bookmarkEnd w:id="69"/>
      <w:bookmarkEnd w:id="70"/>
      <w:bookmarkEnd w:id="71"/>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w:t>
      </w:r>
      <w:r w:rsidR="005C5959">
        <w:rPr>
          <w:b/>
        </w:rPr>
        <w:t>2.</w:t>
      </w:r>
      <w:r w:rsidRPr="006E2631">
        <w:rPr>
          <w:b/>
        </w:rPr>
        <w:t>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 xml:space="preserve">Figure </w:t>
      </w:r>
      <w:r w:rsidR="005C5959">
        <w:rPr>
          <w:b/>
        </w:rPr>
        <w:t>2.</w:t>
      </w:r>
      <w:r w:rsidRPr="006E2631">
        <w:rPr>
          <w:b/>
        </w:rPr>
        <w:t>3A</w:t>
      </w:r>
      <w:r w:rsidRPr="006E2631">
        <w:t>) or later in the session (</w:t>
      </w:r>
      <w:r w:rsidRPr="006E2631">
        <w:rPr>
          <w:i/>
        </w:rPr>
        <w:t>n</w:t>
      </w:r>
      <w:r w:rsidRPr="006E2631">
        <w:t xml:space="preserve"> = 167, 15.0% of the time cell population, e.g., </w:t>
      </w:r>
      <w:r w:rsidRPr="006E2631">
        <w:rPr>
          <w:b/>
        </w:rPr>
        <w:t xml:space="preserve">Figure </w:t>
      </w:r>
      <w:r w:rsidR="005C5959">
        <w:rPr>
          <w:b/>
        </w:rPr>
        <w:t>2.</w:t>
      </w:r>
      <w:r w:rsidRPr="006E2631">
        <w:rPr>
          <w:b/>
        </w:rPr>
        <w:t>3B</w:t>
      </w:r>
      <w:r w:rsidRPr="006E2631">
        <w:t xml:space="preserve">). The </w:t>
      </w:r>
      <w:proofErr w:type="gramStart"/>
      <w:r w:rsidRPr="006E2631">
        <w:t>proportion of early-active cells versus late-active cells were</w:t>
      </w:r>
      <w:proofErr w:type="gramEnd"/>
      <w:r w:rsidRPr="006E2631">
        <w:t xml:space="preserv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w:t>
      </w:r>
      <w:proofErr w:type="spellStart"/>
      <w:r w:rsidRPr="006E2631">
        <w:t>timepoints</w:t>
      </w:r>
      <w:proofErr w:type="spellEnd"/>
      <w:r w:rsidRPr="006E2631">
        <w:t>, but not during the delay (</w:t>
      </w:r>
      <w:r w:rsidRPr="006E2631">
        <w:rPr>
          <w:b/>
        </w:rPr>
        <w:t>Figure S</w:t>
      </w:r>
      <w:r w:rsidR="005C5959">
        <w:rPr>
          <w:b/>
        </w:rPr>
        <w:t>2.</w:t>
      </w:r>
      <w:r w:rsidRPr="006E2631">
        <w:rPr>
          <w:b/>
        </w:rPr>
        <w:t>4A</w:t>
      </w:r>
      <w:r w:rsidRPr="006E2631">
        <w:t xml:space="preserve">) and same for late-cells at early </w:t>
      </w:r>
      <w:proofErr w:type="spellStart"/>
      <w:r w:rsidRPr="006E2631">
        <w:t>timepoints</w:t>
      </w:r>
      <w:proofErr w:type="spellEnd"/>
      <w:r w:rsidRPr="006E2631">
        <w:t xml:space="preserve"> (</w:t>
      </w:r>
      <w:r w:rsidRPr="006E2631">
        <w:rPr>
          <w:b/>
        </w:rPr>
        <w:t>Figure S</w:t>
      </w:r>
      <w:r w:rsidR="005C5959">
        <w:rPr>
          <w:b/>
        </w:rPr>
        <w:t>2.</w:t>
      </w:r>
      <w:r w:rsidRPr="006E2631">
        <w:rPr>
          <w:b/>
        </w:rPr>
        <w:t>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5A3CAE09" w:rsidR="006E2631" w:rsidRPr="006E2631" w:rsidRDefault="006E2631" w:rsidP="006E2631">
      <w:r>
        <w:tab/>
      </w:r>
      <w:proofErr w:type="gramStart"/>
      <w:r w:rsidRPr="006E2631">
        <w:t>Our single cell observations prompted us to investigate whether the hippocampal population as a whole exhibited global changes in temporal coding over the course of a session.</w:t>
      </w:r>
      <w:proofErr w:type="gramEnd"/>
      <w:r w:rsidRPr="006E2631">
        <w:t xml:space="preserve"> To do this, we performed pairwise correlations between fluorescence traces on </w:t>
      </w:r>
      <w:r w:rsidRPr="006E2631">
        <w:lastRenderedPageBreak/>
        <w:t xml:space="preserve">single trials for each cell, </w:t>
      </w:r>
      <w:proofErr w:type="gramStart"/>
      <w:r w:rsidRPr="006E2631">
        <w:t>then</w:t>
      </w:r>
      <w:proofErr w:type="gramEnd"/>
      <w:r w:rsidRPr="006E2631">
        <w:t xml:space="preserve"> averaged across all cells to find the global population similarity for each pair of treadmill runs (</w:t>
      </w:r>
      <w:r w:rsidRPr="006E2631">
        <w:rPr>
          <w:b/>
        </w:rPr>
        <w:t xml:space="preserve">Figure </w:t>
      </w:r>
      <w:r w:rsidR="005C5959">
        <w:rPr>
          <w:b/>
        </w:rPr>
        <w:t>2.</w:t>
      </w:r>
      <w:r w:rsidRPr="006E2631">
        <w:rPr>
          <w:b/>
        </w:rPr>
        <w:t>3C</w:t>
      </w:r>
      <w:r w:rsidRPr="006E2631">
        <w:t xml:space="preserve">). Trials that occurred farther apart in time became gradually more </w:t>
      </w:r>
      <w:proofErr w:type="spellStart"/>
      <w:r w:rsidRPr="006E2631">
        <w:t>decorrelated</w:t>
      </w:r>
      <w:proofErr w:type="spellEnd"/>
      <w:r w:rsidRPr="006E2631">
        <w:t>, revealing continuous population drift over the entire recording session (one-way ANOVA F</w:t>
      </w:r>
      <w:r w:rsidRPr="006E2631">
        <w:rPr>
          <w:vertAlign w:val="subscript"/>
        </w:rPr>
        <w:t>23</w:t>
      </w:r>
      <w:proofErr w:type="gramStart"/>
      <w:r w:rsidRPr="006E2631">
        <w:rPr>
          <w:vertAlign w:val="subscript"/>
        </w:rPr>
        <w:t>,4799</w:t>
      </w:r>
      <w:proofErr w:type="gramEnd"/>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 xml:space="preserve">Figure </w:t>
      </w:r>
      <w:r w:rsidR="005C5959">
        <w:rPr>
          <w:b/>
        </w:rPr>
        <w:t>2.</w:t>
      </w:r>
      <w:r w:rsidRPr="006E2631">
        <w:rPr>
          <w:b/>
        </w:rPr>
        <w:t>3D,E</w:t>
      </w:r>
      <w:r w:rsidRPr="006E2631">
        <w:t>). The time cells participating in the sequence also changed as a function of time (</w:t>
      </w:r>
      <w:r w:rsidRPr="006E2631">
        <w:rPr>
          <w:b/>
        </w:rPr>
        <w:t>Figure S</w:t>
      </w:r>
      <w:r w:rsidR="005C5959">
        <w:rPr>
          <w:b/>
        </w:rPr>
        <w:t>2.</w:t>
      </w:r>
      <w:r w:rsidRPr="006E2631">
        <w:rPr>
          <w:b/>
        </w:rPr>
        <w:t>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 xml:space="preserve">Figure </w:t>
      </w:r>
      <w:r w:rsidR="005C5959">
        <w:rPr>
          <w:b/>
        </w:rPr>
        <w:t>2.</w:t>
      </w:r>
      <w:r w:rsidRPr="006E2631">
        <w:rPr>
          <w:b/>
        </w:rPr>
        <w:t>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AF95AAF" w:rsidR="00AD34AA" w:rsidRDefault="00AD34AA" w:rsidP="00AD34AA">
      <w:pPr>
        <w:pStyle w:val="Heading3"/>
      </w:pPr>
      <w:bookmarkStart w:id="72" w:name="_Toc415341967"/>
      <w:r>
        <w:t>Longitudinal Tracking of Time Cell Sequences</w:t>
      </w:r>
      <w:bookmarkEnd w:id="72"/>
    </w:p>
    <w:p w14:paraId="03E6AC8A" w14:textId="6928EA82"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w:t>
      </w:r>
      <w:r w:rsidR="005C5959">
        <w:rPr>
          <w:b/>
        </w:rPr>
        <w:t>2.</w:t>
      </w:r>
      <w:r w:rsidRPr="00AD34AA">
        <w:rPr>
          <w:b/>
        </w:rPr>
        <w:t xml:space="preserve">4A; </w:t>
      </w:r>
      <w:r w:rsidRPr="00AD34AA">
        <w:t>see also</w:t>
      </w:r>
      <w:r w:rsidRPr="00AD34AA">
        <w:rPr>
          <w:b/>
        </w:rPr>
        <w:t xml:space="preserve"> Figure S</w:t>
      </w:r>
      <w:r w:rsidR="005C5959">
        <w:rPr>
          <w:b/>
        </w:rPr>
        <w:t>2.</w:t>
      </w:r>
      <w:r w:rsidRPr="00AD34AA">
        <w:rPr>
          <w:b/>
        </w:rPr>
        <w:t>5A-D</w:t>
      </w:r>
      <w:r w:rsidRPr="00AD34AA">
        <w:t xml:space="preserve">). Then neuronal regions of interest (ROIs) on one day were matched to the closest ROI on another day based on distance between ROI centroids (all matches &lt; 3.3 microns away; </w:t>
      </w:r>
      <w:r w:rsidRPr="00AD34AA">
        <w:rPr>
          <w:b/>
        </w:rPr>
        <w:t xml:space="preserve">Figure </w:t>
      </w:r>
      <w:r w:rsidR="005C5959">
        <w:rPr>
          <w:b/>
        </w:rPr>
        <w:t>2.</w:t>
      </w:r>
      <w:r w:rsidRPr="00AD34AA">
        <w:rPr>
          <w:b/>
        </w:rPr>
        <w:t>4B</w:t>
      </w:r>
      <w:r w:rsidRPr="00AD34AA">
        <w:t>). After determining which cells were the same across days, we were able to visualize time cell ensembles over the duration of the experiment (</w:t>
      </w:r>
      <w:r w:rsidRPr="00AD34AA">
        <w:rPr>
          <w:b/>
        </w:rPr>
        <w:t xml:space="preserve">Figure </w:t>
      </w:r>
      <w:r w:rsidR="005C5959">
        <w:rPr>
          <w:b/>
        </w:rPr>
        <w:t>2.</w:t>
      </w:r>
      <w:r w:rsidRPr="00AD34AA">
        <w:rPr>
          <w:b/>
        </w:rPr>
        <w:t>4C</w:t>
      </w:r>
      <w:r w:rsidRPr="00AD34AA">
        <w:t>). Although a different subset of the CA1 population encoded relative time on the scale of 10 s each day (</w:t>
      </w:r>
      <w:r w:rsidRPr="00AD34AA">
        <w:rPr>
          <w:b/>
        </w:rPr>
        <w:t xml:space="preserve">Figure </w:t>
      </w:r>
      <w:r w:rsidR="005C5959">
        <w:rPr>
          <w:b/>
        </w:rPr>
        <w:t>2.</w:t>
      </w:r>
      <w:r w:rsidRPr="00AD34AA">
        <w:rPr>
          <w:b/>
        </w:rPr>
        <w:t>4D</w:t>
      </w:r>
      <w:r w:rsidRPr="00AD34AA">
        <w:t>), there was substantial overlap in time cells on one day compared to time cells up to three days later (</w:t>
      </w:r>
      <w:r w:rsidRPr="00AD34AA">
        <w:rPr>
          <w:b/>
        </w:rPr>
        <w:t xml:space="preserve">Figure </w:t>
      </w:r>
      <w:r w:rsidR="005C5959">
        <w:rPr>
          <w:b/>
        </w:rPr>
        <w:t>2.</w:t>
      </w:r>
      <w:r w:rsidRPr="00AD34AA">
        <w:rPr>
          <w:b/>
        </w:rPr>
        <w:t>4E</w:t>
      </w:r>
      <w:r w:rsidRPr="00AD34AA">
        <w:t>). This overlap was significantly different from chance as calculated by ensemble overlap when random cells were drawn from the population instead (</w:t>
      </w:r>
      <w:bookmarkStart w:id="73" w:name="OLE_LINK1"/>
      <w:bookmarkStart w:id="74" w:name="OLE_LINK2"/>
      <w:r w:rsidRPr="00AD34AA">
        <w:t>two-way ANOVA F</w:t>
      </w:r>
      <w:r w:rsidRPr="00AD34AA">
        <w:rPr>
          <w:vertAlign w:val="subscript"/>
        </w:rPr>
        <w:t>1</w:t>
      </w:r>
      <w:proofErr w:type="gramStart"/>
      <w:r w:rsidRPr="00AD34AA">
        <w:rPr>
          <w:vertAlign w:val="subscript"/>
        </w:rPr>
        <w:t>,1211</w:t>
      </w:r>
      <w:proofErr w:type="gramEnd"/>
      <w:r w:rsidRPr="00AD34AA">
        <w:rPr>
          <w:i/>
          <w:vertAlign w:val="subscript"/>
        </w:rPr>
        <w:t xml:space="preserve"> </w:t>
      </w:r>
      <w:r w:rsidRPr="00AD34AA">
        <w:t xml:space="preserve">= 611.88, </w:t>
      </w:r>
      <w:r w:rsidRPr="00AD34AA">
        <w:rPr>
          <w:i/>
        </w:rPr>
        <w:t>p</w:t>
      </w:r>
      <w:r w:rsidRPr="00AD34AA">
        <w:t xml:space="preserve"> &lt; 0.001; post-hoc </w:t>
      </w:r>
      <w:proofErr w:type="spellStart"/>
      <w:r w:rsidRPr="00AD34AA">
        <w:t>Tukey</w:t>
      </w:r>
      <w:proofErr w:type="spellEnd"/>
      <w:r w:rsidRPr="00AD34AA">
        <w:t xml:space="preserve"> HSD test, </w:t>
      </w:r>
      <w:r w:rsidRPr="00AD34AA">
        <w:rPr>
          <w:i/>
        </w:rPr>
        <w:t>p</w:t>
      </w:r>
      <w:r w:rsidRPr="00AD34AA">
        <w:t xml:space="preserve"> &lt; 0.001</w:t>
      </w:r>
      <w:bookmarkEnd w:id="73"/>
      <w:bookmarkEnd w:id="74"/>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 xml:space="preserve">Figure </w:t>
      </w:r>
      <w:r w:rsidR="005C5959">
        <w:rPr>
          <w:b/>
        </w:rPr>
        <w:t>2.</w:t>
      </w:r>
      <w:r w:rsidRPr="00AD34AA">
        <w:rPr>
          <w:b/>
        </w:rPr>
        <w:t>4F</w:t>
      </w:r>
      <w:r w:rsidRPr="00AD34AA">
        <w:t>). This was true even</w:t>
      </w:r>
      <w:r w:rsidR="00B21244">
        <w:t xml:space="preserve"> when</w:t>
      </w:r>
      <w:r w:rsidRPr="00AD34AA">
        <w:t xml:space="preserve"> the classifier was trained using data from three days prior (chance calculated by performance trained on data with shuffled cell identity</w:t>
      </w:r>
      <w:bookmarkStart w:id="75" w:name="OLE_LINK3"/>
      <w:bookmarkStart w:id="76" w:name="OLE_LINK4"/>
      <w:r w:rsidRPr="00AD34AA">
        <w:t xml:space="preserve">; </w:t>
      </w:r>
      <w:bookmarkStart w:id="77" w:name="OLE_LINK5"/>
      <w:bookmarkStart w:id="78" w:name="OLE_LINK6"/>
      <w:r w:rsidRPr="00AD34AA">
        <w:t>two-way ANOVA F</w:t>
      </w:r>
      <w:r w:rsidRPr="00AD34AA">
        <w:rPr>
          <w:vertAlign w:val="subscript"/>
        </w:rPr>
        <w:t>1</w:t>
      </w:r>
      <w:proofErr w:type="gramStart"/>
      <w:r w:rsidRPr="00AD34AA">
        <w:rPr>
          <w:vertAlign w:val="subscript"/>
        </w:rPr>
        <w:t>,1223</w:t>
      </w:r>
      <w:proofErr w:type="gramEnd"/>
      <w:r w:rsidRPr="00AD34AA">
        <w:t xml:space="preserve"> = 206.35, </w:t>
      </w:r>
      <w:r w:rsidRPr="00AD34AA">
        <w:rPr>
          <w:i/>
        </w:rPr>
        <w:t>p</w:t>
      </w:r>
      <w:r w:rsidRPr="00AD34AA">
        <w:t xml:space="preserve"> &lt; 0.001</w:t>
      </w:r>
      <w:bookmarkEnd w:id="77"/>
      <w:bookmarkEnd w:id="78"/>
      <w:r w:rsidRPr="00AD34AA">
        <w:t xml:space="preserve">; </w:t>
      </w:r>
      <w:bookmarkEnd w:id="75"/>
      <w:bookmarkEnd w:id="76"/>
      <w:r w:rsidRPr="00AD34AA">
        <w:t xml:space="preserve">post-hoc </w:t>
      </w:r>
      <w:proofErr w:type="spellStart"/>
      <w:r w:rsidRPr="00AD34AA">
        <w:t>Tukey</w:t>
      </w:r>
      <w:proofErr w:type="spellEnd"/>
      <w:r w:rsidRPr="00AD34AA">
        <w:t xml:space="preserve"> HSD test, </w:t>
      </w:r>
      <w:r w:rsidRPr="00AD34AA">
        <w:rPr>
          <w:i/>
        </w:rPr>
        <w:t xml:space="preserve">p </w:t>
      </w:r>
      <w:r w:rsidRPr="00AD34AA">
        <w:t xml:space="preserve">&lt; 0.001; </w:t>
      </w:r>
      <w:r w:rsidRPr="00AD34AA">
        <w:rPr>
          <w:b/>
        </w:rPr>
        <w:t xml:space="preserve">Figure </w:t>
      </w:r>
      <w:r w:rsidR="005C5959">
        <w:rPr>
          <w:b/>
        </w:rPr>
        <w:t>2.</w:t>
      </w:r>
      <w:r w:rsidRPr="00AD34AA">
        <w:rPr>
          <w:b/>
        </w:rPr>
        <w:t>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0285E96" w:rsidR="00AD34AA" w:rsidRDefault="00AD34AA" w:rsidP="00AD34AA">
      <w:pPr>
        <w:pStyle w:val="Heading3"/>
      </w:pPr>
      <w:bookmarkStart w:id="79" w:name="_Toc415341968"/>
      <w:r>
        <w:t>Evolution of Time Cell Sequences on the Scale of Days</w:t>
      </w:r>
      <w:bookmarkEnd w:id="79"/>
    </w:p>
    <w:p w14:paraId="06F68097" w14:textId="130FEDD7"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w:t>
      </w:r>
      <w:proofErr w:type="spellStart"/>
      <w:r w:rsidRPr="00AD34AA">
        <w:t>Bonferroni</w:t>
      </w:r>
      <w:proofErr w:type="spellEnd"/>
      <w:r w:rsidRPr="00AD34AA">
        <w:t>-corrected) were considered stable (</w:t>
      </w:r>
      <w:r w:rsidRPr="00AD34AA">
        <w:rPr>
          <w:b/>
        </w:rPr>
        <w:t xml:space="preserve">Figure </w:t>
      </w:r>
      <w:r w:rsidR="005C5959">
        <w:rPr>
          <w:b/>
        </w:rPr>
        <w:t>2.</w:t>
      </w:r>
      <w:r w:rsidRPr="00AD34AA">
        <w:rPr>
          <w:b/>
        </w:rPr>
        <w:t>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 xml:space="preserve">Figure </w:t>
      </w:r>
      <w:r w:rsidR="005C5959">
        <w:rPr>
          <w:b/>
        </w:rPr>
        <w:t>2.1</w:t>
      </w:r>
      <w:r w:rsidRPr="00AD34AA">
        <w:t xml:space="preserve">; </w:t>
      </w:r>
      <w:r w:rsidRPr="00AD34AA">
        <w:rPr>
          <w:b/>
        </w:rPr>
        <w:t xml:space="preserve">Figure </w:t>
      </w:r>
      <w:r w:rsidR="005C5959">
        <w:rPr>
          <w:b/>
        </w:rPr>
        <w:t>2.</w:t>
      </w:r>
      <w:r w:rsidRPr="00AD34AA">
        <w:rPr>
          <w:b/>
        </w:rPr>
        <w:t>5A</w:t>
      </w:r>
      <w:r w:rsidRPr="00AD34AA">
        <w:t xml:space="preserve">, center) or entering (i.e., had no significant temporal receptive field on one day but gained one on the next; </w:t>
      </w:r>
      <w:r w:rsidRPr="00AD34AA">
        <w:rPr>
          <w:b/>
        </w:rPr>
        <w:t xml:space="preserve">Figure </w:t>
      </w:r>
      <w:r w:rsidR="005C5959">
        <w:rPr>
          <w:b/>
        </w:rPr>
        <w:t>2.</w:t>
      </w:r>
      <w:r w:rsidRPr="00AD34AA">
        <w:rPr>
          <w:b/>
        </w:rPr>
        <w:t>5A</w:t>
      </w:r>
      <w:r w:rsidRPr="00AD34AA">
        <w:t xml:space="preserve">, right) respectively. A modest percentage (12.5% ± 2.5%) of time cells were stable throughout the entire 4-day experiment, while most either entered (35.3% ± 4.5%) or exited the ensemble (44.7% ± 2.2%; </w:t>
      </w:r>
      <w:r w:rsidRPr="00AD34AA">
        <w:rPr>
          <w:b/>
        </w:rPr>
        <w:t xml:space="preserve">Figure </w:t>
      </w:r>
      <w:r w:rsidR="005C5959">
        <w:rPr>
          <w:b/>
        </w:rPr>
        <w:t>2.</w:t>
      </w:r>
      <w:r w:rsidRPr="00AD34AA">
        <w:rPr>
          <w:b/>
        </w:rPr>
        <w:t>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w:t>
      </w:r>
      <w:r w:rsidR="005C5959">
        <w:rPr>
          <w:b/>
        </w:rPr>
        <w:t>2.</w:t>
      </w:r>
      <w:r w:rsidRPr="00AD34AA">
        <w:rPr>
          <w:b/>
        </w:rPr>
        <w:t>5C</w:t>
      </w:r>
      <w:r w:rsidRPr="00AD34AA">
        <w:t>) and virtually no change in ROI movement or orientation across days (</w:t>
      </w:r>
      <w:r w:rsidRPr="00AD34AA">
        <w:rPr>
          <w:b/>
        </w:rPr>
        <w:t>Figure S</w:t>
      </w:r>
      <w:r w:rsidR="005C5959">
        <w:rPr>
          <w:b/>
        </w:rPr>
        <w:t>2.</w:t>
      </w:r>
      <w:r w:rsidRPr="00AD34AA">
        <w:rPr>
          <w:b/>
        </w:rPr>
        <w:t>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w:t>
      </w:r>
      <w:r w:rsidRPr="00AD34AA">
        <w:lastRenderedPageBreak/>
        <w:t>compared them to stable cells. ROI displacements of entering and exiting cells were indistinguishable from those of stable cells, discrediting the possibility that our registration threshold allowed inaccurate matching of different cells across days (</w:t>
      </w:r>
      <w:r w:rsidRPr="00AD34AA">
        <w:rPr>
          <w:b/>
        </w:rPr>
        <w:t>Figure S</w:t>
      </w:r>
      <w:r w:rsidR="005C5959">
        <w:rPr>
          <w:b/>
        </w:rPr>
        <w:t>2.</w:t>
      </w:r>
      <w:r w:rsidRPr="00AD34AA">
        <w:rPr>
          <w:b/>
        </w:rPr>
        <w:t>5E</w:t>
      </w:r>
      <w:r w:rsidRPr="00AD34AA">
        <w:t>). Interestingly, we also found time cells with higher temporal information were more likely to be stable over two consecutive days (</w:t>
      </w:r>
      <w:r w:rsidRPr="00AD34AA">
        <w:rPr>
          <w:b/>
        </w:rPr>
        <w:t>Figure S</w:t>
      </w:r>
      <w:r w:rsidR="005C5959">
        <w:rPr>
          <w:b/>
        </w:rPr>
        <w:t>2.</w:t>
      </w:r>
      <w:r w:rsidRPr="00AD34AA">
        <w:rPr>
          <w:b/>
        </w:rPr>
        <w:t>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 xml:space="preserve">Figure </w:t>
      </w:r>
      <w:r w:rsidR="005C5959">
        <w:rPr>
          <w:b/>
        </w:rPr>
        <w:t>2.</w:t>
      </w:r>
      <w:r w:rsidRPr="00AD34AA">
        <w:rPr>
          <w:b/>
        </w:rPr>
        <w:t>5B</w:t>
      </w:r>
      <w:r w:rsidRPr="00AD34AA">
        <w:t>) while simultaneously, a reliable time signal persisted (</w:t>
      </w:r>
      <w:r w:rsidRPr="00AD34AA">
        <w:rPr>
          <w:b/>
        </w:rPr>
        <w:t xml:space="preserve">Figure </w:t>
      </w:r>
      <w:r w:rsidR="005C5959">
        <w:rPr>
          <w:b/>
        </w:rPr>
        <w:t>2.</w:t>
      </w:r>
      <w:r w:rsidRPr="00AD34AA">
        <w:rPr>
          <w:b/>
        </w:rPr>
        <w:t>4G</w:t>
      </w:r>
      <w:r w:rsidRPr="00AD34AA">
        <w:t xml:space="preserve">). This population drift was quantified by correlating fluorescence traces in the same manner as in </w:t>
      </w:r>
      <w:r w:rsidRPr="00AD34AA">
        <w:rPr>
          <w:b/>
        </w:rPr>
        <w:t xml:space="preserve">Figure </w:t>
      </w:r>
      <w:r w:rsidR="005C5959">
        <w:rPr>
          <w:b/>
        </w:rPr>
        <w:t>2.</w:t>
      </w:r>
      <w:r w:rsidRPr="00AD34AA">
        <w:rPr>
          <w:b/>
        </w:rPr>
        <w:t>3C</w:t>
      </w:r>
      <w:r w:rsidRPr="00AD34AA">
        <w:t xml:space="preserve"> then averaging across trials to calculate the overall level of difference between pairs of days (</w:t>
      </w:r>
      <w:r w:rsidRPr="00AD34AA">
        <w:rPr>
          <w:b/>
        </w:rPr>
        <w:t xml:space="preserve">Figure </w:t>
      </w:r>
      <w:r w:rsidR="005C5959">
        <w:rPr>
          <w:b/>
        </w:rPr>
        <w:t>2.</w:t>
      </w:r>
      <w:r w:rsidRPr="00AD34AA">
        <w:rPr>
          <w:b/>
        </w:rPr>
        <w:t>5C</w:t>
      </w:r>
      <w:r w:rsidRPr="00AD34AA">
        <w:t xml:space="preserve">). Similar to our results across trials during single sessions, we found a significant and systematic </w:t>
      </w:r>
      <w:proofErr w:type="spellStart"/>
      <w:r w:rsidRPr="00AD34AA">
        <w:t>decorrelation</w:t>
      </w:r>
      <w:proofErr w:type="spellEnd"/>
      <w:r w:rsidRPr="00AD34AA">
        <w:t xml:space="preserve"> in ensemble activity across days (one-way ANOVA F</w:t>
      </w:r>
      <w:r w:rsidRPr="00AD34AA">
        <w:rPr>
          <w:vertAlign w:val="subscript"/>
        </w:rPr>
        <w:t>3</w:t>
      </w:r>
      <w:proofErr w:type="gramStart"/>
      <w:r w:rsidRPr="00AD34AA">
        <w:rPr>
          <w:vertAlign w:val="subscript"/>
        </w:rPr>
        <w:t>,39</w:t>
      </w:r>
      <w:proofErr w:type="gramEnd"/>
      <w:r w:rsidRPr="00AD34AA">
        <w:t xml:space="preserve"> = 9.43, </w:t>
      </w:r>
      <w:r w:rsidRPr="00AD34AA">
        <w:rPr>
          <w:i/>
        </w:rPr>
        <w:t>p</w:t>
      </w:r>
      <w:r w:rsidRPr="00AD34AA">
        <w:t xml:space="preserve"> &lt; 0.025; </w:t>
      </w:r>
      <w:r w:rsidRPr="00AD34AA">
        <w:rPr>
          <w:b/>
        </w:rPr>
        <w:t xml:space="preserve">Figure </w:t>
      </w:r>
      <w:r w:rsidR="005C5959">
        <w:rPr>
          <w:b/>
        </w:rPr>
        <w:t>2.</w:t>
      </w:r>
      <w:r w:rsidRPr="00AD34AA">
        <w:rPr>
          <w:b/>
        </w:rPr>
        <w:t>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 xml:space="preserve">Figure </w:t>
      </w:r>
      <w:r w:rsidR="005C5959">
        <w:rPr>
          <w:b/>
        </w:rPr>
        <w:t>2.</w:t>
      </w:r>
      <w:r w:rsidRPr="00AD34AA">
        <w:rPr>
          <w:b/>
        </w:rPr>
        <w:t>5F</w:t>
      </w:r>
      <w:r w:rsidRPr="00AD34AA">
        <w:t xml:space="preserve">). These results imply that temporal information on the order of days can be derived from </w:t>
      </w:r>
      <w:proofErr w:type="spellStart"/>
      <w:r w:rsidRPr="00AD34AA">
        <w:lastRenderedPageBreak/>
        <w:t>macrotime</w:t>
      </w:r>
      <w:proofErr w:type="spellEnd"/>
      <w:r w:rsidRPr="00AD34AA">
        <w:t xml:space="preserve">-scale drift from the same population that encodes sequence order on the order of seconds.   </w:t>
      </w:r>
    </w:p>
    <w:p w14:paraId="7182D29C" w14:textId="77777777" w:rsidR="00AD34AA" w:rsidRDefault="00AD34AA" w:rsidP="00AD34AA"/>
    <w:p w14:paraId="57AA285D" w14:textId="1FCE539C" w:rsidR="00220B3B" w:rsidRDefault="00220B3B" w:rsidP="00220B3B">
      <w:pPr>
        <w:pStyle w:val="Heading2"/>
      </w:pPr>
      <w:bookmarkStart w:id="80" w:name="_Toc415341969"/>
      <w:r>
        <w:t>Discussion</w:t>
      </w:r>
      <w:bookmarkEnd w:id="80"/>
    </w:p>
    <w:p w14:paraId="2136846A" w14:textId="6022EC23"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 xml:space="preserve">Figure </w:t>
      </w:r>
      <w:r w:rsidR="005C5959">
        <w:rPr>
          <w:b/>
        </w:rPr>
        <w:t>2.</w:t>
      </w:r>
      <w:r w:rsidRPr="00220B3B">
        <w:rPr>
          <w:b/>
        </w:rPr>
        <w:t>1</w:t>
      </w:r>
      <w:r w:rsidRPr="00220B3B">
        <w:t>). There was sufficient temporal information contained in those sequences for a Bayesian classifier to faithfully decode elapsed time (</w:t>
      </w:r>
      <w:r w:rsidRPr="00220B3B">
        <w:rPr>
          <w:b/>
        </w:rPr>
        <w:t xml:space="preserve">Figure </w:t>
      </w:r>
      <w:r w:rsidR="005C5959">
        <w:rPr>
          <w:b/>
        </w:rPr>
        <w:t>2.</w:t>
      </w:r>
      <w:r w:rsidRPr="00220B3B">
        <w:rPr>
          <w:b/>
        </w:rPr>
        <w:t>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 xml:space="preserve">Figure </w:t>
      </w:r>
      <w:r w:rsidR="005C5959">
        <w:rPr>
          <w:b/>
        </w:rPr>
        <w:t>2.</w:t>
      </w:r>
      <w:r w:rsidRPr="00220B3B">
        <w:rPr>
          <w:b/>
        </w:rPr>
        <w:t>4</w:t>
      </w:r>
      <w:r w:rsidRPr="00220B3B">
        <w:t>). Despite stability in its overall temporal structure, the time cell ensemble systematically varied with the passage of minutes (</w:t>
      </w:r>
      <w:r w:rsidRPr="00220B3B">
        <w:rPr>
          <w:b/>
        </w:rPr>
        <w:t xml:space="preserve">Figure </w:t>
      </w:r>
      <w:r w:rsidR="005C5959">
        <w:rPr>
          <w:b/>
        </w:rPr>
        <w:t>2.</w:t>
      </w:r>
      <w:r w:rsidRPr="00220B3B">
        <w:rPr>
          <w:b/>
        </w:rPr>
        <w:t>3</w:t>
      </w:r>
      <w:r w:rsidRPr="00220B3B">
        <w:t>) and days (</w:t>
      </w:r>
      <w:r w:rsidRPr="00220B3B">
        <w:rPr>
          <w:b/>
        </w:rPr>
        <w:t xml:space="preserve">Figure </w:t>
      </w:r>
      <w:r w:rsidR="005C5959">
        <w:rPr>
          <w:b/>
        </w:rPr>
        <w:t>2.</w:t>
      </w:r>
      <w:r w:rsidRPr="00220B3B">
        <w:rPr>
          <w:b/>
        </w:rPr>
        <w:t>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603CB103" w:rsidR="00220B3B" w:rsidRDefault="00220B3B" w:rsidP="00220B3B">
      <w:pPr>
        <w:pStyle w:val="Heading3"/>
      </w:pPr>
      <w:bookmarkStart w:id="81" w:name="_Toc415341970"/>
      <w:r>
        <w:t>Robustness of Sequential Firing over Days</w:t>
      </w:r>
      <w:bookmarkEnd w:id="81"/>
    </w:p>
    <w:p w14:paraId="6F42D54A" w14:textId="2BFD5AAE" w:rsidR="00220B3B" w:rsidRPr="00220B3B" w:rsidRDefault="00220B3B" w:rsidP="00220B3B">
      <w:bookmarkStart w:id="82" w:name="OLE_LINK14"/>
      <w:bookmarkStart w:id="83" w:name="OLE_LINK15"/>
      <w:bookmarkStart w:id="84" w:name="OLE_LINK16"/>
      <w:r>
        <w:tab/>
      </w:r>
      <w:r w:rsidRPr="00220B3B">
        <w:t xml:space="preserve">A key finding of this study was that of a heterogeneous population of CA1 neurons that displayed diverse stability patterns over days. While some cells retained </w:t>
      </w:r>
      <w:r w:rsidRPr="00220B3B">
        <w:lastRenderedPageBreak/>
        <w:t xml:space="preserve">stable temporal receptive fields throughout the experiment, others gradually acquired and lost firing fields. Our observations that a time cell can change its temporal receptive field while not completely disrupting the downstream sequence reveals flexibility in the CA1 temporal coding regime, ruling out a simple </w:t>
      </w:r>
      <w:proofErr w:type="spellStart"/>
      <w:r w:rsidRPr="00220B3B">
        <w:t>synfire</w:t>
      </w:r>
      <w:proofErr w:type="spellEnd"/>
      <w:r w:rsidRPr="00220B3B">
        <w:t xml:space="preserv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w:t>
      </w:r>
      <w:proofErr w:type="spellStart"/>
      <w:r w:rsidRPr="00220B3B">
        <w:t>overfitting</w:t>
      </w:r>
      <w:proofErr w:type="spellEnd"/>
      <w:r w:rsidRPr="00220B3B">
        <w:t xml:space="preserve">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2"/>
      <w:bookmarkEnd w:id="83"/>
      <w:bookmarkEnd w:id="84"/>
    </w:p>
    <w:p w14:paraId="02705887" w14:textId="77777777" w:rsidR="00220B3B" w:rsidRDefault="00220B3B" w:rsidP="00220B3B"/>
    <w:p w14:paraId="133DD28A" w14:textId="55A98CE8" w:rsidR="00220B3B" w:rsidRDefault="00220B3B" w:rsidP="00DB6842">
      <w:pPr>
        <w:pStyle w:val="Heading3"/>
      </w:pPr>
      <w:bookmarkStart w:id="85" w:name="_Toc415341971"/>
      <w:r>
        <w:t xml:space="preserve">Advantages of Neural Instability in an Unstable World: Drift as a Mechanism for </w:t>
      </w:r>
      <w:proofErr w:type="spellStart"/>
      <w:r>
        <w:t>Timestamping</w:t>
      </w:r>
      <w:proofErr w:type="spellEnd"/>
      <w:r>
        <w:t xml:space="preserve"> Events</w:t>
      </w:r>
      <w:bookmarkEnd w:id="85"/>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w:t>
      </w:r>
      <w:r w:rsidRPr="00220B3B">
        <w:lastRenderedPageBreak/>
        <w:t xml:space="preserve">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Kentros et al., 1998; Thompson and 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w:t>
      </w:r>
      <w:proofErr w:type="spellStart"/>
      <w:r w:rsidRPr="00220B3B">
        <w:t>timepoints</w:t>
      </w:r>
      <w:proofErr w:type="spellEnd"/>
      <w:r w:rsidRPr="00220B3B">
        <w:t xml:space="preserve"> could be disambiguated based on the active population. </w:t>
      </w:r>
      <w:proofErr w:type="gramStart"/>
      <w:r w:rsidRPr="00220B3B">
        <w:t>This disambiguation might be performed by a downstream reader interpreting the network state to infer time</w:t>
      </w:r>
      <w:proofErr w:type="gramEnd"/>
      <w:r w:rsidRPr="00220B3B">
        <w:t xml:space="preserve">. </w:t>
      </w:r>
    </w:p>
    <w:p w14:paraId="0031677D" w14:textId="71D54FC0" w:rsidR="00220B3B" w:rsidRPr="00220B3B" w:rsidRDefault="00220B3B" w:rsidP="00220B3B">
      <w:r w:rsidRPr="00220B3B">
        <w:tab/>
        <w:t xml:space="preserve">A question triggered by our findings is the mechanism by which population drift manifests and how it might </w:t>
      </w:r>
      <w:proofErr w:type="spellStart"/>
      <w:r w:rsidRPr="00220B3B">
        <w:t>subserve</w:t>
      </w:r>
      <w:proofErr w:type="spellEnd"/>
      <w:r w:rsidRPr="00220B3B">
        <w:t xml:space="pre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w:t>
      </w:r>
      <w:r w:rsidRPr="00220B3B">
        <w:lastRenderedPageBreak/>
        <w:t xml:space="preserve">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w:t>
      </w:r>
      <w:proofErr w:type="spellStart"/>
      <w:r w:rsidRPr="00220B3B">
        <w:t>cAMP</w:t>
      </w:r>
      <w:proofErr w:type="spellEnd"/>
      <w:r w:rsidRPr="00220B3B">
        <w:t xml:space="preserve"> response element-binding protein (CREB), where cells 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760CCE5F" w:rsidR="00220B3B" w:rsidRPr="00220B3B" w:rsidRDefault="00220B3B" w:rsidP="00220B3B">
      <w:bookmarkStart w:id="86" w:name="OLE_LINK37"/>
      <w:bookmarkStart w:id="87" w:name="OLE_LINK38"/>
      <w:bookmarkStart w:id="88" w:name="OLE_LINK41"/>
      <w:bookmarkStart w:id="89" w:name="OLE_LINK42"/>
      <w:r>
        <w:lastRenderedPageBreak/>
        <w:tab/>
      </w:r>
      <w:r w:rsidRPr="00220B3B">
        <w:t xml:space="preserve">Another possible mechanism for hippocampal time cell generation and the population’s neural drift could originate from mathematical model utilizing a two-layer </w:t>
      </w:r>
      <w:proofErr w:type="spellStart"/>
      <w:r w:rsidRPr="00220B3B">
        <w:t>feedforward</w:t>
      </w:r>
      <w:proofErr w:type="spellEnd"/>
      <w:r w:rsidRPr="00220B3B">
        <w:t xml:space="preserve">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to this model, one set of cells responds to a salient event and then decays exponentially with different cells decaying with a range of time constants. A second set of cells receives and filters input from the </w:t>
      </w:r>
      <w:proofErr w:type="gramStart"/>
      <w:r w:rsidRPr="00220B3B">
        <w:t>exponentially-decaying</w:t>
      </w:r>
      <w:proofErr w:type="gramEnd"/>
      <w:r w:rsidRPr="00220B3B">
        <w:t xml:space="preserve"> ensemble to generate sequentially-activated time cells. The sequence extends over a range of times controlled by the range of time constants in the </w:t>
      </w:r>
      <w:proofErr w:type="gramStart"/>
      <w:r w:rsidRPr="00220B3B">
        <w:t>exponentially-decaying</w:t>
      </w:r>
      <w:proofErr w:type="gramEnd"/>
      <w:r w:rsidRPr="00220B3B">
        <w:t xml:space="preserve"> population. Previous modeling work has suggested that a calcium-activated non-specific </w:t>
      </w:r>
      <w:proofErr w:type="spellStart"/>
      <w:r w:rsidRPr="00220B3B">
        <w:t>cation</w:t>
      </w:r>
      <w:proofErr w:type="spellEnd"/>
      <w:r w:rsidRPr="00220B3B">
        <w:t xml:space="preserve">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86"/>
    <w:bookmarkEnd w:id="87"/>
    <w:bookmarkEnd w:id="88"/>
    <w:bookmarkEnd w:id="89"/>
    <w:p w14:paraId="45C2B14E" w14:textId="77777777" w:rsidR="00220B3B" w:rsidRDefault="00220B3B" w:rsidP="00220B3B"/>
    <w:p w14:paraId="03D8BA0C" w14:textId="57A76881" w:rsidR="00220B3B" w:rsidRDefault="00220B3B" w:rsidP="00220B3B">
      <w:pPr>
        <w:pStyle w:val="Heading3"/>
      </w:pPr>
      <w:bookmarkStart w:id="90" w:name="_Toc415341972"/>
      <w:r>
        <w:t>A Unified Framework of Event Sequence Coding in Hippocampus over Long Timescales</w:t>
      </w:r>
      <w:bookmarkEnd w:id="90"/>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w:t>
      </w:r>
      <w:r w:rsidRPr="00220B3B">
        <w:lastRenderedPageBreak/>
        <w:t xml:space="preserve">neurons that simultaneously reflects temporal information about </w:t>
      </w:r>
      <w:proofErr w:type="spellStart"/>
      <w:r w:rsidRPr="00220B3B">
        <w:t>microtime</w:t>
      </w:r>
      <w:proofErr w:type="spellEnd"/>
      <w:r w:rsidRPr="00220B3B">
        <w:t xml:space="preserve"> within a 10 s delay interval and much longer timescales of minutes and even days (</w:t>
      </w:r>
      <w:proofErr w:type="spellStart"/>
      <w:r w:rsidRPr="00220B3B">
        <w:t>macrotime</w:t>
      </w:r>
      <w:proofErr w:type="spellEnd"/>
      <w:r w:rsidRPr="00220B3B">
        <w:t xml:space="preserve">). This framework could potentially allow events occurring in sequence (including episodic 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51819CD" w:rsidR="00220B3B" w:rsidRPr="00220B3B" w:rsidRDefault="00220B3B" w:rsidP="00220B3B">
      <w:pPr>
        <w:pStyle w:val="Heading3"/>
      </w:pPr>
      <w:bookmarkStart w:id="91" w:name="_Toc415341973"/>
      <w:r w:rsidRPr="00220B3B">
        <w:t xml:space="preserve">Formation of Schemata via Integration of Experiences across </w:t>
      </w:r>
      <w:proofErr w:type="spellStart"/>
      <w:r w:rsidRPr="00220B3B">
        <w:t>Macrotime</w:t>
      </w:r>
      <w:bookmarkEnd w:id="91"/>
      <w:proofErr w:type="spellEnd"/>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w:t>
      </w:r>
      <w:proofErr w:type="gramStart"/>
      <w:r w:rsidRPr="00220B3B">
        <w:t>continuously-shifting</w:t>
      </w:r>
      <w:proofErr w:type="gramEnd"/>
      <w:r w:rsidRPr="00220B3B">
        <w:t xml:space="preserve"> hippocampal network to encode potentially useful new data. Furthermore, by amalgamating neurons into a sequence network, this places the brain in an advantageous position to make associative links to pre-existing memories and thus form cognitive </w:t>
      </w:r>
      <w:r w:rsidRPr="00220B3B">
        <w:lastRenderedPageBreak/>
        <w:t xml:space="preserve">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7052CC36" w:rsidR="00220B3B" w:rsidRPr="00220B3B" w:rsidRDefault="00220B3B" w:rsidP="00220B3B">
      <w:pPr>
        <w:pStyle w:val="Heading3"/>
      </w:pPr>
      <w:bookmarkStart w:id="92" w:name="_Toc415341974"/>
      <w:r w:rsidRPr="00220B3B">
        <w:t>Outstanding Questions in Long-Term Sequence Representations</w:t>
      </w:r>
      <w:bookmarkEnd w:id="92"/>
    </w:p>
    <w:p w14:paraId="1159A8E4" w14:textId="6F953643"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5C67F185" w14:textId="1AA96425" w:rsidR="00AE38AC" w:rsidRDefault="00AE38AC" w:rsidP="00AE38AC">
      <w:pPr>
        <w:pStyle w:val="Heading2"/>
      </w:pPr>
      <w:bookmarkStart w:id="93" w:name="_Toc415341975"/>
      <w:r>
        <w:lastRenderedPageBreak/>
        <w:t>Chapter Two Figure List</w:t>
      </w:r>
      <w:bookmarkEnd w:id="93"/>
    </w:p>
    <w:p w14:paraId="45AFB380" w14:textId="18EAE0BE" w:rsidR="00334C88" w:rsidRDefault="00334C88" w:rsidP="00E60BD2">
      <w:pPr>
        <w:pStyle w:val="BUFigureCaption"/>
      </w:pPr>
      <w:bookmarkStart w:id="94" w:name="_Toc410040887"/>
      <w:r w:rsidRPr="005948DD">
        <w:t xml:space="preserve">Figure </w:t>
      </w:r>
      <w:r w:rsidR="003A044A">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1</w:t>
      </w:r>
      <w:r w:rsidR="00E76B5C">
        <w:rPr>
          <w:noProof/>
        </w:rPr>
        <w:fldChar w:fldCharType="end"/>
      </w:r>
      <w:r w:rsidRPr="005948DD">
        <w:t xml:space="preserve">. </w:t>
      </w:r>
      <w:proofErr w:type="gramStart"/>
      <w:r w:rsidRPr="005948DD">
        <w:t>Sequentially-activated</w:t>
      </w:r>
      <w:proofErr w:type="gramEnd"/>
      <w:r w:rsidRPr="005948DD">
        <w:t xml:space="preserve"> time cells were observed using calcium imaging.</w:t>
      </w:r>
      <w:bookmarkEnd w:id="94"/>
      <w:r w:rsidRPr="005948DD">
        <w:t xml:space="preserve"> </w:t>
      </w:r>
    </w:p>
    <w:p w14:paraId="41D04FE1" w14:textId="7BE2179D" w:rsidR="00220B3B" w:rsidRDefault="005948DD" w:rsidP="00220B3B">
      <w:r w:rsidRPr="005948DD">
        <w:rPr>
          <w:noProof/>
        </w:rPr>
        <w:drawing>
          <wp:inline distT="0" distB="0" distL="0" distR="0" wp14:anchorId="73E148F5" wp14:editId="24D7483F">
            <wp:extent cx="5231180" cy="6575989"/>
            <wp:effectExtent l="0" t="0" r="1270" b="3175"/>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7">
                      <a:extLst>
                        <a:ext uri="{28A0092B-C50C-407E-A947-70E740481C1C}">
                          <a14:useLocalDpi xmlns:a14="http://schemas.microsoft.com/office/drawing/2010/main" val="0"/>
                        </a:ext>
                      </a:extLst>
                    </a:blip>
                    <a:srcRect r="26387"/>
                    <a:stretch/>
                  </pic:blipFill>
                  <pic:spPr bwMode="auto">
                    <a:xfrm>
                      <a:off x="0" y="0"/>
                      <a:ext cx="5243744" cy="6591783"/>
                    </a:xfrm>
                    <a:prstGeom prst="rect">
                      <a:avLst/>
                    </a:prstGeom>
                    <a:noFill/>
                    <a:ln>
                      <a:noFill/>
                    </a:ln>
                    <a:extLst>
                      <a:ext uri="{53640926-AAD7-44d8-BBD7-CCE9431645EC}">
                        <a14:shadowObscured xmlns:a14="http://schemas.microsoft.com/office/drawing/2010/main"/>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21FF6696" w14:textId="171D619D" w:rsidR="005948DD" w:rsidRDefault="005948DD" w:rsidP="00E76B5C">
      <w:pPr>
        <w:pStyle w:val="ListParagraph"/>
        <w:numPr>
          <w:ilvl w:val="0"/>
          <w:numId w:val="3"/>
        </w:numPr>
      </w:pPr>
      <w:r w:rsidRPr="005948DD">
        <w:lastRenderedPageBreak/>
        <w:t xml:space="preserve">Task schematic. Mice run for 10 s on a motorized treadmill then turn left to retrieve a sucrose water reward at a well. </w:t>
      </w:r>
    </w:p>
    <w:p w14:paraId="4EAEF1A2" w14:textId="77777777" w:rsidR="00D2206D" w:rsidRDefault="005948DD" w:rsidP="00E76B5C">
      <w:pPr>
        <w:pStyle w:val="ListParagraph"/>
        <w:numPr>
          <w:ilvl w:val="0"/>
          <w:numId w:val="3"/>
        </w:numPr>
      </w:pPr>
      <w:r w:rsidRPr="005948DD">
        <w:t xml:space="preserve">Example of the field of view through an implanted lens aimed at CA1, depicted as the maximum temporal projection of fluorescence activity. Ten neuron ROIs highlighted. </w:t>
      </w:r>
    </w:p>
    <w:p w14:paraId="406CFB32" w14:textId="77777777" w:rsidR="00D2206D" w:rsidRDefault="005948DD" w:rsidP="00E76B5C">
      <w:pPr>
        <w:pStyle w:val="ListParagraph"/>
        <w:numPr>
          <w:ilvl w:val="0"/>
          <w:numId w:val="3"/>
        </w:numPr>
      </w:pPr>
      <w:r w:rsidRPr="005948DD">
        <w:t xml:space="preserve">Fluorescence traces of highlighted neurons in (B). </w:t>
      </w:r>
      <w:proofErr w:type="gramStart"/>
      <w:r w:rsidRPr="005948DD">
        <w:t>Inset</w:t>
      </w:r>
      <w:proofErr w:type="gramEnd"/>
      <w:r w:rsidRPr="005948DD">
        <w:t xml:space="preserve">, </w:t>
      </w:r>
      <w:proofErr w:type="gramStart"/>
      <w:r w:rsidRPr="005948DD">
        <w:t>zoom</w:t>
      </w:r>
      <w:proofErr w:type="gramEnd"/>
      <w:r w:rsidRPr="005948DD">
        <w:t>.</w:t>
      </w:r>
    </w:p>
    <w:p w14:paraId="307F0789" w14:textId="77777777" w:rsidR="00D2206D" w:rsidRDefault="005948DD" w:rsidP="00E76B5C">
      <w:pPr>
        <w:pStyle w:val="ListParagraph"/>
        <w:numPr>
          <w:ilvl w:val="0"/>
          <w:numId w:val="3"/>
        </w:numPr>
      </w:pPr>
      <w:r w:rsidRPr="005948DD">
        <w:t>Activity patterns of four representative time cells. Top plots are Ca</w:t>
      </w:r>
      <w:r w:rsidRPr="00D2206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58BA471A" w14:textId="77777777" w:rsidR="00D2206D" w:rsidRDefault="005948DD" w:rsidP="00E76B5C">
      <w:pPr>
        <w:pStyle w:val="ListParagraph"/>
        <w:numPr>
          <w:ilvl w:val="0"/>
          <w:numId w:val="3"/>
        </w:numPr>
      </w:pPr>
      <w:r w:rsidRPr="005948DD">
        <w:t xml:space="preserve">Trial-averaged time </w:t>
      </w:r>
      <w:proofErr w:type="gramStart"/>
      <w:r w:rsidRPr="005948DD">
        <w:t>lapse</w:t>
      </w:r>
      <w:proofErr w:type="gramEnd"/>
      <w:r w:rsidRPr="005948DD">
        <w:t xml:space="preserve"> images of last cell in (D). </w:t>
      </w:r>
    </w:p>
    <w:p w14:paraId="2AC2762E" w14:textId="7D46912D" w:rsidR="005948DD" w:rsidRPr="005948DD" w:rsidRDefault="005948DD" w:rsidP="00E76B5C">
      <w:pPr>
        <w:pStyle w:val="ListParagraph"/>
        <w:numPr>
          <w:ilvl w:val="0"/>
          <w:numId w:val="3"/>
        </w:numPr>
      </w:pPr>
      <w:r w:rsidRPr="005948DD">
        <w:t>Receptive fields (</w:t>
      </w:r>
      <w:proofErr w:type="spellStart"/>
      <w:r w:rsidRPr="005948DD">
        <w:t>grayscale</w:t>
      </w:r>
      <w:proofErr w:type="spellEnd"/>
      <w:r w:rsidRPr="005948DD">
        <w:t xml:space="preserve">) of all classified time cells in one mouse during one session, sorted by location of field peaks (red line). </w:t>
      </w:r>
    </w:p>
    <w:p w14:paraId="6886D8D9" w14:textId="47F16EEA" w:rsidR="003A044A" w:rsidRPr="00C0608A" w:rsidRDefault="00D145D1" w:rsidP="003A044A">
      <w:pPr>
        <w:pStyle w:val="BUFigureCaption"/>
      </w:pPr>
      <w:r>
        <w:br w:type="page"/>
      </w:r>
      <w:bookmarkStart w:id="95" w:name="_Toc410040888"/>
      <w:proofErr w:type="gramStart"/>
      <w:r w:rsidR="003A044A" w:rsidRPr="00C0608A">
        <w:lastRenderedPageBreak/>
        <w:t xml:space="preserve">Figure </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2</w:t>
      </w:r>
      <w:r w:rsidR="00E76B5C">
        <w:rPr>
          <w:noProof/>
        </w:rPr>
        <w:fldChar w:fldCharType="end"/>
      </w:r>
      <w:r w:rsidR="003A044A">
        <w:t>.2</w:t>
      </w:r>
      <w:r w:rsidR="003A044A" w:rsidRPr="00C0608A">
        <w:t>.</w:t>
      </w:r>
      <w:proofErr w:type="gramEnd"/>
      <w:r w:rsidR="003A044A" w:rsidRPr="00C0608A">
        <w:t xml:space="preserve"> Time cell sequences contained information about relative time on the scale of seconds.</w:t>
      </w:r>
      <w:bookmarkEnd w:id="95"/>
      <w:r w:rsidR="003A044A" w:rsidRPr="00C0608A">
        <w:t xml:space="preserve">  </w:t>
      </w:r>
    </w:p>
    <w:p w14:paraId="7A76BAF6" w14:textId="68DC5A73" w:rsidR="00D145D1" w:rsidRDefault="00D145D1">
      <w:pPr>
        <w:tabs>
          <w:tab w:val="clear" w:pos="720"/>
        </w:tabs>
        <w:spacing w:line="240" w:lineRule="auto"/>
      </w:pPr>
    </w:p>
    <w:p w14:paraId="50565630" w14:textId="7165EECC" w:rsidR="005948DD" w:rsidRDefault="00D145D1" w:rsidP="00220B3B">
      <w:r w:rsidRPr="00D145D1">
        <w:rPr>
          <w:noProof/>
        </w:rPr>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33EA8FE5" w14:textId="77777777" w:rsidR="003A044A" w:rsidRDefault="00C0608A" w:rsidP="00E76B5C">
      <w:pPr>
        <w:pStyle w:val="ListParagraph"/>
        <w:numPr>
          <w:ilvl w:val="0"/>
          <w:numId w:val="4"/>
        </w:numPr>
      </w:pPr>
      <w:r w:rsidRPr="00C0608A">
        <w:lastRenderedPageBreak/>
        <w:t xml:space="preserve">Decoding results of individual treadmill runs. Color bar indicates posterior probabilities and blue lines denote decoder’s most confident estimation. Green lines signify hypothetical perfect decoding. </w:t>
      </w:r>
    </w:p>
    <w:p w14:paraId="26D77EC8" w14:textId="77777777" w:rsidR="003A044A" w:rsidRDefault="00C0608A" w:rsidP="00E76B5C">
      <w:pPr>
        <w:pStyle w:val="ListParagraph"/>
        <w:numPr>
          <w:ilvl w:val="0"/>
          <w:numId w:val="4"/>
        </w:numPr>
      </w:pPr>
      <w:r w:rsidRPr="00C0608A">
        <w:t xml:space="preserve">Decoding results of all sessions, averaged. </w:t>
      </w:r>
    </w:p>
    <w:p w14:paraId="363D0F49" w14:textId="77777777" w:rsidR="003A044A" w:rsidRDefault="00C0608A" w:rsidP="00E76B5C">
      <w:pPr>
        <w:pStyle w:val="ListParagraph"/>
        <w:numPr>
          <w:ilvl w:val="0"/>
          <w:numId w:val="4"/>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5F803B2F" w:rsidR="00C0608A" w:rsidRPr="00C0608A" w:rsidRDefault="00C0608A" w:rsidP="00E76B5C">
      <w:pPr>
        <w:pStyle w:val="ListParagraph"/>
        <w:numPr>
          <w:ilvl w:val="0"/>
          <w:numId w:val="4"/>
        </w:numPr>
      </w:pPr>
      <w:r w:rsidRPr="00C0608A">
        <w:t xml:space="preserve">Average decoding error for each mouse and session compared to chance (Mann-Whitney U test, </w:t>
      </w:r>
      <w:r w:rsidRPr="003A044A">
        <w:rPr>
          <w:i/>
        </w:rPr>
        <w:t xml:space="preserve">p </w:t>
      </w:r>
      <w:r w:rsidRPr="00C0608A">
        <w:t>&lt; 7.5 x 10</w:t>
      </w:r>
      <w:r w:rsidRPr="003A044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B9E032F" w14:textId="6EA288F5" w:rsidR="00CC69FD" w:rsidRPr="00EA502D" w:rsidRDefault="00CC69FD" w:rsidP="00CC69FD">
      <w:pPr>
        <w:pStyle w:val="BUFigureCaption"/>
      </w:pPr>
      <w:bookmarkStart w:id="96" w:name="_Toc410040889"/>
      <w:r w:rsidRPr="00EA502D">
        <w:lastRenderedPageBreak/>
        <w:t xml:space="preserve">Figure </w:t>
      </w:r>
      <w:r w:rsidR="00A01D3F">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3</w:t>
      </w:r>
      <w:r w:rsidR="00E76B5C">
        <w:rPr>
          <w:noProof/>
        </w:rPr>
        <w:fldChar w:fldCharType="end"/>
      </w:r>
      <w:r w:rsidRPr="00EA502D">
        <w:t>. Time cells encoded information about elapsed time on the scale of minutes.</w:t>
      </w:r>
      <w:bookmarkEnd w:id="96"/>
      <w:r w:rsidRPr="00EA502D">
        <w:t xml:space="preserve"> </w:t>
      </w:r>
    </w:p>
    <w:p w14:paraId="5116BEE4" w14:textId="77777777" w:rsidR="00CC69FD" w:rsidRDefault="00CC69FD">
      <w:pPr>
        <w:tabs>
          <w:tab w:val="clear" w:pos="720"/>
        </w:tabs>
        <w:spacing w:line="240" w:lineRule="auto"/>
      </w:pPr>
    </w:p>
    <w:p w14:paraId="2D00CD2D" w14:textId="65021B6C" w:rsidR="00D145D1" w:rsidRDefault="00EA502D" w:rsidP="00220B3B">
      <w:r w:rsidRPr="00EA502D">
        <w:rPr>
          <w:noProof/>
        </w:rPr>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401F0097" w14:textId="71D0B02D" w:rsidR="00EA502D" w:rsidRDefault="00EA502D" w:rsidP="00E76B5C">
      <w:pPr>
        <w:pStyle w:val="ListParagraph"/>
        <w:numPr>
          <w:ilvl w:val="0"/>
          <w:numId w:val="5"/>
        </w:numPr>
      </w:pPr>
      <w:r w:rsidRPr="00EA502D">
        <w:lastRenderedPageBreak/>
        <w:t>Activity profile of example time cell active early in the session. Top plots are Ca</w:t>
      </w:r>
      <w:r w:rsidRPr="008F1DE6">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E9857A5" w14:textId="77777777" w:rsidR="008F1DE6" w:rsidRDefault="00EA502D" w:rsidP="00E76B5C">
      <w:pPr>
        <w:pStyle w:val="ListParagraph"/>
        <w:numPr>
          <w:ilvl w:val="0"/>
          <w:numId w:val="5"/>
        </w:numPr>
      </w:pPr>
      <w:r w:rsidRPr="00EA502D">
        <w:t xml:space="preserve">Same as (A) but for a time cell active late in the session. </w:t>
      </w:r>
    </w:p>
    <w:p w14:paraId="73344CDE" w14:textId="54530BA4" w:rsidR="008F1DE6" w:rsidRDefault="008F1DE6" w:rsidP="00E76B5C">
      <w:pPr>
        <w:pStyle w:val="ListParagraph"/>
        <w:numPr>
          <w:ilvl w:val="0"/>
          <w:numId w:val="5"/>
        </w:numPr>
      </w:pPr>
      <w:r>
        <w:t>Trial</w:t>
      </w:r>
      <w:r w:rsidR="00EA502D" w:rsidRPr="00EA502D">
        <w:t>-by-</w:t>
      </w:r>
      <w:r>
        <w:t>trial</w:t>
      </w:r>
      <w:r w:rsidR="00EA502D" w:rsidRPr="00EA502D">
        <w:t xml:space="preserve"> correlation matrix of fluorescence traces. </w:t>
      </w:r>
    </w:p>
    <w:p w14:paraId="197CDC4C" w14:textId="429D0F5B" w:rsidR="008F1DE6" w:rsidRDefault="00EA502D" w:rsidP="00E76B5C">
      <w:pPr>
        <w:pStyle w:val="ListParagraph"/>
        <w:numPr>
          <w:ilvl w:val="0"/>
          <w:numId w:val="5"/>
        </w:numPr>
      </w:pPr>
      <w:r w:rsidRPr="00EA502D">
        <w:t xml:space="preserve">Correlation as a function of </w:t>
      </w:r>
      <w:r w:rsidR="008F1DE6">
        <w:t>trial</w:t>
      </w:r>
      <w:r w:rsidRPr="00EA502D">
        <w:t xml:space="preserve"> lag, averaged from off-diagonals of matrix in (C). Data are represented as means ± S.E.M.</w:t>
      </w:r>
    </w:p>
    <w:p w14:paraId="7C3A8006" w14:textId="77777777" w:rsidR="008F1DE6" w:rsidRDefault="00EA502D" w:rsidP="00E76B5C">
      <w:pPr>
        <w:pStyle w:val="ListParagraph"/>
        <w:numPr>
          <w:ilvl w:val="0"/>
          <w:numId w:val="5"/>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3D55C2E2" w:rsidR="00EA502D" w:rsidRPr="00EA502D" w:rsidRDefault="00EA502D" w:rsidP="00E76B5C">
      <w:pPr>
        <w:pStyle w:val="ListParagraph"/>
        <w:numPr>
          <w:ilvl w:val="0"/>
          <w:numId w:val="5"/>
        </w:numPr>
      </w:pPr>
      <w:r w:rsidRPr="00EA502D">
        <w:t xml:space="preserve">Treadmill run block decoder performance compared to chance (shuffling </w:t>
      </w:r>
      <w:r w:rsidR="001C222B">
        <w:t>trial</w:t>
      </w:r>
      <w:r w:rsidRPr="00EA502D">
        <w:t xml:space="preserve"> identity, Mann-Whitney U test, </w:t>
      </w:r>
      <w:r w:rsidRPr="008F1DE6">
        <w:rPr>
          <w:i/>
        </w:rPr>
        <w:t>p</w:t>
      </w:r>
      <w:r w:rsidRPr="00EA502D">
        <w:t xml:space="preserve"> &lt; 9.0 x 10</w:t>
      </w:r>
      <w:r w:rsidRPr="008F1DE6">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0F0A9D68" w14:textId="25454CDD" w:rsidR="00A01D3F" w:rsidRPr="00272228" w:rsidRDefault="00A01D3F" w:rsidP="00A01D3F">
      <w:pPr>
        <w:pStyle w:val="BUFigureCaption"/>
      </w:pPr>
      <w:bookmarkStart w:id="97" w:name="_Toc410040890"/>
      <w:r w:rsidRPr="00272228">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4</w:t>
      </w:r>
      <w:r w:rsidR="00E76B5C">
        <w:rPr>
          <w:noProof/>
        </w:rPr>
        <w:fldChar w:fldCharType="end"/>
      </w:r>
      <w:r w:rsidRPr="00272228">
        <w:t>. Time cell sequences were stably recorded over days.</w:t>
      </w:r>
      <w:bookmarkEnd w:id="97"/>
    </w:p>
    <w:p w14:paraId="38000638" w14:textId="77777777" w:rsidR="00A01D3F" w:rsidRDefault="00A01D3F">
      <w:pPr>
        <w:tabs>
          <w:tab w:val="clear" w:pos="720"/>
        </w:tabs>
        <w:spacing w:line="240" w:lineRule="auto"/>
      </w:pPr>
    </w:p>
    <w:p w14:paraId="2CDC31F4" w14:textId="0A7A45BC" w:rsidR="00EA502D" w:rsidRDefault="00272228" w:rsidP="00220B3B">
      <w:r w:rsidRPr="00272228">
        <w:rPr>
          <w:noProof/>
        </w:rPr>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133C81F1" w14:textId="2E0B51F6" w:rsidR="00272228" w:rsidRDefault="00272228" w:rsidP="00E76B5C">
      <w:pPr>
        <w:pStyle w:val="ListParagraph"/>
        <w:numPr>
          <w:ilvl w:val="0"/>
          <w:numId w:val="6"/>
        </w:numPr>
      </w:pPr>
      <w:r w:rsidRPr="00272228">
        <w:lastRenderedPageBreak/>
        <w:t xml:space="preserve">Example fields of view for image alignment from the same mouse, on different days. Visible vasculature indicated by red arrows. </w:t>
      </w:r>
    </w:p>
    <w:p w14:paraId="1E66A103" w14:textId="77777777" w:rsidR="00A01D3F" w:rsidRDefault="00272228" w:rsidP="00E76B5C">
      <w:pPr>
        <w:pStyle w:val="ListParagraph"/>
        <w:numPr>
          <w:ilvl w:val="0"/>
          <w:numId w:val="6"/>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2DA7E801" w14:textId="77777777" w:rsidR="00A01D3F" w:rsidRDefault="00272228" w:rsidP="00E76B5C">
      <w:pPr>
        <w:pStyle w:val="ListParagraph"/>
        <w:numPr>
          <w:ilvl w:val="0"/>
          <w:numId w:val="6"/>
        </w:numPr>
      </w:pPr>
      <w:r w:rsidRPr="00272228">
        <w:t xml:space="preserve">Cell masks of neurons marked in (B) over all four days. Scale bars = 10 microns. </w:t>
      </w:r>
    </w:p>
    <w:p w14:paraId="28730CF1" w14:textId="77777777" w:rsidR="00A01D3F" w:rsidRDefault="00272228" w:rsidP="00E76B5C">
      <w:pPr>
        <w:pStyle w:val="ListParagraph"/>
        <w:numPr>
          <w:ilvl w:val="0"/>
          <w:numId w:val="6"/>
        </w:numPr>
      </w:pPr>
      <w:r w:rsidRPr="00272228">
        <w:t xml:space="preserve">Ensemble plots of time cell ensembles, filtered day-by-day. Rows in each panel represent different neurons. For rows representing the same neuron, see Fig. 5B. </w:t>
      </w:r>
    </w:p>
    <w:p w14:paraId="5B0DB275" w14:textId="77777777" w:rsidR="00A01D3F" w:rsidRDefault="00272228" w:rsidP="00E76B5C">
      <w:pPr>
        <w:pStyle w:val="ListParagraph"/>
        <w:numPr>
          <w:ilvl w:val="0"/>
          <w:numId w:val="6"/>
        </w:numPr>
      </w:pPr>
      <w:r w:rsidRPr="00272228">
        <w:t>Ensemble overlap (black) as a function of temporal distance compared to chance (red; two-way ANOVA F</w:t>
      </w:r>
      <w:r w:rsidRPr="00A01D3F">
        <w:rPr>
          <w:vertAlign w:val="subscript"/>
        </w:rPr>
        <w:t>1</w:t>
      </w:r>
      <w:proofErr w:type="gramStart"/>
      <w:r w:rsidRPr="00A01D3F">
        <w:rPr>
          <w:vertAlign w:val="subscript"/>
        </w:rPr>
        <w:t>,1211</w:t>
      </w:r>
      <w:proofErr w:type="gramEnd"/>
      <w:r w:rsidRPr="00A01D3F">
        <w:rPr>
          <w:i/>
          <w:vertAlign w:val="subscript"/>
        </w:rPr>
        <w:t xml:space="preserve"> </w:t>
      </w:r>
      <w:r w:rsidRPr="00272228">
        <w:t xml:space="preserve">= 611.88, </w:t>
      </w:r>
      <w:r w:rsidRPr="00A01D3F">
        <w:rPr>
          <w:i/>
        </w:rPr>
        <w:t>p</w:t>
      </w:r>
      <w:r w:rsidRPr="00272228">
        <w:t xml:space="preserve"> &lt; 0.001; post-hoc </w:t>
      </w:r>
      <w:proofErr w:type="spellStart"/>
      <w:r w:rsidRPr="00272228">
        <w:t>Tukey</w:t>
      </w:r>
      <w:proofErr w:type="spellEnd"/>
      <w:r w:rsidRPr="00272228">
        <w:t xml:space="preserve"> HSD test, </w:t>
      </w:r>
      <w:r w:rsidRPr="00A01D3F">
        <w:rPr>
          <w:i/>
        </w:rPr>
        <w:t>p</w:t>
      </w:r>
      <w:r w:rsidRPr="00272228">
        <w:t xml:space="preserve"> &lt; 0.001). Gray lines indicate separate mice. Data are represented as means ± S.E.M.</w:t>
      </w:r>
    </w:p>
    <w:p w14:paraId="75EB9FF1" w14:textId="77777777" w:rsidR="00A01D3F" w:rsidRDefault="00272228" w:rsidP="00E76B5C">
      <w:pPr>
        <w:pStyle w:val="ListParagraph"/>
        <w:numPr>
          <w:ilvl w:val="0"/>
          <w:numId w:val="6"/>
        </w:numPr>
      </w:pPr>
      <w:r w:rsidRPr="00272228">
        <w:t xml:space="preserve">Decoded output of Bayesian classifier trained and tested on different days. Same plotting conventions as Fig. 2. </w:t>
      </w:r>
    </w:p>
    <w:p w14:paraId="4EBD7379" w14:textId="6B63E911" w:rsidR="00272228" w:rsidRPr="00272228" w:rsidRDefault="00272228" w:rsidP="00E76B5C">
      <w:pPr>
        <w:pStyle w:val="ListParagraph"/>
        <w:numPr>
          <w:ilvl w:val="0"/>
          <w:numId w:val="6"/>
        </w:numPr>
      </w:pPr>
      <w:r w:rsidRPr="00272228">
        <w:t>Seconds-level decoder performance from training decoder on data from a day different from the test set. Decoder error (black) is significantly below chance (red) for all temporal distances here (two-way ANOVA F</w:t>
      </w:r>
      <w:r w:rsidRPr="00A01D3F">
        <w:rPr>
          <w:vertAlign w:val="subscript"/>
        </w:rPr>
        <w:t>1</w:t>
      </w:r>
      <w:proofErr w:type="gramStart"/>
      <w:r w:rsidRPr="00A01D3F">
        <w:rPr>
          <w:vertAlign w:val="subscript"/>
        </w:rPr>
        <w:t>,2039</w:t>
      </w:r>
      <w:proofErr w:type="gramEnd"/>
      <w:r w:rsidRPr="00272228">
        <w:t xml:space="preserve"> = 483.19, </w:t>
      </w:r>
      <w:r w:rsidRPr="00A01D3F">
        <w:rPr>
          <w:i/>
        </w:rPr>
        <w:t>p</w:t>
      </w:r>
      <w:r w:rsidRPr="00272228">
        <w:t xml:space="preserve"> &lt; 0.001; post-hoc </w:t>
      </w:r>
      <w:proofErr w:type="spellStart"/>
      <w:r w:rsidRPr="00272228">
        <w:t>Tukey</w:t>
      </w:r>
      <w:proofErr w:type="spellEnd"/>
      <w:r w:rsidRPr="00272228">
        <w:t xml:space="preserve"> HSD tests, p &lt; 0.001). Decoder performs better when trained on data from the same day (post-hoc </w:t>
      </w:r>
      <w:proofErr w:type="spellStart"/>
      <w:r w:rsidRPr="00272228">
        <w:t>Tukey</w:t>
      </w:r>
      <w:proofErr w:type="spellEnd"/>
      <w:r w:rsidRPr="00272228">
        <w:t xml:space="preserve"> HSD test, p &lt; 0.001). Data are represented as means ± S.E.M.</w:t>
      </w:r>
    </w:p>
    <w:p w14:paraId="45A262C6" w14:textId="7379A882" w:rsidR="00912332" w:rsidRDefault="00912332">
      <w:pPr>
        <w:tabs>
          <w:tab w:val="clear" w:pos="720"/>
        </w:tabs>
        <w:spacing w:line="240" w:lineRule="auto"/>
      </w:pPr>
      <w:r>
        <w:br w:type="page"/>
      </w:r>
    </w:p>
    <w:p w14:paraId="15F9C14A" w14:textId="2978F645" w:rsidR="0070618A" w:rsidRPr="00912332" w:rsidRDefault="0070618A" w:rsidP="0070618A">
      <w:pPr>
        <w:pStyle w:val="BUFigureCaption"/>
      </w:pPr>
      <w:bookmarkStart w:id="98" w:name="_Toc410040891"/>
      <w:r w:rsidRPr="00912332">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5</w:t>
      </w:r>
      <w:r w:rsidR="00E76B5C">
        <w:rPr>
          <w:noProof/>
        </w:rPr>
        <w:fldChar w:fldCharType="end"/>
      </w:r>
      <w:r w:rsidRPr="00912332">
        <w:t>. Time cell sequences carried information about relative time on the scale of days.</w:t>
      </w:r>
      <w:bookmarkEnd w:id="98"/>
      <w:r w:rsidRPr="00912332">
        <w:t xml:space="preserve"> </w:t>
      </w:r>
    </w:p>
    <w:p w14:paraId="582EC99F" w14:textId="77777777" w:rsidR="0070618A" w:rsidRDefault="0070618A">
      <w:pPr>
        <w:tabs>
          <w:tab w:val="clear" w:pos="720"/>
        </w:tabs>
        <w:spacing w:line="240" w:lineRule="auto"/>
      </w:pPr>
    </w:p>
    <w:p w14:paraId="1D4284A1" w14:textId="01F85EAA" w:rsidR="00272228" w:rsidRDefault="00912332" w:rsidP="00220B3B">
      <w:r w:rsidRPr="00912332">
        <w:rPr>
          <w:noProof/>
        </w:rPr>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3B82A3E2" w14:textId="2B6FF8C0" w:rsidR="00912332" w:rsidRDefault="00912332" w:rsidP="00E76B5C">
      <w:pPr>
        <w:pStyle w:val="ListParagraph"/>
        <w:numPr>
          <w:ilvl w:val="0"/>
          <w:numId w:val="7"/>
        </w:numPr>
      </w:pPr>
      <w:r w:rsidRPr="00912332">
        <w:lastRenderedPageBreak/>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0D5D0F28" w14:textId="77777777" w:rsidR="0070618A" w:rsidRDefault="00912332" w:rsidP="00E76B5C">
      <w:pPr>
        <w:pStyle w:val="ListParagraph"/>
        <w:numPr>
          <w:ilvl w:val="0"/>
          <w:numId w:val="7"/>
        </w:numPr>
      </w:pPr>
      <w:r w:rsidRPr="00912332">
        <w:t xml:space="preserve">Time cell ensemble on Day 1 of one mouse across four days. Teal line outlines the peaks on Day 1 across all successive days. </w:t>
      </w:r>
    </w:p>
    <w:p w14:paraId="2538BF66" w14:textId="77777777" w:rsidR="0070618A" w:rsidRDefault="00912332" w:rsidP="00E76B5C">
      <w:pPr>
        <w:pStyle w:val="ListParagraph"/>
        <w:numPr>
          <w:ilvl w:val="0"/>
          <w:numId w:val="7"/>
        </w:numPr>
      </w:pPr>
      <w:r w:rsidRPr="00912332">
        <w:t xml:space="preserve">Correlation matrix of population similarity for all day pairs. Each value in the matrix represents the grand average of population correlations between all trials in that day pair for all animals. </w:t>
      </w:r>
    </w:p>
    <w:p w14:paraId="5DF5CB73" w14:textId="77777777" w:rsidR="0070618A" w:rsidRDefault="00912332" w:rsidP="00E76B5C">
      <w:pPr>
        <w:pStyle w:val="ListParagraph"/>
        <w:numPr>
          <w:ilvl w:val="0"/>
          <w:numId w:val="7"/>
        </w:numPr>
      </w:pPr>
      <w:r w:rsidRPr="00912332">
        <w:t xml:space="preserve">Correlation as a function of day lag, data from (C). </w:t>
      </w:r>
      <w:bookmarkStart w:id="99" w:name="OLE_LINK9"/>
      <w:bookmarkStart w:id="100" w:name="OLE_LINK10"/>
      <w:r w:rsidRPr="00912332">
        <w:t>Data are represented as means ± S.E.M.</w:t>
      </w:r>
      <w:bookmarkEnd w:id="99"/>
      <w:bookmarkEnd w:id="100"/>
    </w:p>
    <w:p w14:paraId="3B0CBA09" w14:textId="77777777" w:rsidR="0070618A" w:rsidRDefault="00912332" w:rsidP="00E76B5C">
      <w:pPr>
        <w:pStyle w:val="ListParagraph"/>
        <w:numPr>
          <w:ilvl w:val="0"/>
          <w:numId w:val="7"/>
        </w:numPr>
      </w:pPr>
      <w:r w:rsidRPr="00912332">
        <w:t xml:space="preserve">Proportion of time cells exhibiting stability characteristics described in (A), </w:t>
      </w:r>
      <w:r w:rsidRPr="0070618A">
        <w:rPr>
          <w:i/>
        </w:rPr>
        <w:t>n</w:t>
      </w:r>
      <w:r w:rsidRPr="00912332">
        <w:t xml:space="preserve"> = 486 unique time cells. </w:t>
      </w:r>
    </w:p>
    <w:p w14:paraId="0BB54344" w14:textId="7249BC90" w:rsidR="00912332" w:rsidRPr="00912332" w:rsidRDefault="00912332" w:rsidP="00E76B5C">
      <w:pPr>
        <w:pStyle w:val="ListParagraph"/>
        <w:numPr>
          <w:ilvl w:val="0"/>
          <w:numId w:val="7"/>
        </w:numPr>
      </w:pPr>
      <w:r w:rsidRPr="00912332">
        <w:t xml:space="preserve">Performance of Bayesian decoder trained to decode day compared to chance from shuffling days (Mann-Whitney U test, </w:t>
      </w:r>
      <w:r w:rsidRPr="0070618A">
        <w:rPr>
          <w:i/>
        </w:rPr>
        <w:t>p</w:t>
      </w:r>
      <w:r w:rsidRPr="00912332">
        <w:t xml:space="preserve"> &lt; 7.0 x 10</w:t>
      </w:r>
      <w:r w:rsidRPr="0070618A">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1E4B53A4" w14:textId="38138A92" w:rsidR="00B47ABB" w:rsidRPr="00C32584" w:rsidRDefault="00B47ABB" w:rsidP="00B47ABB">
      <w:pPr>
        <w:pStyle w:val="BUFigureCaption"/>
      </w:pPr>
      <w:bookmarkStart w:id="101" w:name="_Toc410040892"/>
      <w:r w:rsidRPr="00C32584">
        <w:lastRenderedPageBreak/>
        <w:t>Figure S</w:t>
      </w:r>
      <w:r w:rsidR="00EB3675">
        <w:t>2.</w:t>
      </w:r>
      <w:r w:rsidRPr="00C32584">
        <w:t xml:space="preserve">1. Visualizing activity using calcium dynamics. Related to Figure </w:t>
      </w:r>
      <w:r w:rsidR="00EB3675">
        <w:t>2.</w:t>
      </w:r>
      <w:r w:rsidRPr="00C32584">
        <w:t>1.</w:t>
      </w:r>
      <w:bookmarkEnd w:id="101"/>
      <w:r w:rsidRPr="00C32584">
        <w:t xml:space="preserve"> </w:t>
      </w:r>
    </w:p>
    <w:p w14:paraId="2D7C8D74" w14:textId="77777777" w:rsidR="00B47ABB" w:rsidRDefault="00B47ABB">
      <w:pPr>
        <w:tabs>
          <w:tab w:val="clear" w:pos="720"/>
        </w:tabs>
        <w:spacing w:line="240" w:lineRule="auto"/>
      </w:pPr>
    </w:p>
    <w:p w14:paraId="56D67A59" w14:textId="4A26B322" w:rsidR="00912332" w:rsidRDefault="00C32584" w:rsidP="00220B3B">
      <w:r w:rsidRPr="00C32584">
        <w:rPr>
          <w:noProof/>
        </w:rPr>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1AEDF5DA" w14:textId="54443245" w:rsidR="00C32584" w:rsidRDefault="00C32584" w:rsidP="00E76B5C">
      <w:pPr>
        <w:pStyle w:val="ListParagraph"/>
        <w:numPr>
          <w:ilvl w:val="0"/>
          <w:numId w:val="8"/>
        </w:numPr>
      </w:pPr>
      <w:r w:rsidRPr="00C32584">
        <w:lastRenderedPageBreak/>
        <w:t xml:space="preserve">Example field of view during an imaging session (minimum projection). </w:t>
      </w:r>
    </w:p>
    <w:p w14:paraId="684DC8FF" w14:textId="77777777" w:rsidR="00B47ABB" w:rsidRDefault="00C32584" w:rsidP="00E76B5C">
      <w:pPr>
        <w:pStyle w:val="ListParagraph"/>
        <w:numPr>
          <w:ilvl w:val="0"/>
          <w:numId w:val="8"/>
        </w:numPr>
      </w:pPr>
      <w:r w:rsidRPr="00C32584">
        <w:t xml:space="preserve">GCaMP6f expression (green) in dorsal CA1 stained with DAPI (blue). </w:t>
      </w:r>
    </w:p>
    <w:p w14:paraId="26271327" w14:textId="17F0A424" w:rsidR="00B47ABB" w:rsidRDefault="00C32584" w:rsidP="00E76B5C">
      <w:pPr>
        <w:pStyle w:val="ListParagraph"/>
        <w:numPr>
          <w:ilvl w:val="0"/>
          <w:numId w:val="8"/>
        </w:numPr>
      </w:pPr>
      <w:r w:rsidRPr="00C32584">
        <w:t>Additional time cell examples (one from each mouse). TI, temporal mutual information.</w:t>
      </w:r>
    </w:p>
    <w:p w14:paraId="2BDD0083" w14:textId="44167916" w:rsidR="00C32584" w:rsidRPr="00C32584" w:rsidRDefault="00C32584" w:rsidP="00E76B5C">
      <w:pPr>
        <w:pStyle w:val="ListParagraph"/>
        <w:numPr>
          <w:ilvl w:val="0"/>
          <w:numId w:val="8"/>
        </w:numPr>
      </w:pPr>
      <w:r w:rsidRPr="00C32584">
        <w:t>Example place cells on rectangular track (one from each mouse). SI, spatial mutual information.</w:t>
      </w:r>
    </w:p>
    <w:p w14:paraId="385E6F15" w14:textId="464C1A22" w:rsidR="00094121" w:rsidRDefault="00094121">
      <w:pPr>
        <w:tabs>
          <w:tab w:val="clear" w:pos="720"/>
        </w:tabs>
        <w:spacing w:line="240" w:lineRule="auto"/>
      </w:pPr>
      <w:r>
        <w:br w:type="page"/>
      </w:r>
    </w:p>
    <w:p w14:paraId="7C01650D" w14:textId="65959F77" w:rsidR="00EB3675" w:rsidRPr="005B6101" w:rsidRDefault="00EB3675" w:rsidP="00EB3675">
      <w:pPr>
        <w:pStyle w:val="BUFigureCaption"/>
      </w:pPr>
      <w:bookmarkStart w:id="102" w:name="_Toc410040893"/>
      <w:r w:rsidRPr="005B6101">
        <w:lastRenderedPageBreak/>
        <w:t>Figure S2.</w:t>
      </w:r>
      <w:r>
        <w:t>2.</w:t>
      </w:r>
      <w:r w:rsidRPr="005B6101">
        <w:t xml:space="preserve"> </w:t>
      </w:r>
      <w:proofErr w:type="gramStart"/>
      <w:r w:rsidRPr="005B6101">
        <w:t>Example time cell with place co-occurring place field.</w:t>
      </w:r>
      <w:proofErr w:type="gramEnd"/>
      <w:r w:rsidRPr="005B6101">
        <w:t xml:space="preserve"> Related to Figure </w:t>
      </w:r>
      <w:r>
        <w:t>2.</w:t>
      </w:r>
      <w:r w:rsidRPr="005B6101">
        <w:t>1.</w:t>
      </w:r>
      <w:bookmarkEnd w:id="102"/>
      <w:r w:rsidRPr="005B6101">
        <w:t xml:space="preserve"> </w:t>
      </w:r>
    </w:p>
    <w:p w14:paraId="47D2C5F7" w14:textId="77777777" w:rsidR="00EB3675" w:rsidRDefault="00EB3675">
      <w:pPr>
        <w:tabs>
          <w:tab w:val="clear" w:pos="720"/>
        </w:tabs>
        <w:spacing w:line="240" w:lineRule="auto"/>
      </w:pPr>
    </w:p>
    <w:p w14:paraId="7093762C" w14:textId="11CBE798" w:rsidR="00C32584" w:rsidRDefault="005B6101" w:rsidP="00220B3B">
      <w:r w:rsidRPr="005B6101">
        <w:rPr>
          <w:noProof/>
        </w:rPr>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0412B163" w14:textId="420157C0" w:rsidR="005B6101" w:rsidRPr="005B6101" w:rsidRDefault="005B6101" w:rsidP="00FC2DCC">
      <w:r w:rsidRPr="005B6101">
        <w:lastRenderedPageBreak/>
        <w:t xml:space="preserve">Some time cells also exhibited spatial tuning. Shown here is one such example cell that was held across four days. In addition to its temporal tuning on the treadmill (middle, </w:t>
      </w:r>
      <w:proofErr w:type="spellStart"/>
      <w:r w:rsidRPr="005B6101">
        <w:t>rasters</w:t>
      </w:r>
      <w:proofErr w:type="spellEnd"/>
      <w:r w:rsidRPr="005B6101">
        <w:t xml:space="preserve"> and right, tuning curve, plotted in the same conventions as Figure S</w:t>
      </w:r>
      <w:r w:rsidR="00C6526F">
        <w:t>2.</w:t>
      </w:r>
      <w:r w:rsidRPr="005B6101">
        <w:t>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04BE33C0" w14:textId="53C5FAFB" w:rsidR="00C10F70" w:rsidRPr="005B6101" w:rsidRDefault="00C10F70" w:rsidP="00C10F70">
      <w:pPr>
        <w:pStyle w:val="BUFigureCaption"/>
      </w:pPr>
      <w:bookmarkStart w:id="103" w:name="_Toc410040894"/>
      <w:r w:rsidRPr="005B6101">
        <w:lastRenderedPageBreak/>
        <w:t>Figure S</w:t>
      </w:r>
      <w:r>
        <w:t>2.</w:t>
      </w:r>
      <w:r w:rsidRPr="005B6101">
        <w:t xml:space="preserve">3. Classifier dependence on cell </w:t>
      </w:r>
      <w:proofErr w:type="gramStart"/>
      <w:r w:rsidRPr="005B6101">
        <w:t>count</w:t>
      </w:r>
      <w:proofErr w:type="gramEnd"/>
      <w:r w:rsidRPr="005B6101">
        <w:t xml:space="preserve"> in training set. Related to Figure 2.</w:t>
      </w:r>
      <w:r>
        <w:t>2.</w:t>
      </w:r>
      <w:bookmarkEnd w:id="103"/>
      <w:r w:rsidRPr="005B6101">
        <w:t xml:space="preserve"> </w:t>
      </w:r>
    </w:p>
    <w:p w14:paraId="50DF88C5" w14:textId="2AF2C6E9" w:rsidR="005B6101" w:rsidRPr="00220B3B" w:rsidRDefault="005B6101" w:rsidP="00220B3B">
      <w:r>
        <w:rPr>
          <w:noProof/>
        </w:rPr>
        <w:drawing>
          <wp:anchor distT="0" distB="0" distL="114300" distR="114300" simplePos="0" relativeHeight="251656192"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4">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1E9E91F0" w14:textId="77777777" w:rsidR="005B6101" w:rsidRPr="005B6101" w:rsidRDefault="005B6101" w:rsidP="00C10F70">
      <w:r w:rsidRPr="005B6101">
        <w:lastRenderedPageBreak/>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104" w:name="_Hlk508355810"/>
      <w:bookmarkStart w:id="105" w:name="OLE_LINK43"/>
      <w:bookmarkStart w:id="106" w:name="OLE_LINK44"/>
      <w:bookmarkStart w:id="107" w:name="_Hlk508355812"/>
      <w:r w:rsidRPr="005B6101">
        <w:t xml:space="preserve">means </w:t>
      </w:r>
      <w:bookmarkStart w:id="108" w:name="OLE_LINK45"/>
      <w:bookmarkStart w:id="109" w:name="OLE_LINK46"/>
      <w:bookmarkStart w:id="110" w:name="OLE_LINK47"/>
      <w:r w:rsidRPr="005B6101">
        <w:t>± S.E.M.</w:t>
      </w:r>
      <w:bookmarkEnd w:id="104"/>
      <w:bookmarkEnd w:id="105"/>
      <w:bookmarkEnd w:id="106"/>
      <w:bookmarkEnd w:id="107"/>
      <w:bookmarkEnd w:id="108"/>
      <w:bookmarkEnd w:id="109"/>
      <w:bookmarkEnd w:id="110"/>
    </w:p>
    <w:p w14:paraId="557FBE5C" w14:textId="2A430F63" w:rsidR="00845D11" w:rsidRDefault="00845D11">
      <w:pPr>
        <w:tabs>
          <w:tab w:val="clear" w:pos="720"/>
        </w:tabs>
        <w:spacing w:line="240" w:lineRule="auto"/>
      </w:pPr>
      <w:r>
        <w:br w:type="page"/>
      </w:r>
    </w:p>
    <w:p w14:paraId="732F58E5" w14:textId="0E2E712A" w:rsidR="00C10F70" w:rsidRPr="00845D11" w:rsidRDefault="00C10F70" w:rsidP="00C10F70">
      <w:pPr>
        <w:pStyle w:val="BUFigureCaption"/>
      </w:pPr>
      <w:bookmarkStart w:id="111" w:name="_Toc410040895"/>
      <w:r w:rsidRPr="00845D11">
        <w:lastRenderedPageBreak/>
        <w:t>Figure S</w:t>
      </w:r>
      <w:r>
        <w:t>2.</w:t>
      </w:r>
      <w:r w:rsidRPr="00845D11">
        <w:t xml:space="preserve">4. </w:t>
      </w:r>
      <w:proofErr w:type="gramStart"/>
      <w:r w:rsidRPr="00845D11">
        <w:t>Distribution of within-session trial bias scores.</w:t>
      </w:r>
      <w:proofErr w:type="gramEnd"/>
      <w:r w:rsidRPr="00845D11">
        <w:t xml:space="preserve"> Related to Figure </w:t>
      </w:r>
      <w:r>
        <w:t>2.</w:t>
      </w:r>
      <w:r w:rsidRPr="00845D11">
        <w:t>3.</w:t>
      </w:r>
      <w:bookmarkEnd w:id="111"/>
    </w:p>
    <w:p w14:paraId="69B22593" w14:textId="1CC87B46" w:rsidR="005B6101" w:rsidRDefault="00845D11" w:rsidP="00220B3B">
      <w:r>
        <w:rPr>
          <w:noProof/>
        </w:rPr>
        <w:drawing>
          <wp:anchor distT="0" distB="0" distL="114300" distR="114300" simplePos="0" relativeHeight="251658240"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5">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7891BE78" w14:textId="155A7E6B" w:rsidR="00C10F70" w:rsidRDefault="00845D11" w:rsidP="00E76B5C">
      <w:pPr>
        <w:pStyle w:val="ListParagraph"/>
        <w:numPr>
          <w:ilvl w:val="0"/>
          <w:numId w:val="9"/>
        </w:numPr>
      </w:pPr>
      <w:r w:rsidRPr="00845D11">
        <w:lastRenderedPageBreak/>
        <w:t xml:space="preserve">Fluorescence trace of cell in Figure </w:t>
      </w:r>
      <w:r w:rsidR="005C4A6F">
        <w:t>2.</w:t>
      </w:r>
      <w:r w:rsidRPr="00845D11">
        <w:t>3A over entire session, a cell that fires on early trials of the session (trial epochs in red). This effect was not due to gradual loss of the cell from the focal plane since we capture robust Ca</w:t>
      </w:r>
      <w:r w:rsidRPr="00C10F70">
        <w:rPr>
          <w:vertAlign w:val="superscript"/>
        </w:rPr>
        <w:t>2+</w:t>
      </w:r>
      <w:r w:rsidRPr="00845D11">
        <w:t xml:space="preserve"> transients (red arrows) during periods off the treadmill in the later half of the session (blue). </w:t>
      </w:r>
    </w:p>
    <w:p w14:paraId="754AC329" w14:textId="35D3B1D8" w:rsidR="00F40BF7" w:rsidRDefault="00845D11" w:rsidP="00E76B5C">
      <w:pPr>
        <w:pStyle w:val="ListParagraph"/>
        <w:numPr>
          <w:ilvl w:val="0"/>
          <w:numId w:val="9"/>
        </w:numPr>
      </w:pPr>
      <w:r w:rsidRPr="00845D11">
        <w:t xml:space="preserve">Same as (A) but for cell in Figure </w:t>
      </w:r>
      <w:r w:rsidR="005C4A6F">
        <w:t>2.</w:t>
      </w:r>
      <w:r w:rsidRPr="00845D11">
        <w:t>3B, which fires on late trials of the session.</w:t>
      </w:r>
    </w:p>
    <w:p w14:paraId="72CF167A" w14:textId="502DEA1D" w:rsidR="00C10F70" w:rsidRDefault="00845D11" w:rsidP="00E76B5C">
      <w:pPr>
        <w:pStyle w:val="ListParagraph"/>
        <w:numPr>
          <w:ilvl w:val="0"/>
          <w:numId w:val="9"/>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0D9E451B" w:rsidR="00845D11" w:rsidRPr="00845D11" w:rsidRDefault="00845D11" w:rsidP="00E76B5C">
      <w:pPr>
        <w:pStyle w:val="ListParagraph"/>
        <w:numPr>
          <w:ilvl w:val="0"/>
          <w:numId w:val="9"/>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C10F70">
        <w:rPr>
          <w:i/>
        </w:rPr>
        <w:t>F</w:t>
      </w:r>
      <w:r w:rsidRPr="00C10F70">
        <w:rPr>
          <w:vertAlign w:val="subscript"/>
        </w:rPr>
        <w:t>5</w:t>
      </w:r>
      <w:proofErr w:type="gramStart"/>
      <w:r w:rsidRPr="00C10F70">
        <w:rPr>
          <w:vertAlign w:val="subscript"/>
        </w:rPr>
        <w:t>,94</w:t>
      </w:r>
      <w:proofErr w:type="gramEnd"/>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C10F70">
        <w:rPr>
          <w:i/>
        </w:rPr>
        <w:t>F</w:t>
      </w:r>
      <w:r w:rsidRPr="00C10F70">
        <w:rPr>
          <w:vertAlign w:val="subscript"/>
        </w:rPr>
        <w:t>5</w:t>
      </w:r>
      <w:proofErr w:type="gramStart"/>
      <w:r w:rsidRPr="00C10F70">
        <w:rPr>
          <w:vertAlign w:val="subscript"/>
        </w:rPr>
        <w:t>,94</w:t>
      </w:r>
      <w:proofErr w:type="gramEnd"/>
      <w:r w:rsidRPr="00845D11">
        <w:t xml:space="preserve"> = 2.49, </w:t>
      </w:r>
      <w:r w:rsidRPr="00C10F70">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6487ADB5" w14:textId="706DCB94" w:rsidR="00C6526F" w:rsidRDefault="00C6526F" w:rsidP="00C6526F">
      <w:pPr>
        <w:pStyle w:val="BUFigureCaption"/>
      </w:pPr>
      <w:bookmarkStart w:id="112" w:name="_Toc410040896"/>
      <w:r w:rsidRPr="00863B27">
        <w:lastRenderedPageBreak/>
        <w:t>Figure S</w:t>
      </w:r>
      <w:r>
        <w:t>2.</w:t>
      </w:r>
      <w:r w:rsidRPr="00863B27">
        <w:t xml:space="preserve">5. Statistical measures of </w:t>
      </w:r>
      <w:proofErr w:type="gramStart"/>
      <w:r w:rsidRPr="00863B27">
        <w:t>across-day</w:t>
      </w:r>
      <w:proofErr w:type="gramEnd"/>
      <w:r w:rsidRPr="00863B27">
        <w:t xml:space="preserve"> cell registration. Related to Figures </w:t>
      </w:r>
      <w:r>
        <w:t>2.</w:t>
      </w:r>
      <w:r w:rsidRPr="00863B27">
        <w:t xml:space="preserve">4 and </w:t>
      </w:r>
      <w:r>
        <w:t>2.</w:t>
      </w:r>
      <w:r w:rsidRPr="00863B27">
        <w:t>5.</w:t>
      </w:r>
      <w:bookmarkEnd w:id="112"/>
    </w:p>
    <w:p w14:paraId="5E5E58F6" w14:textId="77777777" w:rsidR="00C6526F" w:rsidRDefault="00C6526F">
      <w:pPr>
        <w:tabs>
          <w:tab w:val="clear" w:pos="720"/>
        </w:tabs>
        <w:spacing w:line="240" w:lineRule="auto"/>
      </w:pPr>
    </w:p>
    <w:p w14:paraId="75F18E4B" w14:textId="3649B260" w:rsidR="005B6101" w:rsidRPr="00220B3B" w:rsidRDefault="00863B27" w:rsidP="00220B3B">
      <w:r>
        <w:rPr>
          <w:noProof/>
        </w:rPr>
        <w:drawing>
          <wp:anchor distT="0" distB="0" distL="114300" distR="114300" simplePos="0" relativeHeight="251660288"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79C70D88" w14:textId="605B1134" w:rsidR="00863B27" w:rsidRDefault="00863B27" w:rsidP="00E76B5C">
      <w:pPr>
        <w:pStyle w:val="ListParagraph"/>
        <w:numPr>
          <w:ilvl w:val="0"/>
          <w:numId w:val="10"/>
        </w:numPr>
      </w:pPr>
      <w:r w:rsidRPr="00863B27">
        <w:lastRenderedPageBreak/>
        <w:t xml:space="preserve">ROIs of all recorded cells on one day (blue) overlaid on top of all cells on the next day (red). </w:t>
      </w:r>
    </w:p>
    <w:p w14:paraId="322A9BF7" w14:textId="77777777" w:rsidR="00C6526F" w:rsidRDefault="00863B27" w:rsidP="00E76B5C">
      <w:pPr>
        <w:pStyle w:val="ListParagraph"/>
        <w:numPr>
          <w:ilvl w:val="0"/>
          <w:numId w:val="10"/>
        </w:numPr>
      </w:pPr>
      <w:r w:rsidRPr="00863B27">
        <w:t xml:space="preserve">Zoom of dashed boxes in (A) in regions of low cell density (left) and high cell density (right). </w:t>
      </w:r>
    </w:p>
    <w:p w14:paraId="0EFA1A1E" w14:textId="77777777" w:rsidR="00C6526F" w:rsidRDefault="00863B27" w:rsidP="00E76B5C">
      <w:pPr>
        <w:pStyle w:val="ListParagraph"/>
        <w:numPr>
          <w:ilvl w:val="0"/>
          <w:numId w:val="10"/>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75418001" w14:textId="77777777" w:rsidR="00C6526F" w:rsidRDefault="00863B27" w:rsidP="00E76B5C">
      <w:pPr>
        <w:pStyle w:val="ListParagraph"/>
        <w:numPr>
          <w:ilvl w:val="0"/>
          <w:numId w:val="10"/>
        </w:numPr>
      </w:pPr>
      <w:r w:rsidRPr="00863B27">
        <w:t xml:space="preserve">Distribution of ROI centroid distances and orientation differences (inset) of registered cells across days. </w:t>
      </w:r>
    </w:p>
    <w:p w14:paraId="4908D42F" w14:textId="77777777" w:rsidR="00C6526F" w:rsidRDefault="00863B27" w:rsidP="00E76B5C">
      <w:pPr>
        <w:pStyle w:val="ListParagraph"/>
        <w:numPr>
          <w:ilvl w:val="0"/>
          <w:numId w:val="10"/>
        </w:numPr>
      </w:pPr>
      <w:r w:rsidRPr="00863B27">
        <w:lastRenderedPageBreak/>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C6526F">
        <w:rPr>
          <w:i/>
        </w:rPr>
        <w:t>p</w:t>
      </w:r>
      <w:r w:rsidRPr="00863B27">
        <w:t xml:space="preserve"> &gt; 0.05). </w:t>
      </w:r>
    </w:p>
    <w:p w14:paraId="46C9759A" w14:textId="72C0D966" w:rsidR="00863B27" w:rsidRPr="00863B27" w:rsidRDefault="00863B27" w:rsidP="00E76B5C">
      <w:pPr>
        <w:pStyle w:val="ListParagraph"/>
        <w:numPr>
          <w:ilvl w:val="0"/>
          <w:numId w:val="10"/>
        </w:numPr>
      </w:pPr>
      <w:r w:rsidRPr="00863B27">
        <w:t xml:space="preserve">Time cells with high temporal information were more likely to be stable across a day. For each session, we correlated tuning curves of time cells on Day 1 with their matched counterparts on Day 2 and labeled them “stable” if </w:t>
      </w:r>
      <w:r w:rsidRPr="00C6526F">
        <w:rPr>
          <w:i/>
        </w:rPr>
        <w:t>p</w:t>
      </w:r>
      <w:r w:rsidRPr="00863B27">
        <w:t xml:space="preserve"> &lt; 0.01 after </w:t>
      </w:r>
      <w:proofErr w:type="spellStart"/>
      <w:r w:rsidRPr="00863B27">
        <w:t>Bonferonni</w:t>
      </w:r>
      <w:proofErr w:type="spellEnd"/>
      <w:r w:rsidRPr="00863B27">
        <w:t xml:space="preserve"> correction and stable if not statistically significant. We found that stable time cells generally have higher temporal information than unstable time cells (Mann-Whitney U test, </w:t>
      </w:r>
      <w:r w:rsidRPr="00C6526F">
        <w:rPr>
          <w:i/>
        </w:rPr>
        <w:t>p</w:t>
      </w:r>
      <w:r w:rsidRPr="00863B27">
        <w:t xml:space="preserve"> = 7.37 x 10</w:t>
      </w:r>
      <w:r w:rsidRPr="00C6526F">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0060E7CA" w14:textId="3F40DB71" w:rsidR="00A42588" w:rsidRPr="00A42588" w:rsidRDefault="00C87F94" w:rsidP="00E76B5C">
      <w:pPr>
        <w:pStyle w:val="Heading1"/>
        <w:numPr>
          <w:ilvl w:val="0"/>
          <w:numId w:val="1"/>
        </w:numPr>
      </w:pPr>
      <w:bookmarkStart w:id="113" w:name="_Toc415341976"/>
      <w:r>
        <w:lastRenderedPageBreak/>
        <w:t>CHAPTER THREE</w:t>
      </w:r>
      <w:bookmarkStart w:id="114" w:name="_Toc536022369"/>
      <w:bookmarkStart w:id="115" w:name="_Toc536022861"/>
      <w:bookmarkEnd w:id="114"/>
      <w:bookmarkEnd w:id="115"/>
      <w:bookmarkEnd w:id="113"/>
    </w:p>
    <w:p w14:paraId="5FB3D7F6" w14:textId="0E76D89E" w:rsidR="0044199E" w:rsidRDefault="0044199E" w:rsidP="00A42588">
      <w:pPr>
        <w:pStyle w:val="Heading2"/>
      </w:pPr>
      <w:bookmarkStart w:id="116" w:name="_Toc415341977"/>
      <w:r>
        <w:t>Introduction</w:t>
      </w:r>
      <w:bookmarkEnd w:id="116"/>
    </w:p>
    <w:p w14:paraId="77EF0621" w14:textId="1978F47F"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xml:space="preserve">. </w:t>
      </w:r>
      <w:r w:rsidR="00200AA7">
        <w:t xml:space="preserve">This observation in rodents shares numerous similarities to clinical observations: exposure therapy – a clinical analog to extinction learning – can be effective at reducing fear in subsets of patients with anxiety disorders or post-traumatic stress disorder. However, many patients are still susceptible to fear relapse following successful exposure therapy </w:t>
      </w:r>
      <w:r w:rsidR="00200AA7">
        <w:fldChar w:fldCharType="begin" w:fldLock="1"/>
      </w:r>
      <w:r w:rsidR="00EE7771">
        <w:instrText>ADDIN CSL_CITATION {"citationItems":[{"id":"ITEM-1","itemData":{"DOI":"10.1002/da.21997","ISSN":"10914269","PMID":"22941845","abstract":"The high prevalence of trauma exposure and subsequent negative consequences for both survivors and society as a whole emphasize the need for secondary prevention of posttraumatic stress disorder. However, clinicians and relief workers remain limited in their ability to intervene effectively in the aftermath of trauma and alleviate traumatic stress reactions that can lead to chronic PTSD. The scientific literature on early intervention for PTSD is reviewed, including early studies on psychological debriefing, pharmacological, and psychosocial interventions aimed at preventing chronic PTSD. Studies on fear extinction and memory consolidation are discussed in relation to PTSD prevention and the potential importance of immediate versus delayed intervention approaches and genetic predictors are briefly reviewed. Preliminary results from a modified prolonged exposure intervention applied within hours of trauma exposure in an emergency room setting are discussed, along with considerations related to intervention reach and overall population impact. Suggestions for future research are included. Prevention of PTSD, although currently not yet a reality, remains an exciting and hopeful possibility with current research approaches translating work from the laboratory to the clinic.","author":[{"dropping-particle":"","family":"Kearns","given":"Megan C.","non-dropping-particle":"","parse-names":false,"suffix":""},{"dropping-particle":"","family":"Ressler","given":"Kerry J.","non-dropping-particle":"","parse-names":false,"suffix":""},{"dropping-particle":"","family":"Zatzick","given":"Doug","non-dropping-particle":"","parse-names":false,"suffix":""},{"dropping-particle":"","family":"Rothbaum","given":"Barbara Olasov","non-dropping-particle":"","parse-names":false,"suffix":""}],"container-title":"Depression and Anxiety","id":"ITEM-1","issue":"10","issued":{"date-parts":[["2012","10"]]},"page":"833-842","title":"EARLY INTERVENTIONS FOR PTSD: A REVIEW","type":"article-journal","volume":"29"},"uris":["http://www.mendeley.com/documents/?uuid=e55529bd-0015-3712-ba8b-ef3913017895"]}],"mendeley":{"formattedCitation":"(Kearns et al., 2012)","plainTextFormattedCitation":"(Kearns et al., 2012)","previouslyFormattedCitation":"(Kearns et al., 2012)"},"properties":{"noteIndex":0},"schema":"https://github.com/citation-style-language/schema/raw/master/csl-citation.json"}</w:instrText>
      </w:r>
      <w:r w:rsidR="00200AA7">
        <w:fldChar w:fldCharType="separate"/>
      </w:r>
      <w:r w:rsidR="00200AA7" w:rsidRPr="00200AA7">
        <w:rPr>
          <w:noProof/>
        </w:rPr>
        <w:t>(Kearns et al., 2012)</w:t>
      </w:r>
      <w:r w:rsidR="00200AA7">
        <w:fldChar w:fldCharType="end"/>
      </w:r>
      <w:r w:rsidR="00200AA7">
        <w:t xml:space="preserve">. </w:t>
      </w:r>
      <w:r w:rsidRPr="0044199E">
        <w:t xml:space="preserve">Despite an </w:t>
      </w:r>
      <w:r w:rsidR="00200AA7">
        <w:t>extensive body of</w:t>
      </w:r>
      <w:r w:rsidRPr="0044199E">
        <w:t xml:space="preserve">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w:t>
      </w:r>
      <w:r w:rsidR="00200AA7">
        <w:t xml:space="preserve">ribute to fear relapse remains incompletely understood. </w:t>
      </w:r>
    </w:p>
    <w:p w14:paraId="27CB24C3" w14:textId="6B0A7319" w:rsidR="0044199E" w:rsidRDefault="0044199E" w:rsidP="0044199E">
      <w:r w:rsidRPr="0044199E">
        <w:tab/>
        <w:t xml:space="preserve">Previous studies have demonstrated that cells in the dorsal dentate </w:t>
      </w:r>
      <w:proofErr w:type="spellStart"/>
      <w:r w:rsidRPr="0044199E">
        <w:t>gyrus</w:t>
      </w:r>
      <w:proofErr w:type="spellEnd"/>
      <w:r w:rsidRPr="0044199E">
        <w:t xml:space="preserve"> of the hippocampus (DG) and in the </w:t>
      </w:r>
      <w:proofErr w:type="spellStart"/>
      <w:r w:rsidRPr="0044199E">
        <w:t>basolateral</w:t>
      </w:r>
      <w:proofErr w:type="spellEnd"/>
      <w:r w:rsidRPr="0044199E">
        <w:t xml:space="preserve"> amygdala (BLA) that are active during fear conditioning (hereafter referred to as the DG and BLA fear ensembles) are preferentially </w:t>
      </w:r>
      <w:r w:rsidRPr="0044199E">
        <w:lastRenderedPageBreak/>
        <w:t>active during fear memory recall</w:t>
      </w:r>
      <w:r w:rsidR="008861FB">
        <w:t xml:space="preserve"> </w:t>
      </w:r>
      <w:r w:rsidR="008861FB">
        <w:fldChar w:fldCharType="begin" w:fldLock="1"/>
      </w:r>
      <w:r w:rsidR="008861F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while a new set of extinction-promoting 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00D324A4">
        <w:t>, presumably to encode extinction learning</w:t>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6FE4E2FE" w:rsidR="00E55496" w:rsidRDefault="00E55496" w:rsidP="00A42588">
      <w:pPr>
        <w:pStyle w:val="Heading2"/>
      </w:pPr>
      <w:bookmarkStart w:id="117" w:name="_Toc415341978"/>
      <w:r>
        <w:t>Methods</w:t>
      </w:r>
      <w:bookmarkEnd w:id="117"/>
    </w:p>
    <w:p w14:paraId="17282988" w14:textId="27211D98" w:rsidR="00E55496" w:rsidRPr="00E55496" w:rsidRDefault="00E55496" w:rsidP="00425644">
      <w:pPr>
        <w:pStyle w:val="Heading3"/>
      </w:pPr>
      <w:bookmarkStart w:id="118" w:name="_Toc415341979"/>
      <w:r w:rsidRPr="00E55496">
        <w:t>Subjects</w:t>
      </w:r>
      <w:bookmarkEnd w:id="118"/>
    </w:p>
    <w:p w14:paraId="7ACDF90E" w14:textId="346A3E4D" w:rsidR="00E55496" w:rsidRPr="00E55496" w:rsidRDefault="00425644" w:rsidP="00E55496">
      <w:r>
        <w:tab/>
      </w:r>
      <w:proofErr w:type="spellStart"/>
      <w:r w:rsidR="00E55496" w:rsidRPr="00E55496">
        <w:t>Wildtype</w:t>
      </w:r>
      <w:proofErr w:type="spellEnd"/>
      <w:r w:rsidR="00E55496" w:rsidRPr="00E55496">
        <w:t xml:space="preserve"> male C57BL/6</w:t>
      </w:r>
      <w:r w:rsidR="008E7494">
        <w:t>J</w:t>
      </w:r>
      <w:r w:rsidR="00E55496" w:rsidRPr="00E55496">
        <w:t xml:space="preserve"> mice (6-8 weeks of age; Charles River Labs) were housed in groups of 4-5 mice per cage. The animal facilities (vivarium and behavioral testing rooms) were maintained on a 12:12-hour light cycle (lights on at 0700). Mice were placed on a diet containing </w:t>
      </w:r>
      <w:proofErr w:type="gramStart"/>
      <w:r w:rsidR="00E55496" w:rsidRPr="00E55496">
        <w:t>40 mg/</w:t>
      </w:r>
      <w:proofErr w:type="gramEnd"/>
      <w:r w:rsidR="00E55496" w:rsidRPr="00E55496">
        <w:t>kg doxycycline (</w:t>
      </w:r>
      <w:r w:rsidR="00BA6EDF">
        <w:t>DOX</w:t>
      </w:r>
      <w:r w:rsidR="00E55496" w:rsidRPr="00E55496">
        <w:t xml:space="preserve">) for a minimum of two days before receiving surgery with access to food and water </w:t>
      </w:r>
      <w:r w:rsidR="00E55496" w:rsidRPr="00E55496">
        <w:rPr>
          <w:i/>
        </w:rPr>
        <w:t>ad libitum</w:t>
      </w:r>
      <w:r w:rsidR="00E55496" w:rsidRPr="00E55496">
        <w:t xml:space="preserve">. Mice recovered for at least ten days after surgery. </w:t>
      </w:r>
      <w:r w:rsidR="00BA6EDF">
        <w:t>DOX</w:t>
      </w:r>
      <w:r w:rsidR="00E55496" w:rsidRPr="00E55496">
        <w:t>-containing diet was replaced with standard 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3226D8">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50B2680E" w:rsidR="00E55496" w:rsidRPr="00E55496" w:rsidRDefault="00E55496" w:rsidP="00E55496">
      <w:r w:rsidRPr="00E55496">
        <w:tab/>
        <w:t xml:space="preserve">All procedures relating to mouse care and treatment conformed to the institutional and National Institutes of Health guidelines for the Care and Use of Laboratory Animals. </w:t>
      </w:r>
      <w:r w:rsidRPr="00E55496">
        <w:lastRenderedPageBreak/>
        <w:t>No statistical methods were used to predetermine sample size; however, sample sizes were chosen based on sample sizes in previous studies</w:t>
      </w:r>
      <w:r w:rsidR="003226D8">
        <w:t xml:space="preserve"> </w:t>
      </w:r>
      <w:r w:rsidR="003226D8">
        <w:fldChar w:fldCharType="begin" w:fldLock="1"/>
      </w:r>
      <w:r w:rsidR="003226D8">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3A99046B" w:rsidR="00E55496" w:rsidRPr="00E55496" w:rsidRDefault="00E55496" w:rsidP="00425644">
      <w:pPr>
        <w:pStyle w:val="Heading3"/>
      </w:pPr>
      <w:bookmarkStart w:id="119" w:name="_Toc415341980"/>
      <w:r w:rsidRPr="00E55496">
        <w:t>Activity-dependent viral constructs</w:t>
      </w:r>
      <w:bookmarkEnd w:id="119"/>
    </w:p>
    <w:p w14:paraId="72177334" w14:textId="174AE0AF" w:rsidR="00E55496" w:rsidRDefault="00425644" w:rsidP="00E55496">
      <w:r>
        <w:tab/>
      </w:r>
      <w:proofErr w:type="gramStart"/>
      <w:r w:rsidR="00E55496" w:rsidRPr="00E55496">
        <w:t>pAAV</w:t>
      </w:r>
      <w:r w:rsidR="00E55496" w:rsidRPr="00E55496">
        <w:rPr>
          <w:vertAlign w:val="subscript"/>
        </w:rPr>
        <w:t>9</w:t>
      </w:r>
      <w:proofErr w:type="gramEnd"/>
      <w:r w:rsidR="00E55496" w:rsidRPr="00E55496">
        <w:t>-cFos-tTA, pAAV</w:t>
      </w:r>
      <w:r w:rsidR="00E55496" w:rsidRPr="00E55496">
        <w:rPr>
          <w:vertAlign w:val="subscript"/>
        </w:rPr>
        <w:t>9</w:t>
      </w:r>
      <w:r w:rsidR="00E55496" w:rsidRPr="00E55496">
        <w:t xml:space="preserve">-TRE-eYFP, and </w:t>
      </w:r>
      <w:proofErr w:type="spellStart"/>
      <w:r w:rsidR="00E55496" w:rsidRPr="00E55496">
        <w:t>pAAV</w:t>
      </w:r>
      <w:proofErr w:type="spellEnd"/>
      <w:r w:rsidR="00E55496" w:rsidRPr="00E55496">
        <w:t xml:space="preserve"> 9 -TRE-</w:t>
      </w:r>
      <w:proofErr w:type="spellStart"/>
      <w:r w:rsidR="00E55496" w:rsidRPr="00E55496">
        <w:t>ArchT</w:t>
      </w:r>
      <w:proofErr w:type="spellEnd"/>
      <w:r w:rsidR="00E55496" w:rsidRPr="00E55496">
        <w:t>-</w:t>
      </w:r>
      <w:proofErr w:type="spellStart"/>
      <w:r w:rsidR="00E55496" w:rsidRPr="00E55496">
        <w:t>eYFP</w:t>
      </w:r>
      <w:proofErr w:type="spellEnd"/>
      <w:r w:rsidR="00E55496" w:rsidRPr="00E55496">
        <w:t xml:space="preserve"> were constructed as previously described</w:t>
      </w:r>
      <w:r w:rsidR="003226D8">
        <w:t xml:space="preserve"> </w:t>
      </w:r>
      <w:r w:rsidR="00E55496" w:rsidRPr="00E55496">
        <w:t xml:space="preserve">. </w:t>
      </w:r>
      <w:proofErr w:type="gramStart"/>
      <w:r w:rsidR="00E55496" w:rsidRPr="00E55496">
        <w:t>pAAV</w:t>
      </w:r>
      <w:r w:rsidR="00E55496" w:rsidRPr="00E55496">
        <w:rPr>
          <w:vertAlign w:val="subscript"/>
        </w:rPr>
        <w:t>9</w:t>
      </w:r>
      <w:proofErr w:type="gramEnd"/>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0838CBBE" w:rsidR="00E55496" w:rsidRPr="00E55496" w:rsidRDefault="00E55496" w:rsidP="00425644">
      <w:pPr>
        <w:pStyle w:val="Heading3"/>
      </w:pPr>
      <w:bookmarkStart w:id="120" w:name="_Toc415341981"/>
      <w:r w:rsidRPr="00E55496">
        <w:t>Stereotaxic surgeries</w:t>
      </w:r>
      <w:bookmarkEnd w:id="120"/>
    </w:p>
    <w:p w14:paraId="3544E02E" w14:textId="73E9BABE" w:rsidR="00E55496" w:rsidRPr="00E55496" w:rsidRDefault="00425644" w:rsidP="00E55496">
      <w:r>
        <w:rPr>
          <w:i/>
        </w:rPr>
        <w:tab/>
      </w:r>
      <w:proofErr w:type="spellStart"/>
      <w:r w:rsidR="00E55496" w:rsidRPr="00E55496">
        <w:rPr>
          <w:i/>
        </w:rPr>
        <w:t>Opsin</w:t>
      </w:r>
      <w:proofErr w:type="spellEnd"/>
      <w:r w:rsidR="00E55496" w:rsidRPr="00E55496">
        <w:rPr>
          <w:i/>
        </w:rPr>
        <w:t xml:space="preserve"> injections and optic fiber implants</w:t>
      </w:r>
      <w:r w:rsidR="00E55496" w:rsidRPr="00E55496">
        <w:t>: Stereotaxic injections and optical fiber implants followed methods previously reported</w:t>
      </w:r>
      <w:r w:rsidR="00EE7771">
        <w:t xml:space="preserve"> </w:t>
      </w:r>
      <w:r w:rsidR="00EE7771">
        <w:fldChar w:fldCharType="begin" w:fldLock="1"/>
      </w:r>
      <w:r w:rsidR="00244747">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EE7771">
        <w:fldChar w:fldCharType="separate"/>
      </w:r>
      <w:r w:rsidR="00EE7771" w:rsidRPr="00EE7771">
        <w:rPr>
          <w:noProof/>
        </w:rPr>
        <w:t>(Ramirez et al., 2015)</w:t>
      </w:r>
      <w:r w:rsidR="00EE7771">
        <w:fldChar w:fldCharType="end"/>
      </w:r>
      <w:r w:rsidR="00E55496" w:rsidRPr="00E55496">
        <w:t xml:space="preserve">. All surgeries were performed under stereotaxic guidance and subsequent coordinates are given relative to </w:t>
      </w:r>
      <w:proofErr w:type="spellStart"/>
      <w:r w:rsidR="00E55496" w:rsidRPr="00E55496">
        <w:t>Bregma</w:t>
      </w:r>
      <w:proofErr w:type="spellEnd"/>
      <w:r w:rsidR="00E55496" w:rsidRPr="00E55496">
        <w:t xml:space="preserve"> (in mm). Mice were mounted into a stereotaxic frame (Kopf Instruments, Tujunga, CA, USA) and anesthetized with 3% </w:t>
      </w:r>
      <w:proofErr w:type="spellStart"/>
      <w:r w:rsidR="00E55496" w:rsidRPr="00E55496">
        <w:t>isoflurane</w:t>
      </w:r>
      <w:proofErr w:type="spellEnd"/>
      <w:r w:rsidR="00E55496" w:rsidRPr="00E55496">
        <w:t xml:space="preserve"> during induction and lowered to 1-2% to maintain anesthesia (oxygen 1L/min) throughout the surgery. Ophthalmic ointment was applied to both eyes to prevent corneal desiccation. Hair was removed with scissors and the surgical site was cleaned with ethanol and </w:t>
      </w:r>
      <w:proofErr w:type="spellStart"/>
      <w:r w:rsidR="00E55496" w:rsidRPr="00E55496">
        <w:t>betadine</w:t>
      </w:r>
      <w:proofErr w:type="spellEnd"/>
      <w:r w:rsidR="00E55496" w:rsidRPr="00E55496">
        <w:t xml:space="preserve">. Following this, an incision was made to expose the skull. Bilateral craniotomies involved drilling windows through the skull above the injection sites using a 0.5 mm diameter drill bit. Coordinates were -1.35 </w:t>
      </w:r>
      <w:proofErr w:type="spellStart"/>
      <w:r w:rsidR="00E55496" w:rsidRPr="00E55496">
        <w:t>anteroposterior</w:t>
      </w:r>
      <w:proofErr w:type="spellEnd"/>
      <w:r w:rsidR="00E55496" w:rsidRPr="00E55496">
        <w:t xml:space="preserve"> (AP), ±3.45 </w:t>
      </w:r>
      <w:proofErr w:type="spellStart"/>
      <w:r w:rsidR="00E55496" w:rsidRPr="00E55496">
        <w:t>mediolateral</w:t>
      </w:r>
      <w:proofErr w:type="spellEnd"/>
      <w:r w:rsidR="00E55496" w:rsidRPr="00E55496">
        <w:t xml:space="preserve"> (ML), and -5.15 </w:t>
      </w:r>
      <w:proofErr w:type="spellStart"/>
      <w:r w:rsidR="00E55496" w:rsidRPr="00E55496">
        <w:t>dorsoventral</w:t>
      </w:r>
      <w:proofErr w:type="spellEnd"/>
      <w:r w:rsidR="00E55496" w:rsidRPr="00E55496">
        <w:t xml:space="preserve">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proofErr w:type="spellStart"/>
      <w:r w:rsidR="00B93575">
        <w:t>dDG</w:t>
      </w:r>
      <w:proofErr w:type="spellEnd"/>
      <w:r w:rsidR="00B93575">
        <w:t xml:space="preserve">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 xml:space="preserve">(Ramirez et </w:t>
      </w:r>
      <w:r w:rsidR="00B93575" w:rsidRPr="00B93575">
        <w:rPr>
          <w:noProof/>
        </w:rPr>
        <w:lastRenderedPageBreak/>
        <w:t>al., 2015)</w:t>
      </w:r>
      <w:r w:rsidR="00B93575">
        <w:fldChar w:fldCharType="end"/>
      </w:r>
      <w:r w:rsidR="00B93575">
        <w:t>.</w:t>
      </w:r>
      <w:r w:rsidR="00E55496" w:rsidRPr="00E55496">
        <w:t xml:space="preserve"> All mice were injected with a</w:t>
      </w:r>
      <w:r w:rsidR="003226D8">
        <w:t xml:space="preserve"> volume of 0.3 </w:t>
      </w:r>
      <w:proofErr w:type="spellStart"/>
      <w:r w:rsidR="003226D8">
        <w:t>μL</w:t>
      </w:r>
      <w:proofErr w:type="spellEnd"/>
      <w:r w:rsidR="00E55496" w:rsidRPr="00E55496">
        <w:t xml:space="preserve"> of AAV9 cocktail per site at a control rate of 0.1 </w:t>
      </w:r>
      <w:proofErr w:type="spellStart"/>
      <w:r w:rsidR="00E55496" w:rsidRPr="00E55496">
        <w:t>μ</w:t>
      </w:r>
      <w:r w:rsidR="00B93575">
        <w:t>L</w:t>
      </w:r>
      <w:proofErr w:type="spellEnd"/>
      <w:r w:rsidR="00E55496" w:rsidRPr="00E55496">
        <w:t xml:space="preserve"> min</w:t>
      </w:r>
      <w:r w:rsidR="00E55496" w:rsidRPr="00E55496">
        <w:rPr>
          <w:vertAlign w:val="superscript"/>
        </w:rPr>
        <w:t>-1</w:t>
      </w:r>
      <w:r w:rsidR="00E55496" w:rsidRPr="00E55496">
        <w:t xml:space="preserve"> using a mineral oil-filled 33-gage be</w:t>
      </w:r>
      <w:r w:rsidR="00B93575">
        <w:t xml:space="preserve">veled needle attached to a 10 </w:t>
      </w:r>
      <w:proofErr w:type="spellStart"/>
      <w:r w:rsidR="00B93575">
        <w:t>μL</w:t>
      </w:r>
      <w:proofErr w:type="spellEnd"/>
      <w:r w:rsidR="00E55496" w:rsidRPr="00E55496">
        <w:t xml:space="preserve"> Hamilton </w:t>
      </w:r>
      <w:proofErr w:type="spellStart"/>
      <w:r w:rsidR="00E55496" w:rsidRPr="00E55496">
        <w:t>microsyringe</w:t>
      </w:r>
      <w:proofErr w:type="spellEnd"/>
      <w:r w:rsidR="00E55496" w:rsidRPr="00E55496">
        <w:t xml:space="preserve"> (701LT; Hamilton) in a </w:t>
      </w:r>
      <w:proofErr w:type="spellStart"/>
      <w:r w:rsidR="00E55496" w:rsidRPr="00E55496">
        <w:t>microsyringe</w:t>
      </w:r>
      <w:proofErr w:type="spellEnd"/>
      <w:r w:rsidR="00E55496" w:rsidRPr="00E55496">
        <w:t xml:space="preserve"> pump (UMP3; WPI). The needle remained at the target site for two minutes post-injection before removal. For </w:t>
      </w:r>
      <w:proofErr w:type="spellStart"/>
      <w:r w:rsidR="00E55496" w:rsidRPr="00E55496">
        <w:t>dDG</w:t>
      </w:r>
      <w:proofErr w:type="spellEnd"/>
      <w:r w:rsidR="00E55496" w:rsidRPr="00E55496">
        <w:t xml:space="preserve"> optogenetic experiments, a bilateral optic fiber implant (200 </w:t>
      </w:r>
      <w:proofErr w:type="spellStart"/>
      <w:r w:rsidR="00E55496" w:rsidRPr="00E55496">
        <w:t>μm</w:t>
      </w:r>
      <w:proofErr w:type="spellEnd"/>
      <w:r w:rsidR="00E55496" w:rsidRPr="00E55496">
        <w:t xml:space="preserve"> core diameter; Doric Lenses) was chronically implanted above the injection site (-1.6 DV). For BLA optogenetic experiments, </w:t>
      </w:r>
      <w:proofErr w:type="spellStart"/>
      <w:r w:rsidR="00E55496" w:rsidRPr="00E55496">
        <w:t>monofibers</w:t>
      </w:r>
      <w:proofErr w:type="spellEnd"/>
      <w:r w:rsidR="00E55496" w:rsidRPr="00E55496">
        <w:t xml:space="preserve"> were implanted above each injection site (-4.9 DV). Jewelry screws secured to the skull acted as anchors. Layers of adhesive cement (C&amp;B </w:t>
      </w:r>
      <w:proofErr w:type="spellStart"/>
      <w:r w:rsidR="00E55496" w:rsidRPr="00E55496">
        <w:t>Metabond</w:t>
      </w:r>
      <w:proofErr w:type="spellEnd"/>
      <w:r w:rsidR="00E55496" w:rsidRPr="00E55496">
        <w:t>) followed by dental cement (A-M Systems) were spread over the surgical site. Mice that did not receive implants had their incision sutured. Mice received 0.1 mL of 0.3 mg/ml buprenorphine (</w:t>
      </w:r>
      <w:proofErr w:type="spellStart"/>
      <w:r w:rsidR="00E55496" w:rsidRPr="00E55496">
        <w:t>intraperitoneally</w:t>
      </w:r>
      <w:proofErr w:type="spellEnd"/>
      <w:r w:rsidR="00E55496" w:rsidRPr="00E55496">
        <w:t>)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w:t>
      </w:r>
      <w:proofErr w:type="spellStart"/>
      <w:r w:rsidR="00E55496" w:rsidRPr="00E55496">
        <w:t>nL</w:t>
      </w:r>
      <w:proofErr w:type="spellEnd"/>
      <w:r w:rsidR="00E55496" w:rsidRPr="00E55496">
        <w:t>/min and allowed 10 min to diffuse before the scalp was sutured.</w:t>
      </w:r>
    </w:p>
    <w:p w14:paraId="28F65B6D" w14:textId="6DED7176" w:rsidR="00E55496" w:rsidRPr="00E55496" w:rsidRDefault="00E55496" w:rsidP="00E55496">
      <w:r w:rsidRPr="00E55496">
        <w:tab/>
        <w:t xml:space="preserve">Two to four weeks after viral infusion, mice were implanted with a gradient index (GRIN) lens into either CA1 (1 mm diameter, 4 mm length, </w:t>
      </w:r>
      <w:proofErr w:type="spellStart"/>
      <w:r w:rsidRPr="00E55496">
        <w:t>Inscopix</w:t>
      </w:r>
      <w:proofErr w:type="spellEnd"/>
      <w:r w:rsidRPr="00E55496">
        <w:t xml:space="preserve">; AP -2.25 mm, ML +1.8 mm, DV -1.3 mm) or BLA (0.65 mm diameter, 7.3 mm length; AP -1.25 mm, ML +3.15 mm, DV -4.85 mm). For CA1 implants, overlying </w:t>
      </w:r>
      <w:proofErr w:type="spellStart"/>
      <w:r w:rsidRPr="00E55496">
        <w:t>neocortex</w:t>
      </w:r>
      <w:proofErr w:type="spellEnd"/>
      <w:r w:rsidRPr="00E55496">
        <w:t xml:space="preserve"> was aspirated under </w:t>
      </w:r>
      <w:r w:rsidRPr="00E55496">
        <w:lastRenderedPageBreak/>
        <w:t>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xml:space="preserve">. For BLA implants, a tract was created using a stereotaxically lowered 27-gauge needle (0.5 mm diameter) into the craniotomy prior to insertion of the lens. Gaps between the lens and the skull were filled using </w:t>
      </w:r>
      <w:proofErr w:type="spellStart"/>
      <w:r w:rsidRPr="00E55496">
        <w:t>Kwik-Sil</w:t>
      </w:r>
      <w:proofErr w:type="spellEnd"/>
      <w:r w:rsidRPr="00E55496">
        <w:t xml:space="preserve"> (World Precision Instruments) and the lens was then adhered to the skull using </w:t>
      </w:r>
      <w:proofErr w:type="spellStart"/>
      <w:r w:rsidRPr="00E55496">
        <w:t>Metabond</w:t>
      </w:r>
      <w:proofErr w:type="spellEnd"/>
      <w:r w:rsidRPr="00E55496">
        <w:t xml:space="preserve">. The surface of the lens was covered with a protective cap made of </w:t>
      </w:r>
      <w:proofErr w:type="spellStart"/>
      <w:r w:rsidRPr="00E55496">
        <w:t>Kwik</w:t>
      </w:r>
      <w:proofErr w:type="spellEnd"/>
      <w:r w:rsidRPr="00E55496">
        <w:t>-Cast (World Precision Instruments) until base plate attachment.</w:t>
      </w:r>
    </w:p>
    <w:p w14:paraId="0E1E31C7" w14:textId="6CFF257F" w:rsidR="00E55496" w:rsidRPr="00E55496" w:rsidRDefault="00425644" w:rsidP="00E55496">
      <w:r>
        <w:tab/>
      </w:r>
      <w:r w:rsidR="00E55496" w:rsidRPr="00E55496">
        <w:t xml:space="preserve">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w:t>
      </w:r>
      <w:proofErr w:type="spellStart"/>
      <w:r w:rsidR="00E55496" w:rsidRPr="00E55496">
        <w:t>nVista</w:t>
      </w:r>
      <w:proofErr w:type="spellEnd"/>
      <w:r w:rsidR="00E55496" w:rsidRPr="00E55496">
        <w:t xml:space="preserve"> recording software (</w:t>
      </w:r>
      <w:proofErr w:type="spellStart"/>
      <w:r w:rsidR="00E55496" w:rsidRPr="00E55496">
        <w:t>Inscopix</w:t>
      </w:r>
      <w:proofErr w:type="spellEnd"/>
      <w:r w:rsidR="00E55496" w:rsidRPr="00E55496">
        <w:t xml:space="preserve">). The base plate was then adhered to the surrounding </w:t>
      </w:r>
      <w:proofErr w:type="spellStart"/>
      <w:r w:rsidR="00E55496" w:rsidRPr="00E55496">
        <w:t>Metabond</w:t>
      </w:r>
      <w:proofErr w:type="spellEnd"/>
      <w:r w:rsidR="00E55496" w:rsidRPr="00E55496">
        <w:t xml:space="preserve"> on the animal’s skull using a dental composite (Flow-It ALC, </w:t>
      </w:r>
      <w:proofErr w:type="spellStart"/>
      <w:r w:rsidR="00E55496" w:rsidRPr="00E55496">
        <w:t>Pentron</w:t>
      </w:r>
      <w:proofErr w:type="spellEnd"/>
      <w:r w:rsidR="00E55496" w:rsidRPr="00E55496">
        <w:t xml:space="preserve">) and strengthened with an additional layer of </w:t>
      </w:r>
      <w:proofErr w:type="spellStart"/>
      <w:r w:rsidR="00E55496" w:rsidRPr="00E55496">
        <w:t>Metabond</w:t>
      </w:r>
      <w:proofErr w:type="spellEnd"/>
      <w:r w:rsidR="00E55496" w:rsidRPr="00E55496">
        <w:t>.</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6B9124FE" w:rsidR="00E55496" w:rsidRPr="00E55496" w:rsidRDefault="00E55496" w:rsidP="00425644">
      <w:pPr>
        <w:pStyle w:val="Heading3"/>
      </w:pPr>
      <w:bookmarkStart w:id="121" w:name="_Toc415341982"/>
      <w:r w:rsidRPr="00E55496">
        <w:t>Optogenetic methods</w:t>
      </w:r>
      <w:bookmarkEnd w:id="121"/>
    </w:p>
    <w:p w14:paraId="77F62AC6" w14:textId="43B75A2E" w:rsidR="00E55496" w:rsidRPr="00E55496" w:rsidRDefault="00425644" w:rsidP="00E55496">
      <w:r>
        <w:tab/>
      </w:r>
      <w:r w:rsidR="00E55496" w:rsidRPr="00E55496">
        <w:t xml:space="preserve">Optic fiber implants were plugged into a patch cord connected to a 520nm green laser diode controlled by automated software (Doric Lenses). Laser diode output was tested at the beginning of every experiment to ensure that at least 10 </w:t>
      </w:r>
      <w:proofErr w:type="spellStart"/>
      <w:r w:rsidR="00E55496" w:rsidRPr="00E55496">
        <w:t>mW</w:t>
      </w:r>
      <w:proofErr w:type="spellEnd"/>
      <w:r w:rsidR="00E55496" w:rsidRPr="00E55496">
        <w:t xml:space="preserve"> of power was delivered at the end of the optic fiber tip (Doric lenses). Mice began the stimulation trial </w:t>
      </w:r>
      <w:r w:rsidR="00E55496" w:rsidRPr="00E55496">
        <w:lastRenderedPageBreak/>
        <w:t xml:space="preserve">with a 2-min light-off epoch, followed by 2-min optical stimulation (15 </w:t>
      </w:r>
      <w:proofErr w:type="spellStart"/>
      <w:r w:rsidR="00E55496" w:rsidRPr="00E55496">
        <w:t>ms</w:t>
      </w:r>
      <w:proofErr w:type="spellEnd"/>
      <w:r w:rsidR="00E55496" w:rsidRPr="00E55496">
        <w:t xml:space="preserve"> pulse width, 20 Hz), and then repeated, such that the mice underwent a light-OFF/ON/OFF/ON pattern for a total of 8-min.</w:t>
      </w:r>
    </w:p>
    <w:p w14:paraId="39D3D781" w14:textId="77777777" w:rsidR="00E55496" w:rsidRPr="00E55496" w:rsidRDefault="00E55496" w:rsidP="00E55496"/>
    <w:p w14:paraId="0EFF4728" w14:textId="744B003F" w:rsidR="00E55496" w:rsidRPr="00E55496" w:rsidRDefault="00E55496" w:rsidP="00425644">
      <w:pPr>
        <w:pStyle w:val="Heading3"/>
      </w:pPr>
      <w:bookmarkStart w:id="122" w:name="_Toc415341983"/>
      <w:r w:rsidRPr="00E55496">
        <w:t>Behavioral tagging</w:t>
      </w:r>
      <w:bookmarkEnd w:id="122"/>
    </w:p>
    <w:p w14:paraId="48932DD1" w14:textId="47666CE7" w:rsidR="00ED4C2E" w:rsidRDefault="00E55496" w:rsidP="00E55496">
      <w:r w:rsidRPr="00E55496">
        <w:tab/>
      </w:r>
      <w:r w:rsidR="00ED4C2E">
        <w:t>DOX</w:t>
      </w:r>
      <w:r w:rsidRPr="00E55496">
        <w:t xml:space="preserve"> diet was replaced with standard lab chow (</w:t>
      </w:r>
      <w:r w:rsidRPr="00E55496">
        <w:rPr>
          <w:i/>
        </w:rPr>
        <w:t>ad libitum</w:t>
      </w:r>
      <w:r w:rsidRPr="00E55496">
        <w:t xml:space="preserve">) 48-hours prior to behavioral tagging. </w:t>
      </w:r>
    </w:p>
    <w:p w14:paraId="05352E73" w14:textId="3D3CFD73" w:rsidR="008F4089" w:rsidRDefault="00ED4C2E" w:rsidP="00E55496">
      <w:r>
        <w:tab/>
      </w:r>
      <w:r w:rsidR="00E55496" w:rsidRPr="00E55496">
        <w:rPr>
          <w:i/>
        </w:rPr>
        <w:t>Female exposure</w:t>
      </w:r>
      <w:r w:rsidR="00E55496"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 xml:space="preserve">. </w:t>
      </w:r>
    </w:p>
    <w:p w14:paraId="72599475" w14:textId="10E86EA5" w:rsidR="00E55496" w:rsidRPr="00E55496" w:rsidRDefault="008F4089" w:rsidP="00E55496">
      <w:r>
        <w:tab/>
      </w:r>
      <w:r w:rsidR="00E55496" w:rsidRPr="00E55496">
        <w:rPr>
          <w:i/>
        </w:rPr>
        <w:t>Fear conditioning</w:t>
      </w:r>
      <w:r w:rsidR="00E55496" w:rsidRPr="00E55496">
        <w:t xml:space="preserve">: Mice were placed into a conditioning chamber and received fear conditioning (see below) over a 500-second training session (including exposure to four 0.5 mA foot shocks). Following behavioral tagging, the male mouse was returned to their home cage with access to </w:t>
      </w:r>
      <w:proofErr w:type="spellStart"/>
      <w:r w:rsidR="00E55496" w:rsidRPr="00E55496">
        <w:t>Dox</w:t>
      </w:r>
      <w:proofErr w:type="spellEnd"/>
      <w:r w:rsidR="00E55496" w:rsidRPr="00E55496">
        <w:t xml:space="preserve"> diet</w:t>
      </w:r>
      <w:r w:rsidR="0042375E">
        <w:t xml:space="preserve"> </w:t>
      </w:r>
      <w:r w:rsidR="0042375E">
        <w:fldChar w:fldCharType="begin" w:fldLock="1"/>
      </w:r>
      <w:r w:rsidR="00423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00E55496" w:rsidRPr="00E55496">
        <w:t>.</w:t>
      </w:r>
    </w:p>
    <w:p w14:paraId="71A13EEB" w14:textId="77777777" w:rsidR="00E55496" w:rsidRPr="00E55496" w:rsidRDefault="00E55496" w:rsidP="00E55496"/>
    <w:p w14:paraId="51F7A54C" w14:textId="7D11785A" w:rsidR="00E55496" w:rsidRPr="00E55496" w:rsidRDefault="00E55496" w:rsidP="00415A0A">
      <w:pPr>
        <w:pStyle w:val="Heading3"/>
      </w:pPr>
      <w:bookmarkStart w:id="123" w:name="_Toc415341984"/>
      <w:r w:rsidRPr="00E55496">
        <w:t>Behavior</w:t>
      </w:r>
      <w:bookmarkEnd w:id="123"/>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lastRenderedPageBreak/>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tab/>
      </w:r>
      <w:r w:rsidRPr="00E55496">
        <w:rPr>
          <w:i/>
        </w:rPr>
        <w:t>Fear conditioning</w:t>
      </w:r>
      <w:r w:rsidRPr="00E55496">
        <w:t xml:space="preserve">: Fear conditioning occurred in one of four </w:t>
      </w:r>
      <w:proofErr w:type="gramStart"/>
      <w:r w:rsidRPr="00E55496">
        <w:t>mouse</w:t>
      </w:r>
      <w:proofErr w:type="gramEnd"/>
      <w:r w:rsidRPr="00E55496">
        <w:t xml:space="preserve"> conditioning</w:t>
      </w:r>
    </w:p>
    <w:p w14:paraId="11644939" w14:textId="08EF6459" w:rsidR="00E55496" w:rsidRPr="00E55496" w:rsidRDefault="00E55496" w:rsidP="00E55496">
      <w:proofErr w:type="gramStart"/>
      <w:r w:rsidRPr="00E55496">
        <w:t>chambers</w:t>
      </w:r>
      <w:proofErr w:type="gramEnd"/>
      <w:r w:rsidRPr="00E55496">
        <w:t xml:space="preserve"> (</w:t>
      </w:r>
      <w:proofErr w:type="spellStart"/>
      <w:r w:rsidRPr="00E55496">
        <w:t>Coulbourn</w:t>
      </w:r>
      <w:proofErr w:type="spellEnd"/>
      <w:r w:rsidRPr="00E55496">
        <w:t xml:space="preserve">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w:t>
      </w:r>
      <w:proofErr w:type="spellStart"/>
      <w:r w:rsidRPr="00E55496">
        <w:t>Coulbourn</w:t>
      </w:r>
      <w:proofErr w:type="spellEnd"/>
      <w:r w:rsidRPr="00E55496">
        <w:t xml:space="preserve"> Instruments, Whitehall, PA, USA) set to</w:t>
      </w:r>
      <w:r w:rsidR="00415A0A">
        <w:t xml:space="preserve"> </w:t>
      </w:r>
      <w:r w:rsidRPr="00E55496">
        <w:t xml:space="preserve">deliver a 2-second </w:t>
      </w:r>
      <w:r w:rsidR="00EE7771">
        <w:t>1</w:t>
      </w:r>
      <w:r w:rsidRPr="00E55496">
        <w:t>.5 mA foot shock unconditioned stimulus (US). A ceiling-mounted video</w:t>
      </w:r>
      <w:r w:rsidR="00415A0A">
        <w:t xml:space="preserve"> </w:t>
      </w:r>
      <w:r w:rsidRPr="00E55496">
        <w:t>camera recorded activity and fed into a computer running FreezeFrame3 software (</w:t>
      </w:r>
      <w:proofErr w:type="spellStart"/>
      <w:r w:rsidRPr="00E55496">
        <w:t>Actimetrics</w:t>
      </w:r>
      <w:proofErr w:type="spellEnd"/>
      <w:r w:rsidRPr="00E55496">
        <w:t>,</w:t>
      </w:r>
      <w:r w:rsidR="00432F31">
        <w:t xml:space="preserve"> </w:t>
      </w:r>
      <w:r w:rsidRPr="00E55496">
        <w:t xml:space="preserve">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spaced ~ 3 cm apart obscuring the front and rear walls, black inserts placed between grids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w:t>
      </w:r>
      <w:r w:rsidRPr="00E55496">
        <w:lastRenderedPageBreak/>
        <w:t>lights on. The chambers were cleaned with 70% ethanol solution prior to animal placement. Contextual fear conditioning occurred in Context A. Briefly, mice were placed into the conditioning context for a 500-second acquisition session, including a 180-second baseline period followed fou</w:t>
      </w:r>
      <w:r w:rsidR="00ED4C2E">
        <w:t xml:space="preserve">r </w:t>
      </w:r>
      <w:r w:rsidR="00EE7771">
        <w:t>1</w:t>
      </w:r>
      <w:r w:rsidR="00ED4C2E">
        <w:t>.5 mA, 2-second foot shock unconditioned stimuli</w:t>
      </w:r>
      <w:r w:rsidRPr="00E55496">
        <w:t xml:space="preserve"> (</w:t>
      </w:r>
      <w:proofErr w:type="spellStart"/>
      <w:r w:rsidRPr="00E55496">
        <w:t>interstimulus</w:t>
      </w:r>
      <w:proofErr w:type="spellEnd"/>
      <w:r w:rsidRPr="00E55496">
        <w:t xml:space="preserve"> interval [ISI] equals 80-sec). In optogenetic experiments, mice had patch cords attached near the conditioning chamber by the experimenter, and were run two mice at a time.</w:t>
      </w:r>
    </w:p>
    <w:p w14:paraId="4F59BB9D" w14:textId="46BB9F63" w:rsidR="00E55496" w:rsidRPr="00E55496" w:rsidRDefault="00C02E98" w:rsidP="00E55496">
      <w:r>
        <w:tab/>
      </w:r>
      <w:r w:rsidR="00E55496" w:rsidRPr="00E55496">
        <w:t>Fear conditioning data are collected using FreezeFrame3 software (</w:t>
      </w:r>
      <w:proofErr w:type="spellStart"/>
      <w:r w:rsidR="00E55496" w:rsidRPr="00E55496">
        <w:t>Actimetrics</w:t>
      </w:r>
      <w:proofErr w:type="spellEnd"/>
      <w:r w:rsidR="00E55496" w:rsidRPr="00E55496">
        <w:t xml:space="preserve">,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w:t>
      </w:r>
      <w:proofErr w:type="spellStart"/>
      <w:r w:rsidR="00E55496" w:rsidRPr="00E55496">
        <w:t>vs</w:t>
      </w:r>
      <w:proofErr w:type="spellEnd"/>
      <w:r w:rsidR="00E55496" w:rsidRPr="00E55496">
        <w:t xml:space="preserve"> light on epochs), unpaired t-tests comparing across experimental groups (e.g. </w:t>
      </w:r>
      <w:proofErr w:type="spellStart"/>
      <w:r w:rsidR="00E55496" w:rsidRPr="00E55496">
        <w:t>ArchT</w:t>
      </w:r>
      <w:proofErr w:type="spellEnd"/>
      <w:r w:rsidR="00E55496" w:rsidRPr="00E55496">
        <w:t xml:space="preserve"> group vs. </w:t>
      </w:r>
      <w:proofErr w:type="spellStart"/>
      <w:r w:rsidR="00E55496" w:rsidRPr="00E55496">
        <w:t>eYFP</w:t>
      </w:r>
      <w:proofErr w:type="spellEnd"/>
      <w:r w:rsidR="00E55496" w:rsidRPr="00E55496">
        <w:t xml:space="preserve">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xml:space="preserve">: Extinction occurred in Context </w:t>
      </w:r>
      <w:proofErr w:type="gramStart"/>
      <w:r w:rsidRPr="00E55496">
        <w:t>A</w:t>
      </w:r>
      <w:proofErr w:type="gramEnd"/>
      <w:r w:rsidRPr="00E55496">
        <w:t xml:space="preserve">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19C16F5B" w:rsidR="00E55496" w:rsidRPr="00E55496" w:rsidRDefault="00E55496" w:rsidP="00E55496">
      <w:r w:rsidRPr="00E55496">
        <w:lastRenderedPageBreak/>
        <w:tab/>
      </w:r>
      <w:r w:rsidRPr="00E55496">
        <w:rPr>
          <w:i/>
        </w:rPr>
        <w:t>Reinstatement</w:t>
      </w:r>
      <w:r w:rsidRPr="00E55496">
        <w:t xml:space="preserve">: Reinstatement occurred in Context B (described above) the day following the second day of extinction. Mice were placed in Context B and given a </w:t>
      </w:r>
      <w:r w:rsidR="00EE7771">
        <w:t>1</w:t>
      </w:r>
      <w:r w:rsidRPr="00E55496">
        <w:t>.5mA, 2-second foot shock 1-second into the trial. Mice were left in the chamber for another 60-seconds before being removed. As opposed to being run four mice simultaneously as in fear conditioning and extinction, each mouse in a cage was run individually for reinstatement.</w:t>
      </w:r>
    </w:p>
    <w:p w14:paraId="14AEE221" w14:textId="7C335929" w:rsidR="00E55496" w:rsidRDefault="00E55496" w:rsidP="00E55496">
      <w:r w:rsidRPr="00E55496">
        <w:tab/>
      </w:r>
      <w:r w:rsidRPr="00E55496">
        <w:rPr>
          <w:i/>
        </w:rPr>
        <w:t>Recall</w:t>
      </w:r>
      <w:r w:rsidRPr="00E55496">
        <w:t>: Recall for behavioral and overlap experiments involved placement in a context for 5-min. In this case, as in fear conditioning and extinction, cages of four mice were run simultaneously while cages of five mice were run as three mice first, then the remaining two. In optogenetic experiments, recall involved an 8-min session consisting of 2-min epochs of alternating light off and light on. In this case, mice were run one or two at a time.</w:t>
      </w:r>
    </w:p>
    <w:p w14:paraId="62E96DD7" w14:textId="3027C432" w:rsidR="00EE7771" w:rsidRDefault="00EE7771" w:rsidP="00E55496">
      <w:r>
        <w:tab/>
        <w:t>Note: In the BLA c-</w:t>
      </w:r>
      <w:proofErr w:type="spellStart"/>
      <w:r>
        <w:t>Fos</w:t>
      </w:r>
      <w:proofErr w:type="spellEnd"/>
      <w:r>
        <w:t xml:space="preserve"> overlap experiment, mice received 1 mA intensity foot shocks rather than 1.5 mA shocks; all other parameters were the same. </w:t>
      </w:r>
    </w:p>
    <w:p w14:paraId="6D2FA816" w14:textId="77777777" w:rsidR="00ED2F91" w:rsidRPr="00E55496" w:rsidRDefault="00ED2F91" w:rsidP="00E55496"/>
    <w:p w14:paraId="1425C83C" w14:textId="2810B055" w:rsidR="00E55496" w:rsidRPr="00E55496" w:rsidRDefault="00FB41A4" w:rsidP="00FB41A4">
      <w:pPr>
        <w:pStyle w:val="Heading3"/>
      </w:pPr>
      <w:bookmarkStart w:id="124" w:name="_Toc415341985"/>
      <w:r>
        <w:t>Immunohistochemistry</w:t>
      </w:r>
      <w:bookmarkEnd w:id="124"/>
    </w:p>
    <w:p w14:paraId="087F5AC6" w14:textId="234F9DE7" w:rsidR="00E55496" w:rsidRPr="00E55496" w:rsidRDefault="00740891" w:rsidP="00E55496">
      <w:r>
        <w:tab/>
      </w:r>
      <w:r w:rsidR="00E55496" w:rsidRPr="00E55496">
        <w:t xml:space="preserve">Mice were anesthetized with 3% </w:t>
      </w:r>
      <w:proofErr w:type="spellStart"/>
      <w:r w:rsidR="00E55496" w:rsidRPr="00E55496">
        <w:t>isoflurane</w:t>
      </w:r>
      <w:proofErr w:type="spellEnd"/>
      <w:r w:rsidR="00E55496" w:rsidRPr="00E55496">
        <w:t xml:space="preserve"> and perfused </w:t>
      </w:r>
      <w:proofErr w:type="spellStart"/>
      <w:r w:rsidR="00E55496" w:rsidRPr="00E55496">
        <w:t>transcardially</w:t>
      </w:r>
      <w:proofErr w:type="spellEnd"/>
      <w:r w:rsidR="00E55496" w:rsidRPr="00E55496">
        <w:t xml:space="preserve"> with cold </w:t>
      </w:r>
      <w:r w:rsidR="000A705B">
        <w:t>(4° C) phosphate-</w:t>
      </w:r>
      <w:r w:rsidR="00E55496" w:rsidRPr="00E55496">
        <w:t xml:space="preserve">buffered saline (PBS) followed by cold 4% paraformaldehyde (PFA) in PBS. Brains were extracted and stored overnight in PFA at 4°C. Fifty </w:t>
      </w:r>
      <w:proofErr w:type="spellStart"/>
      <w:r w:rsidR="00E55496" w:rsidRPr="00E55496">
        <w:t>μm</w:t>
      </w:r>
      <w:proofErr w:type="spellEnd"/>
      <w:r w:rsidR="00E55496" w:rsidRPr="00E55496">
        <w:t xml:space="preserve"> coronal sections were collected in serial order using a </w:t>
      </w:r>
      <w:proofErr w:type="spellStart"/>
      <w:r w:rsidR="00E55496" w:rsidRPr="00E55496">
        <w:t>vibratome</w:t>
      </w:r>
      <w:proofErr w:type="spellEnd"/>
      <w:r w:rsidR="00E55496" w:rsidRPr="00E55496">
        <w:t xml:space="preserve"> and collected in cold PBS (100 </w:t>
      </w:r>
      <w:proofErr w:type="spellStart"/>
      <w:r w:rsidR="00E55496" w:rsidRPr="00E55496">
        <w:t>μm</w:t>
      </w:r>
      <w:proofErr w:type="spellEnd"/>
      <w:r w:rsidR="00E55496" w:rsidRPr="00E55496">
        <w:t xml:space="preserve"> coronal sections were collected when solely verifying injection site and implant placement). </w:t>
      </w:r>
      <w:proofErr w:type="spellStart"/>
      <w:r w:rsidR="00E55496" w:rsidRPr="00E55496">
        <w:t>Immunostaining</w:t>
      </w:r>
      <w:proofErr w:type="spellEnd"/>
      <w:r w:rsidR="00E55496" w:rsidRPr="00E55496">
        <w:t xml:space="preserve"> involved washing sections in PBS with 0.2% triton (PBST) </w:t>
      </w:r>
      <w:r w:rsidR="00E55496" w:rsidRPr="00E55496">
        <w:lastRenderedPageBreak/>
        <w:t>for 10-minutes (x3). Sections were blocked for 1 hour at room temperature in PBST and 5% normal goat serum (NGS) on a shaker. Sections were transferred to wells containing primary antibodies (1:5000 rabbit anti-c-</w:t>
      </w:r>
      <w:proofErr w:type="spellStart"/>
      <w:r w:rsidR="00E55496" w:rsidRPr="00E55496">
        <w:t>Fos</w:t>
      </w:r>
      <w:proofErr w:type="spellEnd"/>
      <w:r w:rsidR="00E55496" w:rsidRPr="00E55496">
        <w:t xml:space="preserve"> [</w:t>
      </w:r>
      <w:proofErr w:type="spellStart"/>
      <w:r w:rsidR="00E55496" w:rsidRPr="00E55496">
        <w:t>SySy</w:t>
      </w:r>
      <w:proofErr w:type="spellEnd"/>
      <w:r w:rsidR="00E55496" w:rsidRPr="00E55496">
        <w:t xml:space="preserve">]; 1:500 chicken anti-GFP [Invitrogen]) and allowed to incubate on a shaker overnight at 4°C. Sections were then washed in PBST for 10-min (x3), followed by 2-hour incubation with secondary antibody (1:200 </w:t>
      </w:r>
      <w:proofErr w:type="spellStart"/>
      <w:r w:rsidR="00E55496" w:rsidRPr="00E55496">
        <w:t>Alexa</w:t>
      </w:r>
      <w:proofErr w:type="spellEnd"/>
      <w:r w:rsidR="00E55496" w:rsidRPr="00E55496">
        <w:t xml:space="preserve"> 555 anti-rabbit [Invitrogen]; 1:200 </w:t>
      </w:r>
      <w:proofErr w:type="spellStart"/>
      <w:r w:rsidR="00E55496" w:rsidRPr="00E55496">
        <w:t>Alexa</w:t>
      </w:r>
      <w:proofErr w:type="spellEnd"/>
      <w:r w:rsidR="00E55496" w:rsidRPr="00E55496">
        <w:t xml:space="preserve"> 488 anti-chicken [Invitrogen]). Following three additional 10-min washes in PBST, sections were mounted onto micro slides (VWR International, LLC). </w:t>
      </w:r>
      <w:proofErr w:type="spellStart"/>
      <w:r w:rsidR="00E55496" w:rsidRPr="00E55496">
        <w:t>Vectashield</w:t>
      </w:r>
      <w:proofErr w:type="spellEnd"/>
      <w:r w:rsidR="00E55496" w:rsidRPr="00E55496">
        <w:t xml:space="preserve"> Hard Set Mounting Medium with DAPI (Vector Laboratories, </w:t>
      </w:r>
      <w:proofErr w:type="spellStart"/>
      <w:r w:rsidR="00E55496" w:rsidRPr="00E55496">
        <w:t>Inc</w:t>
      </w:r>
      <w:proofErr w:type="spellEnd"/>
      <w:r w:rsidR="00E55496" w:rsidRPr="00E55496">
        <w:t>) was applied, slides were cover slipped, and allowed to dry overnight.</w:t>
      </w:r>
    </w:p>
    <w:p w14:paraId="18CA2185" w14:textId="77777777" w:rsidR="00E55496" w:rsidRPr="00E55496" w:rsidRDefault="00E55496" w:rsidP="00E55496"/>
    <w:p w14:paraId="1D7498A7" w14:textId="6875F1F1" w:rsidR="00E55496" w:rsidRPr="00E55496" w:rsidRDefault="00E55496" w:rsidP="00740891">
      <w:pPr>
        <w:pStyle w:val="Heading3"/>
      </w:pPr>
      <w:bookmarkStart w:id="125" w:name="_Toc415341986"/>
      <w:r w:rsidRPr="00E55496">
        <w:t>Cell counting</w:t>
      </w:r>
      <w:bookmarkEnd w:id="125"/>
    </w:p>
    <w:p w14:paraId="1D10EE06" w14:textId="52639C88" w:rsidR="00E55496" w:rsidRPr="00E55496" w:rsidRDefault="008B6CB2" w:rsidP="00E55496">
      <w:r>
        <w:tab/>
      </w:r>
      <w:r w:rsidR="00E55496" w:rsidRPr="00E55496">
        <w:t xml:space="preserve">The number of </w:t>
      </w:r>
      <w:proofErr w:type="spellStart"/>
      <w:r w:rsidR="00E55496" w:rsidRPr="00E55496">
        <w:t>eYFP</w:t>
      </w:r>
      <w:proofErr w:type="spellEnd"/>
      <w:r w:rsidR="00E55496" w:rsidRPr="00E55496">
        <w:t>- or c-</w:t>
      </w:r>
      <w:proofErr w:type="spellStart"/>
      <w:r w:rsidR="00E55496" w:rsidRPr="00E55496">
        <w:t>Fos</w:t>
      </w:r>
      <w:proofErr w:type="spellEnd"/>
      <w:r w:rsidR="00E55496" w:rsidRPr="00E55496">
        <w:t>-</w:t>
      </w:r>
      <w:proofErr w:type="spellStart"/>
      <w:r w:rsidR="00E55496" w:rsidRPr="00E55496">
        <w:t>immunoreactive</w:t>
      </w:r>
      <w:proofErr w:type="spellEnd"/>
      <w:r w:rsidR="00E55496" w:rsidRPr="00E55496">
        <w:t xml:space="preserve"> neurons in the </w:t>
      </w:r>
      <w:r w:rsidR="0086545E">
        <w:t>DG</w:t>
      </w:r>
      <w:r w:rsidR="00E55496" w:rsidRPr="00E55496">
        <w:t xml:space="preserve"> and </w:t>
      </w:r>
      <w:r w:rsidR="0086545E">
        <w:t>BLA</w:t>
      </w:r>
      <w:r w:rsidR="00E55496" w:rsidRPr="00E55496">
        <w:t xml:space="preserve"> were counted to measure the number of active cells during defined behavioral tasks per mouse. Only animals that had accurate bilateral injections were selected for counting. Fluorescence images were acquired using a confocal microscope (</w:t>
      </w:r>
      <w:proofErr w:type="spellStart"/>
      <w:r w:rsidR="00E55496" w:rsidRPr="00E55496">
        <w:t>Zeise</w:t>
      </w:r>
      <w:proofErr w:type="spellEnd"/>
      <w:r w:rsidR="00E55496" w:rsidRPr="00E55496">
        <w:t xml:space="preserve"> LSM800, Germany) with a 20X objective. All animals were sacrificed 90 minutes post-assay or optical stimulation for </w:t>
      </w:r>
      <w:proofErr w:type="spellStart"/>
      <w:r w:rsidR="00E55496" w:rsidRPr="00E55496">
        <w:t>immunohistochemical</w:t>
      </w:r>
      <w:proofErr w:type="spellEnd"/>
      <w:r w:rsidR="00E55496" w:rsidRPr="00E55496">
        <w:t xml:space="preserve"> analyses. The number of </w:t>
      </w:r>
      <w:proofErr w:type="spellStart"/>
      <w:r w:rsidR="00E55496" w:rsidRPr="00E55496">
        <w:t>eYFP</w:t>
      </w:r>
      <w:proofErr w:type="spellEnd"/>
      <w:r w:rsidR="00E55496" w:rsidRPr="00E55496">
        <w:t>-positive and c-</w:t>
      </w:r>
      <w:proofErr w:type="spellStart"/>
      <w:r w:rsidR="00E55496" w:rsidRPr="00E55496">
        <w:t>Fos</w:t>
      </w:r>
      <w:proofErr w:type="spellEnd"/>
      <w:r w:rsidR="00E55496" w:rsidRPr="00E55496">
        <w:t xml:space="preserve">-positive cells in a set region of interest were quantified with </w:t>
      </w:r>
      <w:proofErr w:type="spellStart"/>
      <w:r w:rsidR="00E55496" w:rsidRPr="00E55496">
        <w:t>ImageJ</w:t>
      </w:r>
      <w:proofErr w:type="spellEnd"/>
      <w:r w:rsidR="00E55496" w:rsidRPr="00E55496">
        <w:t xml:space="preserve"> and averaged within each animal.</w:t>
      </w:r>
    </w:p>
    <w:p w14:paraId="2D882E3A" w14:textId="522BB3FC" w:rsidR="00E55496" w:rsidRPr="00E55496" w:rsidRDefault="008B6CB2" w:rsidP="00E55496">
      <w:r>
        <w:tab/>
      </w:r>
      <w:r w:rsidR="00E55496" w:rsidRPr="00E55496">
        <w:t xml:space="preserve">To calculate the percentage of re-activated cells we counted the number of </w:t>
      </w:r>
      <w:proofErr w:type="spellStart"/>
      <w:r w:rsidR="00E55496" w:rsidRPr="00E55496">
        <w:t>eYFP</w:t>
      </w:r>
      <w:proofErr w:type="spellEnd"/>
      <w:r w:rsidR="00E55496" w:rsidRPr="00E55496">
        <w:t>-positive, c-</w:t>
      </w:r>
      <w:proofErr w:type="spellStart"/>
      <w:r w:rsidR="00E55496" w:rsidRPr="00E55496">
        <w:t>Fos</w:t>
      </w:r>
      <w:proofErr w:type="spellEnd"/>
      <w:r w:rsidR="00E55496" w:rsidRPr="00E55496">
        <w:t xml:space="preserve">-positive cells, and both </w:t>
      </w:r>
      <w:proofErr w:type="spellStart"/>
      <w:r w:rsidR="00E55496" w:rsidRPr="00E55496">
        <w:t>eYFP</w:t>
      </w:r>
      <w:proofErr w:type="spellEnd"/>
      <w:r w:rsidR="00E55496" w:rsidRPr="00E55496">
        <w:t>- and c-</w:t>
      </w:r>
      <w:proofErr w:type="spellStart"/>
      <w:r w:rsidR="00E55496" w:rsidRPr="00E55496">
        <w:t>Fos</w:t>
      </w:r>
      <w:proofErr w:type="spellEnd"/>
      <w:r w:rsidR="00E55496" w:rsidRPr="00E55496">
        <w:t>-positive (Overlapped) cells. Re-</w:t>
      </w:r>
      <w:r w:rsidR="00E55496" w:rsidRPr="00E55496">
        <w:lastRenderedPageBreak/>
        <w:t>activation was calculated as either (Overlap/</w:t>
      </w:r>
      <w:proofErr w:type="spellStart"/>
      <w:r w:rsidR="00E55496" w:rsidRPr="00E55496">
        <w:t>eYFP</w:t>
      </w:r>
      <w:proofErr w:type="spellEnd"/>
      <w:r w:rsidR="00E55496" w:rsidRPr="00E55496">
        <w:t>*100) or (Overlap/Area). Overlap was compared across groups using unpaired t-test (two-groups) and one-way ANOVA (more than two groups).</w:t>
      </w:r>
    </w:p>
    <w:p w14:paraId="5C623CF0" w14:textId="77777777" w:rsidR="00E55496" w:rsidRPr="00E55496" w:rsidRDefault="00E55496" w:rsidP="00E55496"/>
    <w:p w14:paraId="3FC8A32C" w14:textId="0703331E" w:rsidR="00E55496" w:rsidRPr="00E55496" w:rsidRDefault="00E55496" w:rsidP="00B63EB2">
      <w:pPr>
        <w:pStyle w:val="Heading3"/>
      </w:pPr>
      <w:bookmarkStart w:id="126" w:name="_Toc415341987"/>
      <w:r w:rsidRPr="00E55496">
        <w:t>In vivo calcium imaging</w:t>
      </w:r>
      <w:bookmarkEnd w:id="126"/>
      <w:r w:rsidRPr="00E55496">
        <w:t xml:space="preserve"> </w:t>
      </w:r>
    </w:p>
    <w:p w14:paraId="0F289C9D" w14:textId="77777777" w:rsidR="00E55496" w:rsidRPr="00E55496" w:rsidRDefault="00E55496" w:rsidP="00E55496">
      <w:r w:rsidRPr="00E55496">
        <w:tab/>
        <w:t>A miniaturized microscope (</w:t>
      </w:r>
      <w:proofErr w:type="spellStart"/>
      <w:r w:rsidRPr="00E55496">
        <w:t>Inscopix</w:t>
      </w:r>
      <w:proofErr w:type="spellEnd"/>
      <w:r w:rsidRPr="00E55496">
        <w:t>) was used to collect Ca</w:t>
      </w:r>
      <w:r w:rsidRPr="00E55496">
        <w:rPr>
          <w:vertAlign w:val="superscript"/>
        </w:rPr>
        <w:t>2+</w:t>
      </w:r>
      <w:r w:rsidRPr="00E55496">
        <w:t xml:space="preserve"> imaging videos in mice undergoing the fear reinstatement schedule. Videos were captured using </w:t>
      </w:r>
      <w:proofErr w:type="spellStart"/>
      <w:r w:rsidRPr="00E55496">
        <w:t>nVista</w:t>
      </w:r>
      <w:proofErr w:type="spellEnd"/>
      <w:r w:rsidRPr="00E55496">
        <w:t xml:space="preserve"> (</w:t>
      </w:r>
      <w:proofErr w:type="spellStart"/>
      <w:r w:rsidRPr="00E55496">
        <w:t>Inscopix</w:t>
      </w:r>
      <w:proofErr w:type="spellEnd"/>
      <w:r w:rsidRPr="00E55496">
        <w:t xml:space="preserve">)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w:t>
      </w:r>
      <w:proofErr w:type="spellStart"/>
      <w:r w:rsidRPr="00E55496">
        <w:t>bandpass</w:t>
      </w:r>
      <w:proofErr w:type="spellEnd"/>
      <w:r w:rsidRPr="00E55496">
        <w:t xml:space="preserve"> filtered, and motion corrected offline using </w:t>
      </w:r>
      <w:proofErr w:type="spellStart"/>
      <w:r w:rsidRPr="00E55496">
        <w:t>Inscopix</w:t>
      </w:r>
      <w:proofErr w:type="spellEnd"/>
      <w:r w:rsidRPr="00E55496">
        <w:t xml:space="preserve">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xml:space="preserve">. PCA/ICA putative cell masks were each manually inspected to verify that cells were accurately captured with high fidelity. Cells across imaging sessions were aligned and registered to each other using the automated </w:t>
      </w:r>
      <w:proofErr w:type="spellStart"/>
      <w:r w:rsidRPr="00E55496">
        <w:t>CellReg</w:t>
      </w:r>
      <w:proofErr w:type="spellEnd"/>
      <w:r w:rsidRPr="00E55496">
        <w:t xml:space="preserve"> software in </w:t>
      </w:r>
      <w:proofErr w:type="spellStart"/>
      <w:r w:rsidRPr="00E55496">
        <w:t>Matlab</w:t>
      </w:r>
      <w:proofErr w:type="spellEnd"/>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7777777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w:t>
      </w:r>
      <w:proofErr w:type="gramStart"/>
      <w:r w:rsidRPr="00E55496">
        <w:t>fear conditioning</w:t>
      </w:r>
      <w:proofErr w:type="gramEnd"/>
      <w:r w:rsidRPr="00E55496">
        <w:t xml:space="preserve">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t>
      </w:r>
      <w:r w:rsidRPr="00E55496">
        <w:lastRenderedPageBreak/>
        <w:t>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6BF9D39E" w:rsidR="00E55496" w:rsidRPr="00E55496" w:rsidRDefault="000A2F0F" w:rsidP="000A2F0F">
      <w:pPr>
        <w:pStyle w:val="Heading3"/>
      </w:pPr>
      <w:bookmarkStart w:id="127" w:name="_Toc415341988"/>
      <w:r>
        <w:t>Data Analysis</w:t>
      </w:r>
      <w:bookmarkEnd w:id="127"/>
    </w:p>
    <w:p w14:paraId="7B489A97" w14:textId="77777777" w:rsidR="00E55496" w:rsidRPr="00E55496" w:rsidRDefault="00E55496" w:rsidP="00E55496">
      <w:r w:rsidRPr="00E55496">
        <w:t>Data were analyzed using Prism (</w:t>
      </w:r>
      <w:proofErr w:type="spellStart"/>
      <w:r w:rsidRPr="00E55496">
        <w:t>GraphPad</w:t>
      </w:r>
      <w:proofErr w:type="spellEnd"/>
      <w:r w:rsidRPr="00E55496">
        <w:t xml:space="preserve">) as well as </w:t>
      </w:r>
      <w:proofErr w:type="spellStart"/>
      <w:r w:rsidRPr="00E55496">
        <w:t>Inscopix</w:t>
      </w:r>
      <w:proofErr w:type="spellEnd"/>
      <w:r w:rsidRPr="00E55496">
        <w:t xml:space="preserve"> </w:t>
      </w:r>
      <w:proofErr w:type="spellStart"/>
      <w:r w:rsidRPr="00E55496">
        <w:t>nVista</w:t>
      </w:r>
      <w:proofErr w:type="spellEnd"/>
      <w:r w:rsidRPr="00E55496">
        <w:t xml:space="preserve"> in conjunction with custom-made Python and </w:t>
      </w:r>
      <w:proofErr w:type="spellStart"/>
      <w:r w:rsidRPr="00E55496">
        <w:t>Matlab</w:t>
      </w:r>
      <w:proofErr w:type="spellEnd"/>
      <w:r w:rsidRPr="00E55496">
        <w:t xml:space="preserve"> scripts. Data were analyzed using paired t-tests (two factors) or with one-way and repeated measures ANOVAs (more than two factors), and Mann-Whitney U tests (two-tailed, corrected for multiple comparisons using false discovery rate adjustments). Post-hoc analyses (Newman-</w:t>
      </w:r>
      <w:proofErr w:type="spellStart"/>
      <w:r w:rsidRPr="00E55496">
        <w:t>Keuls</w:t>
      </w:r>
      <w:proofErr w:type="spellEnd"/>
      <w:r w:rsidRPr="00E55496">
        <w:t>) were used to characterize treatment and interaction effects, when statistically significant (alpha set at p&lt;0.05, two-tailed).</w:t>
      </w:r>
    </w:p>
    <w:p w14:paraId="4DEBB752" w14:textId="77777777" w:rsidR="00E55496" w:rsidRPr="00E55496" w:rsidRDefault="00E55496" w:rsidP="00E55496"/>
    <w:p w14:paraId="7D9F5F87" w14:textId="56BFF971" w:rsidR="00582824" w:rsidRDefault="00582824" w:rsidP="00582824">
      <w:pPr>
        <w:pStyle w:val="Heading2"/>
      </w:pPr>
      <w:bookmarkStart w:id="128" w:name="_Toc415341989"/>
      <w:r>
        <w:t>Results</w:t>
      </w:r>
      <w:bookmarkEnd w:id="128"/>
      <w:r>
        <w:tab/>
      </w:r>
      <w:r>
        <w:tab/>
      </w:r>
    </w:p>
    <w:p w14:paraId="4426C2BD" w14:textId="4D34B429" w:rsidR="00833823" w:rsidRPr="00833823" w:rsidRDefault="00833823" w:rsidP="00833823">
      <w:pPr>
        <w:pStyle w:val="Heading3"/>
      </w:pPr>
      <w:bookmarkStart w:id="129" w:name="_Toc415341990"/>
      <w:r>
        <w:t>Behavioral Model of Fear Relapse</w:t>
      </w:r>
      <w:bookmarkEnd w:id="129"/>
    </w:p>
    <w:p w14:paraId="4CD19049" w14:textId="49CE4DC5" w:rsidR="00582824" w:rsidRDefault="00DD4C35" w:rsidP="00582824">
      <w:r>
        <w:tab/>
      </w:r>
      <w:r w:rsidR="00582824">
        <w:t>W</w:t>
      </w:r>
      <w:r w:rsidR="00582824" w:rsidRPr="00582824">
        <w:t xml:space="preserve">e first developed a behavioral </w:t>
      </w:r>
      <w:r w:rsidR="006B2779">
        <w:t xml:space="preserve">protocol for fear reinstatement, </w:t>
      </w:r>
      <w:r w:rsidR="00582824" w:rsidRPr="00582824">
        <w:t>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xml:space="preserve">. Mice underwent CFC and </w:t>
      </w:r>
      <w:r w:rsidR="006B2779">
        <w:t xml:space="preserve">two subsequently </w:t>
      </w:r>
      <w:r w:rsidR="00582824" w:rsidRPr="00582824">
        <w:t>extinction (EXT) sessions over two days, followed by an immediate shock (IS) in a novel context to reinstate the original fear memory</w:t>
      </w:r>
      <w:r w:rsidR="006B2779">
        <w:t xml:space="preserve">, and a </w:t>
      </w:r>
      <w:r w:rsidR="00244747">
        <w:t>post-reinstatement recall test (IS-Recall) the following day to measure the return of fear</w:t>
      </w:r>
      <w:r w:rsidR="00582824" w:rsidRPr="00582824">
        <w:t xml:space="preserve"> (</w:t>
      </w:r>
      <w:r w:rsidR="00582824" w:rsidRPr="0086545E">
        <w:rPr>
          <w:b/>
        </w:rPr>
        <w:t xml:space="preserve">Figure </w:t>
      </w:r>
      <w:r w:rsidR="00EA4836">
        <w:rPr>
          <w:b/>
        </w:rPr>
        <w:t>3.</w:t>
      </w:r>
      <w:r w:rsidR="00582824" w:rsidRPr="0086545E">
        <w:rPr>
          <w:b/>
        </w:rPr>
        <w:t>1a</w:t>
      </w:r>
      <w:r w:rsidR="00582824" w:rsidRPr="00582824">
        <w:t>, bottom behavioral schedule). Reinstatement led to an increase in freezing in the original conditioned context (</w:t>
      </w:r>
      <w:r w:rsidR="00582824" w:rsidRPr="00EA4836">
        <w:rPr>
          <w:b/>
        </w:rPr>
        <w:t xml:space="preserve">Figure </w:t>
      </w:r>
      <w:r w:rsidR="00EA4836">
        <w:rPr>
          <w:b/>
        </w:rPr>
        <w:t>S3.</w:t>
      </w:r>
      <w:r w:rsidR="00582824" w:rsidRPr="00EA4836">
        <w:rPr>
          <w:b/>
        </w:rPr>
        <w:t>1a-e</w:t>
      </w:r>
      <w:r w:rsidR="00582824" w:rsidRPr="00582824">
        <w:t>) and was largely context specific (</w:t>
      </w:r>
      <w:r w:rsidR="00582824" w:rsidRPr="003E05E6">
        <w:rPr>
          <w:b/>
        </w:rPr>
        <w:t xml:space="preserve">Figure </w:t>
      </w:r>
      <w:r w:rsidR="003E05E6" w:rsidRPr="003E05E6">
        <w:rPr>
          <w:b/>
        </w:rPr>
        <w:t>S3.</w:t>
      </w:r>
      <w:r w:rsidR="00582824" w:rsidRPr="003E05E6">
        <w:rPr>
          <w:b/>
        </w:rPr>
        <w:t>2a</w:t>
      </w:r>
      <w:proofErr w:type="gramStart"/>
      <w:r w:rsidR="00582824" w:rsidRPr="003E05E6">
        <w:rPr>
          <w:b/>
        </w:rPr>
        <w:t>,b</w:t>
      </w:r>
      <w:proofErr w:type="gramEnd"/>
      <w:r w:rsidR="00582824" w:rsidRPr="00582824">
        <w:t>), but was not produced when an alternative stressor was utilized (</w:t>
      </w:r>
      <w:r w:rsidR="00582824" w:rsidRPr="003E05E6">
        <w:rPr>
          <w:b/>
        </w:rPr>
        <w:t xml:space="preserve">Figure </w:t>
      </w:r>
      <w:r w:rsidR="00EB18A8">
        <w:rPr>
          <w:b/>
        </w:rPr>
        <w:t>S3.</w:t>
      </w:r>
      <w:r w:rsidR="00582824" w:rsidRPr="003E05E6">
        <w:rPr>
          <w:b/>
        </w:rPr>
        <w:t>1f-h</w:t>
      </w:r>
      <w:r w:rsidR="00582824" w:rsidRPr="00582824">
        <w:t>).</w:t>
      </w:r>
    </w:p>
    <w:p w14:paraId="39BB0D2D" w14:textId="77777777" w:rsidR="00E04C2E" w:rsidRDefault="00E04C2E" w:rsidP="00582824"/>
    <w:p w14:paraId="4845ED6E" w14:textId="486BB39E" w:rsidR="00915838" w:rsidRDefault="00915838" w:rsidP="00915838">
      <w:pPr>
        <w:pStyle w:val="Heading3"/>
      </w:pPr>
      <w:bookmarkStart w:id="130" w:name="_Toc415341991"/>
      <w:r>
        <w:t xml:space="preserve">Reactivation of DG and BLA Ensembles </w:t>
      </w:r>
      <w:r w:rsidR="00F95172">
        <w:t>d</w:t>
      </w:r>
      <w:r>
        <w:t>uring Fear Relapse</w:t>
      </w:r>
      <w:bookmarkEnd w:id="130"/>
    </w:p>
    <w:p w14:paraId="1E990DA0" w14:textId="3BAA3991" w:rsidR="00582824" w:rsidRPr="00582824" w:rsidRDefault="00582824" w:rsidP="00582824">
      <w:r w:rsidRPr="00582824">
        <w:tab/>
        <w:t xml:space="preserve">Next, we determined if the cells active during fear conditioning were preferentially re-activated </w:t>
      </w:r>
      <w:r w:rsidR="00244747">
        <w:t>after mice underwent extinction and subsequent reinstatement</w:t>
      </w:r>
      <w:r w:rsidRPr="00582824">
        <w:t xml:space="preserve">. </w:t>
      </w:r>
      <w:r w:rsidR="00244747">
        <w:t>To do this, w</w:t>
      </w:r>
      <w:r w:rsidRPr="00582824">
        <w:t>e tagged cells active during fear conditioning by expressing an activity-dependent viral cocktail of AAV9-c-Fos-tTA and AAV9-TRE-eYFP in the DG and BLA of adult male mice (</w:t>
      </w:r>
      <w:r w:rsidRPr="003E05E6">
        <w:rPr>
          <w:b/>
        </w:rPr>
        <w:t xml:space="preserve">Figure </w:t>
      </w:r>
      <w:r w:rsidR="003E05E6" w:rsidRPr="003E05E6">
        <w:rPr>
          <w:b/>
        </w:rPr>
        <w:t>3.</w:t>
      </w:r>
      <w:r w:rsidRPr="003E05E6">
        <w:rPr>
          <w:b/>
        </w:rPr>
        <w:t>1b,c</w:t>
      </w:r>
      <w:r w:rsidRPr="00582824">
        <w:t xml:space="preserve">). </w:t>
      </w:r>
      <w:r w:rsidR="00244747">
        <w:t>This virus enable</w:t>
      </w:r>
      <w:r w:rsidR="00A418D6">
        <w:t>d</w:t>
      </w:r>
      <w:r w:rsidR="00244747">
        <w:t xml:space="preserve"> expression of </w:t>
      </w:r>
      <w:proofErr w:type="spellStart"/>
      <w:r w:rsidR="00244747">
        <w:t>eYFP</w:t>
      </w:r>
      <w:proofErr w:type="spellEnd"/>
      <w:r w:rsidR="00244747">
        <w:t xml:space="preserve"> in cells sufficiently active to express the immediate early gene c-</w:t>
      </w:r>
      <w:proofErr w:type="spellStart"/>
      <w:r w:rsidR="00244747">
        <w:t>Fos</w:t>
      </w:r>
      <w:proofErr w:type="spellEnd"/>
      <w:r w:rsidR="00244747">
        <w:t xml:space="preserve">, which is under the repressive control of the antibiotic doxycycline (DOX). </w:t>
      </w:r>
      <w:r w:rsidRPr="00582824">
        <w:t>We then measured c-</w:t>
      </w:r>
      <w:proofErr w:type="spellStart"/>
      <w:r w:rsidRPr="00582824">
        <w:t>Fos</w:t>
      </w:r>
      <w:proofErr w:type="spellEnd"/>
      <w:r w:rsidRPr="00582824">
        <w:t xml:space="preserve"> </w:t>
      </w:r>
      <w:proofErr w:type="spellStart"/>
      <w:r w:rsidRPr="00582824">
        <w:t>immunoreactivity</w:t>
      </w:r>
      <w:proofErr w:type="spellEnd"/>
      <w:r w:rsidRPr="00582824">
        <w:t xml:space="preserve"> and calculated overlap between the set of cells active during CFC (</w:t>
      </w:r>
      <w:proofErr w:type="spellStart"/>
      <w:r w:rsidRPr="00582824">
        <w:t>eYFP</w:t>
      </w:r>
      <w:proofErr w:type="spellEnd"/>
      <w:r w:rsidRPr="00E04C2E">
        <w:rPr>
          <w:vertAlign w:val="superscript"/>
        </w:rPr>
        <w:t>+</w:t>
      </w:r>
      <w:r w:rsidRPr="00582824">
        <w:t xml:space="preserve"> cells) and </w:t>
      </w:r>
      <w:r w:rsidR="00244747">
        <w:t>during different stages of the behavioral schedule</w:t>
      </w:r>
      <w:r w:rsidRPr="00582824">
        <w:t xml:space="preserve"> (c-</w:t>
      </w:r>
      <w:proofErr w:type="spellStart"/>
      <w:r w:rsidRPr="00582824">
        <w:t>Fos</w:t>
      </w:r>
      <w:proofErr w:type="spellEnd"/>
      <w:r w:rsidRPr="00582824">
        <w:rPr>
          <w:vertAlign w:val="superscript"/>
        </w:rPr>
        <w:t>+</w:t>
      </w:r>
      <w:r w:rsidRPr="00582824">
        <w:t xml:space="preserve"> cells) (</w:t>
      </w:r>
      <w:r w:rsidRPr="003E05E6">
        <w:rPr>
          <w:b/>
        </w:rPr>
        <w:t xml:space="preserve">Figure </w:t>
      </w:r>
      <w:r w:rsidR="003E05E6">
        <w:rPr>
          <w:b/>
        </w:rPr>
        <w:t>3.</w:t>
      </w:r>
      <w:r w:rsidRPr="003E05E6">
        <w:rPr>
          <w:b/>
        </w:rPr>
        <w:t>1d,e</w:t>
      </w:r>
      <w:r w:rsidRPr="00582824">
        <w:t>).</w:t>
      </w:r>
    </w:p>
    <w:p w14:paraId="73132A47" w14:textId="19F624CF" w:rsidR="00244747" w:rsidRPr="00244747" w:rsidRDefault="00582824" w:rsidP="00582824">
      <w:r w:rsidRPr="00582824">
        <w:tab/>
      </w:r>
      <w:r w:rsidR="00244747">
        <w:t xml:space="preserve">Previous reports have shown that the number of BLA cells active during both fear conditioning and fear memory recall correlates with freezing levels </w:t>
      </w:r>
      <w:r w:rsidR="00244747">
        <w:fldChar w:fldCharType="begin" w:fldLock="1"/>
      </w:r>
      <w:r w:rsidR="007E530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244747">
        <w:fldChar w:fldCharType="separate"/>
      </w:r>
      <w:r w:rsidR="00244747" w:rsidRPr="00244747">
        <w:rPr>
          <w:noProof/>
        </w:rPr>
        <w:t>(Reijmers et al., 2007)</w:t>
      </w:r>
      <w:r w:rsidR="00244747">
        <w:fldChar w:fldCharType="end"/>
      </w:r>
      <w:r w:rsidR="00244747">
        <w:t xml:space="preserve">. Thus, we reasoned that if reinstatement re-engages the fear ensemble, the set of cells active during fear conditioning would be active again following reinstatement, and freezing during recall would correlate with cell overlap. We found that, as expected, cells active during CFC were highly re-active during Recall the following day, and this overlap significantly decreased after EXT. Interestingly, compared to EXT-Recall, mice exhibited more overlap in the BLA after reinstatement during a post-reinstatement recall session (IS-Recall; </w:t>
      </w:r>
      <w:r w:rsidR="00244747">
        <w:rPr>
          <w:b/>
        </w:rPr>
        <w:t>Figure 3.1f</w:t>
      </w:r>
      <w:r w:rsidR="00244747">
        <w:t xml:space="preserve">). Furthermore, we found that freezing behavior during Recall sessions highly correlated with BLA fear ensemble re-activation across the FC-Recall, </w:t>
      </w:r>
      <w:r w:rsidR="00244747">
        <w:lastRenderedPageBreak/>
        <w:t>EXT-Recall, and IS-Recall groups, indicating that BLA fear ensemble activity is predictive of freezing (</w:t>
      </w:r>
      <w:r w:rsidR="00244747">
        <w:rPr>
          <w:b/>
        </w:rPr>
        <w:t>Figure 3.1g</w:t>
      </w:r>
      <w:r w:rsidR="00244747">
        <w:t xml:space="preserve">). </w:t>
      </w:r>
    </w:p>
    <w:p w14:paraId="5B08273C" w14:textId="059A2852" w:rsidR="00F95172" w:rsidRDefault="00244747" w:rsidP="00582824">
      <w:r>
        <w:tab/>
      </w:r>
      <w:r w:rsidR="00072274">
        <w:t>In the DG, w</w:t>
      </w:r>
      <w:r w:rsidR="00582824" w:rsidRPr="00582824">
        <w:t>e</w:t>
      </w:r>
      <w:r w:rsidR="00072274">
        <w:t xml:space="preserve"> similarly</w:t>
      </w:r>
      <w:r w:rsidR="00582824" w:rsidRPr="00582824">
        <w:t xml:space="preserve"> observed significant overlap between the set of cells active during CFC and cells active during fear memory recall in the DG</w:t>
      </w:r>
      <w:r w:rsidR="008861FB">
        <w:t xml:space="preserve"> </w:t>
      </w:r>
      <w:r w:rsidR="008861FB">
        <w:fldChar w:fldCharType="begin" w:fldLock="1"/>
      </w:r>
      <w:r w:rsidR="00CA73E0">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00582824" w:rsidRPr="0077226D">
        <w:rPr>
          <w:b/>
        </w:rPr>
        <w:t xml:space="preserve">Figure </w:t>
      </w:r>
      <w:r w:rsidR="0077226D" w:rsidRPr="0077226D">
        <w:rPr>
          <w:b/>
        </w:rPr>
        <w:t>3.</w:t>
      </w:r>
      <w:r w:rsidR="00582824" w:rsidRPr="0077226D">
        <w:rPr>
          <w:b/>
        </w:rPr>
        <w:t>1</w:t>
      </w:r>
      <w:r w:rsidR="00072274">
        <w:rPr>
          <w:b/>
        </w:rPr>
        <w:t>h</w:t>
      </w:r>
      <w:r w:rsidR="00582824" w:rsidRPr="00582824">
        <w:t>).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00582824" w:rsidRPr="00582824">
        <w:t xml:space="preserve">,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w:t>
      </w:r>
      <w:r w:rsidR="00072274">
        <w:t>fear conditioning</w:t>
      </w:r>
      <w:r w:rsidR="00582824" w:rsidRPr="00582824">
        <w:t xml:space="preserve"> (</w:t>
      </w:r>
      <w:r w:rsidR="00582824" w:rsidRPr="00A54DF6">
        <w:rPr>
          <w:b/>
        </w:rPr>
        <w:t xml:space="preserve">Figure </w:t>
      </w:r>
      <w:r w:rsidR="00A54DF6">
        <w:rPr>
          <w:b/>
        </w:rPr>
        <w:t>3.</w:t>
      </w:r>
      <w:r w:rsidR="00582824" w:rsidRPr="00A54DF6">
        <w:rPr>
          <w:b/>
        </w:rPr>
        <w:t>1</w:t>
      </w:r>
      <w:r w:rsidR="00072274">
        <w:rPr>
          <w:b/>
        </w:rPr>
        <w:t>h</w:t>
      </w:r>
      <w:r w:rsidR="00582824" w:rsidRPr="00582824">
        <w:t xml:space="preserve">). Additionally, </w:t>
      </w:r>
      <w:r w:rsidR="00072274">
        <w:t xml:space="preserve">as with BLA overlaps, </w:t>
      </w:r>
      <w:r w:rsidR="00582824" w:rsidRPr="00582824">
        <w:t xml:space="preserve">freezing behavior correlated with overlaps </w:t>
      </w:r>
      <w:r w:rsidR="00072274">
        <w:t>in the DG across all groups (</w:t>
      </w:r>
      <w:r w:rsidR="00072274">
        <w:rPr>
          <w:b/>
        </w:rPr>
        <w:t>Figure 3.1i</w:t>
      </w:r>
      <w:r w:rsidR="00072274">
        <w:t xml:space="preserve">) indicating that DG fear ensemble re-activation is also predictive of freezing. </w:t>
      </w:r>
    </w:p>
    <w:p w14:paraId="3D1A33BF" w14:textId="77777777" w:rsidR="00673F89" w:rsidRDefault="00673F89" w:rsidP="00582824"/>
    <w:p w14:paraId="62D60FAC" w14:textId="73A84501" w:rsidR="00F95172" w:rsidRPr="00582824" w:rsidRDefault="00BC53C2" w:rsidP="002E1076">
      <w:pPr>
        <w:pStyle w:val="Heading3"/>
      </w:pPr>
      <w:bookmarkStart w:id="131" w:name="_Toc415341992"/>
      <w:r>
        <w:t xml:space="preserve">Relapse-Associated </w:t>
      </w:r>
      <w:r w:rsidR="00F95172">
        <w:t xml:space="preserve">Longitudinal Population Dynamics </w:t>
      </w:r>
      <w:r w:rsidR="002E1076">
        <w:t>with Calcium Imaging</w:t>
      </w:r>
      <w:bookmarkEnd w:id="131"/>
      <w:r w:rsidR="002E1076">
        <w:t xml:space="preserve"> </w:t>
      </w:r>
    </w:p>
    <w:p w14:paraId="415AE7F9" w14:textId="05E0E6FF" w:rsidR="00582824" w:rsidRDefault="00582824" w:rsidP="00582824">
      <w:pPr>
        <w:rPr>
          <w:noProof/>
        </w:rPr>
      </w:pPr>
      <w:r w:rsidRPr="00582824">
        <w:tab/>
        <w:t>Whereas our c-</w:t>
      </w:r>
      <w:proofErr w:type="spellStart"/>
      <w:r w:rsidRPr="00582824">
        <w:t>Fos</w:t>
      </w:r>
      <w:proofErr w:type="spellEnd"/>
      <w:r w:rsidRPr="00582824">
        <w:t xml:space="preserve">-based labeling system allowed comparisons between </w:t>
      </w:r>
      <w:proofErr w:type="gramStart"/>
      <w:r w:rsidRPr="00582824">
        <w:t>activity</w:t>
      </w:r>
      <w:proofErr w:type="gramEnd"/>
      <w:r w:rsidRPr="00582824">
        <w:t xml:space="preserve"> of cells across two discrete </w:t>
      </w:r>
      <w:proofErr w:type="spellStart"/>
      <w:r w:rsidRPr="00582824">
        <w:t>timepoints</w:t>
      </w:r>
      <w:proofErr w:type="spellEnd"/>
      <w:r w:rsidR="007E530C">
        <w:t xml:space="preserve"> with high spatial resolution</w:t>
      </w:r>
      <w:r w:rsidRPr="00582824">
        <w:t xml:space="preserve">, </w:t>
      </w:r>
      <w:r w:rsidR="007E530C">
        <w:t xml:space="preserve">it was incapable of measuring activity at finer timescales. To overcome this weakness, </w:t>
      </w:r>
      <w:r w:rsidRPr="00582824">
        <w:t xml:space="preserve">we next utilized an </w:t>
      </w:r>
      <w:r w:rsidRPr="00582824">
        <w:rPr>
          <w:i/>
        </w:rPr>
        <w:t>in 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673F89">
        <w:rPr>
          <w:b/>
        </w:rPr>
        <w:t xml:space="preserve">Figure </w:t>
      </w:r>
      <w:r w:rsidR="00673F89" w:rsidRPr="00673F89">
        <w:rPr>
          <w:b/>
        </w:rPr>
        <w:t>3.</w:t>
      </w:r>
      <w:r w:rsidRPr="00673F89">
        <w:rPr>
          <w:b/>
        </w:rPr>
        <w:t>2a-d</w:t>
      </w:r>
      <w:r w:rsidRPr="00582824">
        <w:t>). We tracked these cells longitudinally over the course of the reinstatement schedule</w:t>
      </w:r>
      <w:r w:rsidR="007E530C">
        <w:t xml:space="preserve"> in order to determine whether shared population dynamics are associated with </w:t>
      </w:r>
      <w:r w:rsidR="007E530C">
        <w:lastRenderedPageBreak/>
        <w:t>both fear conditioning and reinstatement</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673F89">
        <w:rPr>
          <w:b/>
        </w:rPr>
        <w:t xml:space="preserve">Figure </w:t>
      </w:r>
      <w:r w:rsidR="00673F89" w:rsidRPr="00673F89">
        <w:rPr>
          <w:b/>
        </w:rPr>
        <w:t>3.</w:t>
      </w:r>
      <w:r w:rsidRPr="00673F89">
        <w:rPr>
          <w:b/>
        </w:rPr>
        <w:t>2e</w:t>
      </w:r>
      <w:r w:rsidRPr="00582824">
        <w:t xml:space="preserve">; see also </w:t>
      </w:r>
      <w:r w:rsidRPr="00673F89">
        <w:rPr>
          <w:b/>
        </w:rPr>
        <w:t xml:space="preserve">Figure </w:t>
      </w:r>
      <w:r w:rsidR="00673F89" w:rsidRPr="00673F89">
        <w:rPr>
          <w:b/>
        </w:rPr>
        <w:t>S3.</w:t>
      </w:r>
      <w:r w:rsidRPr="00673F89">
        <w:rPr>
          <w:b/>
        </w:rPr>
        <w:t>3</w:t>
      </w:r>
      <w:r w:rsidRPr="00582824">
        <w:t>). To define initial population states, we constructed Ca</w:t>
      </w:r>
      <w:r w:rsidRPr="00582824">
        <w:rPr>
          <w:vertAlign w:val="superscript"/>
        </w:rPr>
        <w:t>2+</w:t>
      </w:r>
      <w:r w:rsidRPr="00582824">
        <w:t xml:space="preserve"> transient rate population vectors (PV) from the CFC session for each mouse (</w:t>
      </w:r>
      <w:r w:rsidRPr="00673F89">
        <w:rPr>
          <w:b/>
        </w:rPr>
        <w:t xml:space="preserve">Figure </w:t>
      </w:r>
      <w:r w:rsidR="00673F89" w:rsidRPr="00673F89">
        <w:rPr>
          <w:b/>
        </w:rPr>
        <w:t>3.</w:t>
      </w:r>
      <w:r w:rsidRPr="00673F89">
        <w:rPr>
          <w:b/>
        </w:rPr>
        <w:t>2f</w:t>
      </w:r>
      <w:r w:rsidRPr="00582824">
        <w:t>).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25778A">
        <w:rPr>
          <w:b/>
        </w:rPr>
        <w:t xml:space="preserve">Figure </w:t>
      </w:r>
      <w:r w:rsidR="0025778A" w:rsidRPr="0025778A">
        <w:rPr>
          <w:b/>
        </w:rPr>
        <w:t>3.</w:t>
      </w:r>
      <w:r w:rsidRPr="0025778A">
        <w:rPr>
          <w:b/>
        </w:rPr>
        <w:t>2g,h</w:t>
      </w:r>
      <w:r w:rsidRPr="00582824">
        <w:t>).</w:t>
      </w:r>
      <w:r w:rsidR="007E530C">
        <w:t xml:space="preserve"> However, during IS-Recall, both CA1 and BLA </w:t>
      </w:r>
      <w:r w:rsidRPr="00582824">
        <w:t>population</w:t>
      </w:r>
      <w:r w:rsidR="007E530C">
        <w:t>s</w:t>
      </w:r>
      <w:r w:rsidRPr="00582824">
        <w:t xml:space="preserve"> rebounded towards the CFC network state after the reinstatement shock. These effects were absent during exposure to a neutral context, demonstrating that the conditioned context drove these dynamics (</w:t>
      </w:r>
      <w:r w:rsidRPr="0025778A">
        <w:rPr>
          <w:b/>
        </w:rPr>
        <w:t xml:space="preserve">Figure </w:t>
      </w:r>
      <w:r w:rsidR="0025778A" w:rsidRPr="0025778A">
        <w:rPr>
          <w:b/>
        </w:rPr>
        <w:t>S3.</w:t>
      </w:r>
      <w:r w:rsidRPr="0025778A">
        <w:rPr>
          <w:b/>
        </w:rPr>
        <w:t>4</w:t>
      </w:r>
      <w:r w:rsidRPr="00582824">
        <w:t xml:space="preserve">). </w:t>
      </w:r>
      <w:r w:rsidR="007E530C">
        <w:t xml:space="preserve">Overall, these data indicate that context-specific reinstated fear is associated with the emergence of network states in the hippocampus and amygdala that resemble network states during fear conditioning, suggesting that a relapsed far memory may be represented by a similar trace as the original fear memory. </w:t>
      </w:r>
    </w:p>
    <w:p w14:paraId="4C063BA0" w14:textId="77777777" w:rsidR="00CC6A6E" w:rsidRDefault="00CC6A6E" w:rsidP="00582824"/>
    <w:p w14:paraId="262A5027" w14:textId="358BF234" w:rsidR="00CC6A6E" w:rsidRPr="00582824" w:rsidRDefault="00CC6A6E" w:rsidP="00F75698">
      <w:pPr>
        <w:pStyle w:val="Heading3"/>
      </w:pPr>
      <w:bookmarkStart w:id="132" w:name="_Toc415341993"/>
      <w:r>
        <w:t>Optogenetic Manipulation of Ensembles Controlling Fear Reinstatement and Relapse</w:t>
      </w:r>
      <w:bookmarkEnd w:id="132"/>
    </w:p>
    <w:p w14:paraId="5782112D" w14:textId="7F4429E6" w:rsidR="00582824" w:rsidRPr="00582824" w:rsidRDefault="00582824" w:rsidP="00582824">
      <w:r w:rsidRPr="00582824">
        <w:tab/>
        <w:t xml:space="preserve">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w:t>
      </w:r>
      <w:proofErr w:type="spellStart"/>
      <w:r w:rsidRPr="00582824">
        <w:lastRenderedPageBreak/>
        <w:t>archaerhodopsin</w:t>
      </w:r>
      <w:proofErr w:type="spellEnd"/>
      <w:r w:rsidRPr="00582824">
        <w:t xml:space="preserve"> (</w:t>
      </w:r>
      <w:proofErr w:type="spellStart"/>
      <w:r w:rsidRPr="00582824">
        <w:t>ArchT</w:t>
      </w:r>
      <w:proofErr w:type="spellEnd"/>
      <w:r w:rsidRPr="00582824">
        <w:t>) in cells active during CFC, and subsequently implanted optic fibers above the injection sites (</w:t>
      </w:r>
      <w:r w:rsidRPr="0068373A">
        <w:rPr>
          <w:b/>
        </w:rPr>
        <w:t xml:space="preserve">Figure </w:t>
      </w:r>
      <w:r w:rsidR="0068373A">
        <w:rPr>
          <w:b/>
        </w:rPr>
        <w:t>3.</w:t>
      </w:r>
      <w:r w:rsidRPr="0068373A">
        <w:rPr>
          <w:b/>
        </w:rPr>
        <w:t>3a,b</w:t>
      </w:r>
      <w:r w:rsidRPr="00582824">
        <w:t>). Mice then underwent two EXT sessions, the reinstating shock, and recall the following day (</w:t>
      </w:r>
      <w:r w:rsidRPr="0068373A">
        <w:rPr>
          <w:b/>
        </w:rPr>
        <w:t xml:space="preserve">Figure </w:t>
      </w:r>
      <w:r w:rsidR="0068373A" w:rsidRPr="0068373A">
        <w:rPr>
          <w:b/>
        </w:rPr>
        <w:t>3.</w:t>
      </w:r>
      <w:r w:rsidRPr="0068373A">
        <w:rPr>
          <w:b/>
        </w:rPr>
        <w:t>3c</w:t>
      </w:r>
      <w:r w:rsidRPr="00582824">
        <w:t>). Mice in both the DG and BLA experimental groups showed significant suppression of freezing during optical inhibition. This manipulation was reversible, as freezing increased again in the following light-off epoch (</w:t>
      </w:r>
      <w:r w:rsidRPr="0068373A">
        <w:rPr>
          <w:b/>
        </w:rPr>
        <w:t xml:space="preserve">Figure </w:t>
      </w:r>
      <w:r w:rsidR="0068373A" w:rsidRPr="0068373A">
        <w:rPr>
          <w:b/>
        </w:rPr>
        <w:t>3.</w:t>
      </w:r>
      <w:r w:rsidRPr="0068373A">
        <w:rPr>
          <w:b/>
        </w:rPr>
        <w:t>3d,e</w:t>
      </w:r>
      <w:r w:rsidRPr="00582824">
        <w:t xml:space="preserve">). </w:t>
      </w:r>
      <w:proofErr w:type="spellStart"/>
      <w:proofErr w:type="gramStart"/>
      <w:r w:rsidRPr="00582824">
        <w:t>eYFP</w:t>
      </w:r>
      <w:proofErr w:type="spellEnd"/>
      <w:proofErr w:type="gramEnd"/>
      <w:r w:rsidRPr="00582824">
        <w:t xml:space="preserve"> controls did not show this decrease in freezing during optical inhibition, confirming that the behavioral effect was dependent on expression of </w:t>
      </w:r>
      <w:proofErr w:type="spellStart"/>
      <w:r w:rsidRPr="00582824">
        <w:t>ArchT</w:t>
      </w:r>
      <w:proofErr w:type="spellEnd"/>
      <w:r w:rsidRPr="00582824">
        <w:t xml:space="preserve"> (</w:t>
      </w:r>
      <w:r w:rsidRPr="0068373A">
        <w:rPr>
          <w:b/>
        </w:rPr>
        <w:t xml:space="preserve">Figure </w:t>
      </w:r>
      <w:r w:rsidR="0068373A" w:rsidRPr="0068373A">
        <w:rPr>
          <w:b/>
        </w:rPr>
        <w:t>3.</w:t>
      </w:r>
      <w:r w:rsidRPr="0068373A">
        <w:rPr>
          <w:b/>
        </w:rPr>
        <w:t>3f,g</w:t>
      </w:r>
      <w:r w:rsidRPr="00582824">
        <w:t>).</w:t>
      </w:r>
    </w:p>
    <w:p w14:paraId="33D9BD65" w14:textId="2B2458AA" w:rsidR="00582824" w:rsidRPr="00582824" w:rsidRDefault="000B6BA2" w:rsidP="00582824">
      <w:r>
        <w:tab/>
      </w:r>
      <w:r w:rsidR="00582824" w:rsidRPr="00582824">
        <w:t>Since the BLA</w:t>
      </w:r>
      <w:r w:rsidR="007E530C">
        <w:t xml:space="preserve"> is widely acknowledged as a necessary hub for fear learning </w:t>
      </w:r>
      <w:r w:rsidR="007E530C">
        <w:fldChar w:fldCharType="begin" w:fldLock="1"/>
      </w:r>
      <w:r w:rsidR="008E03B3">
        <w:instrText>ADDIN CSL_CITATION {"citationItems":[{"id":"ITEM-1","itemData":{"DOI":"10.1016/J.NEURON.2017.03.022","ISSN":"0896-6273","abstract":"The neuronal circuits of the basolateral amygdala (BLA) are crucial for acquisition, consolidation, retrieval, and extinction of associative emotional memories. Synaptic plasticity in BLA neurons is essential for associative emotional learning and is a candidate mechanism through which subsets of BLA neurons (commonly termed “engram”) are recruited during learning and reactivated during memory retrieval. In parallel, synchronous oscillations in the theta and gamma bands between the BLA and interconnected structures have been shown to occur during consolidation and retrieval of emotional memories. Understanding how these cellular and network phenomena interact is vital to decipher the roles of emotional memory formation and storage in the healthy and pathological brain. Here, we review data on synaptic plasticity, engrams, and network oscillations in the rodent BLA. We explore mechanisms through which synaptic plasticity, engrams, and long-range synchrony might be interconnected.","author":[{"dropping-particle":"","family":"Bocchio","given":"Marco","non-dropping-particle":"","parse-names":false,"suffix":""},{"dropping-particle":"","family":"Nabavi","given":"Sadegh","non-dropping-particle":"","parse-names":false,"suffix":""},{"dropping-particle":"","family":"Capogna","given":"Marco","non-dropping-particle":"","parse-names":false,"suffix":""}],"container-title":"Neuron","id":"ITEM-1","issue":"4","issued":{"date-parts":[["2017","5","17"]]},"page":"731-743","publisher":"Cell Press","title":"Synaptic Plasticity, Engrams, and Network Oscillations in Amygdala Circuits for Storage and Retrieval of Emotional Memories","type":"article-journal","volume":"94"},"uris":["http://www.mendeley.com/documents/?uuid=00a92218-4bc9-30f3-b084-c61cd3fe148b"]}],"mendeley":{"formattedCitation":"(Bocchio et al., 2017)","plainTextFormattedCitation":"(Bocchio et al., 2017)","previouslyFormattedCitation":"(Bocchio et al., 2017)"},"properties":{"noteIndex":0},"schema":"https://github.com/citation-style-language/schema/raw/master/csl-citation.json"}</w:instrText>
      </w:r>
      <w:r w:rsidR="007E530C">
        <w:fldChar w:fldCharType="separate"/>
      </w:r>
      <w:r w:rsidR="007E530C" w:rsidRPr="007E530C">
        <w:rPr>
          <w:noProof/>
        </w:rPr>
        <w:t>(Bocchio et al., 2017)</w:t>
      </w:r>
      <w:r w:rsidR="007E530C">
        <w:fldChar w:fldCharType="end"/>
      </w:r>
      <w:r w:rsidR="007E530C">
        <w:t>, we next probed whether activity of the</w:t>
      </w:r>
      <w:r w:rsidR="00582824" w:rsidRPr="00582824">
        <w:t xml:space="preserve"> BLA fear ensemble during the reinstating shock is necessary or sufficient for fear reinstatement. To test necessity, we adopted a similar approach as above in order to express </w:t>
      </w:r>
      <w:proofErr w:type="spellStart"/>
      <w:r w:rsidR="00582824" w:rsidRPr="00582824">
        <w:t>ArchT</w:t>
      </w:r>
      <w:proofErr w:type="spellEnd"/>
      <w:r w:rsidR="00582824" w:rsidRPr="00582824">
        <w:t xml:space="preserve"> selectively within the BLA fear ensemble, and then implanted optic fibers bilaterally above BLA (</w:t>
      </w:r>
      <w:r w:rsidR="00582824" w:rsidRPr="008E17A8">
        <w:rPr>
          <w:b/>
        </w:rPr>
        <w:t xml:space="preserve">Figure </w:t>
      </w:r>
      <w:r w:rsidR="008E17A8" w:rsidRPr="008E17A8">
        <w:rPr>
          <w:b/>
        </w:rPr>
        <w:t>S3.</w:t>
      </w:r>
      <w:r w:rsidR="00582824" w:rsidRPr="008E17A8">
        <w:rPr>
          <w:b/>
        </w:rPr>
        <w:t>5a</w:t>
      </w:r>
      <w:proofErr w:type="gramStart"/>
      <w:r w:rsidR="00582824" w:rsidRPr="008E17A8">
        <w:rPr>
          <w:b/>
        </w:rPr>
        <w:t>,b</w:t>
      </w:r>
      <w:proofErr w:type="gramEnd"/>
      <w:r w:rsidR="00582824" w:rsidRPr="00582824">
        <w:t>). Mice underwent FC and EXT, had the BLA fear ensemble inhibited during the reinstating shock, and were returned to the original conditioned context to assess whether reinstatement could be prevented (</w:t>
      </w:r>
      <w:r w:rsidR="00582824" w:rsidRPr="009B7A26">
        <w:rPr>
          <w:b/>
        </w:rPr>
        <w:t xml:space="preserve">Figure </w:t>
      </w:r>
      <w:r w:rsidR="009B7A26" w:rsidRPr="009B7A26">
        <w:rPr>
          <w:b/>
        </w:rPr>
        <w:t>S3.</w:t>
      </w:r>
      <w:r w:rsidR="00582824" w:rsidRPr="009B7A26">
        <w:rPr>
          <w:b/>
        </w:rPr>
        <w:t>5c</w:t>
      </w:r>
      <w:r w:rsidR="00582824" w:rsidRPr="00582824">
        <w:t xml:space="preserve">). Surprisingly, mice that had the BLA fear ensemble inhibited did not freeze any less during </w:t>
      </w:r>
      <w:r w:rsidR="007E530C">
        <w:t>post-reinstatement r</w:t>
      </w:r>
      <w:r w:rsidR="00582824" w:rsidRPr="00582824">
        <w:t xml:space="preserve">ecall than </w:t>
      </w:r>
      <w:proofErr w:type="spellStart"/>
      <w:r w:rsidR="00582824" w:rsidRPr="00582824">
        <w:t>eYFP</w:t>
      </w:r>
      <w:proofErr w:type="spellEnd"/>
      <w:r w:rsidR="00582824" w:rsidRPr="00582824">
        <w:t xml:space="preserve"> controls (</w:t>
      </w:r>
      <w:r w:rsidR="00582824" w:rsidRPr="009B7A26">
        <w:rPr>
          <w:b/>
        </w:rPr>
        <w:t xml:space="preserve">Figure </w:t>
      </w:r>
      <w:r w:rsidR="009B7A26" w:rsidRPr="009B7A26">
        <w:rPr>
          <w:b/>
        </w:rPr>
        <w:t>S3.</w:t>
      </w:r>
      <w:r w:rsidR="00582824" w:rsidRPr="009B7A26">
        <w:rPr>
          <w:b/>
        </w:rPr>
        <w:t>5d</w:t>
      </w:r>
      <w:r w:rsidR="00582824" w:rsidRPr="00582824">
        <w:t xml:space="preserve">). To test sufficiency, we selectively expressed </w:t>
      </w:r>
      <w:r w:rsidR="007E530C">
        <w:t>ChR2</w:t>
      </w:r>
      <w:r w:rsidR="00582824" w:rsidRPr="00582824">
        <w:t xml:space="preserve">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w:t>
      </w:r>
      <w:r w:rsidR="00582824" w:rsidRPr="00582824">
        <w:lastRenderedPageBreak/>
        <w:t>(</w:t>
      </w:r>
      <w:r w:rsidR="00582824" w:rsidRPr="001B3DEE">
        <w:rPr>
          <w:b/>
        </w:rPr>
        <w:t xml:space="preserve">Figure </w:t>
      </w:r>
      <w:r w:rsidR="001B3DEE" w:rsidRPr="001B3DEE">
        <w:rPr>
          <w:b/>
        </w:rPr>
        <w:t>S3.</w:t>
      </w:r>
      <w:r w:rsidR="00582824" w:rsidRPr="001B3DEE">
        <w:rPr>
          <w:b/>
        </w:rPr>
        <w:t>6a</w:t>
      </w:r>
      <w:r w:rsidR="00582824" w:rsidRPr="00582824">
        <w:t xml:space="preserve">). Mice that had the BLA fear ensemble stimulated did not freeze any more than </w:t>
      </w:r>
      <w:proofErr w:type="spellStart"/>
      <w:r w:rsidR="00582824" w:rsidRPr="00582824">
        <w:t>eYFP</w:t>
      </w:r>
      <w:proofErr w:type="spellEnd"/>
      <w:r w:rsidR="00582824" w:rsidRPr="00582824">
        <w:t xml:space="preserve"> controls (</w:t>
      </w:r>
      <w:r w:rsidR="00582824" w:rsidRPr="001B3DEE">
        <w:rPr>
          <w:b/>
        </w:rPr>
        <w:t xml:space="preserve">Figure </w:t>
      </w:r>
      <w:r w:rsidR="001B3DEE" w:rsidRPr="001B3DEE">
        <w:rPr>
          <w:b/>
        </w:rPr>
        <w:t>S3.</w:t>
      </w:r>
      <w:r w:rsidR="00582824" w:rsidRPr="001B3DEE">
        <w:rPr>
          <w:b/>
        </w:rPr>
        <w:t>6b</w:t>
      </w:r>
      <w:proofErr w:type="gramStart"/>
      <w:r w:rsidR="00582824" w:rsidRPr="001B3DEE">
        <w:rPr>
          <w:b/>
        </w:rPr>
        <w:t>,c</w:t>
      </w:r>
      <w:proofErr w:type="gramEnd"/>
      <w:r w:rsidR="00582824" w:rsidRPr="00582824">
        <w:t>). These results indicate that despite heightened activity of the BLA fear ensemble during shock reinstatement, activity of that population is neither necessary nor sufficient for fear reinstatement.</w:t>
      </w:r>
    </w:p>
    <w:p w14:paraId="4343A18F" w14:textId="46291A3B" w:rsidR="00582824" w:rsidRPr="00582824" w:rsidRDefault="00150AA2" w:rsidP="00582824">
      <w:r>
        <w:tab/>
      </w:r>
      <w:r w:rsidR="00582824" w:rsidRPr="00582824">
        <w:t>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w:t>
      </w:r>
      <w:r w:rsidR="00582824" w:rsidRPr="001B3DEE">
        <w:rPr>
          <w:b/>
        </w:rPr>
        <w:t>Figure</w:t>
      </w:r>
      <w:r w:rsidR="001B3DEE" w:rsidRPr="001B3DEE">
        <w:rPr>
          <w:b/>
        </w:rPr>
        <w:t xml:space="preserve"> S3.</w:t>
      </w:r>
      <w:r w:rsidR="00582824" w:rsidRPr="001B3DEE">
        <w:rPr>
          <w:b/>
        </w:rPr>
        <w:t>7</w:t>
      </w:r>
      <w:r w:rsidR="00582824" w:rsidRPr="00582824">
        <w:t xml:space="preserve">). These results suggest that extinction </w:t>
      </w:r>
      <w:r w:rsidR="007E530C">
        <w:t xml:space="preserve">differentially </w:t>
      </w:r>
      <w:r w:rsidR="00582824" w:rsidRPr="00582824">
        <w:t xml:space="preserve">modifies the BLA and DG fear ensembles, such that BLA ensemble </w:t>
      </w:r>
      <w:r w:rsidR="00E550FA">
        <w:t xml:space="preserve">inhibition does not disrupt freezing during extinction, while DG ensemble activity may be actively involved in contextual fear expression during extinction. </w:t>
      </w:r>
    </w:p>
    <w:p w14:paraId="1499CAEF" w14:textId="4B25ABD3"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w:t>
      </w:r>
      <w:r w:rsidR="008952D3">
        <w:t>xposure—an unrelated experience of opposing valence,</w:t>
      </w:r>
      <w:r w:rsidRPr="00582824">
        <w:t xml:space="preserve"> which has previously been shown to label similar proportions of neurons in both the DG and BLA</w:t>
      </w:r>
      <w:r w:rsidR="007D5AA2">
        <w:t xml:space="preserve"> </w:t>
      </w:r>
      <w:r w:rsidR="007D5AA2">
        <w:fldChar w:fldCharType="begin" w:fldLock="1"/>
      </w:r>
      <w:r w:rsidR="007D5AA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and inhibited those cells during post-reinstatement recall (</w:t>
      </w:r>
      <w:r w:rsidRPr="001B3DEE">
        <w:rPr>
          <w:b/>
        </w:rPr>
        <w:t xml:space="preserve">Figure </w:t>
      </w:r>
      <w:r w:rsidR="001B3DEE" w:rsidRPr="001B3DEE">
        <w:rPr>
          <w:b/>
        </w:rPr>
        <w:t>3.</w:t>
      </w:r>
      <w:r w:rsidRPr="001B3DEE">
        <w:rPr>
          <w:b/>
        </w:rPr>
        <w:t>3h</w:t>
      </w:r>
      <w:r w:rsidRPr="00582824">
        <w:t>). Interestingly, whereas this manipulation in the BLA did not cause behavioral changes, inhibition of non-fear cells in the DG led to a modest light-induced reduction in freezing (</w:t>
      </w:r>
      <w:r w:rsidRPr="001B3DEE">
        <w:rPr>
          <w:b/>
        </w:rPr>
        <w:t xml:space="preserve">Figure </w:t>
      </w:r>
      <w:r w:rsidR="001B3DEE">
        <w:rPr>
          <w:b/>
        </w:rPr>
        <w:t>3.</w:t>
      </w:r>
      <w:r w:rsidRPr="001B3DEE">
        <w:rPr>
          <w:b/>
        </w:rPr>
        <w:t>3i,j</w:t>
      </w:r>
      <w:r w:rsidRPr="00582824">
        <w:t xml:space="preserve">). These results are consistent with the notion that perturbing DG dynamics </w:t>
      </w:r>
      <w:r w:rsidRPr="00582824">
        <w:lastRenderedPageBreak/>
        <w:t xml:space="preserve">can produce a general modulation of freezing responses, while only inhibition of BLA fear cells </w:t>
      </w:r>
      <w:r w:rsidR="008952D3">
        <w:t xml:space="preserve">directly </w:t>
      </w:r>
      <w:r w:rsidRPr="00582824">
        <w:t>disrupts freezing. Difference scores bet</w:t>
      </w:r>
      <w:r w:rsidR="001B3DEE">
        <w:t>ween freezing during light-on versus</w:t>
      </w:r>
      <w:r w:rsidRPr="00582824">
        <w:t xml:space="preserve"> light-off epochs revealed that inhibition of DG fear cells led to moderately less freezing during light-on epochs compared to </w:t>
      </w:r>
      <w:proofErr w:type="spellStart"/>
      <w:r w:rsidRPr="00582824">
        <w:t>eYFP</w:t>
      </w:r>
      <w:proofErr w:type="spellEnd"/>
      <w:r w:rsidRPr="00582824">
        <w:t xml:space="preserve"> controls (</w:t>
      </w:r>
      <w:r w:rsidRPr="0000126F">
        <w:rPr>
          <w:b/>
        </w:rPr>
        <w:t xml:space="preserve">Figure </w:t>
      </w:r>
      <w:r w:rsidR="0000126F" w:rsidRPr="0000126F">
        <w:rPr>
          <w:b/>
        </w:rPr>
        <w:t>3.</w:t>
      </w:r>
      <w:r w:rsidRPr="0000126F">
        <w:rPr>
          <w:b/>
        </w:rPr>
        <w:t>3k</w:t>
      </w:r>
      <w:r w:rsidRPr="00582824">
        <w:t>), while inhibition of BLA fear cells led to significantly less freezing during light-on epochs (</w:t>
      </w:r>
      <w:r w:rsidRPr="0000126F">
        <w:rPr>
          <w:b/>
        </w:rPr>
        <w:t>Figure 3</w:t>
      </w:r>
      <w:r w:rsidR="0000126F" w:rsidRPr="0000126F">
        <w:rPr>
          <w:b/>
        </w:rPr>
        <w:t>.3</w:t>
      </w:r>
      <w:r w:rsidRPr="0000126F">
        <w:rPr>
          <w:b/>
        </w:rPr>
        <w:t>l</w:t>
      </w:r>
      <w:r w:rsidRPr="00582824">
        <w:t>).</w:t>
      </w:r>
    </w:p>
    <w:p w14:paraId="2FFCCE62" w14:textId="77777777" w:rsidR="00582824" w:rsidRDefault="00582824" w:rsidP="0044199E"/>
    <w:p w14:paraId="65D18C94" w14:textId="0DC4FEC0" w:rsidR="00097DF6" w:rsidRDefault="00097DF6" w:rsidP="00097DF6">
      <w:pPr>
        <w:pStyle w:val="Heading2"/>
      </w:pPr>
      <w:bookmarkStart w:id="133" w:name="_Toc415341994"/>
      <w:r>
        <w:t>Discussion</w:t>
      </w:r>
      <w:bookmarkEnd w:id="133"/>
    </w:p>
    <w:p w14:paraId="62EE22D6" w14:textId="2F4AE4C5" w:rsidR="008952D3" w:rsidRDefault="00097DF6" w:rsidP="00097DF6">
      <w:r>
        <w:tab/>
      </w:r>
      <w:r w:rsidR="008952D3">
        <w:t>The dynamic nature of fear memory expression constitutes a difficult problem for mitigating fear in the clinic: patients with fear-related disorders who have undergone successful treatment are still prone to relapse, and its underlying etiology is unknown. A commonly held view is that fear extinction is not an unlearning of the original trauma; rather, a second memory develops that suppresses the original aversive memory. This raises an important notion about the nature of the ensemble regulating fear expression post-reinstatement. One idea is that the original ensemble</w:t>
      </w:r>
      <w:r w:rsidR="008E03B3">
        <w:t xml:space="preserve"> driving fear expression and a new ensemble driving fear suppression actively compete to influence behavioral output. Under this framework, fear relapse might be driven by recruitment of a new, discrete cellular population that does not involve the original fear ensemble. A likely scenario is a mixture of the two, where fear relapse materializes from a partial re-emergence of the original ensemble in parallel with recruitment of new neuronal connections </w:t>
      </w:r>
      <w:r w:rsidR="008E03B3">
        <w:fldChar w:fldCharType="begin" w:fldLock="1"/>
      </w:r>
      <w:r w:rsidR="008E03B3">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8E03B3">
        <w:fldChar w:fldCharType="separate"/>
      </w:r>
      <w:r w:rsidR="008E03B3" w:rsidRPr="008E03B3">
        <w:rPr>
          <w:noProof/>
        </w:rPr>
        <w:t>(Clem and Schiller, 2016)</w:t>
      </w:r>
      <w:r w:rsidR="008E03B3">
        <w:fldChar w:fldCharType="end"/>
      </w:r>
      <w:r w:rsidR="008E03B3">
        <w:t>.</w:t>
      </w:r>
    </w:p>
    <w:p w14:paraId="4D6AC363" w14:textId="22A8C128" w:rsidR="008E03B3" w:rsidRDefault="008E03B3" w:rsidP="00097DF6">
      <w:r>
        <w:lastRenderedPageBreak/>
        <w:tab/>
        <w:t>Ca</w:t>
      </w:r>
      <w:r>
        <w:rPr>
          <w:vertAlign w:val="superscript"/>
        </w:rPr>
        <w:t>2+</w:t>
      </w:r>
      <w:r>
        <w:t xml:space="preserve"> imaging during the fear reinstatement schedule enabled us to capture network dynamics from the hippocampus and amygdala over multiple timescales, shedding light on the activity of these regions over fear reinstatement. Consistent with prior reports of BLA cell populations up- and down-regulating their activity during extinction learning </w:t>
      </w:r>
      <w:r>
        <w:fldChar w:fldCharType="begin" w:fldLock="1"/>
      </w:r>
      <w:r>
        <w:instrText>ADDIN CSL_CITATION {"citationItems":[{"id":"ITEM-1","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1","issue":"7647","issued":{"date-parts":[["2017","3","22"]]},"page":"670-675","title":"Neural ensemble dynamics underlying a long-term associative memory","type":"article-journal","volume":"543"},"uris":["http://www.mendeley.com/documents/?uuid=8595f4f1-61bf-3cdf-94f0-88c4830add2c"]},{"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fldChar w:fldCharType="separate"/>
      </w:r>
      <w:r w:rsidRPr="008E03B3">
        <w:rPr>
          <w:noProof/>
        </w:rPr>
        <w:t>(Grewe et al., 2017; Herry et al., 2008)</w:t>
      </w:r>
      <w:r>
        <w:fldChar w:fldCharType="end"/>
      </w:r>
      <w:r>
        <w:t xml:space="preserve">, we observed </w:t>
      </w:r>
      <w:proofErr w:type="spellStart"/>
      <w:r>
        <w:t>decorrelation</w:t>
      </w:r>
      <w:proofErr w:type="spellEnd"/>
      <w:r>
        <w:t xml:space="preserve"> of the BLA PV from the initial fear-encoding state over repeated exposures to the conditioned context. Additionally, CA1 displayed similar patterns of evolution. This time-dependent transformation (“drift”) has previously been described in the context of spatiotemporal representations in the hippocampus </w:t>
      </w:r>
      <w:r>
        <w:fldChar w:fldCharType="begin" w:fldLock="1"/>
      </w:r>
      <w:r>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fldChar w:fldCharType="separate"/>
      </w:r>
      <w:r w:rsidRPr="008E03B3">
        <w:rPr>
          <w:noProof/>
        </w:rPr>
        <w:t>(Mankin et al., 2012; Mau et al., 2018; Rubin et al., 2015)</w:t>
      </w:r>
      <w:r>
        <w:fldChar w:fldCharType="end"/>
      </w:r>
      <w:r>
        <w:t xml:space="preserve">, but these studies all featured population states that monotonically drifted </w:t>
      </w:r>
      <w:r>
        <w:rPr>
          <w:i/>
        </w:rPr>
        <w:t xml:space="preserve">away </w:t>
      </w:r>
      <w:r>
        <w:t xml:space="preserve">from a reference session. In the present study, the hippocampal and amygdala representations indeed demonstrated this drift, but in contrast to past work, regressed their neural trajectories </w:t>
      </w:r>
      <w:r>
        <w:rPr>
          <w:i/>
        </w:rPr>
        <w:t>back towards</w:t>
      </w:r>
      <w:r>
        <w:t xml:space="preserve"> the initial representation after fear reinstatement. Thus, fear reinstatement may be restoring a remote memory trace similar to how related optogenetic studies artificially induce memory retrieval </w:t>
      </w:r>
      <w:r>
        <w:fldChar w:fldCharType="begin" w:fldLock="1"/>
      </w:r>
      <w:r w:rsidR="006207FA">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3","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Liu et al., 2012; Ramirez et al., 2013; Redondo et al., 2014)","plainTextFormattedCitation":"(Liu et al., 2012; Ramirez et al., 2013; Redondo et al., 2014)","previouslyFormattedCitation":"(Liu et al., 2012; Ramirez et al., 2013; Redondo et al., 2014)"},"properties":{"noteIndex":0},"schema":"https://github.com/citation-style-language/schema/raw/master/csl-citation.json"}</w:instrText>
      </w:r>
      <w:r>
        <w:fldChar w:fldCharType="separate"/>
      </w:r>
      <w:r w:rsidRPr="008E03B3">
        <w:rPr>
          <w:noProof/>
        </w:rPr>
        <w:t>(Liu et al., 2012; Ramirez et al., 2013; Redondo et al., 2014)</w:t>
      </w:r>
      <w:r>
        <w:fldChar w:fldCharType="end"/>
      </w:r>
      <w:r>
        <w:t xml:space="preserve">. </w:t>
      </w:r>
    </w:p>
    <w:p w14:paraId="0E7F3274" w14:textId="032A5E6B" w:rsidR="008E03B3" w:rsidRDefault="008E03B3" w:rsidP="00097DF6">
      <w:r>
        <w:tab/>
        <w:t xml:space="preserve">Interestingly, the neural patterns associated with fear expression are still retrievable after putative circuit remodeling over extinction learning </w:t>
      </w:r>
      <w:r w:rsidR="006207FA">
        <w:fldChar w:fldCharType="begin" w:fldLock="1"/>
      </w:r>
      <w:r w:rsidR="006207FA">
        <w:instrText>ADDIN CSL_CITATION {"citationItems":[{"id":"ITEM-1","itemData":{"DOI":"10.1016/J.NEURON.2017.03.022","ISSN":"0896-6273","abstract":"The neuronal circuits of the basolateral amygdala (BLA) are crucial for acquisition, consolidation, retrieval, and extinction of associative emotional memories. Synaptic plasticity in BLA neurons is essential for associative emotional learning and is a candidate mechanism through which subsets of BLA neurons (commonly termed “engram”) are recruited during learning and reactivated during memory retrieval. In parallel, synchronous oscillations in the theta and gamma bands between the BLA and interconnected structures have been shown to occur during consolidation and retrieval of emotional memories. Understanding how these cellular and network phenomena interact is vital to decipher the roles of emotional memory formation and storage in the healthy and pathological brain. Here, we review data on synaptic plasticity, engrams, and network oscillations in the rodent BLA. We explore mechanisms through which synaptic plasticity, engrams, and long-range synchrony might be interconnected.","author":[{"dropping-particle":"","family":"Bocchio","given":"Marco","non-dropping-particle":"","parse-names":false,"suffix":""},{"dropping-particle":"","family":"Nabavi","given":"Sadegh","non-dropping-particle":"","parse-names":false,"suffix":""},{"dropping-particle":"","family":"Capogna","given":"Marco","non-dropping-particle":"","parse-names":false,"suffix":""}],"container-title":"Neuron","id":"ITEM-1","issue":"4","issued":{"date-parts":[["2017","5","17"]]},"page":"731-743","publisher":"Cell Press","title":"Synaptic Plasticity, Engrams, and Network Oscillations in Amygdala Circuits for Storage and Retrieval of Emotional Memories","type":"article-journal","volume":"94"},"uris":["http://www.mendeley.com/documents/?uuid=00a92218-4bc9-30f3-b084-c61cd3fe148b"]},{"id":"ITEM-2","itemData":{"DOI":"10.1016/J.BRAINRES.2014.10.010","ISSN":"0006-8993","abstract":"Considerable research indicates that long-term synaptic plasticity in the amygdala underlies the acquisition of emotional memories, including those learned during Pavlovian fear conditioning. Much less is known about the synaptic mechanisms involved in other forms of associative learning, including extinction, that update fear memories. Extinction learning might reverse conditioning-related changes (e.g., depotentiation) or induce plasticity at inhibitory synapses (e.g., long-term potentiation) to suppress conditioned fear responses. Either mechanism must account for fear recovery phenomena after extinction, as well as savings of extinction after fear recovery. This article is part of a Special Issue entitled SI: Brain and Memory.","author":[{"dropping-particle":"","family":"Maren","given":"Stephen","non-dropping-particle":"","parse-names":false,"suffix":""}],"container-title":"Brain Research","id":"ITEM-2","issued":{"date-parts":[["2015","9","24"]]},"page":"231-238","publisher":"Elsevier","title":"Out with the old and in with the new: Synaptic mechanisms of extinction in the amygdala","type":"article-journal","volume":"1621"},"uris":["http://www.mendeley.com/documents/?uuid=48401da6-6a8d-3894-94a2-71f5632e0615"]}],"mendeley":{"formattedCitation":"(Bocchio et al., 2017; Maren, 2015)","plainTextFormattedCitation":"(Bocchio et al., 2017; Maren, 2015)","previouslyFormattedCitation":"(Bocchio et al., 2017; Maren, 2015)"},"properties":{"noteIndex":0},"schema":"https://github.com/citation-style-language/schema/raw/master/csl-citation.json"}</w:instrText>
      </w:r>
      <w:r w:rsidR="006207FA">
        <w:fldChar w:fldCharType="separate"/>
      </w:r>
      <w:r w:rsidR="006207FA" w:rsidRPr="006207FA">
        <w:rPr>
          <w:noProof/>
        </w:rPr>
        <w:t>(Bocchio et al., 2017; Maren, 2015)</w:t>
      </w:r>
      <w:r w:rsidR="006207FA">
        <w:fldChar w:fldCharType="end"/>
      </w:r>
      <w:r w:rsidR="006207FA">
        <w:t xml:space="preserve">. Our ability to observe and manipulate the original fear ensemble is suggestive of a latent representation of the original memory that coexists with the new extinction memory post-reinstatement </w:t>
      </w:r>
      <w:r w:rsidR="006207FA">
        <w:fldChar w:fldCharType="begin" w:fldLock="1"/>
      </w:r>
      <w:r w:rsidR="006207FA">
        <w:instrText>ADDIN CSL_CITATION {"citationItems":[{"id":"ITEM-1","itemData":{"DOI":"10.1016/j.neuron.2011.04.023","ISSN":"1097-4199","PMID":"21658578","abstract":"Learning to contend with threats in the environment is essential to survival, but dysregulation of memories for traumatic events can lead to disabling psychopathology. Recent years have witnessed an impressive growth in our understanding of the neural systems and synaptic mechanisms underlying emotional memory formation. As a consequence, interest has emerged in developing strategies for suppressing, if not eliminating, fear memories. Here, I review recent work employing sophisticated behavioral, pharmacological, and molecular tools to target fear memories, placing these memories firmly behind the crosshairs of neurobiologically informed interventions.","author":[{"dropping-particle":"","family":"Maren","given":"Stephen","non-dropping-particle":"","parse-names":false,"suffix":""}],"container-title":"Neuron","id":"ITEM-1","issue":"5","issued":{"date-parts":[["2011","6","9"]]},"page":"830-45","publisher":"NIH Public Access","title":"Seeking a spotless mind: extinction, deconsolidation, and erasure of fear memory.","type":"article-journal","volume":"70"},"uris":["http://www.mendeley.com/documents/?uuid=6940aa12-4b8e-32da-b7f2-8eeed6e979c7"]}],"mendeley":{"formattedCitation":"(Maren, 2011)","plainTextFormattedCitation":"(Maren, 2011)","previouslyFormattedCitation":"(Maren, 2011)"},"properties":{"noteIndex":0},"schema":"https://github.com/citation-style-language/schema/raw/master/csl-citation.json"}</w:instrText>
      </w:r>
      <w:r w:rsidR="006207FA">
        <w:fldChar w:fldCharType="separate"/>
      </w:r>
      <w:r w:rsidR="006207FA" w:rsidRPr="006207FA">
        <w:rPr>
          <w:noProof/>
        </w:rPr>
        <w:t>(Maren, 2011)</w:t>
      </w:r>
      <w:r w:rsidR="006207FA">
        <w:fldChar w:fldCharType="end"/>
      </w:r>
      <w:r w:rsidR="006207FA">
        <w:t xml:space="preserve">. Importantly, however, while inhibition of the fear ensemble in DG and BLA decreased freezing after reinstatement, it </w:t>
      </w:r>
      <w:r w:rsidR="006207FA">
        <w:lastRenderedPageBreak/>
        <w:t>was insufficient to fully eliminate freezing. Moreover, we failed to optically induce relapse through stimulation of the BLA fear ensemble after extinction (</w:t>
      </w:r>
      <w:r w:rsidR="006207FA">
        <w:rPr>
          <w:b/>
        </w:rPr>
        <w:t>Figure S3.6</w:t>
      </w:r>
      <w:r w:rsidR="006207FA">
        <w:t xml:space="preserve">). These results suggest that the endogenous fear reinstatement process might involve a mechanism for modifying the original fear ensemble that could not be exogenously produced through our methods. One possibility is that fear reinstatement may be recruiting a subset of the original fear ensemble and forming new synaptic linkages with a novel cell population. Others have shown that unique memories reside in patterns of connectivity between memory-encoding – or engram – cells </w:t>
      </w:r>
      <w:r w:rsidR="006207FA">
        <w:fldChar w:fldCharType="begin" w:fldLock="1"/>
      </w:r>
      <w:r w:rsidR="006207FA">
        <w:instrText>ADDIN CSL_CITATION {"citationItems":[{"id":"ITEM-1","itemData":{"PMID":"29903972","author":[{"dropping-particle":"","family":"Abdou","given":"Kareem","non-dropping-particle":"","parse-names":false,"suffix":""},{"dropping-particle":"","family":"Shehata","given":"Mohammad","non-dropping-particle":"","parse-names":false,"suffix":""},{"dropping-particle":"","family":"Choko","given":"Kiriko","non-dropping-particle":"","parse-names":false,"suffix":""},{"dropping-particle":"","family":"Nishizono","given":"Hirofumi","non-dropping-particle":"","parse-names":false,"suffix":""},{"dropping-particle":"","family":"Matsuo","given":"Mina","non-dropping-particle":"","parse-names":false,"suffix":""},{"dropping-particle":"","family":"Muramatsu","given":"Shin-ichi","non-dropping-particle":"","parse-names":false,"suffix":""},{"dropping-particle":"","family":"Inokuchi","given":"Kaoru","non-dropping-particle":"","parse-names":false,"suffix":""}],"container-title":"Science","id":"ITEM-1","issue":"6394","issued":{"date-parts":[["2018","6","15"]]},"page":"1227-1231","publisher":"American Association for the Advancement of Science","title":"Synapse-specific representation of the identity of overlapping memory engrams.","type":"article-journal","volume":"360"},"uris":["http://www.mendeley.com/documents/?uuid=64080af2-98c6-4741-9057-1200ae5b7a96"]},{"id":"ITEM-2","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2","issue":"6238","issued":{"date-parts":[["2015","5","29"]]},"page":"1007-13","publisher":"Howard Hughes Medical Institute","title":"Engram cells retain memory under retrograde amnesia.","type":"article-journal","volume":"348"},"uris":["http://www.mendeley.com/documents/?uuid=ce16d67f-89c3-3954-854a-b64641c73133"]},{"id":"ITEM-3","itemData":{"DOI":"10.1038/s41583-018-0031-2","ISSN":"1471-003X","abstract":"What happens to memories as days, weeks and years go by has long been a fundamental question in neuroscience and psychology. For decades, researchers have attempted to identify the brain regions in which memory is formed and to follow its changes across time. The theory of systems consolidation of memory (SCM) suggests that changes in circuitry and brain networks are required for the maintenance of a memory with time. Various mechanisms by which such changes may take place have been hypothesized. Recently, several studies have provided insight into the brain networks driving SCM through the characterization of memory engram cells, their biochemical and physiological changes and the circuits in which they operate. In this Review, we place these findings in the context of the field and describe how they have led to a revamped understanding of SCM in the brain.","author":[{"dropping-particle":"","family":"Tonegawa","given":"Susumu","non-dropping-particle":"","parse-names":false,"suffix":""},{"dropping-particle":"","family":"Morrissey","given":"Mark D.","non-dropping-particle":"","parse-names":false,"suffix":""},{"dropping-particle":"","family":"Kitamura","given":"Takashi","non-dropping-particle":"","parse-names":false,"suffix":""}],"container-title":"Nature Reviews Neuroscience","id":"ITEM-3","issue":"8","issued":{"date-parts":[["2018","8","3"]]},"page":"485-498","publisher":"Nature Publishing Group","title":"The role of engram cells in the systems consolidation of memory","type":"article-journal","volume":"19"},"uris":["http://www.mendeley.com/documents/?uuid=7467c4c0-0ac2-32f8-9104-b55a39af0201"]}],"mendeley":{"formattedCitation":"(Abdou et al., 2018; Ryan et al., 2015; Tonegawa et al., 2018)","plainTextFormattedCitation":"(Abdou et al., 2018; Ryan et al., 2015; Tonegawa et al., 2018)","previouslyFormattedCitation":"(Abdou et al., 2018; Ryan et al., 2015; Tonegawa et al., 2018)"},"properties":{"noteIndex":0},"schema":"https://github.com/citation-style-language/schema/raw/master/csl-citation.json"}</w:instrText>
      </w:r>
      <w:r w:rsidR="006207FA">
        <w:fldChar w:fldCharType="separate"/>
      </w:r>
      <w:r w:rsidR="006207FA" w:rsidRPr="006207FA">
        <w:rPr>
          <w:noProof/>
        </w:rPr>
        <w:t>(Abdou et al., 2018; Ryan et al., 2015; Tonegawa et al., 2018)</w:t>
      </w:r>
      <w:r w:rsidR="006207FA">
        <w:fldChar w:fldCharType="end"/>
      </w:r>
      <w:r w:rsidR="006207FA">
        <w:t xml:space="preserve">. In the context of our study, reinstatement could be meticulously modifying these functional linkages to engage a new set of engram cells, possibly those that are highly excitable at the time of experience </w:t>
      </w:r>
      <w:r w:rsidR="006207FA">
        <w:fldChar w:fldCharType="begin" w:fldLock="1"/>
      </w:r>
      <w:r w:rsidR="00431B2F">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6207FA">
        <w:fldChar w:fldCharType="separate"/>
      </w:r>
      <w:r w:rsidR="006207FA" w:rsidRPr="006207FA">
        <w:rPr>
          <w:noProof/>
        </w:rPr>
        <w:t>(Yiu et al., 2014)</w:t>
      </w:r>
      <w:r w:rsidR="006207FA">
        <w:fldChar w:fldCharType="end"/>
      </w:r>
      <w:r w:rsidR="006207FA">
        <w:t>, forming a reinstatement ensemble that is similar, but not identical, to the original fear ensemble. In accordance with this idea, post-reinstatement recall activates a large proportion, but not all, of the original fear ensemble (</w:t>
      </w:r>
      <w:r w:rsidR="006207FA">
        <w:rPr>
          <w:b/>
        </w:rPr>
        <w:t>Figure 3.1d,h</w:t>
      </w:r>
      <w:r w:rsidR="006207FA">
        <w:t xml:space="preserve">). </w:t>
      </w:r>
    </w:p>
    <w:p w14:paraId="4D9BCB83" w14:textId="177B70AC" w:rsidR="00A30D8F" w:rsidRPr="006207FA" w:rsidRDefault="00A30D8F" w:rsidP="00097DF6">
      <w:r>
        <w:tab/>
        <w:t xml:space="preserve">Further work exploring the competing interactions of cellular networks across fear learning and fear suppression could provide important insight into how the brain competes for the expression of fear throughout fear extinction and relapse. Moreover, a deeper understanding of how fear memories are modified by time and experience may help guide development of treatments for trauma-related disorders, and these findings point to hippocampal- and BLA-mediated engrams as key nodes contributing to the re-emergence of a contextual fear memory. </w:t>
      </w:r>
    </w:p>
    <w:p w14:paraId="194F4DCD" w14:textId="77777777" w:rsidR="00424B5B" w:rsidRDefault="00424B5B">
      <w:pPr>
        <w:tabs>
          <w:tab w:val="clear" w:pos="720"/>
        </w:tabs>
        <w:spacing w:line="240" w:lineRule="auto"/>
      </w:pPr>
      <w:r>
        <w:br w:type="page"/>
      </w:r>
    </w:p>
    <w:p w14:paraId="0C6F36B6" w14:textId="47C8EBEC" w:rsidR="00A418D6" w:rsidRDefault="00A418D6" w:rsidP="00A418D6">
      <w:pPr>
        <w:pStyle w:val="Heading2"/>
      </w:pPr>
      <w:bookmarkStart w:id="134" w:name="_Toc410040897"/>
      <w:r>
        <w:lastRenderedPageBreak/>
        <w:t>Chapter Three Figure List</w:t>
      </w:r>
    </w:p>
    <w:p w14:paraId="5F9BBE74" w14:textId="0F5FCE1B" w:rsidR="00140203" w:rsidRDefault="00140203" w:rsidP="00140203">
      <w:pPr>
        <w:pStyle w:val="BUFigureCaption"/>
      </w:pPr>
      <w:r w:rsidRPr="00480FA9">
        <w:t xml:space="preserve">Figure </w:t>
      </w:r>
      <w:r>
        <w:t>3.</w:t>
      </w:r>
      <w:r w:rsidRPr="00480FA9">
        <w:t xml:space="preserve">1. </w:t>
      </w:r>
      <w:proofErr w:type="gramStart"/>
      <w:r w:rsidRPr="00480FA9">
        <w:t>Histological characterization of fear reinstatement schedule.</w:t>
      </w:r>
      <w:bookmarkEnd w:id="134"/>
      <w:proofErr w:type="gramEnd"/>
      <w:r w:rsidRPr="00480FA9">
        <w:t xml:space="preserve"> </w:t>
      </w:r>
    </w:p>
    <w:p w14:paraId="7087A39F" w14:textId="038CE688" w:rsidR="00140203" w:rsidRDefault="006252E5">
      <w:pPr>
        <w:tabs>
          <w:tab w:val="clear" w:pos="720"/>
        </w:tabs>
        <w:spacing w:line="240" w:lineRule="auto"/>
      </w:pPr>
      <w:r>
        <w:rPr>
          <w:noProof/>
        </w:rPr>
        <w:drawing>
          <wp:inline distT="0" distB="0" distL="0" distR="0" wp14:anchorId="57A1326F" wp14:editId="45DF8D5E">
            <wp:extent cx="5139524" cy="6623778"/>
            <wp:effectExtent l="0" t="0" r="0" b="5715"/>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40411" cy="6624922"/>
                    </a:xfrm>
                    <a:prstGeom prst="rect">
                      <a:avLst/>
                    </a:prstGeom>
                    <a:noFill/>
                    <a:ln>
                      <a:noFill/>
                    </a:ln>
                  </pic:spPr>
                </pic:pic>
              </a:graphicData>
            </a:graphic>
          </wp:inline>
        </w:drawing>
      </w:r>
    </w:p>
    <w:p w14:paraId="294AE678" w14:textId="77777777" w:rsidR="00140203" w:rsidRDefault="00140203">
      <w:pPr>
        <w:tabs>
          <w:tab w:val="clear" w:pos="720"/>
        </w:tabs>
        <w:spacing w:line="240" w:lineRule="auto"/>
      </w:pPr>
      <w:r>
        <w:br w:type="page"/>
      </w:r>
    </w:p>
    <w:p w14:paraId="3BF8BD47" w14:textId="77777777" w:rsidR="00480FA9" w:rsidRDefault="00480FA9">
      <w:pPr>
        <w:tabs>
          <w:tab w:val="clear" w:pos="720"/>
        </w:tabs>
        <w:spacing w:line="240" w:lineRule="auto"/>
      </w:pPr>
    </w:p>
    <w:p w14:paraId="3A9F1F96" w14:textId="75697EAF" w:rsidR="00480FA9" w:rsidRDefault="00480FA9" w:rsidP="00E76B5C">
      <w:pPr>
        <w:pStyle w:val="ListParagraph"/>
        <w:numPr>
          <w:ilvl w:val="0"/>
          <w:numId w:val="11"/>
        </w:numPr>
      </w:pPr>
      <w:r w:rsidRPr="00480FA9">
        <w:t>Behavioral design for fear reinstatement. Mice underwent fear conditioning, and were then sacrificed at different points in the behavioral schedule and had tissue stained for c-</w:t>
      </w:r>
      <w:proofErr w:type="spellStart"/>
      <w:r w:rsidRPr="00480FA9">
        <w:t>Fos</w:t>
      </w:r>
      <w:proofErr w:type="spellEnd"/>
      <w:r w:rsidRPr="00480FA9">
        <w:t>.</w:t>
      </w:r>
    </w:p>
    <w:p w14:paraId="398727C1" w14:textId="77777777" w:rsidR="00140203" w:rsidRDefault="00480FA9" w:rsidP="00E76B5C">
      <w:pPr>
        <w:pStyle w:val="ListParagraph"/>
        <w:numPr>
          <w:ilvl w:val="0"/>
          <w:numId w:val="11"/>
        </w:numPr>
      </w:pPr>
      <w:r w:rsidRPr="00480FA9">
        <w:t xml:space="preserve">Schematic of viral strategy. A viral cocktail of AAV9-c-Fos-tTA and AAV9-TRE-eYFP was infused into the DG and BLA for activity-dependent induction of </w:t>
      </w:r>
      <w:proofErr w:type="spellStart"/>
      <w:r w:rsidRPr="00480FA9">
        <w:t>eYFP</w:t>
      </w:r>
      <w:proofErr w:type="spellEnd"/>
      <w:r w:rsidRPr="00480FA9">
        <w:t xml:space="preserve">. </w:t>
      </w:r>
    </w:p>
    <w:p w14:paraId="1E8280C6" w14:textId="77777777" w:rsidR="00140203" w:rsidRDefault="00480FA9" w:rsidP="00E76B5C">
      <w:pPr>
        <w:pStyle w:val="ListParagraph"/>
        <w:numPr>
          <w:ilvl w:val="0"/>
          <w:numId w:val="11"/>
        </w:numPr>
      </w:pPr>
      <w:r w:rsidRPr="00480FA9">
        <w:t xml:space="preserve">Representative microscope image for the injection sites. </w:t>
      </w:r>
    </w:p>
    <w:p w14:paraId="1EFA2E59" w14:textId="26F29FD6" w:rsidR="00140203" w:rsidRDefault="00480FA9" w:rsidP="00E76B5C">
      <w:pPr>
        <w:pStyle w:val="ListParagraph"/>
        <w:numPr>
          <w:ilvl w:val="0"/>
          <w:numId w:val="11"/>
        </w:numPr>
      </w:pPr>
      <w:r w:rsidRPr="00480FA9">
        <w:t>Example confocal images of DG sections. Images from left to right: virus-labeled cells (</w:t>
      </w:r>
      <w:proofErr w:type="spellStart"/>
      <w:r w:rsidRPr="00480FA9">
        <w:t>eYFP</w:t>
      </w:r>
      <w:proofErr w:type="spellEnd"/>
      <w:r w:rsidRPr="00480FA9">
        <w:t>), c-</w:t>
      </w:r>
      <w:proofErr w:type="spellStart"/>
      <w:r w:rsidRPr="00480FA9">
        <w:t>Fos</w:t>
      </w:r>
      <w:proofErr w:type="spellEnd"/>
      <w:r w:rsidRPr="00140203">
        <w:rPr>
          <w:vertAlign w:val="superscript"/>
        </w:rPr>
        <w:t>+</w:t>
      </w:r>
      <w:r w:rsidRPr="00480FA9">
        <w:t xml:space="preserve"> cells (c</w:t>
      </w:r>
      <w:r w:rsidR="00F46FC5">
        <w:t>-</w:t>
      </w:r>
      <w:proofErr w:type="spellStart"/>
      <w:r w:rsidRPr="00480FA9">
        <w:t>Fos</w:t>
      </w:r>
      <w:proofErr w:type="spellEnd"/>
      <w:r w:rsidRPr="00480FA9">
        <w:t xml:space="preserve">), merged green and red channels (Merge). Yellow arrows designate double-positive cells. Top images are representative of high overlap, and </w:t>
      </w:r>
      <w:proofErr w:type="gramStart"/>
      <w:r w:rsidRPr="00480FA9">
        <w:t>bottom are</w:t>
      </w:r>
      <w:proofErr w:type="gramEnd"/>
      <w:r w:rsidRPr="00480FA9">
        <w:t xml:space="preserve"> representative of low overlap. </w:t>
      </w:r>
    </w:p>
    <w:p w14:paraId="54543AD4" w14:textId="77777777" w:rsidR="00140203" w:rsidRDefault="00480FA9" w:rsidP="00E76B5C">
      <w:pPr>
        <w:pStyle w:val="ListParagraph"/>
        <w:numPr>
          <w:ilvl w:val="0"/>
          <w:numId w:val="11"/>
        </w:numPr>
      </w:pPr>
      <w:r w:rsidRPr="00480FA9">
        <w:t xml:space="preserve">Same as d but for BLA sections. </w:t>
      </w:r>
    </w:p>
    <w:p w14:paraId="71B6CFCE" w14:textId="708251FF" w:rsidR="00140203" w:rsidRDefault="00480FA9" w:rsidP="00E76B5C">
      <w:pPr>
        <w:pStyle w:val="ListParagraph"/>
        <w:numPr>
          <w:ilvl w:val="0"/>
          <w:numId w:val="11"/>
        </w:numPr>
      </w:pPr>
      <w:r w:rsidRPr="00480FA9">
        <w:t>Quantitative analysis of overlap between FC-tagged cells and c-</w:t>
      </w:r>
      <w:proofErr w:type="spellStart"/>
      <w:r w:rsidRPr="00480FA9">
        <w:t>Fos</w:t>
      </w:r>
      <w:proofErr w:type="spellEnd"/>
      <w:r w:rsidRPr="00140203">
        <w:rPr>
          <w:vertAlign w:val="superscript"/>
        </w:rPr>
        <w:t>+</w:t>
      </w:r>
      <w:r w:rsidRPr="00480FA9">
        <w:t xml:space="preserve"> cells in each group. Overlap between FC-tagged cells and c-</w:t>
      </w:r>
      <w:proofErr w:type="spellStart"/>
      <w:r w:rsidRPr="00480FA9">
        <w:t>Fos</w:t>
      </w:r>
      <w:proofErr w:type="spellEnd"/>
      <w:r w:rsidRPr="00140203">
        <w:rPr>
          <w:vertAlign w:val="superscript"/>
        </w:rPr>
        <w:t>+</w:t>
      </w:r>
      <w:r w:rsidR="006252E5">
        <w:t xml:space="preserve"> </w:t>
      </w:r>
      <w:proofErr w:type="gramStart"/>
      <w:r w:rsidR="006252E5">
        <w:t>cells was</w:t>
      </w:r>
      <w:proofErr w:type="gramEnd"/>
      <w:r w:rsidR="006252E5">
        <w:t xml:space="preserve"> high after FC, </w:t>
      </w:r>
      <w:r w:rsidRPr="00480FA9">
        <w:t>significantly decreased following EXT</w:t>
      </w:r>
      <w:r w:rsidR="006252E5">
        <w:t>, and significantly increased during Recall after reinstatement.</w:t>
      </w:r>
      <w:r w:rsidRPr="00480FA9">
        <w:t xml:space="preserve"> (</w:t>
      </w:r>
      <w:proofErr w:type="gramStart"/>
      <w:r w:rsidRPr="00480FA9">
        <w:t>n</w:t>
      </w:r>
      <w:proofErr w:type="gramEnd"/>
      <w:r w:rsidRPr="00480FA9">
        <w:t xml:space="preserve"> = 12 sections per group, i.e. 4 mice and 3 sections per mouse; *P &lt; 0.05, **P &lt; 0.01, ***P &lt; 0.001, ****P &lt; 0.0001; F</w:t>
      </w:r>
      <w:r w:rsidR="006252E5">
        <w:rPr>
          <w:vertAlign w:val="subscript"/>
        </w:rPr>
        <w:t>2,33</w:t>
      </w:r>
      <w:r w:rsidRPr="00140203">
        <w:rPr>
          <w:vertAlign w:val="subscript"/>
        </w:rPr>
        <w:t xml:space="preserve"> </w:t>
      </w:r>
      <w:r w:rsidRPr="00480FA9">
        <w:t xml:space="preserve">= </w:t>
      </w:r>
      <w:r w:rsidR="006252E5">
        <w:t>10.35</w:t>
      </w:r>
      <w:r w:rsidRPr="00480FA9">
        <w:t xml:space="preserve">; one-way ANOVA followed by </w:t>
      </w:r>
      <w:proofErr w:type="spellStart"/>
      <w:r w:rsidRPr="00480FA9">
        <w:t>Tukey’s</w:t>
      </w:r>
      <w:proofErr w:type="spellEnd"/>
      <w:r w:rsidRPr="00480FA9">
        <w:t xml:space="preserve"> test). Counts were normalized to % of </w:t>
      </w:r>
      <w:proofErr w:type="spellStart"/>
      <w:r w:rsidRPr="00480FA9">
        <w:t>eYFP</w:t>
      </w:r>
      <w:proofErr w:type="spellEnd"/>
      <w:r w:rsidRPr="006252E5">
        <w:rPr>
          <w:vertAlign w:val="superscript"/>
        </w:rPr>
        <w:t>+</w:t>
      </w:r>
      <w:r w:rsidRPr="00480FA9">
        <w:t xml:space="preserve"> cells </w:t>
      </w:r>
      <w:r w:rsidR="006252E5">
        <w:t>that were also c-</w:t>
      </w:r>
      <w:proofErr w:type="spellStart"/>
      <w:r w:rsidR="006252E5">
        <w:t>Fos</w:t>
      </w:r>
      <w:proofErr w:type="spellEnd"/>
      <w:r w:rsidR="006252E5">
        <w:rPr>
          <w:vertAlign w:val="superscript"/>
        </w:rPr>
        <w:t>+</w:t>
      </w:r>
      <w:r w:rsidRPr="00480FA9">
        <w:t xml:space="preserve">. </w:t>
      </w:r>
    </w:p>
    <w:p w14:paraId="6A13FD2D" w14:textId="53364797" w:rsidR="00140203" w:rsidRDefault="00480FA9" w:rsidP="00E76B5C">
      <w:pPr>
        <w:pStyle w:val="ListParagraph"/>
        <w:numPr>
          <w:ilvl w:val="0"/>
          <w:numId w:val="11"/>
        </w:numPr>
      </w:pPr>
      <w:r w:rsidRPr="00480FA9">
        <w:lastRenderedPageBreak/>
        <w:t xml:space="preserve">Linear regression between average freezing during Recall and overlap in the </w:t>
      </w:r>
      <w:r w:rsidR="006252E5">
        <w:t>BLA</w:t>
      </w:r>
      <w:r w:rsidRPr="00480FA9">
        <w:t xml:space="preserve"> demonstrates that overlap in the </w:t>
      </w:r>
      <w:r w:rsidR="006252E5">
        <w:t>BLA</w:t>
      </w:r>
      <w:r w:rsidRPr="00480FA9">
        <w:t xml:space="preserve"> is predictive of freezing (n = 12 mice; F</w:t>
      </w:r>
      <w:r w:rsidRPr="00140203">
        <w:rPr>
          <w:vertAlign w:val="subscript"/>
        </w:rPr>
        <w:t>1</w:t>
      </w:r>
      <w:proofErr w:type="gramStart"/>
      <w:r w:rsidRPr="00140203">
        <w:rPr>
          <w:vertAlign w:val="subscript"/>
        </w:rPr>
        <w:t>,10</w:t>
      </w:r>
      <w:proofErr w:type="gramEnd"/>
      <w:r w:rsidRPr="00480FA9">
        <w:t xml:space="preserve"> = </w:t>
      </w:r>
      <w:r w:rsidR="006252E5">
        <w:t>50.74</w:t>
      </w:r>
      <w:r w:rsidRPr="00480FA9">
        <w:t xml:space="preserve">; </w:t>
      </w:r>
      <w:r w:rsidR="006252E5">
        <w:t>***</w:t>
      </w:r>
      <w:r w:rsidRPr="00480FA9">
        <w:t>*P</w:t>
      </w:r>
      <w:r w:rsidR="006252E5">
        <w:t xml:space="preserve"> &lt; 0.0001</w:t>
      </w:r>
      <w:r w:rsidRPr="00480FA9">
        <w:t>; R</w:t>
      </w:r>
      <w:r w:rsidRPr="00140203">
        <w:rPr>
          <w:vertAlign w:val="superscript"/>
        </w:rPr>
        <w:t>2</w:t>
      </w:r>
      <w:r w:rsidRPr="00480FA9">
        <w:t xml:space="preserve"> = 0.</w:t>
      </w:r>
      <w:r w:rsidR="006252E5">
        <w:t>8354</w:t>
      </w:r>
      <w:r w:rsidRPr="00480FA9">
        <w:t xml:space="preserve">; linear regression). </w:t>
      </w:r>
    </w:p>
    <w:p w14:paraId="41525AE3" w14:textId="5FCEB7A9" w:rsidR="00140203" w:rsidRDefault="00480FA9" w:rsidP="00E76B5C">
      <w:pPr>
        <w:pStyle w:val="ListParagraph"/>
        <w:numPr>
          <w:ilvl w:val="0"/>
          <w:numId w:val="11"/>
        </w:numPr>
      </w:pPr>
      <w:r w:rsidRPr="00480FA9">
        <w:t xml:space="preserve">Same as quantification in f, but for </w:t>
      </w:r>
      <w:r w:rsidR="00641B54">
        <w:t>DG</w:t>
      </w:r>
      <w:r w:rsidRPr="00480FA9">
        <w:t xml:space="preserve">. </w:t>
      </w:r>
      <w:r w:rsidR="00641B54">
        <w:t xml:space="preserve">As in the BLA, overlap between FC-tagged cells and </w:t>
      </w:r>
      <w:proofErr w:type="gramStart"/>
      <w:r w:rsidR="00641B54">
        <w:t>c-</w:t>
      </w:r>
      <w:proofErr w:type="spellStart"/>
      <w:r w:rsidR="00641B54">
        <w:t>Fos</w:t>
      </w:r>
      <w:proofErr w:type="spellEnd"/>
      <w:r w:rsidR="00641B54">
        <w:rPr>
          <w:vertAlign w:val="superscript"/>
        </w:rPr>
        <w:t>+</w:t>
      </w:r>
      <w:r w:rsidR="00641B54">
        <w:t xml:space="preserve"> cells was</w:t>
      </w:r>
      <w:proofErr w:type="gramEnd"/>
      <w:r w:rsidR="00641B54">
        <w:t xml:space="preserve"> high after FC and significantly decreased following EXT. While overlap remained low during the reinstating shock, it significantly increased during Recall after reinstatement. (</w:t>
      </w:r>
      <w:proofErr w:type="gramStart"/>
      <w:r w:rsidR="00641B54">
        <w:t>n</w:t>
      </w:r>
      <w:proofErr w:type="gramEnd"/>
      <w:r w:rsidR="00641B54">
        <w:t xml:space="preserve"> = 12 sections per group, i.e., 4 mice and 3 sections per mouse; *P &lt; 0.05, **P &lt; 0.01, ***P &lt; 0.001, ****P &lt; 0.0001; </w:t>
      </w:r>
      <w:r w:rsidRPr="00480FA9">
        <w:t>F</w:t>
      </w:r>
      <w:r w:rsidR="00641B54">
        <w:rPr>
          <w:vertAlign w:val="subscript"/>
        </w:rPr>
        <w:t>3</w:t>
      </w:r>
      <w:r w:rsidRPr="00140203">
        <w:rPr>
          <w:vertAlign w:val="subscript"/>
        </w:rPr>
        <w:t>,</w:t>
      </w:r>
      <w:r w:rsidR="00641B54">
        <w:rPr>
          <w:vertAlign w:val="subscript"/>
        </w:rPr>
        <w:t>44</w:t>
      </w:r>
      <w:r w:rsidRPr="00480FA9">
        <w:t xml:space="preserve"> = </w:t>
      </w:r>
      <w:r w:rsidR="00641B54">
        <w:t>24.16</w:t>
      </w:r>
      <w:r w:rsidRPr="00480FA9">
        <w:t>;</w:t>
      </w:r>
      <w:r w:rsidR="00641B54">
        <w:t xml:space="preserve"> </w:t>
      </w:r>
      <w:r w:rsidRPr="00480FA9">
        <w:t xml:space="preserve">one-way ANOVA followed by </w:t>
      </w:r>
      <w:proofErr w:type="spellStart"/>
      <w:r w:rsidRPr="00480FA9">
        <w:t>Tukey’s</w:t>
      </w:r>
      <w:proofErr w:type="spellEnd"/>
      <w:r w:rsidRPr="00480FA9">
        <w:t xml:space="preserve"> test). </w:t>
      </w:r>
    </w:p>
    <w:p w14:paraId="7324EFCF" w14:textId="357F3E12" w:rsidR="00480FA9" w:rsidRPr="00480FA9" w:rsidRDefault="00480FA9" w:rsidP="00E76B5C">
      <w:pPr>
        <w:pStyle w:val="ListParagraph"/>
        <w:numPr>
          <w:ilvl w:val="0"/>
          <w:numId w:val="11"/>
        </w:numPr>
      </w:pPr>
      <w:r w:rsidRPr="00480FA9">
        <w:t xml:space="preserve">Linear regression between average freezing during Recall and overlap in the </w:t>
      </w:r>
      <w:r w:rsidR="00641B54">
        <w:t>DG demonstrates that overlap in the DG is predictive of freezing (n = 12 mice; F</w:t>
      </w:r>
      <w:r w:rsidR="00641B54">
        <w:rPr>
          <w:vertAlign w:val="subscript"/>
        </w:rPr>
        <w:t>1</w:t>
      </w:r>
      <w:proofErr w:type="gramStart"/>
      <w:r w:rsidR="00641B54">
        <w:rPr>
          <w:vertAlign w:val="subscript"/>
        </w:rPr>
        <w:t>,10</w:t>
      </w:r>
      <w:proofErr w:type="gramEnd"/>
      <w:r w:rsidR="00641B54">
        <w:t xml:space="preserve"> = 5.435; *P = 0.0419; R</w:t>
      </w:r>
      <w:r w:rsidR="00641B54">
        <w:rPr>
          <w:vertAlign w:val="superscript"/>
        </w:rPr>
        <w:t>2</w:t>
      </w:r>
      <w:r w:rsidR="00641B54">
        <w:t xml:space="preserve"> = 0.3521; linear regression). </w:t>
      </w:r>
    </w:p>
    <w:p w14:paraId="0AA62CE0" w14:textId="7DDA3E1E" w:rsidR="00B54FA7" w:rsidRDefault="00B54FA7">
      <w:pPr>
        <w:tabs>
          <w:tab w:val="clear" w:pos="720"/>
        </w:tabs>
        <w:spacing w:line="240" w:lineRule="auto"/>
      </w:pPr>
      <w:r>
        <w:br w:type="page"/>
      </w:r>
    </w:p>
    <w:p w14:paraId="2E3B873F" w14:textId="0D628F11" w:rsidR="00626978" w:rsidRDefault="00626978" w:rsidP="00626978">
      <w:pPr>
        <w:pStyle w:val="BUFigureCaption"/>
      </w:pPr>
      <w:bookmarkStart w:id="135" w:name="_Toc410040898"/>
      <w:r w:rsidRPr="00044DB9">
        <w:lastRenderedPageBreak/>
        <w:t xml:space="preserve">Figure </w:t>
      </w:r>
      <w:r w:rsidR="00254CF0">
        <w:t>3.</w:t>
      </w:r>
      <w:r w:rsidRPr="00044DB9">
        <w:t xml:space="preserve">2. </w:t>
      </w:r>
      <w:proofErr w:type="gramStart"/>
      <w:r w:rsidRPr="00044DB9">
        <w:rPr>
          <w:i/>
          <w:iCs/>
        </w:rPr>
        <w:t xml:space="preserve">In vivo </w:t>
      </w:r>
      <w:r w:rsidRPr="00044DB9">
        <w:t>calcium imaging in mice undergoin</w:t>
      </w:r>
      <w:r>
        <w:t>g fear reinstatement paradigm.</w:t>
      </w:r>
      <w:bookmarkEnd w:id="135"/>
      <w:proofErr w:type="gramEnd"/>
      <w:r>
        <w:t xml:space="preserve"> </w:t>
      </w:r>
    </w:p>
    <w:p w14:paraId="388DF6A4" w14:textId="3900DEBC" w:rsidR="00480FA9" w:rsidRDefault="0042105D">
      <w:pPr>
        <w:tabs>
          <w:tab w:val="clear" w:pos="720"/>
        </w:tabs>
        <w:spacing w:line="240" w:lineRule="auto"/>
      </w:pPr>
      <w:r>
        <w:rPr>
          <w:noProof/>
        </w:rPr>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46A61FA2" w14:textId="62D156A4" w:rsidR="00044DB9" w:rsidRDefault="00044DB9" w:rsidP="00E76B5C">
      <w:pPr>
        <w:pStyle w:val="ListParagraph"/>
        <w:numPr>
          <w:ilvl w:val="0"/>
          <w:numId w:val="12"/>
        </w:numPr>
      </w:pPr>
      <w:r w:rsidRPr="00044DB9">
        <w:lastRenderedPageBreak/>
        <w:t>Behavioral sche</w:t>
      </w:r>
      <w:r>
        <w:t xml:space="preserve">dule for calcium imaging cohort. </w:t>
      </w:r>
    </w:p>
    <w:p w14:paraId="3C8FBA45" w14:textId="77777777" w:rsidR="00626978" w:rsidRDefault="00044DB9" w:rsidP="00E76B5C">
      <w:pPr>
        <w:pStyle w:val="ListParagraph"/>
        <w:numPr>
          <w:ilvl w:val="0"/>
          <w:numId w:val="12"/>
        </w:numPr>
      </w:pPr>
      <w:r w:rsidRPr="00044DB9">
        <w:t>Example fields of view in CA1- (top) and BLA-implanted mice (bottom</w:t>
      </w:r>
      <w:proofErr w:type="gramStart"/>
      <w:r w:rsidRPr="00044DB9">
        <w:t>),</w:t>
      </w:r>
      <w:proofErr w:type="gramEnd"/>
      <w:r w:rsidRPr="00044DB9">
        <w:t xml:space="preserve"> depicted as maximum projections of CFC imaging session. Blue outlines indicate cell masks. Scale bars = 100 microns. </w:t>
      </w:r>
    </w:p>
    <w:p w14:paraId="2A0AF905" w14:textId="77777777" w:rsidR="00626978" w:rsidRDefault="00044DB9" w:rsidP="00E76B5C">
      <w:pPr>
        <w:pStyle w:val="ListParagraph"/>
        <w:numPr>
          <w:ilvl w:val="0"/>
          <w:numId w:val="12"/>
        </w:numPr>
      </w:pPr>
      <w:r w:rsidRPr="00044DB9">
        <w:t xml:space="preserve">Fluorescence traces of 10 example cells in CA1 (top) and BLA (bottom). Blue shaded region indicates when the mouse was in the </w:t>
      </w:r>
      <w:proofErr w:type="gramStart"/>
      <w:r w:rsidRPr="00044DB9">
        <w:t>fear conditioning</w:t>
      </w:r>
      <w:proofErr w:type="gramEnd"/>
      <w:r w:rsidRPr="00044DB9">
        <w:t xml:space="preserve"> chamber. Non-shaded region indicates when mouse was in its home cage. </w:t>
      </w:r>
    </w:p>
    <w:p w14:paraId="6F05D2BC" w14:textId="77777777" w:rsidR="00626978" w:rsidRDefault="00044DB9" w:rsidP="00E76B5C">
      <w:pPr>
        <w:pStyle w:val="ListParagraph"/>
        <w:numPr>
          <w:ilvl w:val="0"/>
          <w:numId w:val="12"/>
        </w:numPr>
      </w:pPr>
      <w:r w:rsidRPr="00044DB9">
        <w:t xml:space="preserve">Implant tracts in CA1 (left) and BLA (right). Regions highlighted by white dotted line. Green cells are GCaMP6f-infected. </w:t>
      </w:r>
    </w:p>
    <w:p w14:paraId="3A39FD0D" w14:textId="77777777" w:rsidR="00626978" w:rsidRDefault="00044DB9" w:rsidP="00E76B5C">
      <w:pPr>
        <w:pStyle w:val="ListParagraph"/>
        <w:numPr>
          <w:ilvl w:val="0"/>
          <w:numId w:val="12"/>
        </w:numPr>
      </w:pPr>
      <w:r w:rsidRPr="00044DB9">
        <w:t xml:space="preserve">Example aligned and registered cell from CA1 (top row) and BLA (bottom row) during different imaging sessions. Scale bars = 50 microns. </w:t>
      </w:r>
    </w:p>
    <w:p w14:paraId="6857DFC8" w14:textId="77777777" w:rsidR="00626978" w:rsidRPr="00626978" w:rsidRDefault="00044DB9" w:rsidP="00E76B5C">
      <w:pPr>
        <w:pStyle w:val="ListParagraph"/>
        <w:numPr>
          <w:ilvl w:val="0"/>
          <w:numId w:val="12"/>
        </w:numPr>
      </w:pPr>
      <w:r w:rsidRPr="00044DB9">
        <w:t>Example PV analysis. Left, PV of CFC session, cells sorted by average Ca</w:t>
      </w:r>
      <w:r w:rsidRPr="00626978">
        <w:rPr>
          <w:vertAlign w:val="superscript"/>
        </w:rPr>
        <w:t xml:space="preserve">2+ </w:t>
      </w:r>
      <w:r w:rsidRPr="00044DB9">
        <w:t>transient rate. Subsequent columns, PVs of 30 s time bins during EXT and Recall.</w:t>
      </w:r>
    </w:p>
    <w:p w14:paraId="534DFC3A" w14:textId="0E30F711" w:rsidR="00626978" w:rsidRDefault="00044DB9" w:rsidP="00E76B5C">
      <w:pPr>
        <w:pStyle w:val="ListParagraph"/>
        <w:numPr>
          <w:ilvl w:val="0"/>
          <w:numId w:val="12"/>
        </w:numPr>
      </w:pPr>
      <w:r w:rsidRPr="00044DB9">
        <w:t>Top, correlation coefficients between CA1 CFC Ca</w:t>
      </w:r>
      <w:r w:rsidRPr="00626978">
        <w:rPr>
          <w:vertAlign w:val="superscript"/>
        </w:rPr>
        <w:t>2+</w:t>
      </w:r>
      <w:r w:rsidRPr="00044DB9">
        <w:t xml:space="preserve"> transient PVs and windowed PVs over EXT and Recall (n = 6 mice). Bottom, box plots of correlation coefficients binned by session type. Each dot represents an individual correlation coefficient from a PV during one 30 s time bin to the CFC PV. EXT1 vs. EXT2, Mann-Whitney U test </w:t>
      </w:r>
      <w:r w:rsidRPr="00626978">
        <w:rPr>
          <w:i/>
          <w:iCs/>
        </w:rPr>
        <w:t>p</w:t>
      </w:r>
      <w:r w:rsidRPr="00044DB9">
        <w:t xml:space="preserve"> = 5.03 x 10</w:t>
      </w:r>
      <w:r w:rsidRPr="00626978">
        <w:rPr>
          <w:vertAlign w:val="superscript"/>
        </w:rPr>
        <w:t>-14</w:t>
      </w:r>
      <w:r w:rsidRPr="00044DB9">
        <w:t xml:space="preserve">; EXT1 vs. Recall, </w:t>
      </w:r>
      <w:r w:rsidRPr="00626978">
        <w:rPr>
          <w:i/>
          <w:iCs/>
        </w:rPr>
        <w:t>p</w:t>
      </w:r>
      <w:r w:rsidRPr="00044DB9">
        <w:t xml:space="preserve"> = 3.08 x 10</w:t>
      </w:r>
      <w:r w:rsidRPr="00626978">
        <w:rPr>
          <w:vertAlign w:val="superscript"/>
        </w:rPr>
        <w:t>-3</w:t>
      </w:r>
      <w:r w:rsidRPr="00044DB9">
        <w:t xml:space="preserve">; EXT2 vs. Recall, </w:t>
      </w:r>
      <w:r w:rsidRPr="00626978">
        <w:rPr>
          <w:i/>
          <w:iCs/>
        </w:rPr>
        <w:t>p</w:t>
      </w:r>
      <w:r w:rsidRPr="00044DB9">
        <w:t xml:space="preserve"> = 3.29 x 10</w:t>
      </w:r>
      <w:r w:rsidRPr="00626978">
        <w:rPr>
          <w:vertAlign w:val="superscript"/>
        </w:rPr>
        <w:t>-3</w:t>
      </w:r>
      <w:r w:rsidRPr="00044DB9">
        <w:t xml:space="preserve">. </w:t>
      </w:r>
    </w:p>
    <w:p w14:paraId="7608E969" w14:textId="3A625D07" w:rsidR="00044DB9" w:rsidRDefault="00044DB9" w:rsidP="00E76B5C">
      <w:pPr>
        <w:pStyle w:val="ListParagraph"/>
        <w:numPr>
          <w:ilvl w:val="0"/>
          <w:numId w:val="12"/>
        </w:numPr>
      </w:pPr>
      <w:r w:rsidRPr="00044DB9">
        <w:t xml:space="preserve">Same as g, but for BLA (n = 6 mice). EXT1 vs. EXT2, Mann-Whitney U test </w:t>
      </w:r>
      <w:r w:rsidRPr="00626978">
        <w:rPr>
          <w:i/>
          <w:iCs/>
        </w:rPr>
        <w:t>p</w:t>
      </w:r>
      <w:r w:rsidRPr="00044DB9">
        <w:t xml:space="preserve"> = 1.35 x 10</w:t>
      </w:r>
      <w:r w:rsidRPr="00626978">
        <w:rPr>
          <w:vertAlign w:val="superscript"/>
        </w:rPr>
        <w:t>-6</w:t>
      </w:r>
      <w:r w:rsidRPr="00044DB9">
        <w:t xml:space="preserve">; EXT1 vs. Recall, </w:t>
      </w:r>
      <w:r w:rsidRPr="00626978">
        <w:rPr>
          <w:i/>
          <w:iCs/>
        </w:rPr>
        <w:t>p</w:t>
      </w:r>
      <w:r w:rsidRPr="00044DB9">
        <w:t xml:space="preserve"> = 0.21; EXT2 vs. Recall, </w:t>
      </w:r>
      <w:r w:rsidRPr="00626978">
        <w:rPr>
          <w:i/>
          <w:iCs/>
        </w:rPr>
        <w:t>p</w:t>
      </w:r>
      <w:r w:rsidRPr="00044DB9">
        <w:t xml:space="preserve"> = 0.0025. All </w:t>
      </w:r>
      <w:r w:rsidRPr="00626978">
        <w:rPr>
          <w:i/>
          <w:iCs/>
        </w:rPr>
        <w:t>p</w:t>
      </w:r>
      <w:r w:rsidRPr="00044DB9">
        <w:t xml:space="preserve"> values were adjusted for false discovery rate from multiple comparisons.</w:t>
      </w:r>
    </w:p>
    <w:p w14:paraId="48E8C5AF" w14:textId="79F02905" w:rsidR="007E52F4" w:rsidRDefault="00254CF0" w:rsidP="00254CF0">
      <w:pPr>
        <w:pStyle w:val="BUFigureCaption"/>
      </w:pPr>
      <w:bookmarkStart w:id="136" w:name="_Toc410040899"/>
      <w:r w:rsidRPr="007E52F4">
        <w:lastRenderedPageBreak/>
        <w:t xml:space="preserve">Figure </w:t>
      </w:r>
      <w:r>
        <w:t>3.</w:t>
      </w:r>
      <w:r w:rsidRPr="007E52F4">
        <w:t>3. Optical inhibition of the DG or BLA fear ensemble disrupts reinstated fear.</w:t>
      </w:r>
      <w:bookmarkEnd w:id="136"/>
    </w:p>
    <w:p w14:paraId="247253F5" w14:textId="1C8F77B6" w:rsidR="0042105D" w:rsidRDefault="007E52F4">
      <w:pPr>
        <w:tabs>
          <w:tab w:val="clear" w:pos="720"/>
        </w:tabs>
        <w:spacing w:line="240" w:lineRule="auto"/>
      </w:pPr>
      <w:r>
        <w:rPr>
          <w:noProof/>
        </w:rPr>
        <w:drawing>
          <wp:inline distT="0" distB="0" distL="0" distR="0" wp14:anchorId="46F033EB" wp14:editId="7F5A6511">
            <wp:extent cx="5248636" cy="681107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48636" cy="6811077"/>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ACB9C02" w14:textId="0A2ECE4B" w:rsidR="007E52F4" w:rsidRDefault="007E52F4" w:rsidP="00E76B5C">
      <w:pPr>
        <w:pStyle w:val="ListParagraph"/>
        <w:numPr>
          <w:ilvl w:val="0"/>
          <w:numId w:val="13"/>
        </w:numPr>
      </w:pPr>
      <w:r w:rsidRPr="007E52F4">
        <w:lastRenderedPageBreak/>
        <w:t>Schematic of viral strategy. A virus cocktail of AAV9-c-Fos-tTA and AAV9-TRE-ArchT-eYFP was infused into either the DG or BLA for activity-dependent expression</w:t>
      </w:r>
      <w:r>
        <w:t xml:space="preserve"> of </w:t>
      </w:r>
      <w:proofErr w:type="spellStart"/>
      <w:r>
        <w:t>ArchT-eYFP</w:t>
      </w:r>
      <w:proofErr w:type="spellEnd"/>
      <w:r>
        <w:t xml:space="preserve">. </w:t>
      </w:r>
    </w:p>
    <w:p w14:paraId="05B61D4A" w14:textId="77777777" w:rsidR="00254CF0" w:rsidRDefault="007E52F4" w:rsidP="00E76B5C">
      <w:pPr>
        <w:pStyle w:val="ListParagraph"/>
        <w:numPr>
          <w:ilvl w:val="0"/>
          <w:numId w:val="13"/>
        </w:numPr>
      </w:pPr>
      <w:r w:rsidRPr="007E52F4">
        <w:t xml:space="preserve">Representative microscope images of injection sites for the DG and BLA groups of mice. </w:t>
      </w:r>
    </w:p>
    <w:p w14:paraId="5AC8C922" w14:textId="77777777" w:rsidR="00254CF0" w:rsidRDefault="007E52F4" w:rsidP="00E76B5C">
      <w:pPr>
        <w:pStyle w:val="ListParagraph"/>
        <w:numPr>
          <w:ilvl w:val="0"/>
          <w:numId w:val="13"/>
        </w:numPr>
      </w:pPr>
      <w:r w:rsidRPr="007E52F4">
        <w:t xml:space="preserve">Reinstatement behavioral schedule. Mice had the fear ensemble labeled in either the DG or BLA and inhibited during Recall after Shock Reinstatement. </w:t>
      </w:r>
    </w:p>
    <w:p w14:paraId="43266B25" w14:textId="422A630E" w:rsidR="00E24DA6" w:rsidRDefault="006E0036" w:rsidP="00346CE8">
      <w:pPr>
        <w:ind w:left="900" w:hanging="540"/>
      </w:pPr>
      <w:r>
        <w:t>(</w:t>
      </w:r>
      <w:proofErr w:type="gramStart"/>
      <w:r>
        <w:t>d</w:t>
      </w:r>
      <w:proofErr w:type="gramEnd"/>
      <w:r>
        <w:t xml:space="preserve">-g) </w:t>
      </w:r>
      <w:r w:rsidR="007E52F4" w:rsidRPr="007E52F4">
        <w:t xml:space="preserve">Line graphs: 2-minute light OFF and ON epochs during Recall for the </w:t>
      </w:r>
      <w:proofErr w:type="gramStart"/>
      <w:r w:rsidR="007E52F4" w:rsidRPr="007E52F4">
        <w:t xml:space="preserve">two </w:t>
      </w:r>
      <w:r w:rsidR="00346CE8">
        <w:t xml:space="preserve"> </w:t>
      </w:r>
      <w:r w:rsidR="007E52F4" w:rsidRPr="007E52F4">
        <w:t>experimental</w:t>
      </w:r>
      <w:proofErr w:type="gramEnd"/>
      <w:r w:rsidR="007E52F4" w:rsidRPr="007E52F4">
        <w:t xml:space="preserve"> </w:t>
      </w:r>
      <w:proofErr w:type="spellStart"/>
      <w:r w:rsidR="007E52F4" w:rsidRPr="007E52F4">
        <w:t>ArchT</w:t>
      </w:r>
      <w:proofErr w:type="spellEnd"/>
      <w:r w:rsidR="007E52F4" w:rsidRPr="007E52F4">
        <w:t xml:space="preserve"> groups (DG </w:t>
      </w:r>
      <w:proofErr w:type="spellStart"/>
      <w:r w:rsidR="007E52F4" w:rsidRPr="007E52F4">
        <w:t>Exp</w:t>
      </w:r>
      <w:proofErr w:type="spellEnd"/>
      <w:r w:rsidR="007E52F4" w:rsidRPr="007E52F4">
        <w:t xml:space="preserve"> &amp; BLA </w:t>
      </w:r>
      <w:proofErr w:type="spellStart"/>
      <w:r w:rsidR="007E52F4" w:rsidRPr="007E52F4">
        <w:t>Exp</w:t>
      </w:r>
      <w:proofErr w:type="spellEnd"/>
      <w:r w:rsidR="007E52F4" w:rsidRPr="007E52F4">
        <w:t>) and the two control no-</w:t>
      </w:r>
      <w:proofErr w:type="spellStart"/>
      <w:r w:rsidR="007E52F4" w:rsidRPr="007E52F4">
        <w:t>opsin</w:t>
      </w:r>
      <w:proofErr w:type="spellEnd"/>
      <w:r w:rsidR="007E52F4" w:rsidRPr="007E52F4">
        <w:t xml:space="preserve"> groups (DG </w:t>
      </w:r>
      <w:proofErr w:type="spellStart"/>
      <w:r w:rsidR="007E52F4" w:rsidRPr="007E52F4">
        <w:t>eYFP</w:t>
      </w:r>
      <w:proofErr w:type="spellEnd"/>
      <w:r w:rsidR="007E52F4" w:rsidRPr="007E52F4">
        <w:t xml:space="preserve"> &amp; BLA </w:t>
      </w:r>
      <w:proofErr w:type="spellStart"/>
      <w:r w:rsidR="007E52F4" w:rsidRPr="007E52F4">
        <w:t>eYFP</w:t>
      </w:r>
      <w:proofErr w:type="spellEnd"/>
      <w:r w:rsidR="007E52F4" w:rsidRPr="007E52F4">
        <w:t xml:space="preserve">). Bar graphs: Quantification of average freezing between light OFF vs. light ON epochs for each group. </w:t>
      </w:r>
    </w:p>
    <w:p w14:paraId="7A7A6A1F" w14:textId="77777777" w:rsidR="00E24DA6" w:rsidRDefault="007E52F4" w:rsidP="00E76B5C">
      <w:pPr>
        <w:pStyle w:val="ListParagraph"/>
        <w:numPr>
          <w:ilvl w:val="0"/>
          <w:numId w:val="13"/>
        </w:numPr>
      </w:pPr>
      <w:r w:rsidRPr="007E52F4">
        <w:t xml:space="preserve">DG </w:t>
      </w:r>
      <w:proofErr w:type="spellStart"/>
      <w:r w:rsidRPr="007E52F4">
        <w:t>Exp</w:t>
      </w:r>
      <w:proofErr w:type="spellEnd"/>
      <w:r w:rsidRPr="007E52F4">
        <w:t xml:space="preserve"> Recall (t</w:t>
      </w:r>
      <w:r w:rsidRPr="00E24DA6">
        <w:rPr>
          <w:vertAlign w:val="subscript"/>
        </w:rPr>
        <w:t>24</w:t>
      </w:r>
      <w:r w:rsidRPr="007E52F4">
        <w:t xml:space="preserve"> = 2.781, *P = 0.0104; paired t-test; n = 25 paired epochs from 13 mice). </w:t>
      </w:r>
    </w:p>
    <w:p w14:paraId="61E55245" w14:textId="77777777" w:rsidR="00E24DA6" w:rsidRDefault="007E52F4" w:rsidP="00E76B5C">
      <w:pPr>
        <w:pStyle w:val="ListParagraph"/>
        <w:numPr>
          <w:ilvl w:val="0"/>
          <w:numId w:val="13"/>
        </w:numPr>
      </w:pPr>
      <w:r w:rsidRPr="007E52F4">
        <w:t>BLA EXP Recall (t</w:t>
      </w:r>
      <w:r w:rsidRPr="00E24DA6">
        <w:rPr>
          <w:vertAlign w:val="subscript"/>
        </w:rPr>
        <w:t>17</w:t>
      </w:r>
      <w:r w:rsidRPr="007E52F4">
        <w:t xml:space="preserve"> = 4.277, ***P = 0.0005; paired t-test; n = 18 paired epochs from 9 mice). </w:t>
      </w:r>
    </w:p>
    <w:p w14:paraId="21151DDF" w14:textId="77777777" w:rsidR="00E24DA6" w:rsidRDefault="007E52F4" w:rsidP="00E76B5C">
      <w:pPr>
        <w:pStyle w:val="ListParagraph"/>
        <w:numPr>
          <w:ilvl w:val="0"/>
          <w:numId w:val="13"/>
        </w:numPr>
      </w:pPr>
      <w:r w:rsidRPr="007E52F4">
        <w:t xml:space="preserve">DG </w:t>
      </w:r>
      <w:proofErr w:type="spellStart"/>
      <w:r w:rsidRPr="007E52F4">
        <w:t>eYFP</w:t>
      </w:r>
      <w:proofErr w:type="spellEnd"/>
      <w:r w:rsidRPr="007E52F4">
        <w:t xml:space="preserve"> Recall (t</w:t>
      </w:r>
      <w:r w:rsidRPr="00E24DA6">
        <w:rPr>
          <w:vertAlign w:val="subscript"/>
        </w:rPr>
        <w:t>21</w:t>
      </w:r>
      <w:r w:rsidRPr="007E52F4">
        <w:t xml:space="preserve"> = 0.05067, </w:t>
      </w:r>
      <w:proofErr w:type="spellStart"/>
      <w:r w:rsidRPr="007E52F4">
        <w:t>n.s</w:t>
      </w:r>
      <w:proofErr w:type="spellEnd"/>
      <w:r w:rsidRPr="007E52F4">
        <w:t xml:space="preserve">., P = 0.9600; paired t-test; n = 22 paired epochs from 11 mice). </w:t>
      </w:r>
    </w:p>
    <w:p w14:paraId="55E82082" w14:textId="77777777" w:rsidR="00E24DA6" w:rsidRDefault="007E52F4" w:rsidP="00E76B5C">
      <w:pPr>
        <w:pStyle w:val="ListParagraph"/>
        <w:numPr>
          <w:ilvl w:val="0"/>
          <w:numId w:val="13"/>
        </w:numPr>
      </w:pPr>
      <w:r w:rsidRPr="007E52F4">
        <w:t xml:space="preserve">BLA </w:t>
      </w:r>
      <w:proofErr w:type="spellStart"/>
      <w:r w:rsidRPr="007E52F4">
        <w:t>eYFP</w:t>
      </w:r>
      <w:proofErr w:type="spellEnd"/>
      <w:r w:rsidRPr="007E52F4">
        <w:t xml:space="preserve"> Recall (t</w:t>
      </w:r>
      <w:r w:rsidRPr="00E24DA6">
        <w:rPr>
          <w:vertAlign w:val="subscript"/>
        </w:rPr>
        <w:t>15</w:t>
      </w:r>
      <w:r w:rsidRPr="007E52F4">
        <w:t xml:space="preserve"> = 0.3915, </w:t>
      </w:r>
      <w:proofErr w:type="spellStart"/>
      <w:r w:rsidRPr="007E52F4">
        <w:t>n.s</w:t>
      </w:r>
      <w:proofErr w:type="spellEnd"/>
      <w:r w:rsidRPr="007E52F4">
        <w:t xml:space="preserve">., P = 0.7010; paired t-test; n = 16 paired epochs from 8 mice). </w:t>
      </w:r>
    </w:p>
    <w:p w14:paraId="41FADD73" w14:textId="77777777" w:rsidR="00346CE8" w:rsidRDefault="007E52F4" w:rsidP="00E76B5C">
      <w:pPr>
        <w:pStyle w:val="ListParagraph"/>
        <w:numPr>
          <w:ilvl w:val="0"/>
          <w:numId w:val="13"/>
        </w:numPr>
      </w:pPr>
      <w:r w:rsidRPr="007E52F4">
        <w:t xml:space="preserve">Behavioral schedule to test for specificity of DG and BLA fear ensemble in disrupting reinstatement-induced fear. Mice had cells active during Female </w:t>
      </w:r>
      <w:r w:rsidRPr="007E52F4">
        <w:lastRenderedPageBreak/>
        <w:t xml:space="preserve">Exposure labeled in either the DG or BLA, and then underwent FC, EXT, Shock Reinstatement, and had the labeled cells inhibited during Recall. </w:t>
      </w:r>
    </w:p>
    <w:p w14:paraId="54116999" w14:textId="500E5939" w:rsidR="00E24DA6" w:rsidRDefault="007E52F4" w:rsidP="00346CE8">
      <w:pPr>
        <w:ind w:left="360"/>
      </w:pPr>
      <w:r w:rsidRPr="007E52F4">
        <w:t>(</w:t>
      </w:r>
      <w:proofErr w:type="spellStart"/>
      <w:proofErr w:type="gramStart"/>
      <w:r w:rsidRPr="007E52F4">
        <w:t>i</w:t>
      </w:r>
      <w:proofErr w:type="gramEnd"/>
      <w:r w:rsidRPr="007E52F4">
        <w:t>,j</w:t>
      </w:r>
      <w:proofErr w:type="spellEnd"/>
      <w:r w:rsidRPr="007E52F4">
        <w:t xml:space="preserve">) </w:t>
      </w:r>
      <w:proofErr w:type="gramStart"/>
      <w:r w:rsidRPr="007E52F4">
        <w:t>Same</w:t>
      </w:r>
      <w:proofErr w:type="gramEnd"/>
      <w:r w:rsidRPr="007E52F4">
        <w:t xml:space="preserve"> line and bar graphs as in d-g, but for the behavioral design in h. </w:t>
      </w:r>
    </w:p>
    <w:p w14:paraId="42E0D462" w14:textId="77777777" w:rsidR="00E24DA6" w:rsidRDefault="007E52F4" w:rsidP="00E76B5C">
      <w:pPr>
        <w:pStyle w:val="ListParagraph"/>
        <w:numPr>
          <w:ilvl w:val="0"/>
          <w:numId w:val="13"/>
        </w:numPr>
      </w:pPr>
      <w:r w:rsidRPr="007E52F4">
        <w:t xml:space="preserve">DG </w:t>
      </w:r>
      <w:proofErr w:type="spellStart"/>
      <w:r w:rsidRPr="007E52F4">
        <w:t>Pos</w:t>
      </w:r>
      <w:proofErr w:type="spellEnd"/>
      <w:r w:rsidRPr="007E52F4">
        <w:t xml:space="preserve"> Recall (t</w:t>
      </w:r>
      <w:r w:rsidRPr="00E24DA6">
        <w:rPr>
          <w:vertAlign w:val="subscript"/>
        </w:rPr>
        <w:t>23</w:t>
      </w:r>
      <w:r w:rsidRPr="007E52F4">
        <w:t xml:space="preserve"> = 2.053, </w:t>
      </w:r>
      <w:proofErr w:type="spellStart"/>
      <w:r w:rsidRPr="007E52F4">
        <w:t>n.s</w:t>
      </w:r>
      <w:proofErr w:type="spellEnd"/>
      <w:r w:rsidRPr="007E52F4">
        <w:t xml:space="preserve">., P = 0.0516; paired t-test; n = 24 paired epochs from 12 mice). </w:t>
      </w:r>
    </w:p>
    <w:p w14:paraId="79B46E4C" w14:textId="77777777" w:rsidR="00E24DA6" w:rsidRDefault="007E52F4" w:rsidP="00E76B5C">
      <w:pPr>
        <w:pStyle w:val="ListParagraph"/>
        <w:numPr>
          <w:ilvl w:val="0"/>
          <w:numId w:val="13"/>
        </w:numPr>
      </w:pPr>
      <w:r w:rsidRPr="007E52F4">
        <w:t xml:space="preserve">BLA </w:t>
      </w:r>
      <w:proofErr w:type="spellStart"/>
      <w:r w:rsidRPr="007E52F4">
        <w:t>Pos</w:t>
      </w:r>
      <w:proofErr w:type="spellEnd"/>
      <w:r w:rsidRPr="007E52F4">
        <w:t xml:space="preserve"> Recall (t</w:t>
      </w:r>
      <w:r w:rsidRPr="00E24DA6">
        <w:rPr>
          <w:vertAlign w:val="subscript"/>
        </w:rPr>
        <w:t>15</w:t>
      </w:r>
      <w:r w:rsidRPr="007E52F4">
        <w:t xml:space="preserve"> = 0.1986, </w:t>
      </w:r>
      <w:proofErr w:type="spellStart"/>
      <w:r w:rsidRPr="007E52F4">
        <w:t>n.s</w:t>
      </w:r>
      <w:proofErr w:type="spellEnd"/>
      <w:r w:rsidRPr="007E52F4">
        <w:t xml:space="preserve">., P = 0.8452; paired t-test; n = 16 paired epochs from 8 mice). </w:t>
      </w:r>
    </w:p>
    <w:p w14:paraId="4084F5C9" w14:textId="77777777" w:rsidR="00E24DA6" w:rsidRDefault="007E52F4" w:rsidP="00E76B5C">
      <w:pPr>
        <w:pStyle w:val="ListParagraph"/>
        <w:numPr>
          <w:ilvl w:val="0"/>
          <w:numId w:val="13"/>
        </w:numPr>
      </w:pPr>
      <w:r w:rsidRPr="007E52F4">
        <w:t>Freezing difference scores across the three DG groups (</w:t>
      </w:r>
      <w:proofErr w:type="spellStart"/>
      <w:r w:rsidRPr="007E52F4">
        <w:t>Exp</w:t>
      </w:r>
      <w:proofErr w:type="spellEnd"/>
      <w:r w:rsidRPr="007E52F4">
        <w:t xml:space="preserve">, </w:t>
      </w:r>
      <w:proofErr w:type="spellStart"/>
      <w:r w:rsidRPr="007E52F4">
        <w:t>Pos</w:t>
      </w:r>
      <w:proofErr w:type="spellEnd"/>
      <w:r w:rsidRPr="007E52F4">
        <w:t xml:space="preserve">, </w:t>
      </w:r>
      <w:proofErr w:type="spellStart"/>
      <w:r w:rsidRPr="007E52F4">
        <w:t>eYFP</w:t>
      </w:r>
      <w:proofErr w:type="spellEnd"/>
      <w:r w:rsidRPr="007E52F4">
        <w:t xml:space="preserve">), calculated as freezing in light ON epoch – freezing in light OFF epoch, for each set of epochs for each mouse. There was a strong trend towards a decrease in freezing in the light ON epoch in the </w:t>
      </w:r>
      <w:proofErr w:type="spellStart"/>
      <w:r w:rsidRPr="007E52F4">
        <w:t>Exp</w:t>
      </w:r>
      <w:proofErr w:type="spellEnd"/>
      <w:r w:rsidRPr="007E52F4">
        <w:t xml:space="preserve"> group vs. the </w:t>
      </w:r>
      <w:proofErr w:type="spellStart"/>
      <w:r w:rsidRPr="007E52F4">
        <w:t>eYFP</w:t>
      </w:r>
      <w:proofErr w:type="spellEnd"/>
      <w:r w:rsidRPr="007E52F4">
        <w:t xml:space="preserve"> group, and there was no difference in the </w:t>
      </w:r>
      <w:proofErr w:type="spellStart"/>
      <w:r w:rsidRPr="007E52F4">
        <w:t>Pos</w:t>
      </w:r>
      <w:proofErr w:type="spellEnd"/>
      <w:r w:rsidRPr="007E52F4">
        <w:t xml:space="preserve"> vs. </w:t>
      </w:r>
      <w:proofErr w:type="spellStart"/>
      <w:r w:rsidRPr="007E52F4">
        <w:t>eYFP</w:t>
      </w:r>
      <w:proofErr w:type="spellEnd"/>
      <w:r w:rsidRPr="007E52F4">
        <w:t xml:space="preserve"> groups (from left to right: n = 25 scores from 13 mice, 24 scores from 12 mice, 22 scores from 11 mice; F</w:t>
      </w:r>
      <w:r w:rsidRPr="00E24DA6">
        <w:rPr>
          <w:vertAlign w:val="subscript"/>
        </w:rPr>
        <w:t>2</w:t>
      </w:r>
      <w:proofErr w:type="gramStart"/>
      <w:r w:rsidRPr="00E24DA6">
        <w:rPr>
          <w:vertAlign w:val="subscript"/>
        </w:rPr>
        <w:t>,68</w:t>
      </w:r>
      <w:proofErr w:type="gramEnd"/>
      <w:r w:rsidRPr="007E52F4">
        <w:t xml:space="preserve"> = 2.351, P = 0.1030; DG </w:t>
      </w:r>
      <w:proofErr w:type="spellStart"/>
      <w:r w:rsidRPr="007E52F4">
        <w:t>Exp</w:t>
      </w:r>
      <w:proofErr w:type="spellEnd"/>
      <w:r w:rsidRPr="007E52F4">
        <w:t xml:space="preserve"> vs. DG </w:t>
      </w:r>
      <w:proofErr w:type="spellStart"/>
      <w:r w:rsidRPr="007E52F4">
        <w:t>eYFP</w:t>
      </w:r>
      <w:proofErr w:type="spellEnd"/>
      <w:r w:rsidRPr="007E52F4">
        <w:t xml:space="preserve">, </w:t>
      </w:r>
      <w:proofErr w:type="spellStart"/>
      <w:r w:rsidRPr="007E52F4">
        <w:t>n.s</w:t>
      </w:r>
      <w:proofErr w:type="spellEnd"/>
      <w:r w:rsidRPr="007E52F4">
        <w:t xml:space="preserve">., P = 0.0658; DG </w:t>
      </w:r>
      <w:proofErr w:type="spellStart"/>
      <w:r w:rsidRPr="007E52F4">
        <w:t>Pos</w:t>
      </w:r>
      <w:proofErr w:type="spellEnd"/>
      <w:r w:rsidRPr="007E52F4">
        <w:t xml:space="preserve"> vs. DG </w:t>
      </w:r>
      <w:proofErr w:type="spellStart"/>
      <w:r w:rsidRPr="007E52F4">
        <w:t>eYFP</w:t>
      </w:r>
      <w:proofErr w:type="spellEnd"/>
      <w:r w:rsidRPr="007E52F4">
        <w:t xml:space="preserve">, </w:t>
      </w:r>
      <w:proofErr w:type="spellStart"/>
      <w:r w:rsidRPr="007E52F4">
        <w:t>n.s</w:t>
      </w:r>
      <w:proofErr w:type="spellEnd"/>
      <w:r w:rsidRPr="007E52F4">
        <w:t xml:space="preserve">., P = 0.2682; one-way ANOVA followed by </w:t>
      </w:r>
      <w:proofErr w:type="spellStart"/>
      <w:r w:rsidRPr="007E52F4">
        <w:t>Dunnett’s</w:t>
      </w:r>
      <w:proofErr w:type="spellEnd"/>
      <w:r w:rsidRPr="007E52F4">
        <w:t xml:space="preserve"> test). </w:t>
      </w:r>
    </w:p>
    <w:p w14:paraId="1EB15D0E" w14:textId="77777777" w:rsidR="00E24DA6" w:rsidRDefault="007E52F4" w:rsidP="00E76B5C">
      <w:pPr>
        <w:pStyle w:val="ListParagraph"/>
        <w:numPr>
          <w:ilvl w:val="0"/>
          <w:numId w:val="13"/>
        </w:numPr>
      </w:pPr>
      <w:r w:rsidRPr="007E52F4">
        <w:t xml:space="preserve">Same as k but for BLA groups. The BLA </w:t>
      </w:r>
      <w:proofErr w:type="spellStart"/>
      <w:r w:rsidRPr="007E52F4">
        <w:t>Exp</w:t>
      </w:r>
      <w:proofErr w:type="spellEnd"/>
      <w:r w:rsidRPr="007E52F4">
        <w:t xml:space="preserve"> group showed significantly lower freezing during the light ON epoch compared to the BLA </w:t>
      </w:r>
      <w:proofErr w:type="spellStart"/>
      <w:r w:rsidRPr="007E52F4">
        <w:t>eYFP</w:t>
      </w:r>
      <w:proofErr w:type="spellEnd"/>
      <w:r w:rsidRPr="007E52F4">
        <w:t xml:space="preserve"> group (</w:t>
      </w:r>
      <w:r w:rsidRPr="00E24DA6">
        <w:rPr>
          <w:i/>
          <w:iCs/>
        </w:rPr>
        <w:t>p</w:t>
      </w:r>
      <w:r w:rsidRPr="007E52F4">
        <w:t xml:space="preserve"> = 0.0122), whereas there was no difference in the BLA </w:t>
      </w:r>
      <w:proofErr w:type="spellStart"/>
      <w:r w:rsidRPr="007E52F4">
        <w:t>Pos</w:t>
      </w:r>
      <w:proofErr w:type="spellEnd"/>
      <w:r w:rsidRPr="007E52F4">
        <w:t xml:space="preserve"> vs. BLA </w:t>
      </w:r>
      <w:proofErr w:type="spellStart"/>
      <w:r w:rsidRPr="007E52F4">
        <w:t>eYFP</w:t>
      </w:r>
      <w:proofErr w:type="spellEnd"/>
      <w:r w:rsidRPr="007E52F4">
        <w:t xml:space="preserve"> groups (</w:t>
      </w:r>
      <w:r w:rsidRPr="00E24DA6">
        <w:rPr>
          <w:i/>
          <w:iCs/>
        </w:rPr>
        <w:t>p</w:t>
      </w:r>
      <w:r w:rsidRPr="007E52F4">
        <w:t xml:space="preserve"> = 0.8797) (from left to right: n = 18 scores from 9 mice, 16 scores from 8 mice, 16 scores from 8 mice; F</w:t>
      </w:r>
      <w:r w:rsidRPr="00E24DA6">
        <w:rPr>
          <w:vertAlign w:val="subscript"/>
        </w:rPr>
        <w:t>2</w:t>
      </w:r>
      <w:proofErr w:type="gramStart"/>
      <w:r w:rsidRPr="00E24DA6">
        <w:rPr>
          <w:vertAlign w:val="subscript"/>
        </w:rPr>
        <w:t>,47</w:t>
      </w:r>
      <w:proofErr w:type="gramEnd"/>
      <w:r w:rsidRPr="007E52F4">
        <w:t xml:space="preserve"> = 4.811, P = 0.0126; BLA </w:t>
      </w:r>
      <w:proofErr w:type="spellStart"/>
      <w:r w:rsidRPr="007E52F4">
        <w:t>Exp</w:t>
      </w:r>
      <w:proofErr w:type="spellEnd"/>
      <w:r w:rsidRPr="007E52F4">
        <w:t xml:space="preserve"> vs. BLA </w:t>
      </w:r>
      <w:proofErr w:type="spellStart"/>
      <w:r w:rsidRPr="007E52F4">
        <w:t>eYFP</w:t>
      </w:r>
      <w:proofErr w:type="spellEnd"/>
      <w:r w:rsidRPr="007E52F4">
        <w:t xml:space="preserve">, *P = 0.0122; BLA </w:t>
      </w:r>
      <w:proofErr w:type="spellStart"/>
      <w:r w:rsidRPr="007E52F4">
        <w:t>Pos</w:t>
      </w:r>
      <w:proofErr w:type="spellEnd"/>
      <w:r w:rsidRPr="007E52F4">
        <w:t xml:space="preserve"> vs. BLA </w:t>
      </w:r>
      <w:proofErr w:type="spellStart"/>
      <w:r w:rsidRPr="007E52F4">
        <w:t>eYFP</w:t>
      </w:r>
      <w:proofErr w:type="spellEnd"/>
      <w:r w:rsidRPr="007E52F4">
        <w:t xml:space="preserve">, </w:t>
      </w:r>
      <w:proofErr w:type="spellStart"/>
      <w:r w:rsidRPr="007E52F4">
        <w:t>n.s</w:t>
      </w:r>
      <w:proofErr w:type="spellEnd"/>
      <w:r w:rsidRPr="007E52F4">
        <w:t xml:space="preserve">., P = 0.8797; one-way ANOVA followed by </w:t>
      </w:r>
      <w:proofErr w:type="spellStart"/>
      <w:r w:rsidRPr="007E52F4">
        <w:t>Dunnett’s</w:t>
      </w:r>
      <w:proofErr w:type="spellEnd"/>
      <w:r w:rsidRPr="007E52F4">
        <w:t xml:space="preserve"> test). </w:t>
      </w:r>
    </w:p>
    <w:p w14:paraId="42FEFCB0" w14:textId="154B9185" w:rsidR="007E52F4" w:rsidRPr="007E52F4" w:rsidRDefault="007E52F4" w:rsidP="00E76B5C">
      <w:pPr>
        <w:pStyle w:val="ListParagraph"/>
        <w:numPr>
          <w:ilvl w:val="0"/>
          <w:numId w:val="13"/>
        </w:numPr>
      </w:pPr>
      <w:r w:rsidRPr="007E52F4">
        <w:lastRenderedPageBreak/>
        <w:t xml:space="preserve">Summary graph of freezing difference scores across all groups in Figure 3. While mice in the BLA and DG </w:t>
      </w:r>
      <w:proofErr w:type="spellStart"/>
      <w:r w:rsidRPr="007E52F4">
        <w:t>Exp</w:t>
      </w:r>
      <w:proofErr w:type="spellEnd"/>
      <w:r w:rsidRPr="007E52F4">
        <w:t xml:space="preserve"> groups show significantly less freezing during light ON epochs, the BLA and DG </w:t>
      </w:r>
      <w:proofErr w:type="spellStart"/>
      <w:r w:rsidRPr="007E52F4">
        <w:t>Pos</w:t>
      </w:r>
      <w:proofErr w:type="spellEnd"/>
      <w:r w:rsidRPr="007E52F4">
        <w:t xml:space="preserve"> groups and BLA and DG </w:t>
      </w:r>
      <w:proofErr w:type="spellStart"/>
      <w:r w:rsidRPr="007E52F4">
        <w:t>eYFP</w:t>
      </w:r>
      <w:proofErr w:type="spellEnd"/>
      <w:r w:rsidRPr="007E52F4">
        <w:t xml:space="preserve"> groups show no difference in freezing between light ON and light OFF epochs (from left to right: n = 18 scores from 9 mice, 25 scores from 13 mice, 16 scores from 8 mice, 24 scores from 12 mice, 16 scores from 8 mice, 22 scores from 12 mice; BLA </w:t>
      </w:r>
      <w:proofErr w:type="spellStart"/>
      <w:r w:rsidRPr="007E52F4">
        <w:t>Exp</w:t>
      </w:r>
      <w:proofErr w:type="spellEnd"/>
      <w:r w:rsidRPr="007E52F4">
        <w:t>, t</w:t>
      </w:r>
      <w:r w:rsidRPr="00E24DA6">
        <w:rPr>
          <w:vertAlign w:val="subscript"/>
        </w:rPr>
        <w:t>17</w:t>
      </w:r>
      <w:r w:rsidRPr="007E52F4">
        <w:t xml:space="preserve"> = 4.277, ***P = 0.0005; DG </w:t>
      </w:r>
      <w:proofErr w:type="spellStart"/>
      <w:r w:rsidRPr="007E52F4">
        <w:t>Exp</w:t>
      </w:r>
      <w:proofErr w:type="spellEnd"/>
      <w:r w:rsidRPr="007E52F4">
        <w:t>, t</w:t>
      </w:r>
      <w:r w:rsidRPr="00E24DA6">
        <w:rPr>
          <w:vertAlign w:val="subscript"/>
        </w:rPr>
        <w:t>24</w:t>
      </w:r>
      <w:r w:rsidRPr="007E52F4">
        <w:t xml:space="preserve"> = 2.781, *P = 0.0104; BLA </w:t>
      </w:r>
      <w:proofErr w:type="spellStart"/>
      <w:r w:rsidRPr="007E52F4">
        <w:t>Pos</w:t>
      </w:r>
      <w:proofErr w:type="spellEnd"/>
      <w:r w:rsidRPr="007E52F4">
        <w:t>, t</w:t>
      </w:r>
      <w:r w:rsidRPr="00E24DA6">
        <w:rPr>
          <w:vertAlign w:val="subscript"/>
        </w:rPr>
        <w:t>15</w:t>
      </w:r>
      <w:r w:rsidRPr="007E52F4">
        <w:t xml:space="preserve"> = 0.1986, </w:t>
      </w:r>
      <w:proofErr w:type="spellStart"/>
      <w:r w:rsidRPr="007E52F4">
        <w:t>n.s</w:t>
      </w:r>
      <w:proofErr w:type="spellEnd"/>
      <w:r w:rsidRPr="007E52F4">
        <w:t xml:space="preserve">., P = 0.8452; DG </w:t>
      </w:r>
      <w:proofErr w:type="spellStart"/>
      <w:r w:rsidRPr="007E52F4">
        <w:t>Pos</w:t>
      </w:r>
      <w:proofErr w:type="spellEnd"/>
      <w:r w:rsidRPr="007E52F4">
        <w:t>, t</w:t>
      </w:r>
      <w:r w:rsidRPr="00E24DA6">
        <w:rPr>
          <w:vertAlign w:val="subscript"/>
        </w:rPr>
        <w:t>23</w:t>
      </w:r>
      <w:r w:rsidRPr="007E52F4">
        <w:t xml:space="preserve"> = 2.053, </w:t>
      </w:r>
      <w:proofErr w:type="spellStart"/>
      <w:r w:rsidRPr="007E52F4">
        <w:t>n.s</w:t>
      </w:r>
      <w:proofErr w:type="spellEnd"/>
      <w:r w:rsidRPr="007E52F4">
        <w:t xml:space="preserve">., P = 0.0516; BLA </w:t>
      </w:r>
      <w:proofErr w:type="spellStart"/>
      <w:r w:rsidRPr="007E52F4">
        <w:t>eYFP</w:t>
      </w:r>
      <w:proofErr w:type="spellEnd"/>
      <w:r w:rsidRPr="007E52F4">
        <w:t>, t</w:t>
      </w:r>
      <w:r w:rsidRPr="00E24DA6">
        <w:rPr>
          <w:vertAlign w:val="subscript"/>
        </w:rPr>
        <w:t>15</w:t>
      </w:r>
      <w:r w:rsidRPr="007E52F4">
        <w:t xml:space="preserve"> = 0.3915, </w:t>
      </w:r>
      <w:proofErr w:type="spellStart"/>
      <w:r w:rsidRPr="007E52F4">
        <w:t>n.s</w:t>
      </w:r>
      <w:proofErr w:type="spellEnd"/>
      <w:r w:rsidRPr="007E52F4">
        <w:t xml:space="preserve">., P = 0.7010; DG </w:t>
      </w:r>
      <w:proofErr w:type="spellStart"/>
      <w:r w:rsidRPr="007E52F4">
        <w:t>eYFP</w:t>
      </w:r>
      <w:proofErr w:type="spellEnd"/>
      <w:r w:rsidRPr="007E52F4">
        <w:t>, t</w:t>
      </w:r>
      <w:r w:rsidRPr="00E24DA6">
        <w:rPr>
          <w:vertAlign w:val="subscript"/>
        </w:rPr>
        <w:t>21</w:t>
      </w:r>
      <w:r w:rsidRPr="007E52F4">
        <w:t xml:space="preserve"> = 0.05076, </w:t>
      </w:r>
      <w:proofErr w:type="spellStart"/>
      <w:r w:rsidRPr="007E52F4">
        <w:t>n.s</w:t>
      </w:r>
      <w:proofErr w:type="spellEnd"/>
      <w:r w:rsidRPr="007E52F4">
        <w:t>., P = 0.9600; one-sample t-tests, µ</w:t>
      </w:r>
      <w:r w:rsidRPr="00E24DA6">
        <w:rPr>
          <w:vertAlign w:val="subscript"/>
        </w:rPr>
        <w:t>0</w:t>
      </w:r>
      <w:r w:rsidRPr="007E52F4">
        <w:t xml:space="preserve"> = 0).</w:t>
      </w:r>
    </w:p>
    <w:p w14:paraId="4C525191" w14:textId="77777777" w:rsidR="007E52F4" w:rsidRDefault="007E52F4">
      <w:pPr>
        <w:tabs>
          <w:tab w:val="clear" w:pos="720"/>
        </w:tabs>
        <w:spacing w:line="240" w:lineRule="auto"/>
      </w:pPr>
    </w:p>
    <w:p w14:paraId="12FB4B59" w14:textId="5826423D" w:rsidR="00F06B46" w:rsidRDefault="00F06B46" w:rsidP="00D159EB">
      <w:pPr>
        <w:tabs>
          <w:tab w:val="clear" w:pos="720"/>
        </w:tabs>
        <w:spacing w:line="240" w:lineRule="auto"/>
      </w:pPr>
      <w:r>
        <w:br w:type="page"/>
      </w:r>
    </w:p>
    <w:p w14:paraId="6C150B85" w14:textId="601AD7B3" w:rsidR="005F4F2D" w:rsidRDefault="005F4F2D" w:rsidP="005F4F2D">
      <w:pPr>
        <w:pStyle w:val="BUFigureCaption"/>
      </w:pPr>
      <w:bookmarkStart w:id="137" w:name="_Toc410040900"/>
      <w:r w:rsidRPr="005F4F2D">
        <w:lastRenderedPageBreak/>
        <w:t xml:space="preserve">Figure </w:t>
      </w:r>
      <w:r>
        <w:t>S3.</w:t>
      </w:r>
      <w:r w:rsidRPr="005F4F2D">
        <w:t xml:space="preserve">1. </w:t>
      </w:r>
      <w:proofErr w:type="gramStart"/>
      <w:r w:rsidRPr="005F4F2D">
        <w:t>Behavior in reinstatement paradigm.</w:t>
      </w:r>
      <w:bookmarkEnd w:id="137"/>
      <w:proofErr w:type="gramEnd"/>
    </w:p>
    <w:p w14:paraId="454DEF5B" w14:textId="6C7D2C29" w:rsidR="005F4F2D" w:rsidRDefault="005F4F2D" w:rsidP="00D159EB">
      <w:pPr>
        <w:tabs>
          <w:tab w:val="clear" w:pos="720"/>
        </w:tabs>
        <w:spacing w:line="240" w:lineRule="auto"/>
        <w:rPr>
          <w:rFonts w:eastAsiaTheme="majorEastAsia" w:cs="Times New Roman"/>
          <w:b/>
          <w:bCs/>
        </w:rPr>
      </w:pPr>
      <w:r>
        <w:rPr>
          <w:rFonts w:eastAsiaTheme="majorEastAsia" w:cs="Times New Roman"/>
          <w:b/>
          <w:bCs/>
          <w:noProof/>
        </w:rPr>
        <w:drawing>
          <wp:inline distT="0" distB="0" distL="0" distR="0" wp14:anchorId="58AD8AD5" wp14:editId="7F5146C6">
            <wp:extent cx="5486247" cy="6973169"/>
            <wp:effectExtent l="0" t="0" r="635" b="1206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t="549"/>
                    <a:stretch/>
                  </pic:blipFill>
                  <pic:spPr bwMode="auto">
                    <a:xfrm>
                      <a:off x="0" y="0"/>
                      <a:ext cx="5486400" cy="6973363"/>
                    </a:xfrm>
                    <a:prstGeom prst="rect">
                      <a:avLst/>
                    </a:prstGeom>
                    <a:noFill/>
                    <a:ln>
                      <a:noFill/>
                    </a:ln>
                    <a:extLst>
                      <a:ext uri="{53640926-AAD7-44d8-BBD7-CCE9431645EC}">
                        <a14:shadowObscured xmlns:a14="http://schemas.microsoft.com/office/drawing/2010/main"/>
                      </a:ext>
                    </a:extLst>
                  </pic:spPr>
                </pic:pic>
              </a:graphicData>
            </a:graphic>
          </wp:inline>
        </w:drawing>
      </w:r>
    </w:p>
    <w:p w14:paraId="70D37540" w14:textId="7B4618E6"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27D38594" w14:textId="247B657F" w:rsidR="005F4F2D" w:rsidRDefault="005F4F2D" w:rsidP="00E76B5C">
      <w:pPr>
        <w:pStyle w:val="ListParagraph"/>
        <w:numPr>
          <w:ilvl w:val="0"/>
          <w:numId w:val="14"/>
        </w:numPr>
      </w:pPr>
      <w:r w:rsidRPr="005F4F2D">
        <w:lastRenderedPageBreak/>
        <w:t xml:space="preserve">Mice underwent an 8-minute </w:t>
      </w:r>
      <w:r w:rsidR="00060639">
        <w:t>CFC session</w:t>
      </w:r>
      <w:r w:rsidRPr="005F4F2D">
        <w:t>, with four 1.5</w:t>
      </w:r>
      <w:r w:rsidR="00060639">
        <w:t xml:space="preserve"> </w:t>
      </w:r>
      <w:r w:rsidRPr="005F4F2D">
        <w:t xml:space="preserve">mA shocks spaced 80-seconds apart. Compared to the first 3 minutes, mice froze significantly more in the last three minutes of the </w:t>
      </w:r>
      <w:r w:rsidR="00060639">
        <w:t>C</w:t>
      </w:r>
      <w:r w:rsidRPr="005F4F2D">
        <w:t>FC session (t</w:t>
      </w:r>
      <w:r w:rsidRPr="005F4F2D">
        <w:rPr>
          <w:vertAlign w:val="subscript"/>
        </w:rPr>
        <w:t>15</w:t>
      </w:r>
      <w:r w:rsidRPr="005F4F2D">
        <w:t xml:space="preserve"> = 13.16, ****P &lt; 0.0001; paired</w:t>
      </w:r>
      <w:r>
        <w:t xml:space="preserve"> t-test; n = 16 mice). </w:t>
      </w:r>
    </w:p>
    <w:p w14:paraId="635523DD" w14:textId="77777777" w:rsidR="005F4F2D" w:rsidRDefault="005F4F2D" w:rsidP="00E76B5C">
      <w:pPr>
        <w:pStyle w:val="ListParagraph"/>
        <w:numPr>
          <w:ilvl w:val="0"/>
          <w:numId w:val="14"/>
        </w:numPr>
      </w:pPr>
      <w:r w:rsidRPr="005F4F2D">
        <w:t>Mice underwent two 30-minute extinction sessions (EXT 1 and EXT2) spaced 24 hours apart. Mice spent significantly less time freezing in the last five minutes of EXT2 as compared to the first five minutes of EXT1 (t</w:t>
      </w:r>
      <w:r w:rsidRPr="005F4F2D">
        <w:rPr>
          <w:vertAlign w:val="subscript"/>
        </w:rPr>
        <w:t>15</w:t>
      </w:r>
      <w:r w:rsidRPr="005F4F2D">
        <w:t xml:space="preserve"> = 5.382, ****P &lt; 0.0001; paired t-test; n = 16 mice). </w:t>
      </w:r>
    </w:p>
    <w:p w14:paraId="6094DEF6" w14:textId="4CE177B0" w:rsidR="005F4F2D" w:rsidRDefault="005F4F2D" w:rsidP="00E76B5C">
      <w:pPr>
        <w:pStyle w:val="ListParagraph"/>
        <w:numPr>
          <w:ilvl w:val="0"/>
          <w:numId w:val="14"/>
        </w:numPr>
      </w:pPr>
      <w:r w:rsidRPr="005F4F2D">
        <w:t>Following EXT, one group of mice was returned to the conditioned context for Recall (EXT-Recall), while another group received an immediate shock in a no</w:t>
      </w:r>
      <w:r w:rsidR="00BA604F">
        <w:t xml:space="preserve">vel context and was removed 60 </w:t>
      </w:r>
      <w:r w:rsidRPr="005F4F2D">
        <w:t xml:space="preserve">s later. After 24 hours, those mice were tested in the original conditioned context for reinstatement (IS-Recall). </w:t>
      </w:r>
    </w:p>
    <w:p w14:paraId="60130FA0" w14:textId="77777777" w:rsidR="005F4F2D" w:rsidRDefault="005F4F2D" w:rsidP="00E76B5C">
      <w:pPr>
        <w:pStyle w:val="ListParagraph"/>
        <w:numPr>
          <w:ilvl w:val="0"/>
          <w:numId w:val="14"/>
        </w:numPr>
      </w:pPr>
      <w:r w:rsidRPr="005F4F2D">
        <w:t>Compared to mice that did not receive the reinstating shock, those that did showed significantly more freezing across a 5-minute Recall session (t</w:t>
      </w:r>
      <w:r w:rsidRPr="005F4F2D">
        <w:rPr>
          <w:vertAlign w:val="subscript"/>
        </w:rPr>
        <w:t>8</w:t>
      </w:r>
      <w:r w:rsidRPr="005F4F2D">
        <w:t xml:space="preserve"> = 4.631, **P = 0.0017; unpaired t-test; </w:t>
      </w:r>
      <w:r>
        <w:t xml:space="preserve">n = 5 minutes for each group). </w:t>
      </w:r>
    </w:p>
    <w:p w14:paraId="5D85B260" w14:textId="77777777" w:rsidR="005F4F2D" w:rsidRDefault="005F4F2D" w:rsidP="00E76B5C">
      <w:pPr>
        <w:pStyle w:val="ListParagraph"/>
        <w:numPr>
          <w:ilvl w:val="0"/>
          <w:numId w:val="14"/>
        </w:numPr>
      </w:pPr>
      <w:r w:rsidRPr="005F4F2D">
        <w:t>On average, mice that received the reinstating shock froze significantly more during Recall than did mice that did not receive the reinstating shock (t</w:t>
      </w:r>
      <w:r w:rsidRPr="005F4F2D">
        <w:rPr>
          <w:vertAlign w:val="subscript"/>
        </w:rPr>
        <w:t>6</w:t>
      </w:r>
      <w:r w:rsidRPr="005F4F2D">
        <w:t xml:space="preserve"> = 4.017, **P = 0.0070; unpaired t-test; n = 4 mice per group). </w:t>
      </w:r>
    </w:p>
    <w:p w14:paraId="19CCE75C" w14:textId="152572AB" w:rsidR="00DA6A56" w:rsidRDefault="005F4F2D" w:rsidP="00E76B5C">
      <w:pPr>
        <w:pStyle w:val="ListParagraph"/>
        <w:numPr>
          <w:ilvl w:val="0"/>
          <w:numId w:val="14"/>
        </w:numPr>
      </w:pPr>
      <w:r w:rsidRPr="005F4F2D">
        <w:t xml:space="preserve">Mice underwent FC and EXT as in Figure </w:t>
      </w:r>
      <w:r w:rsidR="005C1B7C">
        <w:t>3.</w:t>
      </w:r>
      <w:r w:rsidRPr="005F4F2D">
        <w:t xml:space="preserve">1a; however, they then received a 30-minute immobilization stress session and were tested for reinstatement 24 hours later. </w:t>
      </w:r>
    </w:p>
    <w:p w14:paraId="3BDF1AA0" w14:textId="77777777" w:rsidR="00DA6A56" w:rsidRDefault="005F4F2D" w:rsidP="00E76B5C">
      <w:pPr>
        <w:pStyle w:val="ListParagraph"/>
        <w:numPr>
          <w:ilvl w:val="0"/>
          <w:numId w:val="14"/>
        </w:numPr>
      </w:pPr>
      <w:r w:rsidRPr="005F4F2D">
        <w:lastRenderedPageBreak/>
        <w:t>Compared to mice that did not receive the immobilization stress, mice that did froze moderately more across a 5-minute Recall session in the original conditioned context (t</w:t>
      </w:r>
      <w:r w:rsidRPr="005F4F2D">
        <w:rPr>
          <w:vertAlign w:val="subscript"/>
        </w:rPr>
        <w:t>8</w:t>
      </w:r>
      <w:r w:rsidRPr="005F4F2D">
        <w:t xml:space="preserve"> = 1.982, </w:t>
      </w:r>
      <w:proofErr w:type="spellStart"/>
      <w:r w:rsidRPr="005F4F2D">
        <w:t>n.s</w:t>
      </w:r>
      <w:proofErr w:type="spellEnd"/>
      <w:r w:rsidRPr="005F4F2D">
        <w:t xml:space="preserve">., P = 0.0828; unpaired t-test; n = 5 minutes for each group). </w:t>
      </w:r>
    </w:p>
    <w:p w14:paraId="0C6C64B0" w14:textId="790D3F4B" w:rsidR="005F4F2D" w:rsidRPr="005F4F2D" w:rsidRDefault="005F4F2D" w:rsidP="00E76B5C">
      <w:pPr>
        <w:pStyle w:val="ListParagraph"/>
        <w:numPr>
          <w:ilvl w:val="0"/>
          <w:numId w:val="14"/>
        </w:numPr>
      </w:pPr>
      <w:r w:rsidRPr="005F4F2D">
        <w:t>On average, mice that received the immobilization stress froze the same amount during Recall (t</w:t>
      </w:r>
      <w:r w:rsidRPr="005F4F2D">
        <w:rPr>
          <w:vertAlign w:val="subscript"/>
        </w:rPr>
        <w:t>6</w:t>
      </w:r>
      <w:r w:rsidRPr="005F4F2D">
        <w:t xml:space="preserve"> = 0.9245, </w:t>
      </w:r>
      <w:proofErr w:type="spellStart"/>
      <w:r w:rsidRPr="005F4F2D">
        <w:t>n.s</w:t>
      </w:r>
      <w:proofErr w:type="spellEnd"/>
      <w:r w:rsidRPr="005F4F2D">
        <w:t>., P = 0.3909; unpaired t-test; n = 4 mice per group).</w:t>
      </w:r>
    </w:p>
    <w:p w14:paraId="19BED4E1" w14:textId="77777777" w:rsidR="005F4F2D" w:rsidRDefault="005F4F2D">
      <w:pPr>
        <w:tabs>
          <w:tab w:val="clear" w:pos="720"/>
        </w:tabs>
        <w:spacing w:line="240" w:lineRule="auto"/>
        <w:rPr>
          <w:rFonts w:eastAsiaTheme="majorEastAsia" w:cs="Times New Roman"/>
          <w:b/>
          <w:bCs/>
        </w:rPr>
      </w:pPr>
    </w:p>
    <w:p w14:paraId="4B362B1C" w14:textId="40466BF4"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1B11486C" w14:textId="0F8FBC8F" w:rsidR="00284E0B" w:rsidRDefault="00284E0B" w:rsidP="00284E0B">
      <w:pPr>
        <w:pStyle w:val="BUFigureCaption"/>
      </w:pPr>
      <w:bookmarkStart w:id="138" w:name="_Toc410040901"/>
      <w:r w:rsidRPr="00476B3B">
        <w:lastRenderedPageBreak/>
        <w:t xml:space="preserve">Figure </w:t>
      </w:r>
      <w:r w:rsidR="005B0486">
        <w:t>S3.</w:t>
      </w:r>
      <w:r w:rsidRPr="00476B3B">
        <w:t xml:space="preserve">2. Reinstatement leads to </w:t>
      </w:r>
      <w:r>
        <w:t>partial</w:t>
      </w:r>
      <w:r w:rsidRPr="00476B3B">
        <w:t xml:space="preserve"> generalization</w:t>
      </w:r>
      <w:r>
        <w:t>,</w:t>
      </w:r>
      <w:r w:rsidRPr="00476B3B">
        <w:t xml:space="preserve"> but is largely context-specific.</w:t>
      </w:r>
      <w:bookmarkEnd w:id="138"/>
    </w:p>
    <w:p w14:paraId="552A083C" w14:textId="7F261265" w:rsidR="00284E0B" w:rsidRPr="00284E0B" w:rsidRDefault="00284E0B" w:rsidP="00284E0B">
      <w:pPr>
        <w:pStyle w:val="BUFigureCaption"/>
      </w:pPr>
      <w:r>
        <w:rPr>
          <w:noProof/>
        </w:rPr>
        <w:drawing>
          <wp:inline distT="0" distB="0" distL="0" distR="0" wp14:anchorId="616F5371" wp14:editId="3D9C0D82">
            <wp:extent cx="5486400" cy="4578292"/>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4578292"/>
                    </a:xfrm>
                    <a:prstGeom prst="rect">
                      <a:avLst/>
                    </a:prstGeom>
                    <a:noFill/>
                    <a:ln>
                      <a:noFill/>
                    </a:ln>
                  </pic:spPr>
                </pic:pic>
              </a:graphicData>
            </a:graphic>
          </wp:inline>
        </w:drawing>
      </w:r>
    </w:p>
    <w:p w14:paraId="68A8407C" w14:textId="26BF0BAB" w:rsidR="00284E0B" w:rsidRDefault="00284E0B">
      <w:pPr>
        <w:tabs>
          <w:tab w:val="clear" w:pos="720"/>
        </w:tabs>
        <w:spacing w:line="240" w:lineRule="auto"/>
        <w:rPr>
          <w:rFonts w:eastAsiaTheme="majorEastAsia" w:cs="Times New Roman"/>
          <w:b/>
          <w:bCs/>
        </w:rPr>
      </w:pPr>
      <w:r>
        <w:rPr>
          <w:rFonts w:eastAsiaTheme="majorEastAsia" w:cs="Times New Roman"/>
          <w:b/>
          <w:bCs/>
        </w:rPr>
        <w:br w:type="page"/>
      </w:r>
    </w:p>
    <w:p w14:paraId="693FBBA8" w14:textId="77777777" w:rsidR="00284E0B" w:rsidRDefault="00284E0B" w:rsidP="00E76B5C">
      <w:pPr>
        <w:pStyle w:val="ListParagraph"/>
        <w:numPr>
          <w:ilvl w:val="0"/>
          <w:numId w:val="15"/>
        </w:numPr>
      </w:pPr>
      <w:r w:rsidRPr="00476B3B">
        <w:lastRenderedPageBreak/>
        <w:t>Behavioral design. Mice underwent the reinstatement as described in Figure 1; however, they were placed in the original conditioned context (context A) and a novel context (context B), with some mice going into context A fir</w:t>
      </w:r>
      <w:r>
        <w:t xml:space="preserve">st and others context B first. </w:t>
      </w:r>
    </w:p>
    <w:p w14:paraId="2F7CB5C5" w14:textId="4D0F0574" w:rsidR="00284E0B" w:rsidRPr="00476B3B" w:rsidRDefault="00284E0B" w:rsidP="00E76B5C">
      <w:pPr>
        <w:pStyle w:val="ListParagraph"/>
        <w:numPr>
          <w:ilvl w:val="0"/>
          <w:numId w:val="15"/>
        </w:numPr>
      </w:pPr>
      <w:r w:rsidRPr="00476B3B">
        <w:t>Compared to freezing in the novel context, mice froze significantly more in the original conditioned context across the 5-minute session (t</w:t>
      </w:r>
      <w:r w:rsidRPr="00284E0B">
        <w:rPr>
          <w:vertAlign w:val="subscript"/>
        </w:rPr>
        <w:t>8</w:t>
      </w:r>
      <w:r w:rsidRPr="00476B3B">
        <w:t xml:space="preserve"> = 3.415, **P = 0.0092; unpaired t-test; n = 5 minutes for each group).</w:t>
      </w:r>
    </w:p>
    <w:p w14:paraId="0A2F77FD" w14:textId="406DB4FE" w:rsidR="005B0486" w:rsidRDefault="005B0486">
      <w:pPr>
        <w:tabs>
          <w:tab w:val="clear" w:pos="720"/>
        </w:tabs>
        <w:spacing w:line="240" w:lineRule="auto"/>
        <w:rPr>
          <w:rFonts w:eastAsiaTheme="majorEastAsia" w:cs="Times New Roman"/>
          <w:b/>
          <w:bCs/>
        </w:rPr>
      </w:pPr>
      <w:r>
        <w:rPr>
          <w:rFonts w:eastAsiaTheme="majorEastAsia" w:cs="Times New Roman"/>
          <w:b/>
          <w:bCs/>
        </w:rPr>
        <w:br w:type="page"/>
      </w:r>
    </w:p>
    <w:p w14:paraId="4BC55B26" w14:textId="00E0759E" w:rsidR="005F4F2D" w:rsidRDefault="005B0486" w:rsidP="005B0486">
      <w:pPr>
        <w:pStyle w:val="BUFigureCaption"/>
      </w:pPr>
      <w:bookmarkStart w:id="139" w:name="_Toc410040902"/>
      <w:r w:rsidRPr="00476B3B">
        <w:lastRenderedPageBreak/>
        <w:t xml:space="preserve">Figure </w:t>
      </w:r>
      <w:r>
        <w:t>S3.3</w:t>
      </w:r>
      <w:r w:rsidRPr="00476B3B">
        <w:t>. Cell registration examples.</w:t>
      </w:r>
      <w:bookmarkEnd w:id="139"/>
    </w:p>
    <w:p w14:paraId="18417C43" w14:textId="7A42BC57" w:rsidR="005B0486" w:rsidRDefault="005B0486" w:rsidP="005B0486">
      <w:pPr>
        <w:pStyle w:val="BUFigureCaption"/>
        <w:rPr>
          <w:rFonts w:eastAsiaTheme="majorEastAsia"/>
        </w:rPr>
      </w:pPr>
      <w:r>
        <w:rPr>
          <w:rFonts w:eastAsiaTheme="majorEastAsia"/>
          <w:noProof/>
        </w:rPr>
        <w:drawing>
          <wp:inline distT="0" distB="0" distL="0" distR="0" wp14:anchorId="1C604FED" wp14:editId="39961187">
            <wp:extent cx="5486400" cy="6661309"/>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6661309"/>
                    </a:xfrm>
                    <a:prstGeom prst="rect">
                      <a:avLst/>
                    </a:prstGeom>
                    <a:noFill/>
                    <a:ln>
                      <a:noFill/>
                    </a:ln>
                  </pic:spPr>
                </pic:pic>
              </a:graphicData>
            </a:graphic>
          </wp:inline>
        </w:drawing>
      </w:r>
    </w:p>
    <w:p w14:paraId="4D2B446E" w14:textId="0FED0861" w:rsidR="005B0486" w:rsidRDefault="005B0486">
      <w:pPr>
        <w:tabs>
          <w:tab w:val="clear" w:pos="720"/>
        </w:tabs>
        <w:spacing w:line="240" w:lineRule="auto"/>
        <w:rPr>
          <w:rFonts w:eastAsiaTheme="majorEastAsia" w:cs="Times New Roman"/>
          <w:b/>
          <w:bCs/>
          <w:sz w:val="18"/>
          <w:szCs w:val="18"/>
        </w:rPr>
      </w:pPr>
      <w:r>
        <w:rPr>
          <w:rFonts w:eastAsiaTheme="majorEastAsia"/>
        </w:rPr>
        <w:br w:type="page"/>
      </w:r>
    </w:p>
    <w:p w14:paraId="5249FBF9" w14:textId="77777777" w:rsidR="005B0486" w:rsidRPr="005B0486" w:rsidRDefault="005B0486" w:rsidP="00E76B5C">
      <w:pPr>
        <w:pStyle w:val="ListParagraph"/>
        <w:numPr>
          <w:ilvl w:val="0"/>
          <w:numId w:val="16"/>
        </w:numPr>
        <w:rPr>
          <w:rFonts w:eastAsiaTheme="majorEastAsia"/>
          <w:b/>
          <w:bCs/>
        </w:rPr>
      </w:pPr>
      <w:r w:rsidRPr="00476B3B">
        <w:lastRenderedPageBreak/>
        <w:t>Registration diagnostics for example CA1 Ca</w:t>
      </w:r>
      <w:r w:rsidRPr="005B0486">
        <w:rPr>
          <w:vertAlign w:val="superscript"/>
        </w:rPr>
        <w:t>2+</w:t>
      </w:r>
      <w:r w:rsidRPr="00476B3B">
        <w:t xml:space="preserve"> imaging mouse. Top, cell centroids pre-alignment. Middle, cell centroids post-alignment. Colors correspond to different sessions. Bottom, 2-dimensional histogram of matched pairs. Note the high density of cells within 3 microns of their m</w:t>
      </w:r>
      <w:r>
        <w:t xml:space="preserve">atch on another session. </w:t>
      </w:r>
    </w:p>
    <w:p w14:paraId="1367319B" w14:textId="185C68D3" w:rsidR="00B34C8F" w:rsidRDefault="005B0486" w:rsidP="00E76B5C">
      <w:pPr>
        <w:pStyle w:val="ListParagraph"/>
        <w:numPr>
          <w:ilvl w:val="0"/>
          <w:numId w:val="16"/>
        </w:numPr>
      </w:pPr>
      <w:r w:rsidRPr="00476B3B">
        <w:t xml:space="preserve">Same as </w:t>
      </w:r>
      <w:r w:rsidR="00530EF2" w:rsidRPr="00530EF2">
        <w:t>(</w:t>
      </w:r>
      <w:r w:rsidRPr="00530EF2">
        <w:rPr>
          <w:bCs/>
        </w:rPr>
        <w:t>a</w:t>
      </w:r>
      <w:r w:rsidR="00530EF2" w:rsidRPr="00530EF2">
        <w:rPr>
          <w:bCs/>
        </w:rPr>
        <w:t>)</w:t>
      </w:r>
      <w:r w:rsidRPr="00476B3B">
        <w:t>, but for example BLA mouse. Figures were modified from plots generated via software from</w:t>
      </w:r>
      <w:r>
        <w:t xml:space="preserve"> </w:t>
      </w:r>
      <w:r>
        <w:fldChar w:fldCharType="begin" w:fldLock="1"/>
      </w:r>
      <w:r w:rsidR="00F91DF5">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plainTextFormattedCitation":"(Sheintuch et al., 2017)","previouslyFormattedCitation":"(Sheintuch et al., 2017)"},"properties":{"noteIndex":0},"schema":"https://github.com/citation-style-language/schema/raw/master/csl-citation.json"}</w:instrText>
      </w:r>
      <w:r>
        <w:fldChar w:fldCharType="separate"/>
      </w:r>
      <w:r w:rsidR="001508E8">
        <w:rPr>
          <w:noProof/>
        </w:rPr>
        <w:t>Sheintuch et al.</w:t>
      </w:r>
      <w:r w:rsidR="001D7D0F" w:rsidRPr="001D7D0F">
        <w:rPr>
          <w:noProof/>
        </w:rPr>
        <w:t xml:space="preserve"> </w:t>
      </w:r>
      <w:r w:rsidR="001508E8">
        <w:rPr>
          <w:noProof/>
        </w:rPr>
        <w:t>(</w:t>
      </w:r>
      <w:r w:rsidR="001D7D0F" w:rsidRPr="001D7D0F">
        <w:rPr>
          <w:noProof/>
        </w:rPr>
        <w:t>2017)</w:t>
      </w:r>
      <w:r>
        <w:fldChar w:fldCharType="end"/>
      </w:r>
      <w:r w:rsidRPr="00476B3B">
        <w:t>.</w:t>
      </w:r>
    </w:p>
    <w:p w14:paraId="1202ED27" w14:textId="77777777" w:rsidR="00B34C8F" w:rsidRDefault="00B34C8F">
      <w:pPr>
        <w:tabs>
          <w:tab w:val="clear" w:pos="720"/>
        </w:tabs>
        <w:spacing w:line="240" w:lineRule="auto"/>
      </w:pPr>
      <w:r>
        <w:br w:type="page"/>
      </w:r>
    </w:p>
    <w:p w14:paraId="0ED61CB8" w14:textId="64F1B1DB" w:rsidR="005B0486" w:rsidRDefault="00B34C8F" w:rsidP="00B34C8F">
      <w:pPr>
        <w:pStyle w:val="BUFigureCaption"/>
      </w:pPr>
      <w:bookmarkStart w:id="140" w:name="_Toc410040903"/>
      <w:r w:rsidRPr="00476B3B">
        <w:lastRenderedPageBreak/>
        <w:t xml:space="preserve">Figure </w:t>
      </w:r>
      <w:r>
        <w:t>S3.4</w:t>
      </w:r>
      <w:r w:rsidRPr="00476B3B">
        <w:t>. Behavior and neutral context results from Ca</w:t>
      </w:r>
      <w:r w:rsidRPr="00476B3B">
        <w:rPr>
          <w:vertAlign w:val="superscript"/>
        </w:rPr>
        <w:t>2+</w:t>
      </w:r>
      <w:r w:rsidRPr="00476B3B">
        <w:t xml:space="preserve"> imaging cohort.</w:t>
      </w:r>
      <w:bookmarkEnd w:id="140"/>
    </w:p>
    <w:p w14:paraId="2741067C" w14:textId="630B82DC" w:rsidR="00B34C8F" w:rsidRDefault="00B34C8F" w:rsidP="00B34C8F">
      <w:pPr>
        <w:pStyle w:val="BUFigureCaption"/>
        <w:rPr>
          <w:rFonts w:eastAsiaTheme="majorEastAsia"/>
        </w:rPr>
      </w:pPr>
      <w:r>
        <w:rPr>
          <w:rFonts w:eastAsiaTheme="majorEastAsia"/>
          <w:noProof/>
        </w:rPr>
        <w:drawing>
          <wp:inline distT="0" distB="0" distL="0" distR="0" wp14:anchorId="7E2E4D57" wp14:editId="784D15C8">
            <wp:extent cx="5486400" cy="6429992"/>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6429992"/>
                    </a:xfrm>
                    <a:prstGeom prst="rect">
                      <a:avLst/>
                    </a:prstGeom>
                    <a:noFill/>
                    <a:ln>
                      <a:noFill/>
                    </a:ln>
                  </pic:spPr>
                </pic:pic>
              </a:graphicData>
            </a:graphic>
          </wp:inline>
        </w:drawing>
      </w:r>
    </w:p>
    <w:p w14:paraId="40497FC9" w14:textId="5EB80BAC" w:rsidR="00B34C8F" w:rsidRDefault="00B34C8F">
      <w:pPr>
        <w:tabs>
          <w:tab w:val="clear" w:pos="720"/>
        </w:tabs>
        <w:spacing w:line="240" w:lineRule="auto"/>
        <w:rPr>
          <w:rFonts w:eastAsiaTheme="majorEastAsia" w:cs="Times New Roman"/>
          <w:b/>
          <w:bCs/>
          <w:sz w:val="18"/>
          <w:szCs w:val="18"/>
        </w:rPr>
      </w:pPr>
      <w:r>
        <w:rPr>
          <w:rFonts w:eastAsiaTheme="majorEastAsia"/>
        </w:rPr>
        <w:br w:type="page"/>
      </w:r>
    </w:p>
    <w:p w14:paraId="32C361F1" w14:textId="77777777" w:rsidR="00B34C8F" w:rsidRDefault="00B34C8F" w:rsidP="00E76B5C">
      <w:pPr>
        <w:pStyle w:val="ListParagraph"/>
        <w:numPr>
          <w:ilvl w:val="0"/>
          <w:numId w:val="17"/>
        </w:numPr>
      </w:pPr>
      <w:r w:rsidRPr="00476B3B">
        <w:lastRenderedPageBreak/>
        <w:t xml:space="preserve">Left, freezing time course over fear conditioning paradigm. Gray, shock context. Navy, neutral context. (30 second bins, n = 6 CA1 mice, 6 BLA mice). Right, aggregated freezing. EXT1 shock versus neutral context Wilcoxon signed-rank test </w:t>
      </w:r>
      <w:r w:rsidRPr="00B34C8F">
        <w:rPr>
          <w:i/>
          <w:iCs/>
        </w:rPr>
        <w:t>p</w:t>
      </w:r>
      <w:r w:rsidRPr="00476B3B">
        <w:t xml:space="preserve"> = 0.018; EXT1 shock context versus EXT2 shock context </w:t>
      </w:r>
      <w:r w:rsidRPr="00B34C8F">
        <w:rPr>
          <w:i/>
          <w:iCs/>
        </w:rPr>
        <w:t>p</w:t>
      </w:r>
      <w:r w:rsidRPr="00476B3B">
        <w:t xml:space="preserve"> = 0.0037; EXT2 shock context versus Recall shock context </w:t>
      </w:r>
      <w:r w:rsidRPr="00B34C8F">
        <w:rPr>
          <w:i/>
          <w:iCs/>
        </w:rPr>
        <w:t>p</w:t>
      </w:r>
      <w:r>
        <w:t xml:space="preserve"> = 0.041. </w:t>
      </w:r>
    </w:p>
    <w:p w14:paraId="1B73FECB" w14:textId="77777777" w:rsidR="00B34C8F" w:rsidRDefault="00B34C8F" w:rsidP="00E76B5C">
      <w:pPr>
        <w:pStyle w:val="ListParagraph"/>
        <w:numPr>
          <w:ilvl w:val="0"/>
          <w:numId w:val="17"/>
        </w:numPr>
      </w:pPr>
      <w:r w:rsidRPr="00476B3B">
        <w:t>Top, correlation coefficients between CA1 CFC Ca</w:t>
      </w:r>
      <w:r w:rsidRPr="00B34C8F">
        <w:rPr>
          <w:vertAlign w:val="superscript"/>
        </w:rPr>
        <w:t>2+</w:t>
      </w:r>
      <w:r w:rsidRPr="00476B3B">
        <w:t xml:space="preserve"> transient PVs and windowed PVs over EXT and Recall in neutral context (n = 2 mice, </w:t>
      </w:r>
      <w:r>
        <w:t xml:space="preserve">after omitting </w:t>
      </w:r>
      <w:r w:rsidRPr="00476B3B">
        <w:t xml:space="preserve">1 mouse due to fear generalization to neutral context). Bottom, box plots of correlation coefficients binned by session type. Each dot represents an individual correlation coefficient from a PV during one 30 s time bin to the CFC PV. EXT1 vs. EXT2, Mann-Whitney U test </w:t>
      </w:r>
      <w:r w:rsidRPr="00B34C8F">
        <w:rPr>
          <w:i/>
          <w:iCs/>
        </w:rPr>
        <w:t>p</w:t>
      </w:r>
      <w:r w:rsidRPr="00476B3B">
        <w:t xml:space="preserve"> = 4.75 x 10</w:t>
      </w:r>
      <w:r w:rsidRPr="00B34C8F">
        <w:rPr>
          <w:vertAlign w:val="superscript"/>
        </w:rPr>
        <w:t>-8</w:t>
      </w:r>
      <w:r w:rsidRPr="00476B3B">
        <w:t xml:space="preserve">; EXT1 vs. Recall, </w:t>
      </w:r>
      <w:r w:rsidRPr="00B34C8F">
        <w:rPr>
          <w:i/>
          <w:iCs/>
        </w:rPr>
        <w:t>p</w:t>
      </w:r>
      <w:r w:rsidRPr="00476B3B">
        <w:t xml:space="preserve"> = 0.20; EXT2 vs. Recall, </w:t>
      </w:r>
      <w:r w:rsidRPr="00B34C8F">
        <w:rPr>
          <w:i/>
          <w:iCs/>
        </w:rPr>
        <w:t>p</w:t>
      </w:r>
      <w:r w:rsidRPr="00476B3B">
        <w:t xml:space="preserve"> = 0.0044. </w:t>
      </w:r>
    </w:p>
    <w:p w14:paraId="79A2D99A" w14:textId="4C02715C" w:rsidR="00B34C8F" w:rsidRPr="00476B3B" w:rsidRDefault="00B34C8F" w:rsidP="00E76B5C">
      <w:pPr>
        <w:pStyle w:val="ListParagraph"/>
        <w:numPr>
          <w:ilvl w:val="0"/>
          <w:numId w:val="17"/>
        </w:numPr>
      </w:pPr>
      <w:r w:rsidRPr="00476B3B">
        <w:t xml:space="preserve">Same as </w:t>
      </w:r>
      <w:r>
        <w:rPr>
          <w:b/>
          <w:bCs/>
        </w:rPr>
        <w:t>b</w:t>
      </w:r>
      <w:r w:rsidRPr="00476B3B">
        <w:t xml:space="preserve"> but for BLA (n = 3 mice). EXT1 vs. EXT2, Mann-Whitney U test </w:t>
      </w:r>
      <w:r w:rsidRPr="00B34C8F">
        <w:rPr>
          <w:i/>
          <w:iCs/>
        </w:rPr>
        <w:t>p</w:t>
      </w:r>
      <w:r w:rsidRPr="00476B3B">
        <w:t xml:space="preserve"> = 0.0013; EXT1 vs. Recall, </w:t>
      </w:r>
      <w:r w:rsidRPr="00B34C8F">
        <w:rPr>
          <w:i/>
          <w:iCs/>
        </w:rPr>
        <w:t>p</w:t>
      </w:r>
      <w:r w:rsidRPr="00476B3B">
        <w:t xml:space="preserve"> = 0.24; EXT2 vs. Recall, </w:t>
      </w:r>
      <w:r w:rsidRPr="00B34C8F">
        <w:rPr>
          <w:i/>
          <w:iCs/>
        </w:rPr>
        <w:t>p</w:t>
      </w:r>
      <w:r w:rsidRPr="00476B3B">
        <w:t xml:space="preserve"> = 0.096. All </w:t>
      </w:r>
      <w:r w:rsidRPr="00B34C8F">
        <w:rPr>
          <w:i/>
          <w:iCs/>
        </w:rPr>
        <w:t>p</w:t>
      </w:r>
      <w:r w:rsidRPr="00476B3B">
        <w:t xml:space="preserve"> values were adjusted for false discovery rate. All bar and line plots depict mean ± standard error.</w:t>
      </w:r>
    </w:p>
    <w:p w14:paraId="55A4B487" w14:textId="145DDD9F"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700BD3D5" w14:textId="65E197AD" w:rsidR="00B34C8F" w:rsidRDefault="0092726A" w:rsidP="00B34C8F">
      <w:pPr>
        <w:pStyle w:val="BUFigureCaption"/>
      </w:pPr>
      <w:bookmarkStart w:id="141" w:name="_Toc410040904"/>
      <w:r w:rsidRPr="00476B3B">
        <w:lastRenderedPageBreak/>
        <w:t xml:space="preserve">Figure </w:t>
      </w:r>
      <w:r w:rsidR="00B307F0">
        <w:t>S3.</w:t>
      </w:r>
      <w:r>
        <w:t>5</w:t>
      </w:r>
      <w:r w:rsidRPr="00476B3B">
        <w:t>. Inhibition of BLA fear ensemble does not prevent reinstatement.</w:t>
      </w:r>
      <w:bookmarkEnd w:id="141"/>
    </w:p>
    <w:p w14:paraId="7274CA54" w14:textId="3CCAAB66" w:rsidR="0092726A" w:rsidRDefault="0092726A" w:rsidP="00B34C8F">
      <w:pPr>
        <w:pStyle w:val="BUFigureCaption"/>
        <w:rPr>
          <w:rFonts w:eastAsiaTheme="majorEastAsia"/>
        </w:rPr>
      </w:pPr>
      <w:r>
        <w:rPr>
          <w:rFonts w:eastAsiaTheme="majorEastAsia"/>
          <w:noProof/>
        </w:rPr>
        <w:drawing>
          <wp:inline distT="0" distB="0" distL="0" distR="0" wp14:anchorId="490BF9B6" wp14:editId="5BB2F73C">
            <wp:extent cx="4910087" cy="674242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11297" cy="6744090"/>
                    </a:xfrm>
                    <a:prstGeom prst="rect">
                      <a:avLst/>
                    </a:prstGeom>
                    <a:noFill/>
                    <a:ln>
                      <a:noFill/>
                    </a:ln>
                  </pic:spPr>
                </pic:pic>
              </a:graphicData>
            </a:graphic>
          </wp:inline>
        </w:drawing>
      </w:r>
    </w:p>
    <w:p w14:paraId="461E39F4" w14:textId="77777777"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4BF583E5" w14:textId="77777777" w:rsidR="0092726A" w:rsidRDefault="0092726A" w:rsidP="00E76B5C">
      <w:pPr>
        <w:pStyle w:val="ListParagraph"/>
        <w:numPr>
          <w:ilvl w:val="0"/>
          <w:numId w:val="18"/>
        </w:numPr>
      </w:pPr>
      <w:r w:rsidRPr="00476B3B">
        <w:lastRenderedPageBreak/>
        <w:t xml:space="preserve">Schematic of viral strategy. A viral cocktail of AAV9-c-Fos-tTA and AAV9-TRE-ArchT-eYFP was infused into the BLA for activity-dependent induction of </w:t>
      </w:r>
      <w:proofErr w:type="spellStart"/>
      <w:r w:rsidRPr="00476B3B">
        <w:t>ArchT-eYFP</w:t>
      </w:r>
      <w:proofErr w:type="spellEnd"/>
      <w:r>
        <w:t>.</w:t>
      </w:r>
    </w:p>
    <w:p w14:paraId="2D16A9F0" w14:textId="77777777" w:rsidR="0092726A" w:rsidRDefault="0092726A" w:rsidP="00E76B5C">
      <w:pPr>
        <w:pStyle w:val="ListParagraph"/>
        <w:numPr>
          <w:ilvl w:val="0"/>
          <w:numId w:val="18"/>
        </w:numPr>
      </w:pPr>
      <w:r w:rsidRPr="00476B3B">
        <w:t xml:space="preserve">Representative microscope image of BLA injection site. Dotted line indicates optic fiber </w:t>
      </w:r>
      <w:r>
        <w:t xml:space="preserve">placement. </w:t>
      </w:r>
    </w:p>
    <w:p w14:paraId="427F2CA6" w14:textId="77777777" w:rsidR="0092726A" w:rsidRDefault="0092726A" w:rsidP="00E76B5C">
      <w:pPr>
        <w:pStyle w:val="ListParagraph"/>
        <w:numPr>
          <w:ilvl w:val="0"/>
          <w:numId w:val="18"/>
        </w:numPr>
      </w:pPr>
      <w:r w:rsidRPr="00476B3B">
        <w:t>Behavioral schedule to test if inhibition of BLA fear ensemble during Shock Reinstatem</w:t>
      </w:r>
      <w:r>
        <w:t xml:space="preserve">ent can prevent reinstatement. </w:t>
      </w:r>
    </w:p>
    <w:p w14:paraId="34DF3924" w14:textId="23E0C44F" w:rsidR="0092726A" w:rsidRPr="00476B3B" w:rsidRDefault="0092726A" w:rsidP="00E76B5C">
      <w:pPr>
        <w:pStyle w:val="ListParagraph"/>
        <w:numPr>
          <w:ilvl w:val="0"/>
          <w:numId w:val="18"/>
        </w:numPr>
      </w:pPr>
      <w:r w:rsidRPr="00476B3B">
        <w:t>Compared to no-</w:t>
      </w:r>
      <w:proofErr w:type="spellStart"/>
      <w:r w:rsidRPr="00476B3B">
        <w:t>opsin</w:t>
      </w:r>
      <w:proofErr w:type="spellEnd"/>
      <w:r w:rsidRPr="00476B3B">
        <w:t xml:space="preserve"> controls (</w:t>
      </w:r>
      <w:proofErr w:type="spellStart"/>
      <w:r w:rsidRPr="00476B3B">
        <w:t>eYFP</w:t>
      </w:r>
      <w:proofErr w:type="spellEnd"/>
      <w:r w:rsidRPr="00476B3B">
        <w:t xml:space="preserve"> group), experimental mice that received optical inhibition (</w:t>
      </w:r>
      <w:proofErr w:type="spellStart"/>
      <w:r w:rsidRPr="00476B3B">
        <w:t>ArchT</w:t>
      </w:r>
      <w:proofErr w:type="spellEnd"/>
      <w:r w:rsidRPr="00476B3B">
        <w:t xml:space="preserve"> group) showed comparable levels of freezing during Recall, indicating that inhibition of the BLA fear ensemble did not prevent reinstatement (t</w:t>
      </w:r>
      <w:r w:rsidRPr="0092726A">
        <w:rPr>
          <w:vertAlign w:val="subscript"/>
        </w:rPr>
        <w:t>9</w:t>
      </w:r>
      <w:r w:rsidRPr="00476B3B">
        <w:t xml:space="preserve"> = 0.935, </w:t>
      </w:r>
      <w:proofErr w:type="spellStart"/>
      <w:r w:rsidRPr="00476B3B">
        <w:t>n.s</w:t>
      </w:r>
      <w:proofErr w:type="spellEnd"/>
      <w:r w:rsidRPr="00476B3B">
        <w:t xml:space="preserve">., P = 3742; unpaired t-test; </w:t>
      </w:r>
      <w:proofErr w:type="spellStart"/>
      <w:r w:rsidRPr="00476B3B">
        <w:t>ArchT</w:t>
      </w:r>
      <w:proofErr w:type="spellEnd"/>
      <w:r w:rsidRPr="00476B3B">
        <w:t xml:space="preserve">, n = 7 mice; </w:t>
      </w:r>
      <w:proofErr w:type="spellStart"/>
      <w:r w:rsidRPr="00476B3B">
        <w:t>eYFP</w:t>
      </w:r>
      <w:proofErr w:type="spellEnd"/>
      <w:r w:rsidRPr="00476B3B">
        <w:t>, n = 4 mice).</w:t>
      </w:r>
    </w:p>
    <w:p w14:paraId="7A94E2B8" w14:textId="418AB288" w:rsidR="00B307F0" w:rsidRDefault="00B307F0">
      <w:pPr>
        <w:tabs>
          <w:tab w:val="clear" w:pos="720"/>
        </w:tabs>
        <w:spacing w:line="240" w:lineRule="auto"/>
        <w:rPr>
          <w:rFonts w:eastAsiaTheme="majorEastAsia" w:cs="Times New Roman"/>
          <w:b/>
          <w:bCs/>
          <w:sz w:val="18"/>
          <w:szCs w:val="18"/>
        </w:rPr>
      </w:pPr>
      <w:r>
        <w:rPr>
          <w:rFonts w:eastAsiaTheme="majorEastAsia"/>
        </w:rPr>
        <w:br w:type="page"/>
      </w:r>
    </w:p>
    <w:p w14:paraId="00EFDC1C" w14:textId="3E05EEEC" w:rsidR="0092726A" w:rsidRDefault="00195679" w:rsidP="00B34C8F">
      <w:pPr>
        <w:pStyle w:val="BUFigureCaption"/>
      </w:pPr>
      <w:bookmarkStart w:id="142" w:name="_Toc410040905"/>
      <w:r>
        <w:lastRenderedPageBreak/>
        <w:t>Figure S3.6. Stimulation of BLA fear ensemble does not mimic reinstatement.</w:t>
      </w:r>
      <w:bookmarkEnd w:id="142"/>
      <w:r>
        <w:t xml:space="preserve"> </w:t>
      </w:r>
    </w:p>
    <w:p w14:paraId="04ABA782" w14:textId="4CBB4969" w:rsidR="00195679" w:rsidRDefault="00195679" w:rsidP="00B34C8F">
      <w:pPr>
        <w:pStyle w:val="BUFigureCaption"/>
        <w:rPr>
          <w:rFonts w:eastAsiaTheme="majorEastAsia"/>
        </w:rPr>
      </w:pPr>
      <w:r>
        <w:rPr>
          <w:rFonts w:eastAsiaTheme="majorEastAsia"/>
          <w:noProof/>
        </w:rPr>
        <w:drawing>
          <wp:inline distT="0" distB="0" distL="0" distR="0" wp14:anchorId="2E4F03D3" wp14:editId="14DA702C">
            <wp:extent cx="5486400" cy="4365317"/>
            <wp:effectExtent l="0" t="0" r="0"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365317"/>
                    </a:xfrm>
                    <a:prstGeom prst="rect">
                      <a:avLst/>
                    </a:prstGeom>
                    <a:noFill/>
                    <a:ln>
                      <a:noFill/>
                    </a:ln>
                  </pic:spPr>
                </pic:pic>
              </a:graphicData>
            </a:graphic>
          </wp:inline>
        </w:drawing>
      </w:r>
    </w:p>
    <w:p w14:paraId="47FC30DD" w14:textId="77777777" w:rsidR="00195679" w:rsidRDefault="00195679">
      <w:pPr>
        <w:tabs>
          <w:tab w:val="clear" w:pos="720"/>
        </w:tabs>
        <w:spacing w:line="240" w:lineRule="auto"/>
        <w:rPr>
          <w:rFonts w:eastAsiaTheme="majorEastAsia" w:cs="Times New Roman"/>
          <w:b/>
          <w:bCs/>
          <w:sz w:val="18"/>
          <w:szCs w:val="18"/>
        </w:rPr>
      </w:pPr>
      <w:r>
        <w:rPr>
          <w:rFonts w:eastAsiaTheme="majorEastAsia"/>
        </w:rPr>
        <w:br w:type="page"/>
      </w:r>
    </w:p>
    <w:p w14:paraId="32DC2D69" w14:textId="77777777" w:rsidR="00195679" w:rsidRPr="00195679" w:rsidRDefault="00195679" w:rsidP="00E76B5C">
      <w:pPr>
        <w:pStyle w:val="ListParagraph"/>
        <w:numPr>
          <w:ilvl w:val="0"/>
          <w:numId w:val="19"/>
        </w:numPr>
        <w:rPr>
          <w:rFonts w:eastAsiaTheme="majorEastAsia"/>
          <w:b/>
          <w:bCs/>
        </w:rPr>
      </w:pPr>
      <w:r>
        <w:lastRenderedPageBreak/>
        <w:t xml:space="preserve">Behavioral schedule to test if stimulation of BLA fear ensemble in a novel environment can mimic reinstatement. </w:t>
      </w:r>
    </w:p>
    <w:p w14:paraId="1C463711" w14:textId="43C6EDB6" w:rsidR="00195679" w:rsidRPr="00670CB6" w:rsidRDefault="00195679" w:rsidP="00E76B5C">
      <w:pPr>
        <w:pStyle w:val="ListParagraph"/>
        <w:numPr>
          <w:ilvl w:val="0"/>
          <w:numId w:val="19"/>
        </w:numPr>
        <w:rPr>
          <w:rFonts w:eastAsiaTheme="majorEastAsia"/>
          <w:b/>
          <w:bCs/>
        </w:rPr>
      </w:pPr>
      <w:r>
        <w:t xml:space="preserve">Freezing across Recall session after fear ensemble stimulation for ChR2 and </w:t>
      </w:r>
      <w:proofErr w:type="spellStart"/>
      <w:r>
        <w:t>eYFP</w:t>
      </w:r>
      <w:proofErr w:type="spellEnd"/>
      <w:r>
        <w:t xml:space="preserve"> groups. (</w:t>
      </w:r>
      <w:r w:rsidRPr="00195679">
        <w:rPr>
          <w:b/>
        </w:rPr>
        <w:t>c</w:t>
      </w:r>
      <w:r>
        <w:t xml:space="preserve">) Comparison of average freezing during Recall session after fear ensemble stimulation, for ChR2 and </w:t>
      </w:r>
      <w:proofErr w:type="spellStart"/>
      <w:r>
        <w:t>eYFP</w:t>
      </w:r>
      <w:proofErr w:type="spellEnd"/>
      <w:r>
        <w:t xml:space="preserve"> groups (t</w:t>
      </w:r>
      <w:r w:rsidRPr="00195679">
        <w:rPr>
          <w:vertAlign w:val="subscript"/>
        </w:rPr>
        <w:t>14</w:t>
      </w:r>
      <w:r>
        <w:t xml:space="preserve"> = 0.8265, </w:t>
      </w:r>
      <w:proofErr w:type="spellStart"/>
      <w:r>
        <w:t>n.s</w:t>
      </w:r>
      <w:proofErr w:type="spellEnd"/>
      <w:r>
        <w:t>., P = 0.4224; unpaired t-test; n = 8 mice in each group).</w:t>
      </w:r>
    </w:p>
    <w:p w14:paraId="5085D2E4" w14:textId="38F85C3B" w:rsidR="00670CB6" w:rsidRDefault="00670CB6">
      <w:pPr>
        <w:tabs>
          <w:tab w:val="clear" w:pos="720"/>
        </w:tabs>
        <w:spacing w:line="240" w:lineRule="auto"/>
      </w:pPr>
      <w:r>
        <w:br w:type="page"/>
      </w:r>
    </w:p>
    <w:p w14:paraId="2AF71063" w14:textId="745D998F" w:rsidR="00670CB6" w:rsidRDefault="00670CB6" w:rsidP="00670CB6">
      <w:pPr>
        <w:pStyle w:val="BUFigureCaption"/>
      </w:pPr>
      <w:bookmarkStart w:id="143" w:name="_Toc410040906"/>
      <w:r w:rsidRPr="00476B3B">
        <w:lastRenderedPageBreak/>
        <w:t xml:space="preserve">Figure </w:t>
      </w:r>
      <w:r>
        <w:t>S3.7</w:t>
      </w:r>
      <w:r w:rsidRPr="00476B3B">
        <w:t>. Inhibition of the fear ensemble after extinction does not alter freezing behavior.</w:t>
      </w:r>
      <w:bookmarkEnd w:id="143"/>
    </w:p>
    <w:p w14:paraId="45D90447" w14:textId="2F99B7E3" w:rsidR="00670CB6" w:rsidRDefault="00670CB6" w:rsidP="00670CB6">
      <w:pPr>
        <w:pStyle w:val="BUFigureCaption"/>
        <w:rPr>
          <w:rFonts w:eastAsiaTheme="majorEastAsia"/>
        </w:rPr>
      </w:pPr>
      <w:r>
        <w:rPr>
          <w:rFonts w:eastAsiaTheme="majorEastAsia"/>
          <w:noProof/>
        </w:rPr>
        <w:drawing>
          <wp:inline distT="0" distB="0" distL="0" distR="0" wp14:anchorId="3C58FE51" wp14:editId="44F9434A">
            <wp:extent cx="5486400" cy="4516315"/>
            <wp:effectExtent l="0" t="0" r="0" b="508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4516315"/>
                    </a:xfrm>
                    <a:prstGeom prst="rect">
                      <a:avLst/>
                    </a:prstGeom>
                    <a:noFill/>
                    <a:ln>
                      <a:noFill/>
                    </a:ln>
                  </pic:spPr>
                </pic:pic>
              </a:graphicData>
            </a:graphic>
          </wp:inline>
        </w:drawing>
      </w:r>
    </w:p>
    <w:p w14:paraId="37305AE1" w14:textId="77777777" w:rsidR="00670CB6" w:rsidRDefault="00670CB6">
      <w:pPr>
        <w:tabs>
          <w:tab w:val="clear" w:pos="720"/>
        </w:tabs>
        <w:spacing w:line="240" w:lineRule="auto"/>
        <w:rPr>
          <w:rFonts w:eastAsiaTheme="majorEastAsia" w:cs="Times New Roman"/>
          <w:b/>
          <w:bCs/>
          <w:sz w:val="18"/>
          <w:szCs w:val="18"/>
        </w:rPr>
      </w:pPr>
      <w:r>
        <w:rPr>
          <w:rFonts w:eastAsiaTheme="majorEastAsia"/>
        </w:rPr>
        <w:br w:type="page"/>
      </w:r>
    </w:p>
    <w:p w14:paraId="541DA395" w14:textId="77777777" w:rsidR="006A79D3" w:rsidRPr="006A79D3" w:rsidRDefault="00670CB6" w:rsidP="00E76B5C">
      <w:pPr>
        <w:pStyle w:val="ListParagraph"/>
        <w:numPr>
          <w:ilvl w:val="0"/>
          <w:numId w:val="20"/>
        </w:numPr>
        <w:rPr>
          <w:rFonts w:eastAsiaTheme="majorEastAsia"/>
          <w:b/>
          <w:bCs/>
        </w:rPr>
      </w:pPr>
      <w:r w:rsidRPr="00476B3B">
        <w:lastRenderedPageBreak/>
        <w:t xml:space="preserve">Behavioral design. Mice underwent FC and two EXT sessions, followed by an 8-minute Recall session, with 2-minute light OFF/light ON epochs. </w:t>
      </w:r>
    </w:p>
    <w:p w14:paraId="378B47DD" w14:textId="10196738" w:rsidR="00670CB6" w:rsidRPr="006A79D3" w:rsidRDefault="00670CB6" w:rsidP="006A79D3">
      <w:pPr>
        <w:ind w:left="900" w:hanging="540"/>
        <w:rPr>
          <w:rFonts w:eastAsiaTheme="majorEastAsia"/>
          <w:b/>
          <w:bCs/>
        </w:rPr>
      </w:pPr>
      <w:r w:rsidRPr="00476B3B">
        <w:t>(</w:t>
      </w:r>
      <w:proofErr w:type="gramStart"/>
      <w:r w:rsidRPr="006A79D3">
        <w:rPr>
          <w:b/>
          <w:bCs/>
        </w:rPr>
        <w:t>b</w:t>
      </w:r>
      <w:proofErr w:type="gramEnd"/>
      <w:r w:rsidRPr="006A79D3">
        <w:rPr>
          <w:b/>
          <w:bCs/>
        </w:rPr>
        <w:t>-d</w:t>
      </w:r>
      <w:r w:rsidRPr="00476B3B">
        <w:t xml:space="preserve">) Line graphs: 2-minute light OFF and ON epochs during Recall for the two experimental </w:t>
      </w:r>
      <w:proofErr w:type="spellStart"/>
      <w:r w:rsidRPr="00476B3B">
        <w:t>ArchT</w:t>
      </w:r>
      <w:proofErr w:type="spellEnd"/>
      <w:r w:rsidRPr="00476B3B">
        <w:t xml:space="preserve"> groups (DG </w:t>
      </w:r>
      <w:proofErr w:type="spellStart"/>
      <w:r w:rsidRPr="00476B3B">
        <w:t>ArchT</w:t>
      </w:r>
      <w:proofErr w:type="spellEnd"/>
      <w:r w:rsidRPr="00476B3B">
        <w:t xml:space="preserve"> &amp; BLA </w:t>
      </w:r>
      <w:proofErr w:type="spellStart"/>
      <w:r w:rsidRPr="00476B3B">
        <w:t>ArchT</w:t>
      </w:r>
      <w:proofErr w:type="spellEnd"/>
      <w:r w:rsidRPr="00476B3B">
        <w:t>) and the one control no-</w:t>
      </w:r>
      <w:proofErr w:type="spellStart"/>
      <w:r w:rsidRPr="00476B3B">
        <w:t>opsin</w:t>
      </w:r>
      <w:proofErr w:type="spellEnd"/>
      <w:r w:rsidRPr="00476B3B">
        <w:t xml:space="preserve"> group (DG </w:t>
      </w:r>
      <w:proofErr w:type="spellStart"/>
      <w:r w:rsidRPr="00476B3B">
        <w:t>eYFP</w:t>
      </w:r>
      <w:proofErr w:type="spellEnd"/>
      <w:r w:rsidRPr="00476B3B">
        <w:t>). Bar graphs: Quantification of average freezing between light OFF vs. l</w:t>
      </w:r>
      <w:r>
        <w:t xml:space="preserve">ight ON epochs for each group. </w:t>
      </w:r>
    </w:p>
    <w:p w14:paraId="1C3CC1B6" w14:textId="77777777" w:rsidR="00670CB6" w:rsidRPr="00670CB6" w:rsidRDefault="00670CB6" w:rsidP="00E76B5C">
      <w:pPr>
        <w:pStyle w:val="ListParagraph"/>
        <w:numPr>
          <w:ilvl w:val="0"/>
          <w:numId w:val="20"/>
        </w:numPr>
        <w:rPr>
          <w:rFonts w:eastAsiaTheme="majorEastAsia"/>
          <w:b/>
          <w:bCs/>
        </w:rPr>
      </w:pPr>
      <w:r w:rsidRPr="00476B3B">
        <w:t xml:space="preserve">DG </w:t>
      </w:r>
      <w:proofErr w:type="spellStart"/>
      <w:r w:rsidRPr="00476B3B">
        <w:t>ArchT</w:t>
      </w:r>
      <w:proofErr w:type="spellEnd"/>
      <w:r w:rsidRPr="00476B3B">
        <w:t xml:space="preserve"> Recall (t</w:t>
      </w:r>
      <w:r w:rsidRPr="00670CB6">
        <w:rPr>
          <w:vertAlign w:val="subscript"/>
        </w:rPr>
        <w:t>11</w:t>
      </w:r>
      <w:r w:rsidRPr="00476B3B">
        <w:t xml:space="preserve"> = 1.65, </w:t>
      </w:r>
      <w:proofErr w:type="spellStart"/>
      <w:r w:rsidRPr="00476B3B">
        <w:t>n.s</w:t>
      </w:r>
      <w:proofErr w:type="spellEnd"/>
      <w:r w:rsidRPr="00476B3B">
        <w:t xml:space="preserve">., P = 0.1273; paired t-test; n = 12 paired epochs from 6 mice). </w:t>
      </w:r>
    </w:p>
    <w:p w14:paraId="1FB98DC5" w14:textId="77777777" w:rsidR="00670CB6" w:rsidRPr="00670CB6" w:rsidRDefault="00670CB6" w:rsidP="00E76B5C">
      <w:pPr>
        <w:pStyle w:val="ListParagraph"/>
        <w:numPr>
          <w:ilvl w:val="0"/>
          <w:numId w:val="20"/>
        </w:numPr>
        <w:rPr>
          <w:rFonts w:eastAsiaTheme="majorEastAsia"/>
          <w:b/>
          <w:bCs/>
        </w:rPr>
      </w:pPr>
      <w:r w:rsidRPr="00476B3B">
        <w:t xml:space="preserve">DG </w:t>
      </w:r>
      <w:proofErr w:type="spellStart"/>
      <w:r w:rsidRPr="00476B3B">
        <w:t>eYFP</w:t>
      </w:r>
      <w:proofErr w:type="spellEnd"/>
      <w:r w:rsidRPr="00476B3B">
        <w:t xml:space="preserve"> Recall (t</w:t>
      </w:r>
      <w:r w:rsidRPr="00670CB6">
        <w:rPr>
          <w:vertAlign w:val="subscript"/>
        </w:rPr>
        <w:t>7</w:t>
      </w:r>
      <w:r w:rsidRPr="00476B3B">
        <w:t xml:space="preserve"> = 0.4724, </w:t>
      </w:r>
      <w:proofErr w:type="spellStart"/>
      <w:r w:rsidRPr="00476B3B">
        <w:t>n.s</w:t>
      </w:r>
      <w:proofErr w:type="spellEnd"/>
      <w:r w:rsidRPr="00476B3B">
        <w:t>., P = 0.6510; paired t-test; n =</w:t>
      </w:r>
      <w:r>
        <w:t xml:space="preserve"> 8 paired epochs from 4 mice). </w:t>
      </w:r>
    </w:p>
    <w:p w14:paraId="640B1EAA" w14:textId="77777777" w:rsidR="00670CB6" w:rsidRPr="00670CB6" w:rsidRDefault="00670CB6" w:rsidP="00E76B5C">
      <w:pPr>
        <w:pStyle w:val="ListParagraph"/>
        <w:numPr>
          <w:ilvl w:val="0"/>
          <w:numId w:val="20"/>
        </w:numPr>
        <w:rPr>
          <w:rFonts w:eastAsiaTheme="majorEastAsia"/>
          <w:b/>
          <w:bCs/>
        </w:rPr>
      </w:pPr>
      <w:r w:rsidRPr="00476B3B">
        <w:t xml:space="preserve">BLA </w:t>
      </w:r>
      <w:proofErr w:type="spellStart"/>
      <w:r w:rsidRPr="00476B3B">
        <w:t>ArchT</w:t>
      </w:r>
      <w:proofErr w:type="spellEnd"/>
      <w:r w:rsidRPr="00476B3B">
        <w:t xml:space="preserve"> Recall (t</w:t>
      </w:r>
      <w:r w:rsidRPr="00670CB6">
        <w:rPr>
          <w:vertAlign w:val="subscript"/>
        </w:rPr>
        <w:t>11</w:t>
      </w:r>
      <w:r w:rsidRPr="00476B3B">
        <w:t xml:space="preserve"> = 0.9078, </w:t>
      </w:r>
      <w:proofErr w:type="spellStart"/>
      <w:r w:rsidRPr="00476B3B">
        <w:t>n.s</w:t>
      </w:r>
      <w:proofErr w:type="spellEnd"/>
      <w:r w:rsidRPr="00476B3B">
        <w:t>., P = 0.3835; paired t-test; n = 12 paired epochs from 6 mice).</w:t>
      </w:r>
      <w:r>
        <w:t xml:space="preserve"> </w:t>
      </w:r>
    </w:p>
    <w:p w14:paraId="272A3AEA" w14:textId="3CF940FE" w:rsidR="0043299E" w:rsidRDefault="00670CB6" w:rsidP="00E76B5C">
      <w:pPr>
        <w:pStyle w:val="ListParagraph"/>
        <w:numPr>
          <w:ilvl w:val="0"/>
          <w:numId w:val="20"/>
        </w:numPr>
        <w:sectPr w:rsidR="0043299E" w:rsidSect="003547DD">
          <w:pgSz w:w="12240" w:h="15840"/>
          <w:pgMar w:top="2160" w:right="1440" w:bottom="1440" w:left="2160" w:header="1440" w:footer="1080" w:gutter="0"/>
          <w:cols w:space="720"/>
          <w:docGrid w:linePitch="360"/>
        </w:sectPr>
      </w:pPr>
      <w:r w:rsidRPr="00476B3B">
        <w:t xml:space="preserve">Summary graph of freezing difference scores across all graphs in this figure, calculated as freezing in light ON epoch – freezing in light OFF epoch, for each set of epochs for each mouse. There was no significant difference in freezing between the DG </w:t>
      </w:r>
      <w:proofErr w:type="spellStart"/>
      <w:r w:rsidRPr="00476B3B">
        <w:t>ArchT</w:t>
      </w:r>
      <w:proofErr w:type="spellEnd"/>
      <w:r w:rsidRPr="00476B3B">
        <w:t xml:space="preserve"> and DG </w:t>
      </w:r>
      <w:proofErr w:type="spellStart"/>
      <w:r w:rsidRPr="00476B3B">
        <w:t>eYFP</w:t>
      </w:r>
      <w:proofErr w:type="spellEnd"/>
      <w:r w:rsidRPr="00476B3B">
        <w:t xml:space="preserve"> groups (t</w:t>
      </w:r>
      <w:r w:rsidRPr="00670CB6">
        <w:rPr>
          <w:vertAlign w:val="subscript"/>
        </w:rPr>
        <w:t>18</w:t>
      </w:r>
      <w:r w:rsidRPr="00476B3B">
        <w:t xml:space="preserve"> = 0.8689, </w:t>
      </w:r>
      <w:proofErr w:type="spellStart"/>
      <w:r w:rsidRPr="00476B3B">
        <w:t>n.s</w:t>
      </w:r>
      <w:proofErr w:type="spellEnd"/>
      <w:r w:rsidRPr="00476B3B">
        <w:t xml:space="preserve">., P = 0.3963; unpaired t-test; DG </w:t>
      </w:r>
      <w:proofErr w:type="spellStart"/>
      <w:r w:rsidRPr="00476B3B">
        <w:t>ArchT</w:t>
      </w:r>
      <w:proofErr w:type="spellEnd"/>
      <w:r w:rsidRPr="00476B3B">
        <w:t xml:space="preserve">, n = 12 scores from 6 mice; DG </w:t>
      </w:r>
      <w:proofErr w:type="spellStart"/>
      <w:r w:rsidR="00BC7C28">
        <w:t>eYFP</w:t>
      </w:r>
      <w:proofErr w:type="spellEnd"/>
      <w:r w:rsidR="00BC7C28">
        <w:t xml:space="preserve">, n = </w:t>
      </w:r>
      <w:r w:rsidR="00AF478F">
        <w:t>8 scores from 4 mice</w:t>
      </w:r>
    </w:p>
    <w:p w14:paraId="43E5C399" w14:textId="203B84DC" w:rsidR="00AF478F" w:rsidRDefault="00AF478F" w:rsidP="00AF478F">
      <w:pPr>
        <w:pStyle w:val="Heading1"/>
        <w:numPr>
          <w:ilvl w:val="0"/>
          <w:numId w:val="1"/>
        </w:numPr>
      </w:pPr>
      <w:bookmarkStart w:id="144" w:name="_Toc415341995"/>
      <w:r w:rsidRPr="00AF478F">
        <w:lastRenderedPageBreak/>
        <w:t>CHAPTER 4</w:t>
      </w:r>
      <w:bookmarkEnd w:id="144"/>
    </w:p>
    <w:p w14:paraId="34D49938" w14:textId="4035A2F2" w:rsidR="00A32C6B" w:rsidRPr="00B82025" w:rsidRDefault="00BB6205" w:rsidP="00872A2C">
      <w:pPr>
        <w:pStyle w:val="Heading2"/>
      </w:pPr>
      <w:bookmarkStart w:id="145" w:name="_Toc415341996"/>
      <w:r w:rsidRPr="00B82025">
        <w:t xml:space="preserve">Discussion </w:t>
      </w:r>
      <w:r w:rsidR="00D30693">
        <w:t>overview</w:t>
      </w:r>
      <w:bookmarkEnd w:id="145"/>
    </w:p>
    <w:p w14:paraId="718C16DF" w14:textId="7D21FCD2" w:rsidR="008560AE" w:rsidRDefault="00A32C6B" w:rsidP="00B82025">
      <w:pPr>
        <w:pStyle w:val="BUMainText"/>
      </w:pPr>
      <w:r>
        <w:tab/>
      </w:r>
      <w:r w:rsidR="00B82025">
        <w:t xml:space="preserve">Everyday experience is dynamic and often filled with both predictable and unpredictable elements. In order to make sense of the world, the brain must be able to store information over </w:t>
      </w:r>
      <w:r w:rsidR="0075349F">
        <w:t>multiple timescales</w:t>
      </w:r>
      <w:r w:rsidR="00B82025">
        <w:t xml:space="preserve"> and </w:t>
      </w:r>
      <w:r w:rsidR="006248BD">
        <w:t xml:space="preserve">flexibly </w:t>
      </w:r>
      <w:r w:rsidR="00B82025">
        <w:t xml:space="preserve">accommodate new </w:t>
      </w:r>
      <w:r w:rsidR="003C1D38">
        <w:t xml:space="preserve">associations </w:t>
      </w:r>
      <w:r w:rsidR="00B82025">
        <w:t xml:space="preserve">as </w:t>
      </w:r>
      <w:r w:rsidR="006248BD">
        <w:t>events</w:t>
      </w:r>
      <w:r w:rsidR="00B82025">
        <w:t xml:space="preserve"> unfold</w:t>
      </w:r>
      <w:r w:rsidR="003C1D38">
        <w:t xml:space="preserve">. </w:t>
      </w:r>
      <w:r w:rsidR="00003E75">
        <w:t>The manifestation of these two functions is likely to be visible in neural activity patterns over long periods of time. Thus, i</w:t>
      </w:r>
      <w:r w:rsidR="0075349F">
        <w:t xml:space="preserve">n this thesis, the central question I </w:t>
      </w:r>
      <w:r w:rsidR="00003E75">
        <w:t>aimed to address</w:t>
      </w:r>
      <w:r w:rsidR="0075349F">
        <w:t xml:space="preserve"> was: How does the activity of neuronal ensembles evolve across days? </w:t>
      </w:r>
      <w:r w:rsidR="003C1D38">
        <w:t xml:space="preserve">A large corpus of literature to date has detailed how </w:t>
      </w:r>
      <w:r w:rsidR="00090FEB">
        <w:t>neuronal sequences might be encoding information</w:t>
      </w:r>
      <w:r w:rsidR="003C1D38">
        <w:t xml:space="preserve"> across short behavioral timescales (seconds). </w:t>
      </w:r>
      <w:r w:rsidR="007C6657">
        <w:t xml:space="preserve">The studies described </w:t>
      </w:r>
      <w:r w:rsidR="0075349F">
        <w:t>here</w:t>
      </w:r>
      <w:r w:rsidR="007C6657">
        <w:t xml:space="preserve">, however, extend those findings to larger timescales, those that </w:t>
      </w:r>
      <w:r w:rsidR="00090FEB">
        <w:t>ar</w:t>
      </w:r>
      <w:r w:rsidR="007C6657">
        <w:t xml:space="preserve">e relevant for </w:t>
      </w:r>
      <w:r w:rsidR="00090FEB">
        <w:t>linking</w:t>
      </w:r>
      <w:r w:rsidR="007C6657">
        <w:t xml:space="preserve"> beha</w:t>
      </w:r>
      <w:r w:rsidR="000B07F9">
        <w:t>vior</w:t>
      </w:r>
      <w:r w:rsidR="00090FEB">
        <w:t>s and actions</w:t>
      </w:r>
      <w:r w:rsidR="000B07F9">
        <w:t xml:space="preserve"> over an animal’s lifetime.</w:t>
      </w:r>
      <w:r w:rsidR="00090FEB">
        <w:t xml:space="preserve"> </w:t>
      </w:r>
      <w:r w:rsidR="00F946DB">
        <w:t>Calcium imaging is instrume</w:t>
      </w:r>
      <w:r w:rsidR="00E8034F">
        <w:t xml:space="preserve">ntal in our ability to </w:t>
      </w:r>
      <w:r w:rsidR="00003E75">
        <w:t>grapple with these inquiries. This method enables the acquisition of</w:t>
      </w:r>
      <w:r w:rsidR="00E8034F">
        <w:t xml:space="preserve"> </w:t>
      </w:r>
      <w:r w:rsidR="00872A2C">
        <w:t>high dimensional data sets (i.e.</w:t>
      </w:r>
      <w:r w:rsidR="007D0E0C">
        <w:t xml:space="preserve">, large numbers of neurons) and, most crucially, </w:t>
      </w:r>
      <w:r w:rsidR="00003E75">
        <w:t>longitudinal surveillance of these neurons</w:t>
      </w:r>
      <w:r w:rsidR="008560AE">
        <w:t xml:space="preserve"> </w:t>
      </w:r>
      <w:r w:rsidR="008560AE">
        <w:fldChar w:fldCharType="begin" w:fldLock="1"/>
      </w:r>
      <w:r w:rsidR="00FD27BD">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008560AE">
        <w:fldChar w:fldCharType="separate"/>
      </w:r>
      <w:r w:rsidR="008560AE" w:rsidRPr="008560AE">
        <w:rPr>
          <w:noProof/>
        </w:rPr>
        <w:t>(Hamel et al., 2015)</w:t>
      </w:r>
      <w:r w:rsidR="008560AE">
        <w:fldChar w:fldCharType="end"/>
      </w:r>
      <w:r w:rsidR="007D0E0C">
        <w:t xml:space="preserve">. </w:t>
      </w:r>
      <w:r w:rsidR="00003E75">
        <w:t>Using this method</w:t>
      </w:r>
      <w:r w:rsidR="008560AE">
        <w:t xml:space="preserve">, I examined the activity patterns of neuronal ensembles </w:t>
      </w:r>
      <w:r w:rsidR="0028329D">
        <w:t>at</w:t>
      </w:r>
      <w:r w:rsidR="008560AE">
        <w:t xml:space="preserve"> multiple timescales. </w:t>
      </w:r>
      <w:r w:rsidR="0028329D">
        <w:t xml:space="preserve">In this section, I will attempt to synthesize my experiments (Chapters Two and Three) with the broader field of learning and memory (Chapter One). </w:t>
      </w:r>
    </w:p>
    <w:p w14:paraId="652298D5" w14:textId="045C784B" w:rsidR="00C9148F" w:rsidRDefault="006A79DF" w:rsidP="00B82025">
      <w:pPr>
        <w:pStyle w:val="BUMainText"/>
      </w:pPr>
      <w:r>
        <w:tab/>
        <w:t xml:space="preserve">In Chapter One, I </w:t>
      </w:r>
      <w:r w:rsidR="00C17AE3">
        <w:t xml:space="preserve">described a handful of research focuses within the hippocampal community. </w:t>
      </w:r>
      <w:r w:rsidR="00276928">
        <w:t xml:space="preserve">From that pool, of particular relevance </w:t>
      </w:r>
      <w:r w:rsidR="00D102C2">
        <w:t xml:space="preserve">to this thesis </w:t>
      </w:r>
      <w:r w:rsidR="00276928">
        <w:t xml:space="preserve">are the ones </w:t>
      </w:r>
      <w:r w:rsidR="00D102C2">
        <w:t>investigating</w:t>
      </w:r>
      <w:r w:rsidR="00276928">
        <w:t xml:space="preserve"> neuronal sequences at multiple different timescales. At the </w:t>
      </w:r>
      <w:r w:rsidR="00D102C2">
        <w:t>behavioral</w:t>
      </w:r>
      <w:r w:rsidR="00276928">
        <w:t xml:space="preserve"> timescale, “place cell” sequences and “time cell” sequences are comprised of </w:t>
      </w:r>
      <w:r w:rsidR="00D102C2">
        <w:lastRenderedPageBreak/>
        <w:t xml:space="preserve">hippocampal </w:t>
      </w:r>
      <w:r w:rsidR="00276928">
        <w:t xml:space="preserve">neurons that fire in a fixed order with </w:t>
      </w:r>
      <w:r w:rsidR="00D102C2">
        <w:t>each</w:t>
      </w:r>
      <w:r w:rsidR="00276928">
        <w:t xml:space="preserve"> </w:t>
      </w:r>
      <w:r w:rsidR="00D102C2">
        <w:t xml:space="preserve">physical </w:t>
      </w:r>
      <w:r w:rsidR="00276928">
        <w:t>traversal through space or time</w:t>
      </w:r>
      <w:r w:rsidR="00B341EC">
        <w:t xml:space="preserve"> over multiple seconds</w:t>
      </w:r>
      <w:r w:rsidR="00276928">
        <w:t xml:space="preserve">. </w:t>
      </w:r>
      <w:r w:rsidR="003D0881">
        <w:t>Zooming in, a</w:t>
      </w:r>
      <w:r w:rsidR="00B341EC">
        <w:t>t the sub-second level</w:t>
      </w:r>
      <w:r w:rsidR="00D102C2">
        <w:t xml:space="preserve">, theta sequences are temporally compressed versions of aforementioned behavioral timescale sequences. Finally, zooming </w:t>
      </w:r>
      <w:r w:rsidR="00B341EC">
        <w:t xml:space="preserve">in </w:t>
      </w:r>
      <w:r w:rsidR="00D102C2">
        <w:t>further still, replay</w:t>
      </w:r>
      <w:r w:rsidR="00B341EC">
        <w:t>s</w:t>
      </w:r>
      <w:r w:rsidR="00D102C2">
        <w:t xml:space="preserve"> during SPW-Rs are the </w:t>
      </w:r>
      <w:r w:rsidR="005B0DA2">
        <w:t>most accelerated</w:t>
      </w:r>
      <w:r w:rsidR="00D102C2">
        <w:t xml:space="preserve"> </w:t>
      </w:r>
      <w:r w:rsidR="00B341EC">
        <w:t>activity patterns from</w:t>
      </w:r>
      <w:r w:rsidR="00D102C2">
        <w:t xml:space="preserve"> sequentially active neurons. Though these </w:t>
      </w:r>
      <w:r w:rsidR="00B341EC">
        <w:t xml:space="preserve">phenomena span a wide range of timescales (tens of seconds down to milliseconds) and likely serve different functions, it is worthwhile to consider them as components of a holistic process that ultimate </w:t>
      </w:r>
      <w:proofErr w:type="spellStart"/>
      <w:r w:rsidR="00B341EC">
        <w:t>subserve</w:t>
      </w:r>
      <w:proofErr w:type="spellEnd"/>
      <w:r w:rsidR="00B341EC">
        <w:t xml:space="preserve"> episodic memory. </w:t>
      </w:r>
    </w:p>
    <w:p w14:paraId="2B0EA708" w14:textId="77777777" w:rsidR="00D30693" w:rsidRDefault="00D30693" w:rsidP="00B82025">
      <w:pPr>
        <w:pStyle w:val="BUMainText"/>
      </w:pPr>
    </w:p>
    <w:p w14:paraId="6C2AB9B1" w14:textId="52AE95FF" w:rsidR="00D30693" w:rsidRDefault="00D30693" w:rsidP="00D30693">
      <w:pPr>
        <w:pStyle w:val="Heading2"/>
      </w:pPr>
      <w:bookmarkStart w:id="146" w:name="_Toc415341997"/>
      <w:r>
        <w:t>Behavioral-timescale neural sequences support temporal associations</w:t>
      </w:r>
      <w:bookmarkEnd w:id="146"/>
    </w:p>
    <w:p w14:paraId="409E1272" w14:textId="431CAF29" w:rsidR="00D619B5" w:rsidRDefault="00752E2F" w:rsidP="00B82025">
      <w:pPr>
        <w:pStyle w:val="BUMainText"/>
      </w:pPr>
      <w:r>
        <w:tab/>
        <w:t>As previously mentioned, one crucial component of episodic memory i</w:t>
      </w:r>
      <w:r w:rsidR="001002D7">
        <w:t xml:space="preserve">s the temporal order of events; most memories are only intelligible when they are correctly placed in time. For example, performing a risky rock climbing technique followed by dislocating your shoulder is a feasible </w:t>
      </w:r>
      <w:r w:rsidR="000F0B2C">
        <w:t>occurrence</w:t>
      </w:r>
      <w:r w:rsidR="001002D7">
        <w:t xml:space="preserve">, but a memory containing those events in the reverse order is probably less likely to have </w:t>
      </w:r>
      <w:r w:rsidR="000F0B2C">
        <w:t>transpired</w:t>
      </w:r>
      <w:r w:rsidR="001002D7">
        <w:t xml:space="preserve">. In rodent </w:t>
      </w:r>
      <w:r w:rsidR="009F3A8E">
        <w:t xml:space="preserve">hippocampal </w:t>
      </w:r>
      <w:r w:rsidR="001002D7">
        <w:t xml:space="preserve">literature, sequential events </w:t>
      </w:r>
      <w:r w:rsidR="003D0881">
        <w:t>were</w:t>
      </w:r>
      <w:r w:rsidR="001002D7">
        <w:t xml:space="preserve"> often studied in the spatial domain due to the ease with which neuronal signals can be correlated to spatial variables. However, the late Howard </w:t>
      </w:r>
      <w:proofErr w:type="spellStart"/>
      <w:r w:rsidR="001002D7">
        <w:t>Eichenbaum</w:t>
      </w:r>
      <w:proofErr w:type="spellEnd"/>
      <w:r w:rsidR="001002D7">
        <w:t xml:space="preserve"> was one of few pioneering thinkers to extend this </w:t>
      </w:r>
      <w:r w:rsidR="009F3A8E">
        <w:t xml:space="preserve">area of </w:t>
      </w:r>
      <w:r w:rsidR="001002D7">
        <w:t>study to domains outside of space.</w:t>
      </w:r>
      <w:r w:rsidR="009F3A8E">
        <w:t xml:space="preserve"> His</w:t>
      </w:r>
      <w:r w:rsidR="001002D7">
        <w:t xml:space="preserve"> </w:t>
      </w:r>
      <w:r w:rsidR="009F3A8E">
        <w:t xml:space="preserve">highly influential </w:t>
      </w:r>
      <w:r w:rsidR="001002D7">
        <w:t xml:space="preserve">relational memory theory </w:t>
      </w:r>
      <w:r w:rsidR="009F3A8E">
        <w:t xml:space="preserve">proposed that hippocampal representations could store directional relationships between arbitrary events just as it could store relationships between spatial landmarks </w:t>
      </w:r>
      <w:r w:rsidR="009F3A8E">
        <w:fldChar w:fldCharType="begin" w:fldLock="1"/>
      </w:r>
      <w:r w:rsidR="009F3A8E">
        <w:instrText>ADDIN CSL_CITATION {"citationItems":[{"id":"ITEM-1","itemData":{"ISSN":"0896-6273","PMID":"10399928","author":[{"dropping-particle":"","family":"Eichenbaum","given":"H","non-dropping-particle":"","parse-names":false,"suffix":""},{"dropping-particle":"","family":"Dudchenko","given":"P","non-dropping-particle":"","parse-names":false,"suffix":""},{"dropping-particle":"","family":"Wood","given":"E","non-dropping-particle":"","parse-names":false,"suffix":""},{"dropping-particle":"","family":"Shapiro","given":"M","non-dropping-particle":"","parse-names":false,"suffix":""},{"dropping-particle":"","family":"Tanila","given":"H","non-dropping-particle":"","parse-names":false,"suffix":""}],"container-title":"Neuron","id":"ITEM-1","issue":"2","issued":{"date-parts":[["1999","6"]]},"page":"209-26","title":"The hippocampus, memory, and place cells: is it spatial memory or a memory space?","type":"article-journal","volume":"23"},"uris":["http://www.mendeley.com/documents/?uuid=0509491b-e167-317b-a4b2-aed9c405897a"]},{"id":"ITEM-2","itemData":{"DOI":"10.1016/j.neuron.2014.07.032","ISSN":"08966273","author":[{"dropping-particle":"","family":"Eichenbaum","given":"Howard","non-dropping-particle":"","parse-names":false,"suffix":""},{"dropping-particle":"","family":"Cohen","given":"Neal J.","non-dropping-particle":"","parse-names":false,"suffix":""}],"container-title":"Neuron","id":"ITEM-2","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 Eichenbaum et al., 1999)","plainTextFormattedCitation":"(Eichenbaum and Cohen, 2014; Eichenbaum et al., 1999)","previouslyFormattedCitation":"(Eichenbaum and Cohen, 2014; Eichenbaum et al., 1999)"},"properties":{"noteIndex":0},"schema":"https://github.com/citation-style-language/schema/raw/master/csl-citation.json"}</w:instrText>
      </w:r>
      <w:r w:rsidR="009F3A8E">
        <w:fldChar w:fldCharType="separate"/>
      </w:r>
      <w:r w:rsidR="009F3A8E" w:rsidRPr="009F3A8E">
        <w:rPr>
          <w:noProof/>
        </w:rPr>
        <w:t>(Eichenbaum and Cohen, 2014; Eichenbaum et al., 1999)</w:t>
      </w:r>
      <w:r w:rsidR="009F3A8E">
        <w:fldChar w:fldCharType="end"/>
      </w:r>
      <w:r w:rsidR="009F3A8E">
        <w:t xml:space="preserve">. </w:t>
      </w:r>
    </w:p>
    <w:p w14:paraId="32C84609" w14:textId="71DCC6B4" w:rsidR="009406DB" w:rsidRDefault="00D619B5" w:rsidP="00B82025">
      <w:pPr>
        <w:pStyle w:val="BUMainText"/>
      </w:pPr>
      <w:r>
        <w:lastRenderedPageBreak/>
        <w:tab/>
      </w:r>
      <w:r w:rsidR="009F3A8E">
        <w:t xml:space="preserve">Early work from his laboratory showed that the hippocampus is necessary for transitive inference in </w:t>
      </w:r>
      <w:r w:rsidR="005F1F99">
        <w:t>rats</w:t>
      </w:r>
      <w:r w:rsidR="009F3A8E">
        <w:t xml:space="preserve"> </w:t>
      </w:r>
      <w:r w:rsidR="009F3A8E">
        <w:fldChar w:fldCharType="begin" w:fldLock="1"/>
      </w:r>
      <w:r>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rsidR="009F3A8E">
        <w:fldChar w:fldCharType="separate"/>
      </w:r>
      <w:r w:rsidR="009F3A8E" w:rsidRPr="009F3A8E">
        <w:rPr>
          <w:noProof/>
        </w:rPr>
        <w:t>(Bunsey and Eichenbaum, 1996; Dusek and Eichenbaum, 1997)</w:t>
      </w:r>
      <w:r w:rsidR="009F3A8E">
        <w:fldChar w:fldCharType="end"/>
      </w:r>
      <w:r w:rsidR="009F3A8E">
        <w:t xml:space="preserve">. </w:t>
      </w:r>
      <w:r w:rsidR="005F1F99">
        <w:t xml:space="preserve">In these experiments, rats were trained to associate a pair of odors, such that presentation of odor A would </w:t>
      </w:r>
      <w:r w:rsidR="003D0881">
        <w:t>entail</w:t>
      </w:r>
      <w:r w:rsidR="005F1F99">
        <w:t xml:space="preserve"> selection of odor B</w:t>
      </w:r>
      <w:r w:rsidR="006248BD">
        <w:t xml:space="preserve"> </w:t>
      </w:r>
      <w:r w:rsidR="003D0881">
        <w:t xml:space="preserve">(over another presented odor) </w:t>
      </w:r>
      <w:r w:rsidR="006248BD">
        <w:t>in order</w:t>
      </w:r>
      <w:r w:rsidR="005F1F99">
        <w:t xml:space="preserve"> to receive a reward. </w:t>
      </w:r>
      <w:r>
        <w:t>In separate trials</w:t>
      </w:r>
      <w:r w:rsidR="005F1F99">
        <w:t xml:space="preserve">, presentation of odor B would </w:t>
      </w:r>
      <w:r w:rsidR="003D0881">
        <w:t>require</w:t>
      </w:r>
      <w:r>
        <w:t xml:space="preserve"> selection of odor C. Transitive inference comes into play when odor A is presented, but suddenly odor B is not an available option. Instead, the rat must select odor C for </w:t>
      </w:r>
      <w:r w:rsidR="006248BD">
        <w:t>the</w:t>
      </w:r>
      <w:r>
        <w:t xml:space="preserve"> reward. Control rats were able to make this associative leap, but hippocampal lesion rats could not </w:t>
      </w:r>
      <w:r>
        <w:fldChar w:fldCharType="begin" w:fldLock="1"/>
      </w:r>
      <w:r w:rsidR="00944F1B">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fldChar w:fldCharType="separate"/>
      </w:r>
      <w:r w:rsidR="00620EC8" w:rsidRPr="00620EC8">
        <w:rPr>
          <w:noProof/>
        </w:rPr>
        <w:t>(Bunsey and Eichenbaum, 1996; Dusek and Eichenbaum, 1997)</w:t>
      </w:r>
      <w:r>
        <w:fldChar w:fldCharType="end"/>
      </w:r>
      <w:r>
        <w:t xml:space="preserve">. In this paradigm, the odor pairings can be reimagined as a series of directed relationships such that A &gt; B &gt; C. </w:t>
      </w:r>
      <w:r w:rsidR="00F879D9">
        <w:t xml:space="preserve">Even more importantly, these experiments established that </w:t>
      </w:r>
      <w:r w:rsidR="00842D75">
        <w:t>the hippocampus performs computations even on non-spatial variables</w:t>
      </w:r>
      <w:r w:rsidR="000F0B2C">
        <w:t xml:space="preserve"> and is capabl</w:t>
      </w:r>
      <w:r w:rsidR="001920AE">
        <w:t>e of storing</w:t>
      </w:r>
      <w:r w:rsidR="00361F83">
        <w:t xml:space="preserve"> directed relationships between</w:t>
      </w:r>
      <w:r w:rsidR="005B0DA2">
        <w:t xml:space="preserve"> </w:t>
      </w:r>
      <w:r w:rsidR="000F0B2C">
        <w:t>objects</w:t>
      </w:r>
      <w:r w:rsidR="00842D75">
        <w:t xml:space="preserve">. </w:t>
      </w:r>
      <w:r w:rsidR="001920AE">
        <w:t xml:space="preserve">This capability unlocks the potential for the hippocampus to </w:t>
      </w:r>
      <w:r w:rsidR="0023703D">
        <w:t xml:space="preserve">encode arbitrary events under a </w:t>
      </w:r>
      <w:r w:rsidR="006248BD">
        <w:t>scaffold</w:t>
      </w:r>
      <w:r w:rsidR="0023703D">
        <w:t xml:space="preserve"> of temporal flow</w:t>
      </w:r>
      <w:r w:rsidR="00537CE7">
        <w:t xml:space="preserve"> </w:t>
      </w:r>
      <w:r w:rsidR="00537CE7">
        <w:fldChar w:fldCharType="begin" w:fldLock="1"/>
      </w:r>
      <w:r w:rsidR="00CC7B5A">
        <w:instrText>ADDIN CSL_CITATION {"citationItems":[{"id":"ITEM-1","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1","issue":"2","issued":{"date-parts":[["2015","2"]]},"page":"92-99","title":"How the hippocampus preserves order: the role of prediction and context","type":"article-journal","volume":"19"},"uris":["http://www.mendeley.com/documents/?uuid=7ca1eb09-2291-3bb4-b3cd-77146996e9ed"]},{"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mendeley":{"formattedCitation":"(Davachi and DuBrow, 2015; Eichenbaum, 2014, 2017)","plainTextFormattedCitation":"(Davachi and DuBrow, 2015; Eichenbaum, 2014, 2017)","previouslyFormattedCitation":"(Davachi and DuBrow, 2015; Eichenbaum, 2014, 2017)"},"properties":{"noteIndex":0},"schema":"https://github.com/citation-style-language/schema/raw/master/csl-citation.json"}</w:instrText>
      </w:r>
      <w:r w:rsidR="00537CE7">
        <w:fldChar w:fldCharType="separate"/>
      </w:r>
      <w:r w:rsidR="00537CE7" w:rsidRPr="00537CE7">
        <w:rPr>
          <w:noProof/>
        </w:rPr>
        <w:t>(Davachi and DuBrow, 2015; Eichenbaum, 2014, 2017)</w:t>
      </w:r>
      <w:r w:rsidR="00537CE7">
        <w:fldChar w:fldCharType="end"/>
      </w:r>
      <w:r w:rsidR="0023703D">
        <w:t>. In other words, an episodic memory can be interpreted as a series of directed relationships between events (Event 1 leads to Event 2 leads to Event 3, etc.)</w:t>
      </w:r>
      <w:r w:rsidR="006248BD">
        <w:t xml:space="preserve"> in the same way that spatial</w:t>
      </w:r>
      <w:r w:rsidR="009406DB">
        <w:t xml:space="preserve"> locations predict each other along a familiar route</w:t>
      </w:r>
      <w:r w:rsidR="0023703D">
        <w:t xml:space="preserve">. </w:t>
      </w:r>
    </w:p>
    <w:p w14:paraId="7921F7CB" w14:textId="2A928BFB" w:rsidR="00752E2F" w:rsidRDefault="009406DB" w:rsidP="00B82025">
      <w:pPr>
        <w:pStyle w:val="BUMainText"/>
      </w:pPr>
      <w:r>
        <w:tab/>
      </w:r>
      <w:r w:rsidR="0023703D">
        <w:t xml:space="preserve">The role of the hippocampus </w:t>
      </w:r>
      <w:r w:rsidR="003E4D54">
        <w:t>might be</w:t>
      </w:r>
      <w:r w:rsidR="0023703D">
        <w:t xml:space="preserve"> that of a sequence generator</w:t>
      </w:r>
      <w:r w:rsidR="00F11064">
        <w:t xml:space="preserve"> that maintains a </w:t>
      </w:r>
      <w:r>
        <w:t xml:space="preserve">neural </w:t>
      </w:r>
      <w:r w:rsidR="00F11064">
        <w:t>pattern of sequential activity</w:t>
      </w:r>
      <w:r w:rsidR="00CC7B5A">
        <w:t xml:space="preserve"> to produce predictive power</w:t>
      </w:r>
      <w:r w:rsidR="002407A1">
        <w:t xml:space="preserve"> </w:t>
      </w:r>
      <w:r w:rsidR="002407A1">
        <w:fldChar w:fldCharType="begin" w:fldLock="1"/>
      </w:r>
      <w:r w:rsidR="002407A1">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3","issue":"6","issued":{"date-parts":[["1996"]]},"page":"579-90","title":"A sequence predicting CA3 is a flexible associator that learns and uses context to solve hippocampal-like tasks.","type":"article-journal","volume":"6"},"uris":["http://www.mendeley.com/documents/?uuid=f25c28c7-b334-36ec-96de-173a5d7923fd"]},{"id":"ITEM-4","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4","issue":"8","issued":{"date-parts":[["1998","8"]]},"page":"317-23","title":"The hippocampus as an associator of discontiguous events.","type":"article-journal","volume":"21"},"uris":["http://www.mendeley.com/documents/?uuid=5af0db6a-5d6c-32eb-96cd-ae0685faddde"]}],"mendeley":{"formattedCitation":"(Buzsáki and Tingley, 2018; Levy, 1996; Levy et al., 2005; Wallenstein et al., 1998)","plainTextFormattedCitation":"(Buzsáki and Tingley, 2018; Levy, 1996; Levy et al., 2005; Wallenstein et al., 1998)","previouslyFormattedCitation":"(Buzsáki and Tingley, 2018; Levy, 1996; Levy et al., 2005; Wallenstein et al., 1998)"},"properties":{"noteIndex":0},"schema":"https://github.com/citation-style-language/schema/raw/master/csl-citation.json"}</w:instrText>
      </w:r>
      <w:r w:rsidR="002407A1">
        <w:fldChar w:fldCharType="separate"/>
      </w:r>
      <w:r w:rsidR="002407A1" w:rsidRPr="002407A1">
        <w:rPr>
          <w:noProof/>
        </w:rPr>
        <w:t>(Buzsáki and Tingley, 2018; Levy, 1996; Levy et al., 2005; Wallenstein et al., 1998)</w:t>
      </w:r>
      <w:r w:rsidR="002407A1">
        <w:fldChar w:fldCharType="end"/>
      </w:r>
      <w:r>
        <w:t xml:space="preserve">. </w:t>
      </w:r>
      <w:r w:rsidR="00CC7B5A">
        <w:t>However, this function is only possible if the same neurons can consistently be activated in the same order</w:t>
      </w:r>
      <w:r w:rsidR="00706DF3">
        <w:t xml:space="preserve"> lest </w:t>
      </w:r>
      <w:r w:rsidR="00706DF3">
        <w:lastRenderedPageBreak/>
        <w:t xml:space="preserve">recall of the experience be completely </w:t>
      </w:r>
      <w:r w:rsidR="004C64DF">
        <w:t>disorganized</w:t>
      </w:r>
      <w:r w:rsidR="00CC7B5A">
        <w:t xml:space="preserve">. One </w:t>
      </w:r>
      <w:r w:rsidR="003D0881">
        <w:t xml:space="preserve">piece of evidence that would support this view would be </w:t>
      </w:r>
      <w:r w:rsidR="00CC7B5A">
        <w:t xml:space="preserve">sequential activity under controlled sensory conditions. Because place cell sequences are at least in part driven by visual landmarks </w:t>
      </w:r>
      <w:r w:rsidR="003E4D54">
        <w:fldChar w:fldCharType="begin" w:fldLock="1"/>
      </w:r>
      <w:r w:rsidR="00200AA7">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id":"ITEM-2","itemData":{"DOI":"10.1038/s41586-019-0939-3","ISSN":"0028-0836","abstract":"Hippocampal place cells are spatially tuned neurons that serve as elements of a ‘cognitive map’ in the mammalian brain1. To detect the animal’s location, place cells are thought to rely upon two interacting mechanisms: sensing the position of the animal relative to familiar landmarks2,3 and measuring the distance and direction that the animal has travelled from previously occupied locations4–7. The latter mechanism—known as path integration—requires a finely tuned gain factor that relates the animal’s self-movement to the updating of position on the internal cognitive map, as well as external landmarks to correct the positional error that accumulates8,9. Models of hippocampal place cells and entorhinal grid cells based on path integration treat the path-integration gain as a constant9–14, but behavioural evidence in humans suggests that the gain is modifiable15. Here we show, using physiological evidence from rat hippocampal place cells, that the path-integration gain is a highly plastic variable that can be altered by persistent conflict between self-motion cues and feedback from external landmarks. In an augmented-reality system, visual landmarks were moved in proportion to the movement of a rat on a circular track, creating continuous conflict with path integration. Sustained exposure to this cue conflict resulted in predictable and prolonged recalibration of the path-integration gain, as estimated from the place cells after the landmarks were turned off. We propose that this rapid plasticity keeps the positional update in register with the movement of the rat in the external world over behavioural timescales. These results also demonstrate that visual landmarks not only provide a signal to correct cumulative error in the path-integration system4,8,16–19, but also rapidly fine-tune the integration computation itself.","author":[{"dropping-particle":"","family":"Jayakumar","given":"Ravikrishnan P.","non-dropping-particle":"","parse-names":false,"suffix":""},{"dropping-particle":"","family":"Madhav","given":"Manu S.","non-dropping-particle":"","parse-names":false,"suffix":""},{"dropping-particle":"","family":"Savelli","given":"Francesco","non-dropping-particle":"","parse-names":false,"suffix":""},{"dropping-particle":"","family":"Blair","given":"Hugh T.","non-dropping-particle":"","parse-names":false,"suffix":""},{"dropping-particle":"","family":"Cowan","given":"Noah J.","non-dropping-particle":"","parse-names":false,"suffix":""},{"dropping-particle":"","family":"Knierim","given":"James J.","non-dropping-particle":"","parse-names":false,"suffix":""}],"container-title":"Nature","id":"ITEM-2","issue":"7745","issued":{"date-parts":[["2019","2","11"]]},"page":"533-537","publisher":"Nature Publishing Group","title":"Recalibration of path integration in hippocampal place cells","type":"article-journal","volume":"566"},"uris":["http://www.mendeley.com/documents/?uuid=15fbdec3-cc6e-307a-8edb-174ee42845d4"]}],"mendeley":{"formattedCitation":"(Jayakumar et al., 2019; Muller et al., 1987b)","plainTextFormattedCitation":"(Jayakumar et al., 2019; Muller et al., 1987b)","previouslyFormattedCitation":"(Jayakumar et al., 2019; Muller et al., 1987b)"},"properties":{"noteIndex":0},"schema":"https://github.com/citation-style-language/schema/raw/master/csl-citation.json"}</w:instrText>
      </w:r>
      <w:r w:rsidR="003E4D54">
        <w:fldChar w:fldCharType="separate"/>
      </w:r>
      <w:r w:rsidR="00FE3BB6" w:rsidRPr="00FE3BB6">
        <w:rPr>
          <w:noProof/>
        </w:rPr>
        <w:t>(Jayakumar et al., 2019; Muller et al., 1987b)</w:t>
      </w:r>
      <w:r w:rsidR="003E4D54">
        <w:fldChar w:fldCharType="end"/>
      </w:r>
      <w:r w:rsidR="00CC7B5A">
        <w:t xml:space="preserve">, </w:t>
      </w:r>
      <w:r w:rsidR="003E4D54">
        <w:t xml:space="preserve">keeping spatial location and optic flow fixed </w:t>
      </w:r>
      <w:r w:rsidR="00A56337">
        <w:t>is</w:t>
      </w:r>
      <w:r w:rsidR="003E4D54">
        <w:t xml:space="preserve"> necessary to observe </w:t>
      </w:r>
      <w:r w:rsidR="003E4D54" w:rsidRPr="003D0881">
        <w:t xml:space="preserve">bona fide </w:t>
      </w:r>
      <w:r w:rsidR="003E4D54">
        <w:t>neural sequences independent of space</w:t>
      </w:r>
      <w:r w:rsidR="00CC7B5A">
        <w:t xml:space="preserve">. </w:t>
      </w:r>
      <w:r w:rsidR="002407A1">
        <w:t xml:space="preserve">In a creative paradigm, </w:t>
      </w:r>
      <w:r w:rsidR="00CC7B5A">
        <w:fldChar w:fldCharType="begin" w:fldLock="1"/>
      </w:r>
      <w:r w:rsidR="003E4D5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rsidR="00CC7B5A">
        <w:fldChar w:fldCharType="separate"/>
      </w:r>
      <w:r w:rsidR="00CC7B5A">
        <w:rPr>
          <w:noProof/>
        </w:rPr>
        <w:t>Pastalkova et al.</w:t>
      </w:r>
      <w:r w:rsidR="00CC7B5A" w:rsidRPr="00CC7B5A">
        <w:rPr>
          <w:noProof/>
        </w:rPr>
        <w:t xml:space="preserve"> </w:t>
      </w:r>
      <w:r w:rsidR="00CC7B5A">
        <w:rPr>
          <w:noProof/>
        </w:rPr>
        <w:t>(</w:t>
      </w:r>
      <w:r w:rsidR="00CC7B5A" w:rsidRPr="00CC7B5A">
        <w:rPr>
          <w:noProof/>
        </w:rPr>
        <w:t>2008)</w:t>
      </w:r>
      <w:r w:rsidR="00CC7B5A">
        <w:fldChar w:fldCharType="end"/>
      </w:r>
      <w:r w:rsidR="003E4D54">
        <w:t xml:space="preserve"> used a running wheel so that a rat would run in place in between trials of a maze task. During running wheel episodes, cells in hippocampal CA1 fired in sequences trial after trial, indicating that even when the rat was not using spatial cues, reliable sequences could be observed. </w:t>
      </w:r>
      <w:r w:rsidR="005B33F6">
        <w:t>Moreover, these sequences distinguished between events;</w:t>
      </w:r>
      <w:r w:rsidR="003E4D54">
        <w:t xml:space="preserve"> a separate </w:t>
      </w:r>
      <w:r w:rsidR="005B33F6">
        <w:t>population</w:t>
      </w:r>
      <w:r w:rsidR="003E4D54">
        <w:t xml:space="preserve"> of cells was activated prior to different behavioral choices and the relative activity of these two populations could predict upcoming decisions (e.g., sequence 1 predict</w:t>
      </w:r>
      <w:r w:rsidR="001F5F18">
        <w:t>ed</w:t>
      </w:r>
      <w:r w:rsidR="003E4D54">
        <w:t xml:space="preserve"> one choice while sequence 2 predicted another). </w:t>
      </w:r>
      <w:r w:rsidR="002407A1">
        <w:t>Since this study, many others have replicated this finding across a variety of behaviors and species</w:t>
      </w:r>
      <w:r w:rsidR="001F5F18">
        <w:t xml:space="preserve"> within the </w:t>
      </w:r>
      <w:proofErr w:type="spellStart"/>
      <w:r w:rsidR="001F5F18">
        <w:t>entorhinal</w:t>
      </w:r>
      <w:proofErr w:type="spellEnd"/>
      <w:r w:rsidR="001F5F18">
        <w:t>-hippocampal system</w:t>
      </w:r>
      <w:r w:rsidR="002407A1">
        <w:t xml:space="preserve"> </w:t>
      </w:r>
      <w:r w:rsidR="002407A1">
        <w:fldChar w:fldCharType="begin" w:fldLock="1"/>
      </w:r>
      <w:r w:rsidR="00390F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1126/science.1206773","ISSN":"0036-8075","PMID":"21817056","abstract":"Episodic memory or memory for the detailed events in our lives is critically dependent on structures of the medial temporal lobe (MTL). A fundamental component of episodic memory is memory for the temporal order of items within an episode. To understand the contribution of individual MTL structures to temporal-order memory, we recorded single-unit activity and local field potential from three MTL areas (hippocampus and entorhinal and perirhinal cortex) and visual area TE as monkeys performed a temporal-order memory task. Hippocampus provided incremental timing signals from one item presentation to the next, whereas perirhinal cortex signaled the conjunction of items and their relative temporal order. Thus, perirhinal cortex appeared to integrate timing information from hippocampus with item information from visual sensory area TE.","author":[{"dropping-particle":"","family":"Naya","given":"Y.","non-dropping-particle":"","parse-names":false,"suffix":""},{"dropping-particle":"","family":"Suzuki","given":"W. A.","non-dropping-particle":"","parse-names":false,"suffix":""}],"container-title":"Science","id":"ITEM-2","issue":"6043","issued":{"date-parts":[["2011","8","5"]]},"page":"773-776","title":"Integrating What and When Across the Primate Medial Temporal Lobe","type":"article-journal","volume":"333"},"uris":["http://www.mendeley.com/documents/?uuid=efb7f63c-b647-3063-89d4-d03bd8ec5b4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5","issue":"4","issued":{"date-parts":[["2011"]]},"page":"737-749","publisher":"Elsevier Inc.","title":"Hippocampal “time cells” bridge the gap in memory for discontiguous events","type":"article-journal","volume":"71"},"uris":["http://www.mendeley.com/documents/?uuid=a66a7de3-605e-4de3-8341-00b1949a84b2"]},{"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id":"ITEM-7","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7","issue":"36","issued":{"date-parts":[["2013","9","4"]]},"page":"14607-14616","title":"Distinct hippocampal time cell sequences represent odor memories in immobilized rats","type":"article-journal","volume":"33"},"uris":["http://www.mendeley.com/documents/?uuid=6110bf20-6b7a-3392-9c96-d6fe3e2e2300"]},{"id":"ITEM-8","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8","issue":"6","issued":{"date-parts":[["2017","6","21"]]},"page":"1248-1262.e4","title":"Temporal and Rate Coding for Discrete Event Sequences in the Hippocampus","type":"article-journal","volume":"94"},"uris":["http://www.mendeley.com/documents/?uuid=34acbad1-8f24-3067-82db-9dd9947d8b79"]},{"id":"ITEM-9","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9","issue":"3","issued":{"date-parts":[["2017","5","3"]]},"page":"677-688.e6","title":"Medial Entorhinal Cortex Selectively Supports Temporal Coding by Hippocampal Neurons","type":"article-journal","volume":"94"},"uris":["http://www.mendeley.com/documents/?uuid=504c7d15-7a23-459d-abbe-938c7696d7f4"]},{"id":"ITEM-10","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0","issue":"2","issued":{"date-parts":[["2015"]]},"page":"282-288","title":"Theta sequences are essential for internally generated hippocampal firing fields","type":"article-journal","volume":"18"},"uris":["http://www.mendeley.com/documents/?uuid=512e1149-ab6a-4fc4-acd5-b3f9c7916348"]},{"id":"ITEM-1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1","issue":"2","issued":{"date-parts":[["2015","10","21"]]},"page":"357-366","title":"Internally Recurring Hippocampal Sequences as a Population Template of Spatiotemporal Information","type":"article-journal","volume":"88"},"uris":["http://www.mendeley.com/documents/?uuid=ff5e6c2e-77ae-48cc-8c5a-bf53866848b2"]},{"id":"ITEM-12","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2","issue":"3","issued":{"date-parts":[["2015","11","4"]]},"page":"578-589","title":"During Running in Place, Grid Cells Integrate Elapsed Time and Distance Run","type":"article-journal","volume":"88"},"uris":["http://www.mendeley.com/documents/?uuid=517ac41c-9673-3018-8364-5a31fb9cb6b2"]},{"id":"ITEM-1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Kraus et al., 2013, 2015, MacDonald et al., 2011, 2013; Mau et al., 2018; Modi et al., 2014; Naya and Suzuki, 2011; Robinson et al., 2017; Taxidis et al., 2018; Terada et al., 2017; Villette et al., 2015; Wang et al., 2015)","plainTextFormattedCitation":"(Gill et al., 2011; Kraus et al., 2013, 2015, MacDonald et al., 2011, 2013; Mau et al., 2018; Modi et al., 2014; Naya and Suzuki, 2011; Robinson et al., 2017; Taxidis et al., 2018; Terada et al., 2017; Villette et al., 2015; Wang et al., 2015)","previouslyFormattedCitation":"(Gill et al., 2011; Kraus et al., 2013, 2015, MacDonald et al., 2011, 2013; Mau et al., 2018; Modi et al., 2014; Naya and Suzuki, 2011; Robinson et al., 2017; Taxidis et al., 2018; Terada et al., 2017; Villette et al., 2015; Wang et al., 2015)"},"properties":{"noteIndex":0},"schema":"https://github.com/citation-style-language/schema/raw/master/csl-citation.json"}</w:instrText>
      </w:r>
      <w:r w:rsidR="002407A1">
        <w:fldChar w:fldCharType="separate"/>
      </w:r>
      <w:r w:rsidR="00390FC2" w:rsidRPr="00390FC2">
        <w:rPr>
          <w:noProof/>
        </w:rPr>
        <w:t>(Gill et al., 2011; Kraus et al., 2013, 2015, MacDonald et al., 2011, 2013; Mau et al., 2018; Modi et al., 2014; Naya and Suzuki, 2011; Robinson et al., 2017; Taxidis et al., 2018; Terada et al., 2017; Villette et al., 2015; Wang et al., 2015)</w:t>
      </w:r>
      <w:r w:rsidR="002407A1">
        <w:fldChar w:fldCharType="end"/>
      </w:r>
      <w:r w:rsidR="002407A1">
        <w:t xml:space="preserve">. </w:t>
      </w:r>
    </w:p>
    <w:p w14:paraId="713CA85A" w14:textId="52C7E93A" w:rsidR="006F1E25" w:rsidRDefault="00D30693" w:rsidP="00B82025">
      <w:pPr>
        <w:pStyle w:val="BUMainText"/>
      </w:pPr>
      <w:r>
        <w:tab/>
        <w:t xml:space="preserve">Behavioral-timescale hippocampal sequences are correlated with behavior. Place cell sequences predict upcoming decisions </w:t>
      </w:r>
      <w:r>
        <w:fldChar w:fldCharType="begin" w:fldLock="1"/>
      </w:r>
      <w:r>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id":"ITEM-3","itemData":{"DOI":"10.1523/JNEUROSCI.3234-05.2006","ISSN":"0270-6474","author":[{"dropping-particle":"","family":"Smith","given":"D","non-dropping-particle":"","parse-names":false,"suffix":""},{"dropping-particle":"","family":"Mizumori","given":"S","non-dropping-particle":"","parse-names":false,"suffix":""}],"container-title":"Journal of Neuroscience","id":"ITEM-3","issue":"12","issued":{"date-parts":[["2006"]]},"page":"3154-3163","title":"Learning-Related Development of Context-Specific Neuronal Responses to Places and Events: The Hippocampal Role in Context Processing","type":"article-journal","volume":"26"},"uris":["http://www.mendeley.com/documents/?uuid=fe365e35-965d-4a7d-80e6-8321f1a7a161"]}],"mendeley":{"formattedCitation":"(Ferbinteanu and Shapiro, 2003; Smith and Mizumori, 2006; Wood et al., 2000)","plainTextFormattedCitation":"(Ferbinteanu and Shapiro, 2003; Smith and Mizumori, 2006; Wood et al., 2000)","previouslyFormattedCitation":"(Ferbinteanu and Shapiro, 2003; Smith and Mizumori, 2006; Wood et al., 2000)"},"properties":{"noteIndex":0},"schema":"https://github.com/citation-style-language/schema/raw/master/csl-citation.json"}</w:instrText>
      </w:r>
      <w:r>
        <w:fldChar w:fldCharType="separate"/>
      </w:r>
      <w:r w:rsidRPr="00D30693">
        <w:rPr>
          <w:noProof/>
        </w:rPr>
        <w:t>(Ferbinteanu and Shapiro, 2003; Smith and Mizumori, 2006; Wood et al., 2000)</w:t>
      </w:r>
      <w:r>
        <w:fldChar w:fldCharType="end"/>
      </w:r>
      <w:r>
        <w:t xml:space="preserve">, and sequences during delays do the same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2","issue":"36","issued":{"date-parts":[["2013","9","4"]]},"page":"14607-14616","title":"Distinct hippocampal time cell sequences represent odor memories in immobilized rats","type":"article-journal","volume":"33"},"uris":["http://www.mendeley.com/documents/?uuid=6110bf20-6b7a-3392-9c96-d6fe3e2e2300"]}],"mendeley":{"formattedCitation":"(MacDonald et al., 2013; Pastalkova et al., 2008)","plainTextFormattedCitation":"(MacDonald et al., 2013; Pastalkova et al., 2008)","previouslyFormattedCitation":"(MacDonald et al., 2013; Pastalkova et al., 2008)"},"properties":{"noteIndex":0},"schema":"https://github.com/citation-style-language/schema/raw/master/csl-citation.json"}</w:instrText>
      </w:r>
      <w:r>
        <w:fldChar w:fldCharType="separate"/>
      </w:r>
      <w:r w:rsidRPr="00D30693">
        <w:rPr>
          <w:noProof/>
        </w:rPr>
        <w:t>(MacDonald et al., 2013; Pastalkova et al., 2008)</w:t>
      </w:r>
      <w:r>
        <w:fldChar w:fldCharType="end"/>
      </w:r>
      <w:r>
        <w:t xml:space="preserve">. </w:t>
      </w:r>
      <w:r w:rsidR="005B33F6">
        <w:t>A consequence of this feature is that i</w:t>
      </w:r>
      <w:r w:rsidR="00FE39EE">
        <w:t xml:space="preserve">f hippocampal sequences </w:t>
      </w:r>
      <w:r w:rsidR="007B0A7F">
        <w:t xml:space="preserve">actually </w:t>
      </w:r>
      <w:r w:rsidR="00FE39EE">
        <w:t xml:space="preserve">represent </w:t>
      </w:r>
      <w:proofErr w:type="gramStart"/>
      <w:r w:rsidR="00FE39EE">
        <w:t>a readout</w:t>
      </w:r>
      <w:proofErr w:type="gramEnd"/>
      <w:r w:rsidR="00FE39EE">
        <w:t xml:space="preserve"> of internal state, erroneous choices </w:t>
      </w:r>
      <w:r w:rsidR="00FE39EE">
        <w:lastRenderedPageBreak/>
        <w:t xml:space="preserve">should also be preceded by “erroneous” sequences. Indeed, </w:t>
      </w:r>
      <w:r>
        <w:t>the expression of incorrect sequence</w:t>
      </w:r>
      <w:r w:rsidR="00FE39EE">
        <w:t>s</w:t>
      </w:r>
      <w:r w:rsidR="005B33F6">
        <w:t xml:space="preserve"> coincide with incorrect decisions on a navigational task</w:t>
      </w:r>
      <w:r>
        <w:t xml:space="preserve"> </w:t>
      </w:r>
      <w:r w:rsidR="00AC69AB">
        <w:fldChar w:fldCharType="begin" w:fldLock="1"/>
      </w:r>
      <w:r w:rsidR="00D70567">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C69AB">
        <w:fldChar w:fldCharType="separate"/>
      </w:r>
      <w:r w:rsidR="00AC69AB" w:rsidRPr="00AC69AB">
        <w:rPr>
          <w:noProof/>
        </w:rPr>
        <w:t>(Pastalkova et al., 2008)</w:t>
      </w:r>
      <w:r w:rsidR="00AC69AB">
        <w:fldChar w:fldCharType="end"/>
      </w:r>
      <w:r w:rsidR="00AC69AB">
        <w:t xml:space="preserve">. </w:t>
      </w:r>
      <w:r w:rsidR="007B0A7F">
        <w:t>Furthermore</w:t>
      </w:r>
      <w:r w:rsidR="00390FC2">
        <w:t xml:space="preserve">, if sequences are involved with the encoding of a memory, they should develop in parallel with learning. In accordance with this idea, as a rat learned the rules of a navigational task, there was a corresponding increase in the number of hippocampal neurons participating in the sequence </w:t>
      </w:r>
      <w:r w:rsidR="00390FC2">
        <w:fldChar w:fldCharType="begin" w:fldLock="1"/>
      </w:r>
      <w:r w:rsidR="006B51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390FC2">
        <w:fldChar w:fldCharType="separate"/>
      </w:r>
      <w:r w:rsidR="00390FC2" w:rsidRPr="00390FC2">
        <w:rPr>
          <w:noProof/>
        </w:rPr>
        <w:t>(Gill et al., 2011)</w:t>
      </w:r>
      <w:r w:rsidR="00390FC2">
        <w:fldChar w:fldCharType="end"/>
      </w:r>
      <w:r w:rsidR="00390FC2">
        <w:t xml:space="preserve">. During training in an </w:t>
      </w:r>
      <w:proofErr w:type="spellStart"/>
      <w:r w:rsidR="00390FC2">
        <w:t>eyeblink</w:t>
      </w:r>
      <w:proofErr w:type="spellEnd"/>
      <w:r w:rsidR="00390FC2">
        <w:t xml:space="preserve"> conditioning task, a similar effect was observed in conjunction with increases</w:t>
      </w:r>
      <w:r w:rsidR="006B51C2">
        <w:t xml:space="preserve"> in intercellular activity correlations </w:t>
      </w:r>
      <w:r w:rsidR="006B51C2">
        <w:fldChar w:fldCharType="begin" w:fldLock="1"/>
      </w:r>
      <w:r w:rsidR="006B51C2">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6B51C2">
        <w:fldChar w:fldCharType="separate"/>
      </w:r>
      <w:r w:rsidR="006B51C2" w:rsidRPr="006B51C2">
        <w:rPr>
          <w:noProof/>
        </w:rPr>
        <w:t>(Modi et al., 2014)</w:t>
      </w:r>
      <w:r w:rsidR="006B51C2">
        <w:fldChar w:fldCharType="end"/>
      </w:r>
      <w:r w:rsidR="00390FC2">
        <w:t xml:space="preserve">. </w:t>
      </w:r>
      <w:r w:rsidR="006B51C2">
        <w:t xml:space="preserve">More recently, sequentially active cells were found to accrue over the course of learning an olfactory working memory task </w:t>
      </w:r>
      <w:r w:rsidR="006B51C2">
        <w:fldChar w:fldCharType="begin" w:fldLock="1"/>
      </w:r>
      <w:r w:rsidR="006F1E25">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plainTextFormattedCitation":"(Taxidis et al., 2018)","previouslyFormattedCitation":"(Taxidis et al., 2018)"},"properties":{"noteIndex":0},"schema":"https://github.com/citation-style-language/schema/raw/master/csl-citation.json"}</w:instrText>
      </w:r>
      <w:r w:rsidR="006B51C2">
        <w:fldChar w:fldCharType="separate"/>
      </w:r>
      <w:r w:rsidR="006B51C2" w:rsidRPr="006B51C2">
        <w:rPr>
          <w:noProof/>
        </w:rPr>
        <w:t>(Taxidis et al., 2018)</w:t>
      </w:r>
      <w:r w:rsidR="006B51C2">
        <w:fldChar w:fldCharType="end"/>
      </w:r>
      <w:r w:rsidR="006B51C2">
        <w:t xml:space="preserve">. </w:t>
      </w:r>
      <w:r w:rsidR="007B0A7F">
        <w:t xml:space="preserve">Finally, disruption of hippocampal sequences should interfere with behavior. Sequences in CA1 </w:t>
      </w:r>
      <w:r w:rsidR="00361F83">
        <w:t>are</w:t>
      </w:r>
      <w:r w:rsidR="007B0A7F">
        <w:t xml:space="preserve"> interrupted by inhibiting the MEC </w:t>
      </w:r>
      <w:r w:rsidR="007B0A7F">
        <w:fldChar w:fldCharType="begin" w:fldLock="1"/>
      </w:r>
      <w:r w:rsidR="007B0A7F">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7B0A7F">
        <w:fldChar w:fldCharType="separate"/>
      </w:r>
      <w:r w:rsidR="007B0A7F" w:rsidRPr="00D70567">
        <w:rPr>
          <w:noProof/>
        </w:rPr>
        <w:t>(Robinson et al., 2017)</w:t>
      </w:r>
      <w:r w:rsidR="007B0A7F">
        <w:fldChar w:fldCharType="end"/>
      </w:r>
      <w:r w:rsidR="007B0A7F">
        <w:t xml:space="preserve"> or the medial septum </w:t>
      </w:r>
      <w:r w:rsidR="007B0A7F">
        <w:fldChar w:fldCharType="begin" w:fldLock="1"/>
      </w:r>
      <w:r w:rsidR="007B0A7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7B0A7F">
        <w:fldChar w:fldCharType="separate"/>
      </w:r>
      <w:r w:rsidR="007B0A7F" w:rsidRPr="00D70567">
        <w:rPr>
          <w:noProof/>
        </w:rPr>
        <w:t>(Wang et al., 2015)</w:t>
      </w:r>
      <w:r w:rsidR="007B0A7F">
        <w:fldChar w:fldCharType="end"/>
      </w:r>
      <w:r w:rsidR="007B0A7F">
        <w:t xml:space="preserve"> and as expected, these ma</w:t>
      </w:r>
      <w:r w:rsidR="00F20429">
        <w:t xml:space="preserve">nipulations impair performance. Readers should note, however, that these studies utilize relatively </w:t>
      </w:r>
      <w:r w:rsidR="00361F83">
        <w:t xml:space="preserve">blunt </w:t>
      </w:r>
      <w:r w:rsidR="00FC1974">
        <w:t>perturbations</w:t>
      </w:r>
      <w:r w:rsidR="00361F83">
        <w:t xml:space="preserve"> </w:t>
      </w:r>
      <w:r w:rsidR="00FC1974">
        <w:t xml:space="preserve">on whole brain regions </w:t>
      </w:r>
      <w:r w:rsidR="00856D25">
        <w:t xml:space="preserve">that may have </w:t>
      </w:r>
      <w:r w:rsidR="00FC1974">
        <w:t>unintended</w:t>
      </w:r>
      <w:r w:rsidR="00856D25">
        <w:t xml:space="preserve"> effects. </w:t>
      </w:r>
      <w:r w:rsidR="005B33F6">
        <w:t>Unfortunately, researchers have yet to accomplish</w:t>
      </w:r>
      <w:r w:rsidR="00856D25">
        <w:t xml:space="preserve"> more intricate</w:t>
      </w:r>
      <w:r w:rsidR="005B33F6">
        <w:t xml:space="preserve"> sequential single-cell manipulations of hippocampal neurons </w:t>
      </w:r>
      <w:r w:rsidR="005B33F6">
        <w:rPr>
          <w:i/>
        </w:rPr>
        <w:t xml:space="preserve">in </w:t>
      </w:r>
      <w:r w:rsidR="005B33F6" w:rsidRPr="005B33F6">
        <w:rPr>
          <w:i/>
        </w:rPr>
        <w:t>vivo</w:t>
      </w:r>
      <w:r w:rsidR="005B33F6">
        <w:t xml:space="preserve">. </w:t>
      </w:r>
      <w:r w:rsidR="003A1526">
        <w:t>The most germane study to date was one performed in orbitofrontal cortex, where</w:t>
      </w:r>
      <w:r w:rsidR="007B0A7F">
        <w:t xml:space="preserve"> fast (1 </w:t>
      </w:r>
      <w:proofErr w:type="spellStart"/>
      <w:r w:rsidR="007B0A7F">
        <w:t>ms</w:t>
      </w:r>
      <w:proofErr w:type="spellEnd"/>
      <w:r w:rsidR="006F1E25">
        <w:t xml:space="preserve"> total duration</w:t>
      </w:r>
      <w:r w:rsidR="007B0A7F">
        <w:t>) sequen</w:t>
      </w:r>
      <w:r w:rsidR="003A1526">
        <w:t xml:space="preserve">tial activation of single cortical neurons </w:t>
      </w:r>
      <w:r w:rsidR="007B0A7F">
        <w:t>elicit</w:t>
      </w:r>
      <w:r w:rsidR="003A1526">
        <w:t>ed</w:t>
      </w:r>
      <w:r w:rsidR="007B0A7F">
        <w:t xml:space="preserve"> one of either</w:t>
      </w:r>
      <w:r w:rsidR="006F1E25">
        <w:t xml:space="preserve"> </w:t>
      </w:r>
      <w:proofErr w:type="spellStart"/>
      <w:r w:rsidR="006F1E25">
        <w:t>consummatory</w:t>
      </w:r>
      <w:proofErr w:type="spellEnd"/>
      <w:r w:rsidR="006F1E25">
        <w:t xml:space="preserve"> or social behaviors </w:t>
      </w:r>
      <w:r w:rsidR="006F1E25">
        <w:fldChar w:fldCharType="begin" w:fldLock="1"/>
      </w:r>
      <w:r w:rsidR="006F1E25">
        <w:instrText>ADDIN CSL_CITATION {"citationItems":[{"id":"ITEM-1","itemData":{"DOI":"10.1038/s41586-018-0866-8","ISSN":"0028-0836","abstract":"Categorically distinct basic drives (for example, for social versus feeding behaviour1–3) can exert potent influences on each other; such interactions are likely to have important adaptive consequences (such as appropriate regulation of feeding in the context of social hierarchies) and can become maladaptive (such as in clinical settings involving anorexia). It is known that neural systems regulating natural and adaptive caloric intake, and those regulating social behaviours, involve related circuitry4–7, but the causal circuit mechanisms of these drive adjudications are not clear. Here we investigate the causal role in behaviour of cellular-resolution experience-specific neuronal populations in the orbitofrontal cortex, a major reward-processing hub that contains diverse activity-specific neuronal populations that respond differentially to various aspects of caloric intake8–13 and social stimuli14,15. We coupled genetically encoded activity imaging with the development and application of methods for optogenetic control of multiple individually defined cells, to both optically monitor and manipulate the activity of many orbitofrontal cortex neurons at the single-cell level in real time during rewarding experiences (caloric consumption and social interaction). We identified distinct populations within the orbitofrontal cortex that selectively responded to either caloric rewards or social stimuli, and found that activity of individually specified naturally feeding-responsive neurons was causally linked to increased feeding behaviour; this effect was selective as, by contrast, single-cell resolution activation of naturally social-responsive neurons inhibited feeding, and activation of neurons responsive to neither feeding nor social stimuli did not alter feeding behaviour. These results reveal the presence of potent cellular-level subnetworks within the orbitofrontal cortex that can be precisely engaged to bidirectionally control feeding behaviours subject to, for example, social influences.","author":[{"dropping-particle":"","family":"Jennings","given":"Joshua H.","non-dropping-particle":"","parse-names":false,"suffix":""},{"dropping-particle":"","family":"Kim","given":"Christina K.","non-dropping-particle":"","parse-names":false,"suffix":""},{"dropping-particle":"","family":"Marshel","given":"James H.","non-dropping-particle":"","parse-names":false,"suffix":""},{"dropping-particle":"","family":"Raffiee","given":"Misha","non-dropping-particle":"","parse-names":false,"suffix":""},{"dropping-particle":"","family":"Ye","given":"Li","non-dropping-particle":"","parse-names":false,"suffix":""},{"dropping-particle":"","family":"Quirin","given":"Sean","non-dropping-particle":"","parse-names":false,"suffix":""},{"dropping-particle":"","family":"Pak","given":"Sally","non-dropping-particle":"","parse-names":false,"suffix":""},{"dropping-particle":"","family":"Ramakrishnan","given":"Charu","non-dropping-particle":"","parse-names":false,"suffix":""},{"dropping-particle":"","family":"Deisseroth","given":"Karl","non-dropping-particle":"","parse-names":false,"suffix":""}],"container-title":"Nature","id":"ITEM-1","issue":"7741","issued":{"date-parts":[["2019","1","16"]]},"page":"645-649","publisher":"Nature Publishing Group","title":"Interacting neural ensembles in orbitofrontal cortex for social and feeding behaviour","type":"article-journal","volume":"565"},"uris":["http://www.mendeley.com/documents/?uuid=ff59fcdf-2dc4-3029-9afd-dadd3e503dd4"]}],"mendeley":{"formattedCitation":"(Jennings et al., 2019)","plainTextFormattedCitation":"(Jennings et al., 2019)","previouslyFormattedCitation":"(Jennings et al., 2019)"},"properties":{"noteIndex":0},"schema":"https://github.com/citation-style-language/schema/raw/master/csl-citation.json"}</w:instrText>
      </w:r>
      <w:r w:rsidR="006F1E25">
        <w:fldChar w:fldCharType="separate"/>
      </w:r>
      <w:r w:rsidR="006F1E25" w:rsidRPr="006F1E25">
        <w:rPr>
          <w:noProof/>
        </w:rPr>
        <w:t>(Jennings et al., 2019)</w:t>
      </w:r>
      <w:r w:rsidR="006F1E25">
        <w:fldChar w:fldCharType="end"/>
      </w:r>
      <w:r w:rsidR="003A1526">
        <w:t>. Experiments such as these</w:t>
      </w:r>
      <w:r w:rsidR="006F1E25">
        <w:t xml:space="preserve"> </w:t>
      </w:r>
      <w:r w:rsidR="003A1526">
        <w:t>have set</w:t>
      </w:r>
      <w:r w:rsidR="006F1E25">
        <w:t xml:space="preserve"> the groundwork for future work to probe whether spatiotemporal hippocampal activity patterns can elicit behaviors in a similar fashion </w:t>
      </w:r>
      <w:r w:rsidR="006F1E25">
        <w:fldChar w:fldCharType="begin" w:fldLock="1"/>
      </w:r>
      <w:r w:rsidR="00CA383D">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6F1E25">
        <w:fldChar w:fldCharType="separate"/>
      </w:r>
      <w:r w:rsidR="006F1E25" w:rsidRPr="006F1E25">
        <w:rPr>
          <w:noProof/>
        </w:rPr>
        <w:t>(Rickgauer et al., 2014)</w:t>
      </w:r>
      <w:r w:rsidR="006F1E25">
        <w:fldChar w:fldCharType="end"/>
      </w:r>
      <w:r w:rsidR="006F1E25">
        <w:t>.</w:t>
      </w:r>
    </w:p>
    <w:p w14:paraId="7425D352" w14:textId="5310E457" w:rsidR="00FB2422" w:rsidRDefault="00FB2422" w:rsidP="00B82025">
      <w:pPr>
        <w:pStyle w:val="BUMainText"/>
      </w:pPr>
      <w:r>
        <w:lastRenderedPageBreak/>
        <w:tab/>
        <w:t xml:space="preserve">In Chapter Two, I described my experiment tracking CA1 sequences across multiple days </w:t>
      </w:r>
      <w:r>
        <w:fldChar w:fldCharType="begin" w:fldLock="1"/>
      </w:r>
      <w:r w:rsidR="00B947C9">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fldChar w:fldCharType="separate"/>
      </w:r>
      <w:r w:rsidRPr="00FB2422">
        <w:rPr>
          <w:noProof/>
        </w:rPr>
        <w:t>(Mau et al., 2018)</w:t>
      </w:r>
      <w:r>
        <w:fldChar w:fldCharType="end"/>
      </w:r>
      <w:r>
        <w:t xml:space="preserve">. From this study, </w:t>
      </w:r>
      <w:r w:rsidR="00F96AE5">
        <w:t xml:space="preserve">I gleaned two major conclusions. The first conclusion was that despite the absence of salient cues for maintaining a stable pattern of activity, temporal sequences are surprisingly robust across sessions. During treadmill running, mice were given </w:t>
      </w:r>
      <w:r w:rsidR="00454206">
        <w:t>just</w:t>
      </w:r>
      <w:r w:rsidR="00F96AE5">
        <w:t xml:space="preserve"> a single cue (the treadmill turning on) that was able to sustain the ordered firing of neurons for 10 seconds. Incredibly, this order was consistent throughout four days of recording</w:t>
      </w:r>
      <w:r w:rsidR="00B947C9">
        <w:t xml:space="preserve">. Stability in place cell sequences </w:t>
      </w:r>
      <w:r w:rsidR="00B947C9">
        <w:fldChar w:fldCharType="begin" w:fldLock="1"/>
      </w:r>
      <w:r w:rsidR="00454206">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454206">
        <w:rPr>
          <w:rFonts w:ascii="Lucida Sans Unicode" w:hAnsi="Lucida Sans Unicode" w:cs="Lucida Sans Unicode"/>
        </w:rPr>
        <w:instrText>∼</w:instrText>
      </w:r>
      <w:r w:rsidR="00454206">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mendeley":{"formattedCitation":"(Ziv et al., 2013)","plainTextFormattedCitation":"(Ziv et al., 2013)","previouslyFormattedCitation":"(Ziv et al., 2013)"},"properties":{"noteIndex":0},"schema":"https://github.com/citation-style-language/schema/raw/master/csl-citation.json"}</w:instrText>
      </w:r>
      <w:r w:rsidR="00B947C9">
        <w:fldChar w:fldCharType="separate"/>
      </w:r>
      <w:r w:rsidR="00B947C9" w:rsidRPr="00B947C9">
        <w:rPr>
          <w:noProof/>
        </w:rPr>
        <w:t>(Ziv et al., 2013)</w:t>
      </w:r>
      <w:r w:rsidR="00B947C9">
        <w:fldChar w:fldCharType="end"/>
      </w:r>
      <w:r w:rsidR="00B947C9">
        <w:t xml:space="preserve"> could be a byproduct of sensory information originating from </w:t>
      </w:r>
      <w:proofErr w:type="spellStart"/>
      <w:r w:rsidR="00B947C9">
        <w:t>entorhinal</w:t>
      </w:r>
      <w:proofErr w:type="spellEnd"/>
      <w:r w:rsidR="00B947C9">
        <w:t xml:space="preserve"> processing of landmarks. However, robustness in temporal sequences could only originate from an internal mechanism for maintenance, probably involving </w:t>
      </w:r>
      <w:r w:rsidR="004C64DF">
        <w:t>synaptic potentiation</w:t>
      </w:r>
      <w:r w:rsidR="00B947C9">
        <w:t xml:space="preserve">. The second conclusion from my experiment was that despite the perceived stability, temporal sequences </w:t>
      </w:r>
      <w:r w:rsidR="00454206">
        <w:t xml:space="preserve">also exhibit considerable variation from day to day. This variation was the outcome of the activity of neurons that gained fields and </w:t>
      </w:r>
      <w:r w:rsidR="00C7244F">
        <w:t>others</w:t>
      </w:r>
      <w:r w:rsidR="00454206">
        <w:t xml:space="preserve"> that lost fields. The malleability of these neurons produced sequences that evolved over time, an attribute that could support </w:t>
      </w:r>
      <w:proofErr w:type="spellStart"/>
      <w:r w:rsidR="00454206">
        <w:t>timestamping</w:t>
      </w:r>
      <w:proofErr w:type="spellEnd"/>
      <w:r w:rsidR="00454206">
        <w:t xml:space="preserve"> of events (an idea also supported by results from Chapter Three; </w:t>
      </w:r>
      <w:r w:rsidR="004C64DF">
        <w:t xml:space="preserve">as well as </w:t>
      </w:r>
      <w:r w:rsidR="00454206">
        <w:fldChar w:fldCharType="begin" w:fldLock="1"/>
      </w:r>
      <w:r w:rsidR="002A617F">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mendeley":{"formattedCitation":"(Rubin et al., 2015)","manualFormatting":"Rubin et al., 2015)","plainTextFormattedCitation":"(Rubin et al., 2015)","previouslyFormattedCitation":"(Rubin et al., 2015)"},"properties":{"noteIndex":0},"schema":"https://github.com/citation-style-language/schema/raw/master/csl-citation.json"}</w:instrText>
      </w:r>
      <w:r w:rsidR="00454206">
        <w:fldChar w:fldCharType="separate"/>
      </w:r>
      <w:r w:rsidR="00454206" w:rsidRPr="00454206">
        <w:rPr>
          <w:noProof/>
        </w:rPr>
        <w:t>Rubin et al., 2015)</w:t>
      </w:r>
      <w:r w:rsidR="00454206">
        <w:fldChar w:fldCharType="end"/>
      </w:r>
      <w:r w:rsidR="00454206">
        <w:t>. Speculating further, the evolution of hippocampal sequences could</w:t>
      </w:r>
      <w:r w:rsidR="00A56337">
        <w:t xml:space="preserve"> also</w:t>
      </w:r>
      <w:r w:rsidR="00454206">
        <w:t xml:space="preserve"> reflect consolidation of new information into existing schemas </w:t>
      </w:r>
      <w:r w:rsidR="002A617F">
        <w:fldChar w:fldCharType="begin" w:fldLock="1"/>
      </w:r>
      <w:r w:rsidR="00E74DC2">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A617F">
        <w:fldChar w:fldCharType="separate"/>
      </w:r>
      <w:r w:rsidR="002A617F" w:rsidRPr="002A617F">
        <w:rPr>
          <w:noProof/>
        </w:rPr>
        <w:t>(McKenzie and Eichenbaum, 2011)</w:t>
      </w:r>
      <w:r w:rsidR="002A617F">
        <w:fldChar w:fldCharType="end"/>
      </w:r>
      <w:r w:rsidR="002A617F">
        <w:t xml:space="preserve">. </w:t>
      </w:r>
    </w:p>
    <w:p w14:paraId="03BE013B" w14:textId="5241F945" w:rsidR="00C3423C" w:rsidRDefault="00C3423C" w:rsidP="00B82025">
      <w:pPr>
        <w:pStyle w:val="BUMainText"/>
      </w:pPr>
      <w:r>
        <w:tab/>
      </w:r>
      <w:r w:rsidR="002A617F">
        <w:t xml:space="preserve">The results presented in Chapter Two inspired further questions that could be explored in future experiments. </w:t>
      </w:r>
      <w:r>
        <w:t xml:space="preserve">Given that sequences are reproducible across trials, what is the mechanism by which they are formed and maintained? While an easy question to ask, answering it is </w:t>
      </w:r>
      <w:r w:rsidR="00C7244F">
        <w:t>non</w:t>
      </w:r>
      <w:r>
        <w:t xml:space="preserve">trivial. This is complicated further by the prospect that formation </w:t>
      </w:r>
      <w:r>
        <w:lastRenderedPageBreak/>
        <w:t xml:space="preserve">and maintenance might be governed by disparate mechanisms. Here, I </w:t>
      </w:r>
      <w:r w:rsidR="00C7244F">
        <w:t>speculate</w:t>
      </w:r>
      <w:r>
        <w:t xml:space="preserve"> (1) that sequence </w:t>
      </w:r>
      <w:r>
        <w:rPr>
          <w:i/>
        </w:rPr>
        <w:t>formation</w:t>
      </w:r>
      <w:r>
        <w:t xml:space="preserve"> is dependent on intrinsic connectivity and excitability of certain neuronal populations and (2) that sequence </w:t>
      </w:r>
      <w:r>
        <w:rPr>
          <w:i/>
        </w:rPr>
        <w:t>maintenance</w:t>
      </w:r>
      <w:r>
        <w:t xml:space="preserve"> is a consequence of plasticity afforded by other physiological signatures in the hippocampus. </w:t>
      </w:r>
    </w:p>
    <w:p w14:paraId="62B0860D" w14:textId="77777777" w:rsidR="00C3423C" w:rsidRDefault="00C3423C" w:rsidP="00B82025">
      <w:pPr>
        <w:pStyle w:val="BUMainText"/>
      </w:pPr>
    </w:p>
    <w:p w14:paraId="00CAD208" w14:textId="1B2FE0E8" w:rsidR="00C3423C" w:rsidRDefault="00045120" w:rsidP="00C3423C">
      <w:pPr>
        <w:pStyle w:val="Heading2"/>
      </w:pPr>
      <w:bookmarkStart w:id="147" w:name="_Toc415341998"/>
      <w:r>
        <w:t xml:space="preserve">Cell excitability </w:t>
      </w:r>
      <w:r w:rsidR="00EB6637">
        <w:t>support</w:t>
      </w:r>
      <w:r w:rsidR="004C64DF">
        <w:t>s</w:t>
      </w:r>
      <w:r w:rsidR="00C3423C">
        <w:t xml:space="preserve"> sequence formation</w:t>
      </w:r>
      <w:bookmarkEnd w:id="147"/>
      <w:r w:rsidR="00C3423C">
        <w:t xml:space="preserve"> </w:t>
      </w:r>
      <w:r w:rsidR="00C3423C">
        <w:tab/>
      </w:r>
    </w:p>
    <w:p w14:paraId="1E18E0B9" w14:textId="0B7AAC7D" w:rsidR="006D2177" w:rsidRPr="0036502F" w:rsidRDefault="00C3423C" w:rsidP="00B82025">
      <w:pPr>
        <w:pStyle w:val="BUMainText"/>
      </w:pPr>
      <w:r>
        <w:tab/>
      </w:r>
      <w:r w:rsidR="001C77C5">
        <w:t xml:space="preserve">Memory allocation refers to the study of </w:t>
      </w:r>
      <w:r w:rsidR="00DE4BD2">
        <w:t>how</w:t>
      </w:r>
      <w:r w:rsidR="001C77C5">
        <w:t xml:space="preserve"> neurons are entrusted with encoding particular memories </w:t>
      </w:r>
      <w:r w:rsidR="001C77C5">
        <w:fldChar w:fldCharType="begin" w:fldLock="1"/>
      </w:r>
      <w:r w:rsidR="00DE4BD2">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C77C5">
        <w:fldChar w:fldCharType="separate"/>
      </w:r>
      <w:r w:rsidR="001C77C5" w:rsidRPr="001C77C5">
        <w:rPr>
          <w:noProof/>
        </w:rPr>
        <w:t>(Silva et al., 2009)</w:t>
      </w:r>
      <w:r w:rsidR="001C77C5">
        <w:fldChar w:fldCharType="end"/>
      </w:r>
      <w:r w:rsidR="001C77C5">
        <w:t xml:space="preserve">. </w:t>
      </w:r>
      <w:r w:rsidR="00DE4BD2">
        <w:t xml:space="preserve">As discussed in Chapter One, excitability </w:t>
      </w:r>
      <w:r w:rsidR="00DE4BD2">
        <w:fldChar w:fldCharType="begin" w:fldLock="1"/>
      </w:r>
      <w:r w:rsidR="00DE4BD2">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DE4BD2">
        <w:fldChar w:fldCharType="separate"/>
      </w:r>
      <w:r w:rsidR="00DE4BD2" w:rsidRPr="00DE4BD2">
        <w:rPr>
          <w:noProof/>
        </w:rPr>
        <w:t>(Yiu et al., 2014)</w:t>
      </w:r>
      <w:r w:rsidR="00DE4BD2">
        <w:fldChar w:fldCharType="end"/>
      </w:r>
      <w:r w:rsidR="00DE4BD2">
        <w:t xml:space="preserve"> appear</w:t>
      </w:r>
      <w:r w:rsidR="00B602A4">
        <w:t>s</w:t>
      </w:r>
      <w:r w:rsidR="00DE4BD2">
        <w:t xml:space="preserve"> to be </w:t>
      </w:r>
      <w:r w:rsidR="00B602A4">
        <w:t xml:space="preserve">a </w:t>
      </w:r>
      <w:r w:rsidR="00DE4BD2">
        <w:t>reliable biomarke</w:t>
      </w:r>
      <w:r w:rsidR="00B602A4">
        <w:t>r</w:t>
      </w:r>
      <w:r w:rsidR="00BD445A">
        <w:t xml:space="preserve"> for</w:t>
      </w:r>
      <w:r w:rsidR="00DE4BD2">
        <w:t xml:space="preserve"> </w:t>
      </w:r>
      <w:r w:rsidR="00533A02">
        <w:t>which neurons encode a particular</w:t>
      </w:r>
      <w:r w:rsidR="00BD445A">
        <w:t xml:space="preserve"> memory</w:t>
      </w:r>
      <w:r w:rsidR="00DE4BD2">
        <w:t xml:space="preserve">. </w:t>
      </w:r>
      <w:r w:rsidR="0036502F">
        <w:t xml:space="preserve">Though the experiments studying memory allocation usually operate on coarse timescales (over a behavioral session), many similarities can be drawn to findings from fine-timescale, </w:t>
      </w:r>
      <w:r w:rsidR="0036502F">
        <w:rPr>
          <w:i/>
        </w:rPr>
        <w:t xml:space="preserve">in vivo </w:t>
      </w:r>
      <w:r w:rsidR="0036502F">
        <w:t xml:space="preserve">recordings in behaving animals. Here, I will attempt to link these “engram”-style conclusions to observations </w:t>
      </w:r>
      <w:r w:rsidR="001615F6">
        <w:t>from</w:t>
      </w:r>
      <w:r w:rsidR="0036502F">
        <w:t xml:space="preserve"> </w:t>
      </w:r>
      <w:r w:rsidR="0036502F">
        <w:rPr>
          <w:i/>
        </w:rPr>
        <w:t>in vivo</w:t>
      </w:r>
      <w:r w:rsidR="00E102B7">
        <w:rPr>
          <w:i/>
        </w:rPr>
        <w:t xml:space="preserve"> </w:t>
      </w:r>
      <w:r w:rsidR="00E102B7">
        <w:t>recording</w:t>
      </w:r>
      <w:r w:rsidR="0036502F">
        <w:rPr>
          <w:i/>
        </w:rPr>
        <w:t xml:space="preserve"> </w:t>
      </w:r>
      <w:r w:rsidR="00E102B7">
        <w:t>experiments</w:t>
      </w:r>
      <w:r w:rsidR="0036502F">
        <w:t xml:space="preserve">. </w:t>
      </w:r>
    </w:p>
    <w:p w14:paraId="29137E4F" w14:textId="4F9B8696" w:rsidR="00C3423C" w:rsidRDefault="006D2177" w:rsidP="00B82025">
      <w:pPr>
        <w:pStyle w:val="BUMainText"/>
      </w:pPr>
      <w:r>
        <w:tab/>
      </w:r>
      <w:r w:rsidR="001615F6">
        <w:t xml:space="preserve">Just as cell excitability impacts memory allocation </w:t>
      </w:r>
      <w:r w:rsidR="001615F6">
        <w:fldChar w:fldCharType="begin" w:fldLock="1"/>
      </w:r>
      <w:r w:rsidR="00043D2C">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615F6">
        <w:fldChar w:fldCharType="separate"/>
      </w:r>
      <w:r w:rsidR="001615F6" w:rsidRPr="001615F6">
        <w:rPr>
          <w:noProof/>
        </w:rPr>
        <w:t>(Silva et al., 2009)</w:t>
      </w:r>
      <w:r w:rsidR="001615F6">
        <w:fldChar w:fldCharType="end"/>
      </w:r>
      <w:r w:rsidR="001615F6">
        <w:t>, e</w:t>
      </w:r>
      <w:r w:rsidR="00DE4BD2">
        <w:t xml:space="preserve">xcitability in </w:t>
      </w:r>
      <w:r w:rsidR="008265D6">
        <w:t xml:space="preserve">the dendritic arbor of </w:t>
      </w:r>
      <w:r w:rsidR="00DE4BD2">
        <w:t xml:space="preserve">hippocampal pyramidal cells is </w:t>
      </w:r>
      <w:r w:rsidR="001615F6">
        <w:t xml:space="preserve">also </w:t>
      </w:r>
      <w:r w:rsidR="00DE4BD2">
        <w:t xml:space="preserve">a major determinant of whether they exhibit receptive fields. </w:t>
      </w:r>
      <w:r w:rsidR="00533A02">
        <w:t>As it turns out, t</w:t>
      </w:r>
      <w:r w:rsidR="00B77FC9">
        <w:t xml:space="preserve">he </w:t>
      </w:r>
      <w:proofErr w:type="spellStart"/>
      <w:r w:rsidR="00B77FC9">
        <w:t>sparsity</w:t>
      </w:r>
      <w:proofErr w:type="spellEnd"/>
      <w:r w:rsidR="00B77FC9">
        <w:t xml:space="preserve"> of activity in CA1 translates into a large number of cells </w:t>
      </w:r>
      <w:r w:rsidR="003A1526">
        <w:t xml:space="preserve">actually </w:t>
      </w:r>
      <w:r w:rsidR="00B77FC9">
        <w:t xml:space="preserve">being </w:t>
      </w:r>
      <w:r w:rsidR="003A1526">
        <w:t>silent in an environment while only a</w:t>
      </w:r>
      <w:r w:rsidR="00B77FC9">
        <w:t xml:space="preserve"> small percentage dis</w:t>
      </w:r>
      <w:r w:rsidR="003A1526">
        <w:t>play</w:t>
      </w:r>
      <w:r w:rsidR="00B77FC9">
        <w:t xml:space="preserve"> spatial selectivity. The pyramidal cells with spatial fields are markedly different from their silent counterparts in a number of ways. Collectively, CA1 place cells show increased excitability properties in that they have lower spiking thresholds, higher </w:t>
      </w:r>
      <w:proofErr w:type="spellStart"/>
      <w:r w:rsidR="00B77FC9">
        <w:t>subthreshold</w:t>
      </w:r>
      <w:proofErr w:type="spellEnd"/>
      <w:r w:rsidR="00B77FC9">
        <w:t xml:space="preserve"> membrane potentials, and </w:t>
      </w:r>
      <w:r w:rsidR="001C77C5">
        <w:t xml:space="preserve">higher bursting propensities than silent cells </w:t>
      </w:r>
      <w:r w:rsidR="001C77C5">
        <w:fldChar w:fldCharType="begin" w:fldLock="1"/>
      </w:r>
      <w:r w:rsidR="001C77C5">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C77C5">
        <w:fldChar w:fldCharType="separate"/>
      </w:r>
      <w:r w:rsidR="001C77C5" w:rsidRPr="001C77C5">
        <w:rPr>
          <w:noProof/>
        </w:rPr>
        <w:t>(Epsztein et al., 2011)</w:t>
      </w:r>
      <w:r w:rsidR="001C77C5">
        <w:fldChar w:fldCharType="end"/>
      </w:r>
      <w:r w:rsidR="0080762B">
        <w:t xml:space="preserve">. Spontaneous increases of the </w:t>
      </w:r>
      <w:proofErr w:type="spellStart"/>
      <w:r w:rsidR="0080762B">
        <w:t>subthreshold</w:t>
      </w:r>
      <w:proofErr w:type="spellEnd"/>
      <w:r w:rsidR="0080762B">
        <w:t xml:space="preserve"> </w:t>
      </w:r>
      <w:r w:rsidR="0080762B">
        <w:lastRenderedPageBreak/>
        <w:t>membrane potential produce nov</w:t>
      </w:r>
      <w:r w:rsidR="00570AD2">
        <w:t xml:space="preserve">el place fields at those locations </w:t>
      </w:r>
      <w:r w:rsidR="00570AD2">
        <w:fldChar w:fldCharType="begin" w:fldLock="1"/>
      </w:r>
      <w:r w:rsidR="00570AD2">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570AD2">
        <w:fldChar w:fldCharType="separate"/>
      </w:r>
      <w:r w:rsidR="00570AD2" w:rsidRPr="00570AD2">
        <w:rPr>
          <w:noProof/>
        </w:rPr>
        <w:t>(Bittner et al., 2015)</w:t>
      </w:r>
      <w:r w:rsidR="00570AD2">
        <w:fldChar w:fldCharType="end"/>
      </w:r>
      <w:r w:rsidR="00570AD2">
        <w:t>, and these events seem to be accompanied by local dendritic spikes</w:t>
      </w:r>
      <w:r w:rsidR="00BA2802">
        <w:t xml:space="preserve"> as well</w:t>
      </w:r>
      <w:r w:rsidR="00B602A4">
        <w:t>, which further serve to stabilize these fields</w:t>
      </w:r>
      <w:r w:rsidR="00570AD2">
        <w:t xml:space="preserve"> </w:t>
      </w:r>
      <w:r w:rsidR="00570AD2">
        <w:fldChar w:fldCharType="begin" w:fldLock="1"/>
      </w:r>
      <w:r w:rsidR="001E1FD6">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id":"ITEM-2","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2","issue":"7533","issued":{"date-parts":[["2015","1","26"]]},"page":"200-204","title":"Calcium transient prevalence across the dendritic arbour predicts place field properties","type":"article-journal","volume":"517"},"uris":["http://www.mendeley.com/documents/?uuid=a60c0796-6773-3ea0-a651-bf2ba5cbf2d8"]}],"mendeley":{"formattedCitation":"(Sheffield and Dombeck, 2015; Sheffield et al., 2017)","plainTextFormattedCitation":"(Sheffield and Dombeck, 2015; Sheffield et al., 2017)","previouslyFormattedCitation":"(Sheffield and Dombeck, 2015; Sheffield et al., 2017)"},"properties":{"noteIndex":0},"schema":"https://github.com/citation-style-language/schema/raw/master/csl-citation.json"}</w:instrText>
      </w:r>
      <w:r w:rsidR="00570AD2">
        <w:fldChar w:fldCharType="separate"/>
      </w:r>
      <w:r w:rsidR="00B602A4" w:rsidRPr="00B602A4">
        <w:rPr>
          <w:noProof/>
        </w:rPr>
        <w:t>(Sheffield and Dombeck, 2015; Sheffield et al., 2017)</w:t>
      </w:r>
      <w:r w:rsidR="00570AD2">
        <w:fldChar w:fldCharType="end"/>
      </w:r>
      <w:r w:rsidR="00570AD2">
        <w:t xml:space="preserve">. </w:t>
      </w:r>
      <w:r w:rsidR="008265D6">
        <w:t xml:space="preserve">Artificially boosting these dendritic potentials (or simply stimulating the soma) can induce the formation of novel place fields </w:t>
      </w:r>
      <w:r w:rsidR="00B602A4">
        <w:t xml:space="preserve">even after stimulation has ceased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8265D6">
        <w:fldChar w:fldCharType="separate"/>
      </w:r>
      <w:r w:rsidR="008265D6" w:rsidRPr="008265D6">
        <w:rPr>
          <w:noProof/>
        </w:rPr>
        <w:t>(Bittner et al., 2015; Diamantaki et al., 2018)</w:t>
      </w:r>
      <w:r w:rsidR="008265D6">
        <w:fldChar w:fldCharType="end"/>
      </w:r>
      <w:r w:rsidR="008265D6">
        <w:t>. The</w:t>
      </w:r>
      <w:r w:rsidR="00B602A4">
        <w:t xml:space="preserve"> possible</w:t>
      </w:r>
      <w:r w:rsidR="008265D6">
        <w:t xml:space="preserve"> sources </w:t>
      </w:r>
      <w:r w:rsidR="00B602A4">
        <w:t>for</w:t>
      </w:r>
      <w:r w:rsidR="008265D6">
        <w:t xml:space="preserve"> </w:t>
      </w:r>
      <w:r w:rsidR="003A1526">
        <w:t>this</w:t>
      </w:r>
      <w:r w:rsidR="008265D6">
        <w:t xml:space="preserve"> excitability are myriad and not mutually exclusive. </w:t>
      </w:r>
      <w:r w:rsidR="00B602A4">
        <w:t>C</w:t>
      </w:r>
      <w:r w:rsidR="008265D6">
        <w:t xml:space="preserve">oincident input </w:t>
      </w:r>
      <w:r w:rsidR="00B602A4">
        <w:t>from</w:t>
      </w:r>
      <w:r w:rsidR="008265D6">
        <w:t xml:space="preserve"> CA3 and ECIII</w:t>
      </w:r>
      <w:r w:rsidR="00B602A4">
        <w:t xml:space="preserve"> depolarizes membrane potentials in CA1</w:t>
      </w:r>
      <w:r w:rsidR="008265D6">
        <w:t xml:space="preserve">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8265D6">
        <w:fldChar w:fldCharType="separate"/>
      </w:r>
      <w:r w:rsidR="008265D6" w:rsidRPr="008265D6">
        <w:rPr>
          <w:noProof/>
        </w:rPr>
        <w:t>(Bittner et al., 2015)</w:t>
      </w:r>
      <w:r w:rsidR="008265D6">
        <w:fldChar w:fldCharType="end"/>
      </w:r>
      <w:r w:rsidR="008265D6">
        <w:t xml:space="preserve">. Another </w:t>
      </w:r>
      <w:r w:rsidR="008C6255">
        <w:t>factor could be the</w:t>
      </w:r>
      <w:r w:rsidR="008265D6">
        <w:t xml:space="preserve"> </w:t>
      </w:r>
      <w:r w:rsidR="001D6774">
        <w:t>release</w:t>
      </w:r>
      <w:r w:rsidR="008265D6">
        <w:t xml:space="preserve"> of dendritic inhibition </w:t>
      </w:r>
      <w:r w:rsidR="004307D6">
        <w:t>derived</w:t>
      </w:r>
      <w:r w:rsidR="001D6774">
        <w:t xml:space="preserve"> </w:t>
      </w:r>
      <w:r w:rsidR="008265D6">
        <w:t>from</w:t>
      </w:r>
      <w:r w:rsidR="004E7BA2">
        <w:t xml:space="preserve"> local</w:t>
      </w:r>
      <w:r w:rsidR="008265D6">
        <w:t xml:space="preserve"> </w:t>
      </w:r>
      <w:proofErr w:type="spellStart"/>
      <w:r w:rsidR="008265D6">
        <w:t>somatostatin</w:t>
      </w:r>
      <w:proofErr w:type="spellEnd"/>
      <w:r w:rsidR="008265D6">
        <w:t xml:space="preserve">-expressing interneurons </w:t>
      </w:r>
      <w:r w:rsidR="008265D6">
        <w:fldChar w:fldCharType="begin" w:fldLock="1"/>
      </w:r>
      <w:r w:rsidR="00843E53">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008265D6">
        <w:fldChar w:fldCharType="separate"/>
      </w:r>
      <w:r w:rsidR="008265D6" w:rsidRPr="008265D6">
        <w:rPr>
          <w:noProof/>
        </w:rPr>
        <w:t>(Sheffield et al., 2017)</w:t>
      </w:r>
      <w:r w:rsidR="008265D6">
        <w:fldChar w:fldCharType="end"/>
      </w:r>
      <w:r w:rsidR="008265D6">
        <w:t xml:space="preserve">. </w:t>
      </w:r>
      <w:r w:rsidR="001D6774">
        <w:t xml:space="preserve">Yet another possible </w:t>
      </w:r>
      <w:r w:rsidR="008C6255">
        <w:t xml:space="preserve">contributing component could be expression of CREB </w:t>
      </w:r>
      <w:r w:rsidR="00493433">
        <w:t xml:space="preserve">on a cell-by-cell basis </w:t>
      </w:r>
      <w:r w:rsidR="00843E53">
        <w:fldChar w:fldCharType="begin" w:fldLock="1"/>
      </w:r>
      <w:r w:rsidR="006968FA">
        <w:instrText>ADDIN CSL_CITATION {"citationItems":[{"id":"ITEM-1","itemData":{"DOI":"10.1038/npp.2016.73","ISSN":"0893-133X","abstract":"Neuronal Allocation to a Hippocampal Engram","author":[{"dropping-particle":"","family":"Park","given":"Sungmo","non-dropping-particle":"","parse-names":false,"suffix":""},{"dropping-particle":"","family":"Kramer","given":"Emily E","non-dropping-particle":"","parse-names":false,"suffix":""},{"dropping-particle":"","family":"Mercaldo","given":"Valentina","non-dropping-particle":"","parse-names":false,"suffix":""},{"dropping-particle":"","family":"Rashid","given":"Asim J","non-dropping-particle":"","parse-names":false,"suffix":""},{"dropping-particle":"","family":"Insel","given":"Nathan","non-dropping-particle":"","parse-names":false,"suffix":""},{"dropping-particle":"","family":"Frankland","given":"Paul W","non-dropping-particle":"","parse-names":false,"suffix":""},{"dropping-particle":"","family":"Josselyn","given":"Sheena A","non-dropping-particle":"","parse-names":false,"suffix":""}],"container-title":"Neuropsychopharmacology","id":"ITEM-1","issue":"13","issued":{"date-parts":[["2016","12","17"]]},"page":"2987-2993","publisher":"Nature Publishing Group","title":"Neuronal Allocation to a Hippocampal Engram","type":"article-journal","volume":"41"},"uris":["http://www.mendeley.com/documents/?uuid=e60eb631-3832-392a-b821-b328b50ae687"]},{"id":"ITEM-2","itemData":{"DOI":"10.1523/JNEUROSCI.3850-07.2007","ISSN":"0270-6474","PMID":"18077703","abstract":"To investigate the role of CREB-mediated gene expression on the excitability of CA1 pyramidal neurons, we obtained intracellular recordings from pyramidal neurons of transgenic mice expressing a constitutively active form of CREB, VP16-CREB, in a regulated and restricted manner. We found that transgene expression increased the neuronal excitability and inhibited the slow and medium afterhyperpolarization currents. These changes may contribute to the reduced threshold for LTP observed in these mice. When strong transgene expression was turned on for prolonged period of time, these mice also showed a significant loss of hippocampal neurons and sporadic epileptic seizures. These deleterious effects were dose dependent and could be halted, but not reversed by turning off transgene expression. Our experiments reveal a new role for hippocampal CREB-mediated gene expression, identify the slow afterhyperpolarization as a primary target of CREB action, provide a new mouse model to investigate temporal lobe epilepsy and associated neurodegeneration, and illustrate the risks of cell death associated to a sustained manipulation of this pathway. As a result, our study has important implications for both the understanding of the cellular bases of learning and memory and the consideration of therapies targeted to the CREB pathway.","author":[{"dropping-particle":"","family":"Lopez de Armentia","given":"M.","non-dropping-particle":"","parse-names":false,"suffix":""},{"dropping-particle":"","family":"Jancic","given":"D.","non-dropping-particle":"","parse-names":false,"suffix":""},{"dropping-particle":"","family":"Olivares","given":"R.","non-dropping-particle":"","parse-names":false,"suffix":""},{"dropping-particle":"","family":"Alarcon","given":"J. M.","non-dropping-particle":"","parse-names":false,"suffix":""},{"dropping-particle":"","family":"Kandel","given":"E. R.","non-dropping-particle":"","parse-names":false,"suffix":""},{"dropping-particle":"","family":"Barco","given":"A.","non-dropping-particle":"","parse-names":false,"suffix":""}],"container-title":"Journal of Neuroscience","id":"ITEM-2","issue":"50","issued":{"date-parts":[["2007","12","12"]]},"page":"13909-13918","title":"cAMP Response Element-Binding Protein-Mediated Gene Expression Increases the Intrinsic Excitability of CA1 Pyramidal Neurons","type":"article-journal","volume":"27"},"uris":["http://www.mendeley.com/documents/?uuid=7ad7577b-6406-301d-946a-f82fe4a65036"]}],"mendeley":{"formattedCitation":"(Lopez de Armentia et al., 2007; Park et al., 2016)","plainTextFormattedCitation":"(Lopez de Armentia et al., 2007; Park et al., 2016)","previouslyFormattedCitation":"(Lopez de Armentia et al., 2007; Park et al., 2016)"},"properties":{"noteIndex":0},"schema":"https://github.com/citation-style-language/schema/raw/master/csl-citation.json"}</w:instrText>
      </w:r>
      <w:r w:rsidR="00843E53">
        <w:fldChar w:fldCharType="separate"/>
      </w:r>
      <w:r w:rsidR="00843E53" w:rsidRPr="00843E53">
        <w:rPr>
          <w:noProof/>
        </w:rPr>
        <w:t>(Lopez de Armentia et al., 2007; Park et al., 2016)</w:t>
      </w:r>
      <w:r w:rsidR="00843E53">
        <w:fldChar w:fldCharType="end"/>
      </w:r>
      <w:r w:rsidR="00843E53">
        <w:t xml:space="preserve">. </w:t>
      </w:r>
      <w:r w:rsidR="004307D6">
        <w:t xml:space="preserve">Regardless of which mechanism generates these dendritic potentials, much evidence </w:t>
      </w:r>
      <w:r w:rsidR="003B08E0">
        <w:t>implicates excitability</w:t>
      </w:r>
      <w:r w:rsidR="004307D6">
        <w:t xml:space="preserve"> in the formation of </w:t>
      </w:r>
      <w:r w:rsidR="003B08E0">
        <w:t>fields, engrams, and memory traces</w:t>
      </w:r>
      <w:r w:rsidR="004307D6">
        <w:t xml:space="preserve">. </w:t>
      </w:r>
    </w:p>
    <w:p w14:paraId="39609536" w14:textId="73DC111C" w:rsidR="00A83B8A" w:rsidRDefault="004307D6" w:rsidP="00B82025">
      <w:pPr>
        <w:pStyle w:val="BUMainText"/>
      </w:pPr>
      <w:r>
        <w:tab/>
      </w:r>
      <w:r w:rsidR="003A1526">
        <w:t xml:space="preserve">Sequences </w:t>
      </w:r>
      <w:r w:rsidR="0023012C">
        <w:t>materialize</w:t>
      </w:r>
      <w:r w:rsidR="003A1526">
        <w:t xml:space="preserve"> </w:t>
      </w:r>
      <w:r w:rsidR="0023012C">
        <w:t xml:space="preserve">quickly, but evolve over time. </w:t>
      </w:r>
      <w:r w:rsidR="003A1526">
        <w:t xml:space="preserve">Place cell sequences </w:t>
      </w:r>
      <w:r w:rsidR="0023012C">
        <w:t>can be</w:t>
      </w:r>
      <w:r w:rsidR="003A1526">
        <w:t xml:space="preserve"> formed on the first exposure to a track </w:t>
      </w:r>
      <w:r w:rsidR="003A1526">
        <w:fldChar w:fldCharType="begin" w:fldLock="1"/>
      </w:r>
      <w:r w:rsidR="00A83B8A">
        <w:instrText>ADDIN CSL_CITATION {"citationItems":[{"id":"ITEM-1","itemData":{"ISSN":"0014-4886","PMID":"729680","author":[{"dropping-particle":"","family":"Hill","given":"A J","non-dropping-particle":"","parse-names":false,"suffix":""}],"container-title":"Experimental neurology","id":"ITEM-1","issue":"2","issued":{"date-parts":[["1978","11"]]},"page":"282-97","title":"First occurrence of hippocampal spatial firing in a new environment.","type":"article-journal","volume":"62"},"uris":["http://www.mendeley.com/documents/?uuid=f6fb1706-a774-3243-9345-c495f787daaa"]},{"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Hill, 1978)","plainTextFormattedCitation":"(Feng et al., 2015; Hill, 1978)","previouslyFormattedCitation":"(Feng et al., 2015; Hill, 1978)"},"properties":{"noteIndex":0},"schema":"https://github.com/citation-style-language/schema/raw/master/csl-citation.json"}</w:instrText>
      </w:r>
      <w:r w:rsidR="003A1526">
        <w:fldChar w:fldCharType="separate"/>
      </w:r>
      <w:r w:rsidR="003A1526" w:rsidRPr="001D043D">
        <w:rPr>
          <w:noProof/>
        </w:rPr>
        <w:t>(Feng et al., 2015; Hill, 1978)</w:t>
      </w:r>
      <w:r w:rsidR="003A1526">
        <w:fldChar w:fldCharType="end"/>
      </w:r>
      <w:r w:rsidR="003A1526">
        <w:t xml:space="preserve">, as </w:t>
      </w:r>
      <w:r w:rsidR="0023012C">
        <w:t>do</w:t>
      </w:r>
      <w:r w:rsidR="003A1526">
        <w:t xml:space="preserve"> temporal sequences during imposed delays </w:t>
      </w:r>
      <w:r w:rsidR="003A1526">
        <w:fldChar w:fldCharType="begin" w:fldLock="1"/>
      </w:r>
      <w:r w:rsidR="003A1526">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manualFormatting":"(Taxidis et al., 2018; Mau et al., unpublished data)","plainTextFormattedCitation":"(Taxidis et al., 2018)","previouslyFormattedCitation":"(Taxidis et al., 2018)"},"properties":{"noteIndex":0},"schema":"https://github.com/citation-style-language/schema/raw/master/csl-citation.json"}</w:instrText>
      </w:r>
      <w:r w:rsidR="003A1526">
        <w:fldChar w:fldCharType="separate"/>
      </w:r>
      <w:r w:rsidR="003A1526" w:rsidRPr="002013C4">
        <w:rPr>
          <w:noProof/>
        </w:rPr>
        <w:t>(Taxidis et al., 2018</w:t>
      </w:r>
      <w:r w:rsidR="003A1526">
        <w:rPr>
          <w:noProof/>
        </w:rPr>
        <w:t xml:space="preserve">; Mau et al., </w:t>
      </w:r>
      <w:r w:rsidR="003A1526" w:rsidRPr="009D20BD">
        <w:rPr>
          <w:noProof/>
        </w:rPr>
        <w:t>unpublished data)</w:t>
      </w:r>
      <w:r w:rsidR="003A1526">
        <w:fldChar w:fldCharType="end"/>
      </w:r>
      <w:r w:rsidR="0023012C">
        <w:t xml:space="preserve">. These sequences are not immutable; frequently, </w:t>
      </w:r>
      <w:r w:rsidR="003A1526">
        <w:t xml:space="preserve">new neurons are adjoined at later </w:t>
      </w:r>
      <w:proofErr w:type="spellStart"/>
      <w:r w:rsidR="003A1526">
        <w:t>timepoints</w:t>
      </w:r>
      <w:proofErr w:type="spellEnd"/>
      <w:r w:rsidR="0023012C">
        <w:t xml:space="preserve"> </w:t>
      </w:r>
      <w:r w:rsidR="00533A02">
        <w:t>by means of</w:t>
      </w:r>
      <w:r w:rsidR="0023012C">
        <w:t xml:space="preserve"> the </w:t>
      </w:r>
      <w:r w:rsidR="00E74DC2">
        <w:t>appearance</w:t>
      </w:r>
      <w:r w:rsidR="0023012C">
        <w:t xml:space="preserve"> of a firing field</w:t>
      </w:r>
      <w:r w:rsidR="00E74DC2">
        <w:t xml:space="preserve"> </w:t>
      </w:r>
      <w:r w:rsidR="00E74DC2">
        <w:fldChar w:fldCharType="begin" w:fldLock="1"/>
      </w:r>
      <w:r w:rsidR="001615F6">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E74DC2">
        <w:fldChar w:fldCharType="separate"/>
      </w:r>
      <w:r w:rsidR="00E74DC2" w:rsidRPr="00E74DC2">
        <w:rPr>
          <w:noProof/>
        </w:rPr>
        <w:t>(Mau et al., 2018)</w:t>
      </w:r>
      <w:r w:rsidR="00E74DC2">
        <w:fldChar w:fldCharType="end"/>
      </w:r>
      <w:r w:rsidR="003A1526">
        <w:t xml:space="preserve">. </w:t>
      </w:r>
      <w:r w:rsidR="00154485">
        <w:t xml:space="preserve">The formation of a novel receptive field could be interpreted </w:t>
      </w:r>
      <w:r w:rsidR="00B602A4">
        <w:t>through</w:t>
      </w:r>
      <w:r w:rsidR="00154485">
        <w:t xml:space="preserve"> multiple perspectives.</w:t>
      </w:r>
      <w:r w:rsidR="006968FA">
        <w:t xml:space="preserve"> </w:t>
      </w:r>
      <w:r w:rsidR="00154485">
        <w:t xml:space="preserve">For one, it could mean that the cell expressing this new field is </w:t>
      </w:r>
      <w:r w:rsidR="00A83B8A">
        <w:t>undergoing</w:t>
      </w:r>
      <w:r w:rsidR="00154485">
        <w:t xml:space="preserve"> a memory allocation process </w:t>
      </w:r>
      <w:r w:rsidR="00E74DC2">
        <w:t xml:space="preserve">that will link it to neurons with related content </w:t>
      </w:r>
      <w:r w:rsidR="00154485">
        <w:fldChar w:fldCharType="begin" w:fldLock="1"/>
      </w:r>
      <w:r w:rsidR="002013C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154485">
        <w:fldChar w:fldCharType="separate"/>
      </w:r>
      <w:r w:rsidR="00154485" w:rsidRPr="00154485">
        <w:rPr>
          <w:noProof/>
        </w:rPr>
        <w:t>(Lisman et al., 2018)</w:t>
      </w:r>
      <w:r w:rsidR="00154485">
        <w:fldChar w:fldCharType="end"/>
      </w:r>
      <w:r w:rsidR="00154485">
        <w:t xml:space="preserve">. In the context of neural sequences, it could also mean that the cell is being assimilated into an </w:t>
      </w:r>
      <w:r w:rsidR="00154485">
        <w:lastRenderedPageBreak/>
        <w:t xml:space="preserve">existing place cell sequence. Both views are complementary and </w:t>
      </w:r>
      <w:r w:rsidR="001D043D">
        <w:t>have explanatory power over a variety of mechanisms and behaviors</w:t>
      </w:r>
      <w:r w:rsidR="00154485">
        <w:t xml:space="preserve">. </w:t>
      </w:r>
      <w:r w:rsidR="00E74DC2">
        <w:t xml:space="preserve">Here, I propose that assimilation of neurons into a pre-existing neural sequence could be governed by the same mechanisms as those that control memory allocation. This idea has many common elements with contemporary theories of memory allocation and memory linking </w:t>
      </w:r>
      <w:r w:rsidR="00E74DC2">
        <w:fldChar w:fldCharType="begin" w:fldLock="1"/>
      </w:r>
      <w:r w:rsidR="00E208DE">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3","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3","issue":"8","issued":{"date-parts":[["2011","8"]]},"page":"343-351","title":"Overlapping memory replay during sleep builds cognitive schemata","type":"article-journal","volume":"15"},"uris":["http://www.mendeley.com/documents/?uuid=74a20164-a76e-3239-8774-8bf41a38ca0a"]}],"mendeley":{"formattedCitation":"(Cai et al., 2016; Lewis and Durrant, 2011; Lisman et al., 2018)","plainTextFormattedCitation":"(Cai et al., 2016; Lewis and Durrant, 2011; Lisman et al., 2018)","previouslyFormattedCitation":"(Cai et al., 2016; Lewis and Durrant, 2011; Lisman et al., 2018)"},"properties":{"noteIndex":0},"schema":"https://github.com/citation-style-language/schema/raw/master/csl-citation.json"}</w:instrText>
      </w:r>
      <w:r w:rsidR="00E74DC2">
        <w:fldChar w:fldCharType="separate"/>
      </w:r>
      <w:r w:rsidR="00EB18A8" w:rsidRPr="00EB18A8">
        <w:rPr>
          <w:noProof/>
        </w:rPr>
        <w:t>(Cai et al., 2016; Lewis and Durrant, 2011; Lisman et al., 2018)</w:t>
      </w:r>
      <w:r w:rsidR="00E74DC2">
        <w:fldChar w:fldCharType="end"/>
      </w:r>
      <w:r w:rsidR="00E74DC2">
        <w:t>, but incrementally adds to it by extending its application to neural sequence construction in the brain.</w:t>
      </w:r>
    </w:p>
    <w:p w14:paraId="21AC5A3E" w14:textId="77777777" w:rsidR="00E61FDE" w:rsidRDefault="00E61FDE" w:rsidP="00B82025">
      <w:pPr>
        <w:pStyle w:val="BUMainText"/>
      </w:pPr>
    </w:p>
    <w:p w14:paraId="7F2F2C02" w14:textId="0CC40228" w:rsidR="00856D25" w:rsidRPr="00856D25" w:rsidRDefault="005F6957" w:rsidP="00A052B6">
      <w:pPr>
        <w:pStyle w:val="Heading2"/>
      </w:pPr>
      <w:bookmarkStart w:id="148" w:name="_Toc415341999"/>
      <w:r>
        <w:t>Population “drift” underlies memory linking and sequence evolution</w:t>
      </w:r>
      <w:bookmarkEnd w:id="148"/>
      <w:r w:rsidR="00856D25">
        <w:t xml:space="preserve"> </w:t>
      </w:r>
    </w:p>
    <w:p w14:paraId="778546E1" w14:textId="6C54332B" w:rsidR="005F6957" w:rsidRDefault="00856D25" w:rsidP="00856D25">
      <w:pPr>
        <w:pStyle w:val="BUMainText"/>
      </w:pPr>
      <w:r w:rsidRPr="00856D25">
        <w:tab/>
      </w:r>
      <w:r w:rsidR="007259ED" w:rsidRPr="00856D25">
        <w:t>Numerous studies have shown how memories can be allocated to highly excitable neurons, but diving deeper</w:t>
      </w:r>
      <w:r w:rsidR="007259ED" w:rsidRPr="00BD445A">
        <w:t xml:space="preserve">, what determines </w:t>
      </w:r>
      <w:r w:rsidR="007259ED">
        <w:t>excitability</w:t>
      </w:r>
      <w:r w:rsidR="007259ED" w:rsidRPr="00BD445A">
        <w:t xml:space="preserve"> levels in specific cells? CREB expression</w:t>
      </w:r>
      <w:r w:rsidR="007259ED">
        <w:t xml:space="preserve"> and resultant excitability</w:t>
      </w:r>
      <w:r w:rsidR="007259ED" w:rsidRPr="00BD445A">
        <w:t xml:space="preserve"> in neural populations is likely dynamic, with non-overlapping </w:t>
      </w:r>
      <w:r w:rsidR="007259ED">
        <w:t>sub</w:t>
      </w:r>
      <w:r w:rsidR="007259ED" w:rsidRPr="00BD445A">
        <w:t xml:space="preserve">populations </w:t>
      </w:r>
      <w:r w:rsidR="007259ED">
        <w:t>“taking turns” being the most excitable</w:t>
      </w:r>
      <w:r w:rsidR="007259ED" w:rsidRPr="00BD445A">
        <w:t xml:space="preserve">. This constant flux would mean that neurons are perpetually competing for the privilege to encode the present experience. Consequently, different experiences over time are preserved in a continuously rotating cast of neurons. </w:t>
      </w:r>
      <w:r w:rsidR="001E1FD6">
        <w:t>Along those lines, overlap in cells encoding two experiences would be a function of temporal distance</w:t>
      </w:r>
      <w:r w:rsidR="00C7244F">
        <w:t>, such that excited cells from one experience will remain excited and also encode subsequent events</w:t>
      </w:r>
      <w:r w:rsidR="001E1FD6">
        <w:t xml:space="preserve"> </w:t>
      </w:r>
      <w:r w:rsidR="001E1FD6">
        <w:fldChar w:fldCharType="begin" w:fldLock="1"/>
      </w:r>
      <w:r w:rsidR="00276507">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1E1FD6">
        <w:fldChar w:fldCharType="separate"/>
      </w:r>
      <w:r w:rsidR="001E1FD6" w:rsidRPr="001E1FD6">
        <w:rPr>
          <w:noProof/>
        </w:rPr>
        <w:t>(Cai et al., 2016; Rashid et al., 2016; Yokose et al., 2017)</w:t>
      </w:r>
      <w:r w:rsidR="001E1FD6">
        <w:fldChar w:fldCharType="end"/>
      </w:r>
      <w:r w:rsidR="001E1FD6">
        <w:t xml:space="preserve">. </w:t>
      </w:r>
      <w:r w:rsidR="00533A02">
        <w:t xml:space="preserve">This </w:t>
      </w:r>
      <w:r w:rsidR="00031A3C">
        <w:t xml:space="preserve">feature </w:t>
      </w:r>
      <w:r w:rsidR="00533A02">
        <w:t>could</w:t>
      </w:r>
      <w:r w:rsidR="00031A3C">
        <w:t xml:space="preserve"> </w:t>
      </w:r>
      <w:r w:rsidR="00C7244F">
        <w:t>enable the</w:t>
      </w:r>
      <w:r w:rsidR="00031A3C">
        <w:t xml:space="preserve"> brain</w:t>
      </w:r>
      <w:r w:rsidR="00533A02">
        <w:t xml:space="preserve"> </w:t>
      </w:r>
      <w:r w:rsidR="00C7244F">
        <w:t xml:space="preserve">to </w:t>
      </w:r>
      <w:r w:rsidR="005F6957">
        <w:t>bind events that occurred close together in time</w:t>
      </w:r>
      <w:r w:rsidR="00031A3C">
        <w:t xml:space="preserve"> </w:t>
      </w:r>
      <w:r w:rsidR="00031A3C">
        <w:fldChar w:fldCharType="begin" w:fldLock="1"/>
      </w:r>
      <w:r w:rsidR="006F6230">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031A3C">
        <w:fldChar w:fldCharType="separate"/>
      </w:r>
      <w:r w:rsidR="00031A3C" w:rsidRPr="00031A3C">
        <w:rPr>
          <w:noProof/>
        </w:rPr>
        <w:t>(Lisman et al., 2018)</w:t>
      </w:r>
      <w:r w:rsidR="00031A3C">
        <w:fldChar w:fldCharType="end"/>
      </w:r>
      <w:r w:rsidR="00C7244F">
        <w:t xml:space="preserve">, which could be adaptive for associating experiences to broad temporal contexts </w:t>
      </w:r>
      <w:r w:rsidR="00C7244F">
        <w:fldChar w:fldCharType="begin" w:fldLock="1"/>
      </w:r>
      <w:r w:rsidR="00297225">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2","issue":"4","issued":{"date-parts":[["2013","11"]]},"page":"1211-1230","title":"The hippocampus, time, and memory across scales.","type":"article-journal","volume":"142"},"uris":["http://www.mendeley.com/documents/?uuid=c3ad549e-e399-427c-aa2f-945d79847892"]}],"mendeley":{"formattedCitation":"(Howard and Eichenbaum, 2013; Manns et al., 2007)","plainTextFormattedCitation":"(Howard and Eichenbaum, 2013; Manns et al., 2007)","previouslyFormattedCitation":"(Howard and Eichenbaum, 2013; Manns et al., 2007)"},"properties":{"noteIndex":0},"schema":"https://github.com/citation-style-language/schema/raw/master/csl-citation.json"}</w:instrText>
      </w:r>
      <w:r w:rsidR="00C7244F">
        <w:fldChar w:fldCharType="separate"/>
      </w:r>
      <w:r w:rsidR="00C7244F" w:rsidRPr="00C7244F">
        <w:rPr>
          <w:noProof/>
        </w:rPr>
        <w:t>(Howard and Eichenbaum, 2013; Manns et al., 2007)</w:t>
      </w:r>
      <w:r w:rsidR="00C7244F">
        <w:fldChar w:fldCharType="end"/>
      </w:r>
      <w:r w:rsidR="005F6957">
        <w:t xml:space="preserve">. </w:t>
      </w:r>
      <w:r w:rsidR="005F6957" w:rsidRPr="00BD445A">
        <w:t xml:space="preserve">Interestingly, recent findings </w:t>
      </w:r>
      <w:r w:rsidR="005F6957">
        <w:t>showed</w:t>
      </w:r>
      <w:r w:rsidR="005F6957" w:rsidRPr="00BD445A">
        <w:t xml:space="preserve"> that memory retrieval increases </w:t>
      </w:r>
      <w:r w:rsidR="005F6957" w:rsidRPr="00BD445A">
        <w:lastRenderedPageBreak/>
        <w:t>the excitability of engram</w:t>
      </w:r>
      <w:r w:rsidR="005F6957">
        <w:t xml:space="preserve"> cells, which could permit the linkage of </w:t>
      </w:r>
      <w:r w:rsidR="005F6957" w:rsidRPr="00BD445A">
        <w:t xml:space="preserve">memories from the distant past to present experience </w:t>
      </w:r>
      <w:r w:rsidR="005F6957" w:rsidRPr="00BD445A">
        <w:fldChar w:fldCharType="begin" w:fldLock="1"/>
      </w:r>
      <w:r w:rsidR="005F6957" w:rsidRPr="00BD445A">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5F6957" w:rsidRPr="00BD445A">
        <w:fldChar w:fldCharType="separate"/>
      </w:r>
      <w:r w:rsidR="005F6957" w:rsidRPr="00BD445A">
        <w:rPr>
          <w:noProof/>
        </w:rPr>
        <w:t>(Pignatelli et al., 2019)</w:t>
      </w:r>
      <w:r w:rsidR="005F6957" w:rsidRPr="00BD445A">
        <w:fldChar w:fldCharType="end"/>
      </w:r>
      <w:r w:rsidR="005F6957" w:rsidRPr="00BD445A">
        <w:t xml:space="preserve">. </w:t>
      </w:r>
    </w:p>
    <w:p w14:paraId="48C6542B" w14:textId="36AC8607" w:rsidR="005F6957" w:rsidRDefault="005F6957" w:rsidP="007259ED">
      <w:pPr>
        <w:pStyle w:val="BUMainText"/>
      </w:pPr>
      <w:r>
        <w:tab/>
      </w:r>
      <w:r w:rsidR="001E1FD6">
        <w:t>Conversely,</w:t>
      </w:r>
      <w:r w:rsidR="00493433">
        <w:t xml:space="preserve"> minimizing cell overlap could enable</w:t>
      </w:r>
      <w:r w:rsidR="001E1FD6">
        <w:t xml:space="preserve"> </w:t>
      </w:r>
      <w:proofErr w:type="spellStart"/>
      <w:r w:rsidR="001E1FD6">
        <w:t>orthogonalization</w:t>
      </w:r>
      <w:proofErr w:type="spellEnd"/>
      <w:r w:rsidR="001E1FD6">
        <w:t xml:space="preserve"> of </w:t>
      </w:r>
      <w:r>
        <w:t xml:space="preserve">temporally distant </w:t>
      </w:r>
      <w:r w:rsidR="001E1FD6">
        <w:t xml:space="preserve">experiences </w:t>
      </w:r>
      <w:r w:rsidR="00097F9E">
        <w:fldChar w:fldCharType="begin" w:fldLock="1"/>
      </w:r>
      <w:r w:rsidR="00097F9E">
        <w:instrText>ADDIN CSL_CITATION {"citationItems":[{"id":"ITEM-1","itemData":{"DOI":"10.1126/science.aaf3319","ISSN":"0036-8075","PMID":"27634534","abstract":"The chained activation of neuronal assemblies is thought to support major cognitive processes, including memory. In the hippocampus, this is observed during population bursts often associated with sharp-wave ripples, in the form of an ordered reactivation of neurons. However, the organization and lifetime of these assemblies remain unknown. We used calcium imaging to map patterns of synchronous neuronal activation in the CA1 region of awake mice during runs on a treadmill. The patterns were composed of the recurring activation of anatomically intermingled, but functionally orthogonal, assemblies. These assemblies reactivated discrete temporal segments of neuronal sequences observed during runs and could be stable across consecutive days. A binding of these assemblies into longer chains revealed temporally ordered replay. These modules may represent the default building blocks for encoding or retrieving experience.","author":[{"dropping-particle":"","family":"Malvache","given":"A.","non-dropping-particle":"","parse-names":false,"suffix":""},{"dropping-particle":"","family":"Reichinnek","given":"S.","non-dropping-particle":"","parse-names":false,"suffix":""},{"dropping-particle":"","family":"Villette","given":"V.","non-dropping-particle":"","parse-names":false,"suffix":""},{"dropping-particle":"","family":"Haimerl","given":"C.","non-dropping-particle":"","parse-names":false,"suffix":""},{"dropping-particle":"","family":"Cossart","given":"R.","non-dropping-particle":"","parse-names":false,"suffix":""}],"container-title":"Science","id":"ITEM-1","issue":"6305","issued":{"date-parts":[["2016","9","16"]]},"page":"1280-1283","title":"Awake hippocampal reactivations project onto orthogonal neuronal assemblies","type":"article-journal","volume":"353"},"uris":["http://www.mendeley.com/documents/?uuid=a40369b5-7f17-3018-9412-8d931116fefb"]}],"mendeley":{"formattedCitation":"(Malvache et al., 2016)","plainTextFormattedCitation":"(Malvache et al., 2016)","previouslyFormattedCitation":"(Malvache et al., 2016)"},"properties":{"noteIndex":0},"schema":"https://github.com/citation-style-language/schema/raw/master/csl-citation.json"}</w:instrText>
      </w:r>
      <w:r w:rsidR="00097F9E">
        <w:fldChar w:fldCharType="separate"/>
      </w:r>
      <w:r w:rsidR="00097F9E" w:rsidRPr="00097F9E">
        <w:rPr>
          <w:noProof/>
        </w:rPr>
        <w:t>(Malvache et al., 2016)</w:t>
      </w:r>
      <w:r w:rsidR="00097F9E">
        <w:fldChar w:fldCharType="end"/>
      </w:r>
      <w:r w:rsidR="001E1FD6">
        <w:t xml:space="preserve">. </w:t>
      </w:r>
      <w:r w:rsidR="00297225">
        <w:t>After all, an animal should not need to associate two vastly separated events. This could be achieved via the endogenous changes in cell excitability, which</w:t>
      </w:r>
      <w:r w:rsidR="007259ED" w:rsidRPr="00BD445A">
        <w:t xml:space="preserve"> </w:t>
      </w:r>
      <w:r w:rsidR="001E1FD6">
        <w:t>could</w:t>
      </w:r>
      <w:r w:rsidR="007259ED" w:rsidRPr="00BD445A">
        <w:t xml:space="preserve"> explain the population “drift” phenomena explained </w:t>
      </w:r>
      <w:r w:rsidR="007259ED">
        <w:t>previously in Chapter One</w:t>
      </w:r>
      <w:r w:rsidR="001E1FD6">
        <w:t xml:space="preserve">, where neural activity </w:t>
      </w:r>
      <w:r>
        <w:t>patterns</w:t>
      </w:r>
      <w:r w:rsidR="001E1FD6">
        <w:t xml:space="preserve"> </w:t>
      </w:r>
      <w:r>
        <w:t>diverge</w:t>
      </w:r>
      <w:r w:rsidR="001E1FD6">
        <w:t xml:space="preserve"> over time</w:t>
      </w:r>
      <w:r w:rsidR="007259ED">
        <w:t xml:space="preserve"> </w:t>
      </w:r>
      <w:r w:rsidR="007259ED" w:rsidRPr="00BD445A">
        <w:fldChar w:fldCharType="begin" w:fldLock="1"/>
      </w:r>
      <w:r w:rsidR="007259ED" w:rsidRPr="00BD445A">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7259ED" w:rsidRPr="00BD445A">
        <w:fldChar w:fldCharType="separate"/>
      </w:r>
      <w:r w:rsidR="007259ED" w:rsidRPr="00BD445A">
        <w:rPr>
          <w:noProof/>
        </w:rPr>
        <w:t>(Mankin et al., 2012; Mau et al., 2018; Rubin et al., 2015)</w:t>
      </w:r>
      <w:r w:rsidR="007259ED" w:rsidRPr="00BD445A">
        <w:fldChar w:fldCharType="end"/>
      </w:r>
      <w:r w:rsidR="007259ED" w:rsidRPr="00BD445A">
        <w:t xml:space="preserve">. Population drift may reflect snapshots of the overall heterogeneous excitation levels of neurons, with some increasing and others decreasing their activity over hours and days </w:t>
      </w:r>
      <w:r w:rsidR="007259ED" w:rsidRPr="00BD445A">
        <w:fldChar w:fldCharType="begin" w:fldLock="1"/>
      </w:r>
      <w:r w:rsidR="007259ED" w:rsidRPr="00BD445A">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7259ED" w:rsidRPr="00BD445A">
        <w:rPr>
          <w:rFonts w:ascii="Lucida Sans Unicode" w:hAnsi="Lucida Sans Unicode" w:cs="Lucida Sans Unicode"/>
        </w:rPr>
        <w:instrText>∼</w:instrText>
      </w:r>
      <w:r w:rsidR="007259ED" w:rsidRPr="00BD445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7259ED" w:rsidRPr="00BD445A">
        <w:fldChar w:fldCharType="separate"/>
      </w:r>
      <w:r w:rsidR="007259ED" w:rsidRPr="00BD445A">
        <w:rPr>
          <w:noProof/>
        </w:rPr>
        <w:t>(Mau et al., 2018; Rubin et al., 2015; Ziv et al., 2013)</w:t>
      </w:r>
      <w:r w:rsidR="007259ED" w:rsidRPr="00BD445A">
        <w:fldChar w:fldCharType="end"/>
      </w:r>
      <w:r w:rsidR="007259ED" w:rsidRPr="00BD445A">
        <w:t xml:space="preserve">. </w:t>
      </w:r>
      <w:r w:rsidR="00297225">
        <w:t xml:space="preserve">Another possibility is that another set of neurons is excited to allocate two unrelated memories to non-overlapping populations. </w:t>
      </w:r>
      <w:r>
        <w:t xml:space="preserve">This view is consistent with reports where neuronal excitability levels were experimentally altered. In these studies, </w:t>
      </w:r>
      <w:r w:rsidR="007259ED" w:rsidRPr="00BD445A">
        <w:t>different population</w:t>
      </w:r>
      <w:r>
        <w:t>s of neurons “fill</w:t>
      </w:r>
      <w:r w:rsidR="007259ED" w:rsidRPr="00BD445A">
        <w:t xml:space="preserve"> in” for those that have been </w:t>
      </w:r>
      <w:r>
        <w:t>artificially</w:t>
      </w:r>
      <w:r w:rsidR="007259ED" w:rsidRPr="00BD445A">
        <w:t xml:space="preserve"> suppressed </w:t>
      </w:r>
      <w:r w:rsidR="007259ED" w:rsidRPr="00BD445A">
        <w:fldChar w:fldCharType="begin" w:fldLock="1"/>
      </w:r>
      <w:r w:rsidR="007259ED" w:rsidRPr="00BD445A">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rsidR="007259ED" w:rsidRPr="00BD445A">
        <w:fldChar w:fldCharType="separate"/>
      </w:r>
      <w:r w:rsidR="007259ED" w:rsidRPr="00BD445A">
        <w:rPr>
          <w:noProof/>
        </w:rPr>
        <w:t>(Han et al., 2007; Rashid et al., 2016; Trouche et al., 2016)</w:t>
      </w:r>
      <w:r w:rsidR="007259ED" w:rsidRPr="00BD445A">
        <w:fldChar w:fldCharType="end"/>
      </w:r>
      <w:r w:rsidR="007259ED" w:rsidRPr="00BD445A">
        <w:t>. In cases where “winner” neurons are inhibited, a secondary population emerges to assume encoding responsibilities as if the would-be winners had endogenously decreased in excitability.</w:t>
      </w:r>
      <w:r w:rsidR="007259ED">
        <w:t xml:space="preserve"> </w:t>
      </w:r>
      <w:r w:rsidR="00297225">
        <w:t xml:space="preserve">Such a perspective also fits the “remapping” phenomenon seen in the hippocampus where population activity </w:t>
      </w:r>
      <w:proofErr w:type="spellStart"/>
      <w:r w:rsidR="00297225">
        <w:t>orthogonalizes</w:t>
      </w:r>
      <w:proofErr w:type="spellEnd"/>
      <w:r w:rsidR="00297225">
        <w:t xml:space="preserve"> two distinct environments </w:t>
      </w:r>
      <w:r w:rsidR="00493433">
        <w:t>to accomplish</w:t>
      </w:r>
      <w:r w:rsidR="00297225">
        <w:t xml:space="preserve"> “pattern separation” </w:t>
      </w:r>
      <w:r w:rsidR="00297225">
        <w:fldChar w:fldCharType="begin" w:fldLock="1"/>
      </w:r>
      <w:r w:rsidR="00E81E2E">
        <w:instrText>ADDIN CSL_CITATION {"citationItems":[{"id":"ITEM-1","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1","issue":"5814","issued":{"date-parts":[["2007","2","16"]]},"page":"961-966","title":"Pattern Separation in the Dentate Gyrus and CA3 of the Hippocampus","type":"article-journal","volume":"315"},"uris":["http://www.mendeley.com/documents/?uuid=23d10d94-9723-3041-9e31-5e83cc34e315"]}],"mendeley":{"formattedCitation":"(Leutgeb et al., 2007)","plainTextFormattedCitation":"(Leutgeb et al., 2007)","previouslyFormattedCitation":"(Leutgeb et al., 2007)"},"properties":{"noteIndex":0},"schema":"https://github.com/citation-style-language/schema/raw/master/csl-citation.json"}</w:instrText>
      </w:r>
      <w:r w:rsidR="00297225">
        <w:fldChar w:fldCharType="separate"/>
      </w:r>
      <w:r w:rsidR="00297225" w:rsidRPr="00297225">
        <w:rPr>
          <w:noProof/>
        </w:rPr>
        <w:t>(Leutgeb et al., 2007)</w:t>
      </w:r>
      <w:r w:rsidR="00297225">
        <w:fldChar w:fldCharType="end"/>
      </w:r>
      <w:r w:rsidR="00297225">
        <w:t>.</w:t>
      </w:r>
      <w:r w:rsidR="005D7173">
        <w:t xml:space="preserve"> Thus, the</w:t>
      </w:r>
      <w:r w:rsidR="00493433">
        <w:t xml:space="preserve"> neural</w:t>
      </w:r>
      <w:r w:rsidR="005D7173">
        <w:t xml:space="preserve"> population state reflects the internal representation of a perceived event. </w:t>
      </w:r>
    </w:p>
    <w:p w14:paraId="56938375" w14:textId="6CBAAA04" w:rsidR="00A052B6" w:rsidRDefault="00A052B6" w:rsidP="007259ED">
      <w:pPr>
        <w:pStyle w:val="BUMainText"/>
      </w:pPr>
      <w:r>
        <w:lastRenderedPageBreak/>
        <w:tab/>
        <w:t xml:space="preserve">This idea that population similarity is a proxy for event similarity can be seen in the study presented in Chapter Three. </w:t>
      </w:r>
      <w:r w:rsidR="00D33893">
        <w:t xml:space="preserve">By </w:t>
      </w:r>
      <w:r w:rsidR="00E81E2E">
        <w:t>using</w:t>
      </w:r>
      <w:r w:rsidR="00D33893">
        <w:t xml:space="preserve"> a fear conditioning session as a template for population activity, I assessed the similarity of other sessions to that template. Over extinction, the similarity to the fearful event gradually decreased, which is expected as the mouse slowly learned to extinguish its fear of the shock context. Similar results have been reported in spatial responses </w:t>
      </w:r>
      <w:r w:rsidR="00D33893">
        <w:fldChar w:fldCharType="begin" w:fldLock="1"/>
      </w:r>
      <w:r w:rsidR="00D33893">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00D33893">
        <w:fldChar w:fldCharType="separate"/>
      </w:r>
      <w:r w:rsidR="00D33893" w:rsidRPr="00D33893">
        <w:rPr>
          <w:noProof/>
        </w:rPr>
        <w:t>(Mankin et al., 2012; Rubin et al., 2015)</w:t>
      </w:r>
      <w:r w:rsidR="00D33893">
        <w:fldChar w:fldCharType="end"/>
      </w:r>
      <w:r w:rsidR="00D33893">
        <w:t xml:space="preserve">. However, after a </w:t>
      </w:r>
      <w:r w:rsidR="00493433">
        <w:t>fearful</w:t>
      </w:r>
      <w:r w:rsidR="00D33893">
        <w:t xml:space="preserve"> event, a recall session evoked a partial relapse to the population state that was first witnessed during fear learning. This relapse signals an internal retrieval of the fearful state that is reminiscent of “engram” activation experiments </w:t>
      </w:r>
      <w:r w:rsidR="00D33893">
        <w:fldChar w:fldCharType="begin" w:fldLock="1"/>
      </w:r>
      <w:r w:rsidR="008A79E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mendeley":{"formattedCitation":"(Liu et al., 2012; Ramirez et al., 2013)","plainTextFormattedCitation":"(Liu et al., 2012; Ramirez et al., 2013)","previouslyFormattedCitation":"(Liu et al., 2012; Ramirez et al., 2013)"},"properties":{"noteIndex":0},"schema":"https://github.com/citation-style-language/schema/raw/master/csl-citation.json"}</w:instrText>
      </w:r>
      <w:r w:rsidR="00D33893">
        <w:fldChar w:fldCharType="separate"/>
      </w:r>
      <w:r w:rsidR="00D33893" w:rsidRPr="00D33893">
        <w:rPr>
          <w:noProof/>
        </w:rPr>
        <w:t>(Liu et al., 2012; Ramirez et al., 2013)</w:t>
      </w:r>
      <w:r w:rsidR="00D33893">
        <w:fldChar w:fldCharType="end"/>
      </w:r>
      <w:r w:rsidR="00D33893">
        <w:t>.</w:t>
      </w:r>
      <w:r w:rsidR="005C185C">
        <w:t xml:space="preserve"> </w:t>
      </w:r>
      <w:r w:rsidR="00944F1B">
        <w:t>Perhaps</w:t>
      </w:r>
      <w:r w:rsidR="00493433">
        <w:t xml:space="preserve">, relapse could </w:t>
      </w:r>
      <w:r w:rsidR="00944F1B">
        <w:t xml:space="preserve">be a byproduct of a reconsolidation event </w:t>
      </w:r>
      <w:r w:rsidR="00944F1B">
        <w:fldChar w:fldCharType="begin" w:fldLock="1"/>
      </w:r>
      <w:r w:rsidR="00944F1B">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operties":{"noteIndex":0},"schema":"https://github.com/citation-style-language/schema/raw/master/csl-citation.json"}</w:instrText>
      </w:r>
      <w:r w:rsidR="00944F1B">
        <w:fldChar w:fldCharType="separate"/>
      </w:r>
      <w:r w:rsidR="00944F1B" w:rsidRPr="00944F1B">
        <w:rPr>
          <w:noProof/>
        </w:rPr>
        <w:t>(McKenzie and Eichenbaum, 2011)</w:t>
      </w:r>
      <w:r w:rsidR="00944F1B">
        <w:fldChar w:fldCharType="end"/>
      </w:r>
      <w:r w:rsidR="00944F1B">
        <w:t xml:space="preserve"> during the fear-triggering reinstating shock. </w:t>
      </w:r>
      <w:r w:rsidR="005C185C">
        <w:t>Of particular note, similar population dynamics were seen in both CA1 and BLA, suggesting that the two regions might employ common mechanisms</w:t>
      </w:r>
      <w:r w:rsidR="00944F1B">
        <w:t xml:space="preserve"> for representing or </w:t>
      </w:r>
      <w:proofErr w:type="spellStart"/>
      <w:r w:rsidR="00944F1B">
        <w:t>orthogonalizing</w:t>
      </w:r>
      <w:proofErr w:type="spellEnd"/>
      <w:r w:rsidR="00944F1B">
        <w:t xml:space="preserve"> events</w:t>
      </w:r>
      <w:r w:rsidR="005C185C">
        <w:t xml:space="preserve">. </w:t>
      </w:r>
      <w:r w:rsidR="00EE4DF0">
        <w:t>Extrapolating further</w:t>
      </w:r>
      <w:r w:rsidR="005C185C">
        <w:t xml:space="preserve">, memory allocation and population overlap could be a general principle for encoding experiences in the brain.  </w:t>
      </w:r>
    </w:p>
    <w:p w14:paraId="60C1B555" w14:textId="50195A4E" w:rsidR="00BD445A" w:rsidRDefault="00A83B8A" w:rsidP="00B82025">
      <w:pPr>
        <w:pStyle w:val="BUMainText"/>
      </w:pPr>
      <w:r>
        <w:tab/>
      </w:r>
      <w:r w:rsidR="00F675FF">
        <w:t>The</w:t>
      </w:r>
      <w:r w:rsidR="001E1FD6">
        <w:t xml:space="preserve"> experiments </w:t>
      </w:r>
      <w:r w:rsidR="00F675FF">
        <w:t xml:space="preserve">above </w:t>
      </w:r>
      <w:r w:rsidR="001E1FD6">
        <w:t xml:space="preserve">unfolded over coarse timescales, but do these same principles apply to recruitment of cells into a sequence? </w:t>
      </w:r>
      <w:r w:rsidR="003B08E0">
        <w:t xml:space="preserve">In a trace </w:t>
      </w:r>
      <w:proofErr w:type="spellStart"/>
      <w:r w:rsidR="00F35C50">
        <w:t>eyeblink</w:t>
      </w:r>
      <w:proofErr w:type="spellEnd"/>
      <w:r w:rsidR="00F35C50">
        <w:t xml:space="preserve"> conditioning task, neurons seem to be added to a sequence on the basis of network-wide correlations </w:t>
      </w:r>
      <w:r w:rsidR="00F35C50">
        <w:fldChar w:fldCharType="begin" w:fldLock="1"/>
      </w:r>
      <w:r w:rsidR="001D043D">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F35C50">
        <w:fldChar w:fldCharType="separate"/>
      </w:r>
      <w:r w:rsidR="00F35C50" w:rsidRPr="00F35C50">
        <w:rPr>
          <w:noProof/>
        </w:rPr>
        <w:t>(Modi et al., 2014)</w:t>
      </w:r>
      <w:r w:rsidR="00F35C50">
        <w:fldChar w:fldCharType="end"/>
      </w:r>
      <w:r w:rsidR="00F35C50">
        <w:t xml:space="preserve">. </w:t>
      </w:r>
      <w:r w:rsidR="00B602A4">
        <w:t>While</w:t>
      </w:r>
      <w:r w:rsidR="003B08E0">
        <w:t xml:space="preserve"> mice learned to pair a cue with a delayed air puff, neurons in CA1 became gradually more correlated, alluding to synaptic </w:t>
      </w:r>
      <w:r w:rsidR="001E1FD6">
        <w:t>potentiation</w:t>
      </w:r>
      <w:r w:rsidR="003B08E0">
        <w:t xml:space="preserve"> </w:t>
      </w:r>
      <w:r w:rsidR="0025262F">
        <w:t>facilitating</w:t>
      </w:r>
      <w:r w:rsidR="003B08E0">
        <w:t xml:space="preserve"> the </w:t>
      </w:r>
      <w:r w:rsidR="007259ED">
        <w:t>storage</w:t>
      </w:r>
      <w:r w:rsidR="003B08E0">
        <w:t xml:space="preserve"> of this new association. </w:t>
      </w:r>
      <w:r w:rsidR="0025262F">
        <w:t>Additionally, s</w:t>
      </w:r>
      <w:r w:rsidR="00A53DCE">
        <w:t xml:space="preserve">ome insight can be gleaned </w:t>
      </w:r>
      <w:r w:rsidR="003B08E0">
        <w:t>from studying</w:t>
      </w:r>
      <w:r w:rsidR="00A53DCE">
        <w:t xml:space="preserve"> sequences at smaller timescales. For instance, o</w:t>
      </w:r>
      <w:r w:rsidR="006968FA">
        <w:t xml:space="preserve">ne innovative exploration of hippocampal </w:t>
      </w:r>
      <w:r w:rsidR="006968FA">
        <w:lastRenderedPageBreak/>
        <w:t xml:space="preserve">replay data during sleep discovered unique properties of neurons that </w:t>
      </w:r>
      <w:r w:rsidR="00A53DCE">
        <w:t>became recruited into a sequence</w:t>
      </w:r>
      <w:r w:rsidR="006412ED">
        <w:t xml:space="preserve"> </w:t>
      </w:r>
      <w:r w:rsidR="006412ED">
        <w:fldChar w:fldCharType="begin" w:fldLock="1"/>
      </w:r>
      <w:r w:rsidR="00154485">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006412ED">
        <w:fldChar w:fldCharType="separate"/>
      </w:r>
      <w:r w:rsidR="006412ED" w:rsidRPr="006412ED">
        <w:rPr>
          <w:noProof/>
        </w:rPr>
        <w:t>(Grosmark and Buzsáki, 2016)</w:t>
      </w:r>
      <w:r w:rsidR="006412ED">
        <w:fldChar w:fldCharType="end"/>
      </w:r>
      <w:r w:rsidR="006412ED">
        <w:t xml:space="preserve">. Of particular interest, </w:t>
      </w:r>
      <w:r w:rsidR="003B08E0">
        <w:t xml:space="preserve">they found that CA1 neurons could be categorized into either “rigid” or “plastic” cells. Rigid cells were </w:t>
      </w:r>
      <w:r w:rsidR="0025262F">
        <w:t>constituents</w:t>
      </w:r>
      <w:r w:rsidR="003B08E0">
        <w:t xml:space="preserve"> of a sequence backbone that plastic cells were incorporate</w:t>
      </w:r>
      <w:r w:rsidR="005F65BA">
        <w:t>d into</w:t>
      </w:r>
      <w:r w:rsidR="00944F1B">
        <w:t>,</w:t>
      </w:r>
      <w:r w:rsidR="005F65BA">
        <w:t xml:space="preserve"> after a new experience</w:t>
      </w:r>
      <w:r w:rsidR="00BF34BD">
        <w:t xml:space="preserve"> (exploration of a novel track)</w:t>
      </w:r>
      <w:r w:rsidR="005F65BA">
        <w:t>. Interestingly, p</w:t>
      </w:r>
      <w:r w:rsidR="003B08E0">
        <w:t>lastic</w:t>
      </w:r>
      <w:r w:rsidR="006412ED">
        <w:t xml:space="preserve"> </w:t>
      </w:r>
      <w:r w:rsidR="005F65BA">
        <w:t>cells</w:t>
      </w:r>
      <w:r w:rsidR="006412ED">
        <w:t xml:space="preserve"> had overall high spatial selectivity and firing rate gains during ripples, suggesting </w:t>
      </w:r>
      <w:r w:rsidR="005F65BA">
        <w:t>that spatial field precision</w:t>
      </w:r>
      <w:r w:rsidR="006412ED">
        <w:t xml:space="preserve"> and excitability</w:t>
      </w:r>
      <w:r w:rsidR="005F65BA">
        <w:t xml:space="preserve"> may have been important criteria for inclusion in the sequence</w:t>
      </w:r>
      <w:r w:rsidR="006412ED">
        <w:t xml:space="preserve">. </w:t>
      </w:r>
      <w:r w:rsidR="00276507">
        <w:t>Pre-configured neural sequences (“</w:t>
      </w:r>
      <w:proofErr w:type="spellStart"/>
      <w:r w:rsidR="00276507">
        <w:t>preplay</w:t>
      </w:r>
      <w:proofErr w:type="spellEnd"/>
      <w:r w:rsidR="00276507">
        <w:t xml:space="preserve">”) also might offer clues to the mechanisms of sequence construction </w:t>
      </w:r>
      <w:r w:rsidR="00276507">
        <w:fldChar w:fldCharType="begin" w:fldLock="1"/>
      </w:r>
      <w:r w:rsidR="00EB18A8">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id":"ITEM-2","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2","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1, 2013b)","plainTextFormattedCitation":"(Dragoi and Tonegawa, 2011, 2013b)","previouslyFormattedCitation":"(Dragoi and Tonegawa, 2011, 2013b)"},"properties":{"noteIndex":0},"schema":"https://github.com/citation-style-language/schema/raw/master/csl-citation.json"}</w:instrText>
      </w:r>
      <w:r w:rsidR="00276507">
        <w:fldChar w:fldCharType="separate"/>
      </w:r>
      <w:r w:rsidR="001956AB" w:rsidRPr="001956AB">
        <w:rPr>
          <w:noProof/>
        </w:rPr>
        <w:t>(Dragoi and Tonegawa, 2011, 2013b)</w:t>
      </w:r>
      <w:r w:rsidR="00276507">
        <w:fldChar w:fldCharType="end"/>
      </w:r>
      <w:r w:rsidR="00276507">
        <w:t xml:space="preserve">. </w:t>
      </w:r>
      <w:r w:rsidR="009B5483">
        <w:t xml:space="preserve">Fluctuating synaptic weights may be causing serendipitous, strong functional connections that are initially observed as </w:t>
      </w:r>
      <w:proofErr w:type="spellStart"/>
      <w:r w:rsidR="009B5483">
        <w:t>preplay</w:t>
      </w:r>
      <w:proofErr w:type="spellEnd"/>
      <w:r w:rsidR="009B5483">
        <w:t xml:space="preserve"> sequences and then later potentiated after an experience. Indeed, iterations of random sequences appear to be the norm in the hippocampus during sleep </w:t>
      </w:r>
      <w:r w:rsidR="009B5483">
        <w:fldChar w:fldCharType="begin" w:fldLock="1"/>
      </w:r>
      <w:r w:rsidR="009B5483">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9B5483">
        <w:fldChar w:fldCharType="separate"/>
      </w:r>
      <w:r w:rsidR="009B5483" w:rsidRPr="009B5483">
        <w:rPr>
          <w:noProof/>
        </w:rPr>
        <w:t>(Stella et al., 2019)</w:t>
      </w:r>
      <w:r w:rsidR="009B5483">
        <w:fldChar w:fldCharType="end"/>
      </w:r>
      <w:r w:rsidR="009B5483">
        <w:t>.</w:t>
      </w:r>
    </w:p>
    <w:p w14:paraId="4A2A2805" w14:textId="5396F4D7" w:rsidR="00BF34BD" w:rsidRPr="00C3423C" w:rsidRDefault="00BF34BD" w:rsidP="00280E42">
      <w:pPr>
        <w:pStyle w:val="BUMainText"/>
      </w:pPr>
      <w:r>
        <w:tab/>
        <w:t xml:space="preserve">The continuous basal dynamics supporting integration of new cells into a sequence could be adaptive and may underlie learning of </w:t>
      </w:r>
      <w:r w:rsidR="00B44A94">
        <w:t>novel</w:t>
      </w:r>
      <w:r>
        <w:t xml:space="preserve"> associations</w:t>
      </w:r>
      <w:r w:rsidR="008A79EB">
        <w:t xml:space="preserve"> </w:t>
      </w:r>
      <w:r w:rsidR="008A79EB">
        <w:fldChar w:fldCharType="begin" w:fldLock="1"/>
      </w:r>
      <w:r w:rsidR="00EB18A8">
        <w:instrText>ADDIN CSL_CITATION {"citationItems":[{"id":"ITEM-1","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1","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3b)","plainTextFormattedCitation":"(Dragoi and Tonegawa, 2013b)","previouslyFormattedCitation":"(Dragoi and Tonegawa, 2013b)"},"properties":{"noteIndex":0},"schema":"https://github.com/citation-style-language/schema/raw/master/csl-citation.json"}</w:instrText>
      </w:r>
      <w:r w:rsidR="008A79EB">
        <w:fldChar w:fldCharType="separate"/>
      </w:r>
      <w:r w:rsidR="001956AB" w:rsidRPr="001956AB">
        <w:rPr>
          <w:noProof/>
        </w:rPr>
        <w:t>(Dragoi and Tonegawa, 2013b)</w:t>
      </w:r>
      <w:r w:rsidR="008A79EB">
        <w:fldChar w:fldCharType="end"/>
      </w:r>
      <w:r>
        <w:t xml:space="preserve">. </w:t>
      </w:r>
      <w:r w:rsidR="00031A3C">
        <w:t>In a sense, this is an extension of the memory linking idea because these novel associations must be related back to prior knowledge</w:t>
      </w:r>
      <w:r w:rsidR="008A79EB">
        <w:t xml:space="preserve"> (i.e., linking current experience to prior knowledge)</w:t>
      </w:r>
      <w:r w:rsidR="00031A3C">
        <w:t xml:space="preserve">. </w:t>
      </w:r>
      <w:r w:rsidR="004373C9">
        <w:t xml:space="preserve">CA1 is a strong candidate for the site where this might happen. </w:t>
      </w:r>
      <w:r w:rsidR="001B121F">
        <w:t xml:space="preserve">CA1 </w:t>
      </w:r>
      <w:r w:rsidR="00043D2C">
        <w:t xml:space="preserve">appears to </w:t>
      </w:r>
      <w:r w:rsidR="0058556D">
        <w:t xml:space="preserve">morph its activity patterns over time to a greater extent </w:t>
      </w:r>
      <w:r w:rsidR="00043D2C">
        <w:t xml:space="preserve">than CA3 </w:t>
      </w:r>
      <w:r w:rsidR="00043D2C">
        <w:fldChar w:fldCharType="begin" w:fldLock="1"/>
      </w:r>
      <w:r w:rsidR="00043D2C">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mendeley":{"formattedCitation":"(Mankin et al., 2012)","plainTextFormattedCitation":"(Mankin et al., 2012)","previouslyFormattedCitation":"(Mankin et al., 2012)"},"properties":{"noteIndex":0},"schema":"https://github.com/citation-style-language/schema/raw/master/csl-citation.json"}</w:instrText>
      </w:r>
      <w:r w:rsidR="00043D2C">
        <w:fldChar w:fldCharType="separate"/>
      </w:r>
      <w:r w:rsidR="00043D2C" w:rsidRPr="00043D2C">
        <w:rPr>
          <w:noProof/>
        </w:rPr>
        <w:t>(Mankin et al., 2012)</w:t>
      </w:r>
      <w:r w:rsidR="00043D2C">
        <w:fldChar w:fldCharType="end"/>
      </w:r>
      <w:r w:rsidR="0058556D">
        <w:t xml:space="preserve">, as if continuously </w:t>
      </w:r>
      <w:r w:rsidR="00413ACF">
        <w:t>sampling</w:t>
      </w:r>
      <w:r w:rsidR="0058556D">
        <w:t xml:space="preserve"> neural state space. </w:t>
      </w:r>
      <w:r w:rsidR="009B5483">
        <w:t>D</w:t>
      </w:r>
      <w:r w:rsidR="00413ACF">
        <w:t xml:space="preserve">uring sleep, CA1 launches sequences representing random trajectories in a manner that could support generalization or insight into shortcuts </w:t>
      </w:r>
      <w:r w:rsidR="00413ACF">
        <w:fldChar w:fldCharType="begin" w:fldLock="1"/>
      </w:r>
      <w:r w:rsidR="00E61FDE">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413ACF">
        <w:fldChar w:fldCharType="separate"/>
      </w:r>
      <w:r w:rsidR="00413ACF" w:rsidRPr="00413ACF">
        <w:rPr>
          <w:noProof/>
        </w:rPr>
        <w:t>(Stella et al., 2019)</w:t>
      </w:r>
      <w:r w:rsidR="00413ACF">
        <w:fldChar w:fldCharType="end"/>
      </w:r>
      <w:r w:rsidR="00413ACF">
        <w:t xml:space="preserve">. In other words, this sporadic </w:t>
      </w:r>
      <w:r w:rsidR="00413ACF">
        <w:lastRenderedPageBreak/>
        <w:t xml:space="preserve">exploration of “sequence space” could allow for incidental potentiation of a </w:t>
      </w:r>
      <w:r w:rsidR="00031A3C">
        <w:t>set of neurons</w:t>
      </w:r>
      <w:r w:rsidR="00B44A94">
        <w:t xml:space="preserve"> that could represent a novel</w:t>
      </w:r>
      <w:r w:rsidR="00413ACF">
        <w:t xml:space="preserve"> </w:t>
      </w:r>
      <w:r w:rsidR="00B44A94">
        <w:t xml:space="preserve">(i.e., </w:t>
      </w:r>
      <w:r w:rsidR="00413ACF">
        <w:t>never-experienced</w:t>
      </w:r>
      <w:r w:rsidR="00B44A94">
        <w:t>)</w:t>
      </w:r>
      <w:r w:rsidR="00413ACF">
        <w:t xml:space="preserve"> event. Such replay events have previously been observed, albeit in </w:t>
      </w:r>
      <w:r w:rsidR="00E61FDE">
        <w:t xml:space="preserve">extremely rare occasions </w:t>
      </w:r>
      <w:r w:rsidR="00E61FDE">
        <w:fldChar w:fldCharType="begin" w:fldLock="1"/>
      </w:r>
      <w:r w:rsidR="00AD4F8B">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mendeley":{"formattedCitation":"(Gupta et al., 2010)","plainTextFormattedCitation":"(Gupta et al., 2010)","previouslyFormattedCitation":"(Gupta et al., 2010)"},"properties":{"noteIndex":0},"schema":"https://github.com/citation-style-language/schema/raw/master/csl-citation.json"}</w:instrText>
      </w:r>
      <w:r w:rsidR="00E61FDE">
        <w:fldChar w:fldCharType="separate"/>
      </w:r>
      <w:r w:rsidR="00E61FDE" w:rsidRPr="00E61FDE">
        <w:rPr>
          <w:noProof/>
        </w:rPr>
        <w:t>(Gupta et al., 2010)</w:t>
      </w:r>
      <w:r w:rsidR="00E61FDE">
        <w:fldChar w:fldCharType="end"/>
      </w:r>
      <w:r w:rsidR="00E61FDE">
        <w:t xml:space="preserve">. </w:t>
      </w:r>
      <w:r w:rsidR="00B44A94">
        <w:t xml:space="preserve">But what mechanisms could inform the hippocampus as to which synapses are </w:t>
      </w:r>
      <w:r w:rsidR="00FA183A">
        <w:t>“worth”</w:t>
      </w:r>
      <w:r w:rsidR="00B44A94">
        <w:t xml:space="preserve"> potentiating? One possibility is a neurochemical signal for novelty. By definition, novelty is deviation from expectation</w:t>
      </w:r>
      <w:r w:rsidR="00F73DA4">
        <w:t xml:space="preserve"> (i.e., comparing the present with prior knowledge)</w:t>
      </w:r>
      <w:r w:rsidR="00B44A94">
        <w:t xml:space="preserve">, which is highly relevant for an animal’s behavior. If a new odor predicts the presence of a predator, a rodent had better learn this association posthaste. CA1 </w:t>
      </w:r>
      <w:r w:rsidR="000B58B2">
        <w:t>sits at the perfect junction to make comparisons between stored internal information (</w:t>
      </w:r>
      <w:r w:rsidR="00F73DA4">
        <w:t xml:space="preserve">“schemas”, </w:t>
      </w:r>
      <w:r w:rsidR="000B58B2">
        <w:t xml:space="preserve">from CA3 Schaffer collaterals) and sensory reality (from the EC-CA1 direct pathway; </w:t>
      </w:r>
      <w:r w:rsidR="0058556D">
        <w:fldChar w:fldCharType="begin" w:fldLock="1"/>
      </w:r>
      <w:r w:rsidR="00AD4F8B">
        <w:instrText>ADDIN CSL_CITATION {"citationItems":[{"id":"ITEM-1","itemData":{"ISSN":"0896-6273","PMID":"12165476","abstract":"To examine how hippocampal neurons respond to a mismatch between retrieved and actual experience, we trained rats to find a hidden platform at a particular location in an annular watermaze and then moved the platform. Several cells that were silent at the new platform location before the move fired vigorously when the rat found the goal. The new activity was paralleled by reduced discharge in a subset of simultaneously recorded interneurons. The pattern of activity returned toward its original configuration as the rat learned the new location. The activation of specific hippocampal neurons following dislocation of a target object may be essential for synaptic plasticity and adaptive modification of the animal's representation of the environment.","author":[{"dropping-particle":"","family":"Fyhn","given":"Marianne","non-dropping-particle":"","parse-names":false,"suffix":""},{"dropping-particle":"","family":"Molden","given":"Sturla","non-dropping-particle":"","parse-names":false,"suffix":""},{"dropping-particle":"","family":"Hollup","given":"Stig","non-dropping-particle":"","parse-names":false,"suffix":""},{"dropping-particle":"","family":"Moser","given":"May-Britt","non-dropping-particle":"","parse-names":false,"suffix":""},{"dropping-particle":"","family":"Moser","given":"Edvard","non-dropping-particle":"","parse-names":false,"suffix":""}],"container-title":"Neuron","id":"ITEM-1","issue":"3","issued":{"date-parts":[["2002","8","1"]]},"page":"555-66","title":"Hippocampal neurons responding to first-time dislocation of a target object.","type":"article-journal","volume":"35"},"uris":["http://www.mendeley.com/documents/?uuid=737408c4-b01e-35a0-8156-90725d4c4663"]},{"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mendeley":{"formattedCitation":"(Fyhn et al., 2002; Lisman and Otmakhova, 2001)","manualFormatting":"Fyhn et al., 2002; Lisman and Otmakhova, 2001)","plainTextFormattedCitation":"(Fyhn et al., 2002; Lisman and Otmakhova, 2001)","previouslyFormattedCitation":"(Fyhn et al., 2002; Lisman and Otmakhova, 2001)"},"properties":{"noteIndex":0},"schema":"https://github.com/citation-style-language/schema/raw/master/csl-citation.json"}</w:instrText>
      </w:r>
      <w:r w:rsidR="0058556D">
        <w:fldChar w:fldCharType="separate"/>
      </w:r>
      <w:r w:rsidR="00413ACF" w:rsidRPr="00413ACF">
        <w:rPr>
          <w:noProof/>
        </w:rPr>
        <w:t>Fyhn et al., 2002; Lisman and Otmakhova, 2001)</w:t>
      </w:r>
      <w:r w:rsidR="0058556D">
        <w:fldChar w:fldCharType="end"/>
      </w:r>
      <w:r w:rsidR="0058556D">
        <w:t>.</w:t>
      </w:r>
      <w:r w:rsidR="000B58B2">
        <w:t xml:space="preserve"> CA1 also receives projections from the ventral tegmental area (VTA)</w:t>
      </w:r>
      <w:r w:rsidR="00FA183A">
        <w:t>, which supplies dopaminergic input</w:t>
      </w:r>
      <w:r w:rsidR="009B5483">
        <w:t xml:space="preserve">, a powerful synaptic potentiation agent </w:t>
      </w:r>
      <w:r w:rsidR="009B5483">
        <w:fldChar w:fldCharType="begin" w:fldLock="1"/>
      </w:r>
      <w:r w:rsidR="00AB4B97">
        <w:instrText>ADDIN CSL_CITATION {"citationItems":[{"id":"ITEM-1","itemData":{"DOI":"10.1016/0304-3940(91)90732-9","ISSN":"0304-3940","abstract":"The effect of dopaminergic D1 receptor blockade on the expression of long-term potentiation (LTP) was investigated in the rat hippocampal CA1 region in vitro by extracellular recordings (by measuring the population spike amplitude and the field EPSP). The presence of the very selective D1 receptor blocker SCH 23390 at a concentration of 0.1 μM during tetanization with 3 trains of 100 impulses (100 Hz) resulted in a prevention of late LTP stages (&gt; 1–2 h). When SCH 23390 was added to the bath medium immediately after tetanization, an influence on established LTP could not be observed during the first 3 h investigated.","author":[{"dropping-particle":"","family":"Frey","given":"Uwe","non-dropping-particle":"","parse-names":false,"suffix":""},{"dropping-particle":"","family":"Matthies","given":"Henry","non-dropping-particle":"","parse-names":false,"suffix":""},{"dropping-particle":"","family":"Reymann","given":"Klaus G.","non-dropping-particle":"","parse-names":false,"suffix":""},{"dropping-particle":"","family":"Matthies","given":"Hansjürgen","non-dropping-particle":"","parse-names":false,"suffix":""}],"container-title":"Neuroscience Letters","id":"ITEM-1","issue":"1","issued":{"date-parts":[["1991","8","5"]]},"page":"111-114","publisher":"Elsevier","title":"The effect of dopaminergic D1 receptor blockade during tetanization on the expression of long-term potentiation in the rat CA1 region in vitro","type":"article-journal","volume":"129"},"uris":["http://www.mendeley.com/documents/?uuid=624418f1-350e-393b-b733-641a74e24aaa"]},{"id":"ITEM-2","itemData":{"DOI":"10.1038/nn.3843","ISSN":"1097-6256","abstract":"In this study, the authors show that optogenetic photostimulation of dopaminergic (DA) neurons in the ventral tegmental area during exploration can enhance subsequent sharp wave/ripple-mediated reactivation of spatial memory. These results suggest that midbrain DA neurons are key mediators of hippocampal-dependent memory persistence.","author":[{"dropping-particle":"","family":"McNamara","given":"Colin G","non-dropping-particle":"","parse-names":false,"suffix":""},{"dropping-particle":"","family":"Tejero-Cantero","given":"Álvaro","non-dropping-particle":"","parse-names":false,"suffix":""},{"dropping-particle":"","family":"Trouche","given":"Stéphanie","non-dropping-particle":"","parse-names":false,"suffix":""},{"dropping-particle":"","family":"Campo-Urriza","given":"Natalia","non-dropping-particle":"","parse-names":false,"suffix":""},{"dropping-particle":"","family":"Dupret","given":"David","non-dropping-particle":"","parse-names":false,"suffix":""}],"container-title":"Nature Neuroscience","id":"ITEM-2","issue":"12","issued":{"date-parts":[["2014","12","19"]]},"page":"1658-1660","publisher":"Nature Publishing Group","title":"Dopaminergic neurons promote hippocampal reactivation and spatial memory persistence","type":"article-journal","volume":"17"},"uris":["http://www.mendeley.com/documents/?uuid=e16258b0-e332-38df-9898-51b74f079cff"]}],"mendeley":{"formattedCitation":"(Frey et al., 1991; McNamara et al., 2014)","plainTextFormattedCitation":"(Frey et al., 1991; McNamara et al., 2014)","previouslyFormattedCitation":"(Frey et al., 1991; McNamara et al., 2014)"},"properties":{"noteIndex":0},"schema":"https://github.com/citation-style-language/schema/raw/master/csl-citation.json"}</w:instrText>
      </w:r>
      <w:r w:rsidR="009B5483">
        <w:fldChar w:fldCharType="separate"/>
      </w:r>
      <w:r w:rsidR="00AB4B97" w:rsidRPr="00AB4B97">
        <w:rPr>
          <w:noProof/>
        </w:rPr>
        <w:t>(Frey et al., 1991; McNamara et al., 2014)</w:t>
      </w:r>
      <w:r w:rsidR="009B5483">
        <w:fldChar w:fldCharType="end"/>
      </w:r>
      <w:r w:rsidR="00FA183A">
        <w:t xml:space="preserve">. </w:t>
      </w:r>
      <w:r w:rsidR="00F73DA4">
        <w:t>In summary, t</w:t>
      </w:r>
      <w:r w:rsidR="00FA183A">
        <w:t xml:space="preserve">his CA1-VTA loop could comprise a circuit that takes </w:t>
      </w:r>
      <w:r w:rsidR="00F73DA4">
        <w:t xml:space="preserve">CA3 schemas and </w:t>
      </w:r>
      <w:r w:rsidR="00FA183A">
        <w:t xml:space="preserve">compares it to </w:t>
      </w:r>
      <w:r w:rsidR="00F73DA4">
        <w:t>cortical sensory</w:t>
      </w:r>
      <w:r w:rsidR="00FA183A">
        <w:t xml:space="preserve"> information</w:t>
      </w:r>
      <w:r w:rsidR="00F73DA4">
        <w:t xml:space="preserve"> </w:t>
      </w:r>
      <w:r w:rsidR="00FA183A">
        <w:t xml:space="preserve">and potentiates (using VTA dopamine) an excitable set of neurons to compose a novel neural sequence encoding a new experience </w:t>
      </w:r>
      <w:r w:rsidR="00AD4F8B">
        <w:fldChar w:fldCharType="begin" w:fldLock="1"/>
      </w:r>
      <w:r w:rsidR="00692E88">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id":"ITEM-3","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3","issue":"9","issued":{"date-parts":[["2015","9","1"]]},"page":"560-570","publisher":"Elsevier Current Trends","title":"Memory trace replay: the shaping of memory consolidation by neuromodulation","type":"article-journal","volume":"38"},"uris":["http://www.mendeley.com/documents/?uuid=1402744a-4ca3-3be7-a865-68b102ca5f72"]},{"id":"ITEM-4","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4","issue":"6","issued":{"date-parts":[["2009","6","1"]]},"page":"329-338","publisher":"Elsevier Current Trends","title":"The hippocampal rate code: anatomy, physiology and theory","type":"article-journal","volume":"32"},"uris":["http://www.mendeley.com/documents/?uuid=cebbe91c-a350-33d2-8323-e82cafb50847"]}],"mendeley":{"formattedCitation":"(Ahmed and Mehta, 2009; Atherton et al., 2015; Lisman and Grace, 2005; Lisman and Otmakhova, 2001)","plainTextFormattedCitation":"(Ahmed and Mehta, 2009; Atherton et al., 2015; Lisman and Grace, 2005; Lisman and Otmakhova, 2001)","previouslyFormattedCitation":"(Ahmed and Mehta, 2009; Atherton et al., 2015; Lisman and Grace, 2005; Lisman and Otmakhova, 2001)"},"properties":{"noteIndex":0},"schema":"https://github.com/citation-style-language/schema/raw/master/csl-citation.json"}</w:instrText>
      </w:r>
      <w:r w:rsidR="00AD4F8B">
        <w:fldChar w:fldCharType="separate"/>
      </w:r>
      <w:r w:rsidR="00692E88" w:rsidRPr="00692E88">
        <w:rPr>
          <w:noProof/>
        </w:rPr>
        <w:t>(Ahmed and Mehta, 2009; Atherton et al., 2015; Lisman and Grace, 2005; Lisman and Otmakhova, 2001)</w:t>
      </w:r>
      <w:r w:rsidR="00AD4F8B">
        <w:fldChar w:fldCharType="end"/>
      </w:r>
      <w:r w:rsidR="00E81E2E">
        <w:t xml:space="preserve">. </w:t>
      </w:r>
      <w:r w:rsidR="0025262F">
        <w:t>If this set of neurons overlaps with a population encoding some other related memory, this could facilitate integration of these new cells into an existing memory representation to link these two memories, thereby</w:t>
      </w:r>
      <w:r w:rsidR="00F73DA4">
        <w:t xml:space="preserve"> continuously building upon</w:t>
      </w:r>
      <w:r w:rsidR="0025262F">
        <w:t xml:space="preserve"> complex cognitive schema</w:t>
      </w:r>
      <w:r w:rsidR="00F73DA4">
        <w:t>s</w:t>
      </w:r>
      <w:r w:rsidR="0025262F">
        <w:t xml:space="preserve"> </w:t>
      </w:r>
      <w:r w:rsidR="0025262F">
        <w:fldChar w:fldCharType="begin" w:fldLock="1"/>
      </w:r>
      <w:r w:rsidR="00B602A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id":"ITEM-3","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3","issue":"5821","issued":{"date-parts":[["2007","4","6"]]},"page":"76-82","title":"Schemas and Memory Consolidation","type":"article-journal","volume":"316"},"uris":["http://www.mendeley.com/documents/?uuid=b1abb6b7-dd77-411b-b54b-c5e484e79ae9"]},{"id":"ITEM-4","itemData":{"DOI":"10.1007/978-3-319-50406-3_13","author":[{"dropping-particle":"","family":"Schlichting","given":"Margaret L.","non-dropping-particle":"","parse-names":false,"suffix":""},{"dropping-particle":"","family":"Preston","given":"Alison R.","non-dropping-particle":"","parse-names":false,"suffix":""}],"container-title":"The Hippocampus from Cells to Systems","id":"ITEM-4","issued":{"date-parts":[["2017"]]},"page":"405-437","publisher":"Springer International Publishing","publisher-place":"Cham","title":"The Hippocampus and Memory Integration: Building Knowledge to Navigate Future Decisions","type":"chapter"},"uris":["http://www.mendeley.com/documents/?uuid=50eacb38-f079-3e56-a050-e30fc47a4bb2"]}],"mendeley":{"formattedCitation":"(Lisman et al., 2018; McKenzie and Eichenbaum, 2011; Schlichting and Preston, 2017; Tse et al., 2007)","plainTextFormattedCitation":"(Lisman et al., 2018; McKenzie and Eichenbaum, 2011; Schlichting and Preston, 2017; Tse et al., 2007)","previouslyFormattedCitation":"(Lisman et al., 2018; McKenzie and Eichenbaum, 2011; Schlichting and Preston, 2017; Tse et al., 2007)"},"properties":{"noteIndex":0},"schema":"https://github.com/citation-style-language/schema/raw/master/csl-citation.json"}</w:instrText>
      </w:r>
      <w:r w:rsidR="0025262F">
        <w:fldChar w:fldCharType="separate"/>
      </w:r>
      <w:r w:rsidR="0025262F" w:rsidRPr="0025262F">
        <w:rPr>
          <w:noProof/>
        </w:rPr>
        <w:t>(Lisman et al., 2018; McKenzie and Eichenbaum, 2011; Schlichting and Preston, 2017; Tse et al., 2007)</w:t>
      </w:r>
      <w:r w:rsidR="0025262F">
        <w:fldChar w:fldCharType="end"/>
      </w:r>
      <w:r w:rsidR="0025262F">
        <w:t xml:space="preserve">. </w:t>
      </w:r>
      <w:r w:rsidR="00063A1F">
        <w:t xml:space="preserve">Supporting this argument, pairing stimulation of the medial forebrain bundle (which includes the VTA) with a single place cell’s reactivations during sleep causes conditioned place preference to that cell’s place field </w:t>
      </w:r>
      <w:r w:rsidR="00063A1F">
        <w:fldChar w:fldCharType="begin" w:fldLock="1"/>
      </w:r>
      <w:r w:rsidR="008A3A50">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00063A1F">
        <w:fldChar w:fldCharType="separate"/>
      </w:r>
      <w:r w:rsidR="00063A1F" w:rsidRPr="00E81E2E">
        <w:rPr>
          <w:noProof/>
        </w:rPr>
        <w:t>(de Lavilléon et al., 2015)</w:t>
      </w:r>
      <w:r w:rsidR="00063A1F">
        <w:fldChar w:fldCharType="end"/>
      </w:r>
      <w:r w:rsidR="00063A1F">
        <w:t>. In other words, this phenotype can be interpreted as learning of a reward zone within a familiar environment, or the integration of a rewarding memory with a spatial context.</w:t>
      </w:r>
    </w:p>
    <w:p w14:paraId="69D00975" w14:textId="77777777" w:rsidR="006F1E25" w:rsidRDefault="006F1E25" w:rsidP="00B82025">
      <w:pPr>
        <w:pStyle w:val="BUMainText"/>
      </w:pPr>
    </w:p>
    <w:p w14:paraId="7F3323B1" w14:textId="2D5D2F87" w:rsidR="00CA383D" w:rsidRDefault="00B40C43" w:rsidP="00B82025">
      <w:pPr>
        <w:pStyle w:val="Heading2"/>
      </w:pPr>
      <w:bookmarkStart w:id="149" w:name="_Toc415342000"/>
      <w:r>
        <w:lastRenderedPageBreak/>
        <w:t xml:space="preserve">Theta sequences and replay-associated consolidation </w:t>
      </w:r>
      <w:r w:rsidR="00C3423C">
        <w:t>maintain</w:t>
      </w:r>
      <w:r>
        <w:t xml:space="preserve"> behavioral-timescale sequences</w:t>
      </w:r>
      <w:bookmarkEnd w:id="149"/>
      <w:r w:rsidR="006F1E25">
        <w:tab/>
      </w:r>
    </w:p>
    <w:p w14:paraId="6A1A53DC" w14:textId="5A317E70" w:rsidR="00B215E4" w:rsidRDefault="00CA383D" w:rsidP="00B82025">
      <w:pPr>
        <w:pStyle w:val="BUMainText"/>
      </w:pPr>
      <w:r>
        <w:tab/>
        <w:t>In the place cell literature, spatial sequences are thought to be bound together</w:t>
      </w:r>
      <w:r w:rsidR="001D36F6">
        <w:t xml:space="preserve"> and maintained</w:t>
      </w:r>
      <w:r>
        <w:t xml:space="preserve"> via plasticity mechanisms</w:t>
      </w:r>
      <w:r w:rsidR="005C03D6">
        <w:t xml:space="preserve"> </w:t>
      </w:r>
      <w:r w:rsidR="005C03D6">
        <w:fldChar w:fldCharType="begin" w:fldLock="1"/>
      </w:r>
      <w:r w:rsidR="005C03D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5C03D6">
        <w:fldChar w:fldCharType="separate"/>
      </w:r>
      <w:r w:rsidR="005C03D6" w:rsidRPr="005C03D6">
        <w:rPr>
          <w:noProof/>
        </w:rPr>
        <w:t>(Hebb, 1949)</w:t>
      </w:r>
      <w:r w:rsidR="005C03D6">
        <w:fldChar w:fldCharType="end"/>
      </w:r>
      <w:r w:rsidR="005C03D6">
        <w:t xml:space="preserve">. Place cell sequences are more or less consistent over long timescales </w:t>
      </w:r>
      <w:r w:rsidR="005C03D6">
        <w:fldChar w:fldCharType="begin" w:fldLock="1"/>
      </w:r>
      <w:r w:rsidR="00B215E4">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215E4">
        <w:rPr>
          <w:rFonts w:ascii="Lucida Sans Unicode" w:hAnsi="Lucida Sans Unicode" w:cs="Lucida Sans Unicode"/>
        </w:rPr>
        <w:instrText>∼</w:instrText>
      </w:r>
      <w:r w:rsidR="00B215E4">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2","issued":{"date-parts":[["1990"]]},"page":"299-308","title":"Long-term stability of the place-field activity of single units recorded from the dorsal hippocampus of freely behaving rats","type":"article-journal","volume":"509"},"uris":["http://www.mendeley.com/documents/?uuid=3f8b1e80-c2c5-38e9-873a-9e4e09a7eff4"]}],"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5C03D6">
        <w:fldChar w:fldCharType="separate"/>
      </w:r>
      <w:r w:rsidR="00B215E4" w:rsidRPr="00B215E4">
        <w:rPr>
          <w:noProof/>
        </w:rPr>
        <w:t>(Thompson and Best, 1990; Ziv et al., 2013)</w:t>
      </w:r>
      <w:r w:rsidR="005C03D6">
        <w:fldChar w:fldCharType="end"/>
      </w:r>
      <w:r w:rsidR="005C03D6">
        <w:t xml:space="preserve">, and in two-dimensional environments, relationships between firing fields are relatively well-preserved </w:t>
      </w:r>
      <w:r w:rsidR="005C03D6">
        <w:fldChar w:fldCharType="begin" w:fldLock="1"/>
      </w:r>
      <w:r w:rsidR="00BB69B6">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005C03D6">
        <w:fldChar w:fldCharType="separate"/>
      </w:r>
      <w:r w:rsidR="005C03D6" w:rsidRPr="005C03D6">
        <w:rPr>
          <w:noProof/>
        </w:rPr>
        <w:t>(Kinsky et al., 2018)</w:t>
      </w:r>
      <w:r w:rsidR="005C03D6">
        <w:fldChar w:fldCharType="end"/>
      </w:r>
      <w:r w:rsidR="005C03D6">
        <w:t xml:space="preserve">. </w:t>
      </w:r>
      <w:r w:rsidR="00B215E4">
        <w:t xml:space="preserve">However, because these studies used cells responding to external cues, one could not rule out the possibility that the reliability of these cues could account for the stability of place fields. In Chapter Two, I described sequences in situations devoid of spatial cues that nevertheless persisted across days </w:t>
      </w:r>
      <w:r w:rsidR="00B215E4">
        <w:fldChar w:fldCharType="begin" w:fldLock="1"/>
      </w:r>
      <w:r w:rsidR="00BF59B9">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B215E4">
        <w:fldChar w:fldCharType="separate"/>
      </w:r>
      <w:r w:rsidR="00B215E4" w:rsidRPr="00B215E4">
        <w:rPr>
          <w:noProof/>
        </w:rPr>
        <w:t>(Mau et al., 2018)</w:t>
      </w:r>
      <w:r w:rsidR="00B215E4">
        <w:fldChar w:fldCharType="end"/>
      </w:r>
      <w:r w:rsidR="00B215E4">
        <w:t xml:space="preserve">. </w:t>
      </w:r>
      <w:r w:rsidR="00420EA5">
        <w:t>Based on that study and other existing work</w:t>
      </w:r>
      <w:r w:rsidR="00B215E4">
        <w:t xml:space="preserve">, sequences that occur during fixed-space delays </w:t>
      </w:r>
      <w:r w:rsidR="00944F1B">
        <w:t xml:space="preserve">and spatial sequences </w:t>
      </w:r>
      <w:r w:rsidR="00B215E4">
        <w:t>most likely operate via shared mechanisms. Here, I explore the possibility that “time cell”</w:t>
      </w:r>
      <w:r w:rsidR="00BF59B9">
        <w:t xml:space="preserve"> sequences, like “place cell” sequences, </w:t>
      </w:r>
      <w:r w:rsidR="00B215E4">
        <w:t xml:space="preserve">might rely on theta compression and SPW-R </w:t>
      </w:r>
      <w:r w:rsidR="009852FD">
        <w:t xml:space="preserve">reactivation for stabilization over long timescales. </w:t>
      </w:r>
    </w:p>
    <w:p w14:paraId="213435E3" w14:textId="1B8169BC" w:rsidR="00A441B7" w:rsidRDefault="00B215E4" w:rsidP="00B82025">
      <w:pPr>
        <w:pStyle w:val="BUMainText"/>
      </w:pPr>
      <w:r>
        <w:tab/>
      </w:r>
      <w:r w:rsidR="005C03D6">
        <w:t>The stability of place fields across days is dependent on the NMDA recep</w:t>
      </w:r>
      <w:r w:rsidR="00F12595">
        <w:t xml:space="preserve">tor, which has known </w:t>
      </w:r>
      <w:r w:rsidR="008A2313">
        <w:t xml:space="preserve">functions in long-term synaptic plasticity </w:t>
      </w:r>
      <w:r w:rsidR="008A2313">
        <w:fldChar w:fldCharType="begin" w:fldLock="1"/>
      </w:r>
      <w:r w:rsidR="008A2313">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ISSN":"0022-3751","PMID":"4727084","abstract":"1. The after-effects of repetitive stimulation of the perforant path fibres to the dentate area of the hippocampal formation have been examined with extracellular micro-electrodes in rabbits anaesthetized with urethane.2. In fifteen out of eighteen rabbits the population response recorded from granule cells in the dentate area to single perforant path volleys was potentiated for periods ranging from 30 min to 10 hr after one or more conditioning trains at 10-20/sec for 10-15 sec, or 100/sec for 3-4 sec.3. The population response was analysed in terms of three parameters: the amplitude of the population excitatory post-synaptic potential (e.p.s.p.), signalling the depolarization of the granule cells, and the amplitude and latency of the population spike, signalling the discharge of the granule cells.4. All three parameters were potentiated in 29% of the experiments; in other experiments in which long term changes occurred, potentiation was confined to one or two of the three parameters. A reduction in the latency of the population spike was the commonest sign of potentiation, occurring in 57% of all experiments. The amplitude of the population e.p.s.p. was increased in 43%, and of the population spike in 40%, of all experiments.5. During conditioning at 10-20/sec there was massive potentiation of the population spike (;frequency potentiation'). The spike was suppressed during stimulation at 100/sec. Both frequencies produced long-term potentiation.6. The results suggest that two independent mechanisms are responsible for long-lasting potentiation: (a) an increase in the efficiency of synaptic transmission at the perforant path synapses; (b) an increase in the excitability of the granule cell population.","author":[{"dropping-particle":"V","family":"Bliss","given":"T","non-dropping-particle":"","parse-names":false,"suffix":""},{"dropping-particle":"","family":"Lomo","given":"T","non-dropping-particle":"","parse-names":false,"suffix":""}],"container-title":"The Journal of physiology","id":"ITEM-2","issue":"2","issued":{"date-parts":[["1973","7"]]},"page":"331-56","title":"Long-lasting potentiation of synaptic transmission in the dentate area of the anaesthetized rabbit following stimulation of the perforant path.","type":"article-journal","volume":"232"},"uris":["http://www.mendeley.com/documents/?uuid=8439c60d-fad8-3aa3-8e5c-ddbc18c9bc3a"]},{"id":"ITEM-3","itemData":{"ISSN":"0092-8674","PMID":"8980238","abstract":"We have produced a mouse strain in which the deletion of the NMDAR1 gene is restricted to the CA1 pyramidal cells of the hippocampus by using a new and general method that allows CA1-restricted gene knockout. The mutant mice grow into adulthood without obvious abnormalities. Adult mice lack NMDA receptor-mediated synaptic currents and long-term potentiation in the CA1 synapses and exhibit impaired spatial memory but unimpaired nonspatial learning. Our results strongly suggest that activity-dependent modifications of CA1 synapses, mediated by NMDA receptors, play an essential role in the acquisition of spatial memories.","author":[{"dropping-particle":"","family":"Tsien","given":"J Z","non-dropping-particle":"","parse-names":false,"suffix":""},{"dropping-particle":"","family":"Huerta","given":"P T","non-dropping-particle":"","parse-names":false,"suffix":""},{"dropping-particle":"","family":"Tonegawa","given":"S","non-dropping-particle":"","parse-names":false,"suffix":""}],"container-title":"Cell","id":"ITEM-3","issue":"7","issued":{"date-parts":[["1996","12","27"]]},"page":"1327-38","title":"The essential role of hippocampal CA1 NMDA receptor-dependent synaptic plasticity in spatial memory.","type":"article-journal","volume":"87"},"uris":["http://www.mendeley.com/documents/?uuid=54ba026c-1bca-3461-a87f-9d24d46595a3"]},{"id":"ITEM-4","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4","issue":"5372","issued":{"date-parts":[["1998","6","26"]]},"page":"2121-2126","title":"Abolition of Long-Term Stability of New Hippocampal Place Cell Maps by NMDA Receptor Blockade","type":"article-journal","volume":"280"},"uris":["http://www.mendeley.com/documents/?uuid=fdbb72e5-53d8-4975-9220-11c0ae176183"]}],"mendeley":{"formattedCitation":"(Bliss and Collingridge, 1993; Bliss and Lomo, 1973; Kentros et al., 1998; Tsien et al., 1996)","plainTextFormattedCitation":"(Bliss and Collingridge, 1993; Bliss and Lomo, 1973; Kentros et al., 1998; Tsien et al., 1996)","previouslyFormattedCitation":"(Bliss and Collingridge, 1993; Bliss and Lomo, 1973; Kentros et al., 1998; Tsien et al., 1996)"},"properties":{"noteIndex":0},"schema":"https://github.com/citation-style-language/schema/raw/master/csl-citation.json"}</w:instrText>
      </w:r>
      <w:r w:rsidR="008A2313">
        <w:fldChar w:fldCharType="separate"/>
      </w:r>
      <w:r w:rsidR="008A2313" w:rsidRPr="008A2313">
        <w:rPr>
          <w:noProof/>
        </w:rPr>
        <w:t>(Bliss and Collingridge, 1993; Bliss and Lomo, 1973; Kentros et al., 1998; Tsien et al., 1996)</w:t>
      </w:r>
      <w:r w:rsidR="008A2313">
        <w:fldChar w:fldCharType="end"/>
      </w:r>
      <w:r w:rsidR="008A2313">
        <w:t>. Ho</w:t>
      </w:r>
      <w:r w:rsidR="00BF59B9">
        <w:t xml:space="preserve">wever, in addition to the NMDA </w:t>
      </w:r>
      <w:r w:rsidR="008A2313">
        <w:t xml:space="preserve">receptor, potentiation of place cell sequences also requires spike-timing dependent plasticity (STDP; </w:t>
      </w:r>
      <w:r w:rsidR="008A2313">
        <w:fldChar w:fldCharType="begin" w:fldLock="1"/>
      </w:r>
      <w:r w:rsidR="00A1529A">
        <w:instrText>ADDIN CSL_CITATION {"citationItems":[{"id":"ITEM-1","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1","issue":"24","issued":{"date-parts":[["1998","12","15"]]},"page":"10464-72","title":"Synaptic modifications in cultured hippocampal neurons: dependence on spike timing, synaptic strength, and postsynaptic cell type.","type":"article-journal","volume":"18"},"uris":["http://www.mendeley.com/documents/?uuid=732860f4-4c74-34aa-a66d-282efc07c5dd"]},{"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2","issue":"5297","issued":{"date-parts":[["1997","1","10"]]},"page":"209-13","title":"A synaptically controlled, associative signal for Hebbian plasticity in hippocampal neurons.","type":"article-journal","volume":"275"},"uris":["http://www.mendeley.com/documents/?uuid=aa735045-d0e8-3c3c-8928-ebd73e0e9a3e"]}],"mendeley":{"formattedCitation":"(Bi and Poo, 1998; Magee and Johnston, 1997)","manualFormatting":"Bi and Poo, 1998; Magee and Johnston, 1997)","plainTextFormattedCitation":"(Bi and Poo, 1998; Magee and Johnston, 1997)","previouslyFormattedCitation":"(Bi and Poo, 1998; Magee and Johnston, 1997)"},"properties":{"noteIndex":0},"schema":"https://github.com/citation-style-language/schema/raw/master/csl-citation.json"}</w:instrText>
      </w:r>
      <w:r w:rsidR="008A2313">
        <w:fldChar w:fldCharType="separate"/>
      </w:r>
      <w:r w:rsidR="008A2313" w:rsidRPr="008A2313">
        <w:rPr>
          <w:noProof/>
        </w:rPr>
        <w:t>Bi and Poo, 1998; Magee and Johnston, 1997)</w:t>
      </w:r>
      <w:r w:rsidR="008A2313">
        <w:fldChar w:fldCharType="end"/>
      </w:r>
      <w:r w:rsidR="008A2313">
        <w:t>, which dictates that spikes must occur reliably in temporal succession</w:t>
      </w:r>
      <w:r w:rsidR="0006473D">
        <w:t xml:space="preserve"> within biophysically-restricted time windows</w:t>
      </w:r>
      <w:r w:rsidR="008A2313">
        <w:t xml:space="preserve">. Some believe that this temporal order is </w:t>
      </w:r>
      <w:r w:rsidR="00CA383D">
        <w:t xml:space="preserve">facilitated by theta sequences </w:t>
      </w:r>
      <w:r w:rsidR="00CA383D">
        <w:fldChar w:fldCharType="begin" w:fldLock="1"/>
      </w:r>
      <w:r w:rsidR="0006473D">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16/J.CONB.2017.02.006","ISSN":"0959-4388","abstract":"In the hippocampal formation, the sequential activation of place-specific cells represents a conceptual model for the spatio-temporal events that assemble episodic memories. The imprinting of behavioral sequences in hippocampal networks might be achieved via spike-timing-dependent plasticity and phase precession of the spiking activity of neurons. It is unclear, however, whether phase precession plays an active role by enabling sequence learning via synaptic plasticity or whether phase precession passively reflects retrieval dynamics. Here we examine these possibilities in the context of potential mechanisms generating phase precession. Knowledge of these mechanisms would allow to selectively alter phase precession and test its role in episodic memory. We finally review the few successful approaches to degrade phase precession and the resulting impact on behavior.","author":[{"dropping-particle":"","family":"Jaramillo","given":"Jorge","non-dropping-particle":"","parse-names":false,"suffix":""},{"dropping-particle":"","family":"Kempter","given":"Richard","non-dropping-particle":"","parse-names":false,"suffix":""}],"container-title":"Current Opinion in Neurobiology","id":"ITEM-2","issued":{"date-parts":[["2017","4","1"]]},"page":"130-138","publisher":"Elsevier Current Trends","title":"Phase precession: a neural code underlying episodic memory?","type":"article-journal","volume":"43"},"uris":["http://www.mendeley.com/documents/?uuid=be6103f5-5acb-3e7c-8493-f5d79171d0a2"]}],"mendeley":{"formattedCitation":"(Jaramillo and Kempter, 2017; Mehta et al., 2002)","plainTextFormattedCitation":"(Jaramillo and Kempter, 2017; Mehta et al., 2002)","previouslyFormattedCitation":"(Jaramillo and Kempter, 2017; Mehta et al., 2002)"},"properties":{"noteIndex":0},"schema":"https://github.com/citation-style-language/schema/raw/master/csl-citation.json"}</w:instrText>
      </w:r>
      <w:r w:rsidR="00CA383D">
        <w:fldChar w:fldCharType="separate"/>
      </w:r>
      <w:r w:rsidR="00A1529A" w:rsidRPr="00A1529A">
        <w:rPr>
          <w:noProof/>
        </w:rPr>
        <w:t>(Jaramillo and Kempter, 2017; Mehta et al., 2002)</w:t>
      </w:r>
      <w:r w:rsidR="00CA383D">
        <w:fldChar w:fldCharType="end"/>
      </w:r>
      <w:r w:rsidR="00CA383D">
        <w:t xml:space="preserve">. </w:t>
      </w:r>
      <w:r w:rsidR="006F6230">
        <w:t>Theta cycles</w:t>
      </w:r>
      <w:r w:rsidR="0006473D">
        <w:t xml:space="preserve"> conveniently</w:t>
      </w:r>
      <w:r w:rsidR="006F6230">
        <w:t xml:space="preserve"> </w:t>
      </w:r>
      <w:r w:rsidR="006F6230">
        <w:lastRenderedPageBreak/>
        <w:t xml:space="preserve">bundle neurons into cell ensembles, bringing their firing close enough in time (10-30 </w:t>
      </w:r>
      <w:proofErr w:type="spellStart"/>
      <w:r w:rsidR="006F6230">
        <w:t>ms</w:t>
      </w:r>
      <w:proofErr w:type="spellEnd"/>
      <w:r w:rsidR="006F6230">
        <w:t xml:space="preserve">; </w:t>
      </w:r>
      <w:r w:rsidR="006F6230">
        <w:fldChar w:fldCharType="begin" w:fldLock="1"/>
      </w:r>
      <w:r w:rsidR="006F6230">
        <w:instrText>ADDIN CSL_CITATION {"citationItems":[{"id":"ITEM-1","itemData":{"DOI":"10.1038/nature01834","ISSN":"0028-0836","PMID":"12891358","abstract":"Neurons can produce action potentials with high temporal precision. A fundamental issue is whether, and how, this capability is used in information processing. According to the 'cell assembly' hypothesis, transient synchrony of anatomically distributed groups of neurons underlies processing of both external sensory input and internal cognitive mechanisms. Accordingly, neuron populations should be arranged into groups whose synchrony exceeds that predicted by common modulation by sensory input. Here we find that the spike times of hippocampal pyramidal cells can be predicted more accurately by using the spike times of simultaneously recorded neurons in addition to the animals location in space. This improvement remained when the spatial prediction was refined with a spatially dependent theta phase modulation. The time window in which spike times are best predicted from simultaneous peer activity is 10-30 ms, suggesting that cell assemblies are synchronized at this timescale. Because this temporal window matches the membrane time constant of pyramidal neurons, the period of the hippocampal gamma oscillation and the time window for synaptic plasticity, we propose that cooperative activity at this timescale is optimal for information transmission and storage in cortical circuits.","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eorge","non-dropping-particle":"","parse-names":false,"suffix":""},{"dropping-particle":"","family":"Buzsáki","given":"György","non-dropping-particle":"","parse-names":false,"suffix":""}],"container-title":"Nature","id":"ITEM-1","issue":"6948","issued":{"date-parts":[["2003","7","31"]]},"page":"552-556","title":"Organization of cell assemblies in the hippocampus","type":"article-journal","volume":"424"},"uris":["http://www.mendeley.com/documents/?uuid=ec9d2fc4-57af-345b-9ea2-a57d9c04236c"]}],"mendeley":{"formattedCitation":"(Harris et al., 2003)","manualFormatting":"Harris et al., 2003)","plainTextFormattedCitation":"(Harris et al., 2003)","previouslyFormattedCitation":"(Harris et al., 2003)"},"properties":{"noteIndex":0},"schema":"https://github.com/citation-style-language/schema/raw/master/csl-citation.json"}</w:instrText>
      </w:r>
      <w:r w:rsidR="006F6230">
        <w:fldChar w:fldCharType="separate"/>
      </w:r>
      <w:r w:rsidR="006F6230" w:rsidRPr="006F6230">
        <w:rPr>
          <w:noProof/>
        </w:rPr>
        <w:t>Harris et al., 2003)</w:t>
      </w:r>
      <w:r w:rsidR="006F6230">
        <w:fldChar w:fldCharType="end"/>
      </w:r>
      <w:r w:rsidR="006F6230">
        <w:t xml:space="preserve"> to enable </w:t>
      </w:r>
      <w:r w:rsidR="00044798">
        <w:t>STDP</w:t>
      </w:r>
      <w:r w:rsidR="00403E26">
        <w:t xml:space="preserve"> </w:t>
      </w:r>
      <w:r w:rsidR="006F6230">
        <w:fldChar w:fldCharType="begin" w:fldLock="1"/>
      </w:r>
      <w:r w:rsidR="005C03D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2","issue":"5297","issued":{"date-parts":[["1997","1","10"]]},"page":"209-13","title":"A synaptically controlled, associative signal for Hebbian plasticity in hippocampal neurons.","type":"article-journal","volume":"275"},"uris":["http://www.mendeley.com/documents/?uuid=aa735045-d0e8-3c3c-8928-ebd73e0e9a3e"]},{"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mendeley":{"formattedCitation":"(Bi and Poo, 1998; Hebb, 1949; Magee and Johnston, 1997)","plainTextFormattedCitation":"(Bi and Poo, 1998; Hebb, 1949; Magee and Johnston, 1997)","previouslyFormattedCitation":"(Bi and Poo, 1998; Hebb, 1949; Magee and Johnston, 1997)"},"properties":{"noteIndex":0},"schema":"https://github.com/citation-style-language/schema/raw/master/csl-citation.json"}</w:instrText>
      </w:r>
      <w:r w:rsidR="006F6230">
        <w:fldChar w:fldCharType="separate"/>
      </w:r>
      <w:r w:rsidR="005C03D6" w:rsidRPr="005C03D6">
        <w:rPr>
          <w:noProof/>
        </w:rPr>
        <w:t>(Bi and Poo, 1998; Hebb, 1949; Magee and Johnston, 1997)</w:t>
      </w:r>
      <w:r w:rsidR="006F6230">
        <w:fldChar w:fldCharType="end"/>
      </w:r>
      <w:r w:rsidR="006F6230">
        <w:t xml:space="preserve">. </w:t>
      </w:r>
      <w:r w:rsidR="00BF59B9">
        <w:t>However, i</w:t>
      </w:r>
      <w:r w:rsidR="0006473D">
        <w:t xml:space="preserve">n spite of these canonical views, the reader should note that there have been recent reports of plasticity occurring at much larger behavioral timescales in CA1 </w:t>
      </w:r>
      <w:r w:rsidR="0006473D">
        <w:fldChar w:fldCharType="begin" w:fldLock="1"/>
      </w:r>
      <w:r w:rsidR="0006473D">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06473D">
        <w:fldChar w:fldCharType="separate"/>
      </w:r>
      <w:r w:rsidR="0006473D" w:rsidRPr="0006473D">
        <w:rPr>
          <w:noProof/>
        </w:rPr>
        <w:t>(Bittner et al., 2017)</w:t>
      </w:r>
      <w:r w:rsidR="0006473D">
        <w:fldChar w:fldCharType="end"/>
      </w:r>
      <w:r w:rsidR="0006473D">
        <w:t xml:space="preserve"> and with disregard to temporal order in CA3 </w:t>
      </w:r>
      <w:r w:rsidR="0006473D">
        <w:fldChar w:fldCharType="begin" w:fldLock="1"/>
      </w:r>
      <w:r w:rsidR="00A54A31">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54A31">
        <w:rPr>
          <w:rFonts w:ascii="Lucida Sans Unicode" w:hAnsi="Lucida Sans Unicode" w:cs="Lucida Sans Unicode"/>
        </w:rPr>
        <w:instrText>∼</w:instrText>
      </w:r>
      <w:r w:rsidR="00A54A31">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06473D">
        <w:fldChar w:fldCharType="separate"/>
      </w:r>
      <w:r w:rsidR="0006473D" w:rsidRPr="0006473D">
        <w:rPr>
          <w:noProof/>
        </w:rPr>
        <w:t>(Mishra et al., 2016)</w:t>
      </w:r>
      <w:r w:rsidR="0006473D">
        <w:fldChar w:fldCharType="end"/>
      </w:r>
      <w:r w:rsidR="0006473D">
        <w:t xml:space="preserve">, the implications of which have yet to be explored. </w:t>
      </w:r>
    </w:p>
    <w:p w14:paraId="0C6BED46" w14:textId="284784C9" w:rsidR="00AB4B97" w:rsidRDefault="00A441B7" w:rsidP="00B82025">
      <w:pPr>
        <w:pStyle w:val="BUMainText"/>
      </w:pPr>
      <w:r>
        <w:tab/>
      </w:r>
      <w:r w:rsidR="004F0B13">
        <w:t xml:space="preserve">In addition to theta sequences, replay events during SPW-Rs have also been proposed as a medium through which hippocampal sequences can be stabilized and consolidated. </w:t>
      </w:r>
      <w:r w:rsidR="00ED438C">
        <w:t>Place cell pairs that fire at short latencies from each other</w:t>
      </w:r>
      <w:r w:rsidR="001D36F6">
        <w:t xml:space="preserve"> </w:t>
      </w:r>
      <w:r w:rsidR="00BF59B9">
        <w:t>augment</w:t>
      </w:r>
      <w:r w:rsidR="00ED438C">
        <w:t xml:space="preserve"> their co-firing </w:t>
      </w:r>
      <w:r>
        <w:t>during SPW-R events</w:t>
      </w:r>
      <w:r w:rsidR="00AB4B97">
        <w:t xml:space="preserve"> </w:t>
      </w:r>
      <w:r w:rsidR="00AB4B97">
        <w:fldChar w:fldCharType="begin" w:fldLock="1"/>
      </w:r>
      <w:r w:rsidR="00031A3C">
        <w:instrText>ADDIN CSL_CITATION {"citationItems":[{"id":"ITEM-1","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1","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plainTextFormattedCitation":"(O’Neill et al., 2008)","previouslyFormattedCitation":"(O’Neill et al., 2008)"},"properties":{"noteIndex":0},"schema":"https://github.com/citation-style-language/schema/raw/master/csl-citation.json"}</w:instrText>
      </w:r>
      <w:r w:rsidR="00AB4B97">
        <w:fldChar w:fldCharType="separate"/>
      </w:r>
      <w:r w:rsidR="00AB4B97" w:rsidRPr="00AB4B97">
        <w:rPr>
          <w:noProof/>
        </w:rPr>
        <w:t>(O’Neill et al., 2008)</w:t>
      </w:r>
      <w:r w:rsidR="00AB4B97">
        <w:fldChar w:fldCharType="end"/>
      </w:r>
      <w:r w:rsidR="00AB4B97">
        <w:t>.</w:t>
      </w:r>
      <w:r w:rsidR="00031A3C">
        <w:t xml:space="preserve"> </w:t>
      </w:r>
      <w:r w:rsidR="00A54A31">
        <w:t xml:space="preserve">Also in agreement, interrupting SPW-Rs during awake learning </w:t>
      </w:r>
      <w:r w:rsidR="0001790A">
        <w:t>negatively impacts</w:t>
      </w:r>
      <w:r w:rsidR="00A54A31">
        <w:t xml:space="preserve"> the stability of place fields </w:t>
      </w:r>
      <w:r w:rsidR="00A54A31">
        <w:fldChar w:fldCharType="begin" w:fldLock="1"/>
      </w:r>
      <w:r w:rsidR="00A54A31">
        <w:instrText>ADDIN CSL_CITATION {"citationItems":[{"id":"ITEM-1","itemData":{"DOI":"10.1038/nn.4543","ISSN":"1097-6256","abstract":"The authors optogenetically suppressed CA1 pyramidal neurons during awake sharp-wave ripples (SPW-R) as mice were learning reward locations in a multiwell maze. Comparison of place cells’ activities before and after SPW-R manipulation suggests that interference with SPW-R-associated activity during learning prevents stabilization and refinement of the hippocampal map.","author":[{"dropping-particle":"","family":"Roux","given":"Lisa","non-dropping-particle":"","parse-names":false,"suffix":""},{"dropping-particle":"","family":"Hu","given":"Bo","non-dropping-particle":"","parse-names":false,"suffix":""},{"dropping-particle":"","family":"Eichler","given":"Ronny","non-dropping-particle":"","parse-names":false,"suffix":""},{"dropping-particle":"","family":"Stark","given":"Eran","non-dropping-particle":"","parse-names":false,"suffix":""},{"dropping-particle":"","family":"Buzsáki","given":"György","non-dropping-particle":"","parse-names":false,"suffix":""}],"container-title":"Nature Neuroscience","id":"ITEM-1","issue":"6","issued":{"date-parts":[["2017","6","10"]]},"page":"845-853","publisher":"Nature Publishing Group","title":"Sharp wave ripples during learning stabilize the hippocampal spatial map","type":"article-journal","volume":"20"},"uris":["http://www.mendeley.com/documents/?uuid=85736253-2cbd-3d11-a257-8704d8ee3d2e"]}],"mendeley":{"formattedCitation":"(Roux et al., 2017)","plainTextFormattedCitation":"(Roux et al., 2017)","previouslyFormattedCitation":"(Roux et al., 2017)"},"properties":{"noteIndex":0},"schema":"https://github.com/citation-style-language/schema/raw/master/csl-citation.json"}</w:instrText>
      </w:r>
      <w:r w:rsidR="00A54A31">
        <w:fldChar w:fldCharType="separate"/>
      </w:r>
      <w:r w:rsidR="00A54A31" w:rsidRPr="00A54A31">
        <w:rPr>
          <w:noProof/>
        </w:rPr>
        <w:t>(Roux et al., 2017)</w:t>
      </w:r>
      <w:r w:rsidR="00A54A31">
        <w:fldChar w:fldCharType="end"/>
      </w:r>
      <w:r w:rsidR="00A54A31">
        <w:t xml:space="preserve">, though conflicting reports during sleep have also been published </w:t>
      </w:r>
      <w:r w:rsidR="00A54A31">
        <w:fldChar w:fldCharType="begin" w:fldLock="1"/>
      </w:r>
      <w:r w:rsidR="00B215E4">
        <w:instrText>ADDIN CSL_CITATION {"citationItems":[{"id":"ITEM-1","itemData":{"DOI":"10.1371/journal.pone.0164675","ISSN":"1932-6203","abstract":"During hippocampal sharp wave/ripple (SWR) events, previously occurring, sensory input-driven neuronal firing patterns are replayed. Such replay is thought to be important for plasticity-related processes and consolidation of memory traces. It has previously been shown that the electrical stimulation-induced disruption of SWR events interferes with learning in rodents in different experimental paradigms. On the other hand, the cognitive map theory posits that the plastic changes of the firing of hippocampal place cells constitute the electrophysiological counterpart of the spatial learning, observable at the behavioral level. Therefore, we tested whether intact SWR events occurring during the sleep/rest session after the first exploration of a novel environment are needed for the stabilization of the CA1 code, which process requires plasticity. We found that the newly-formed representation in the CA1 has the same level of stability with optogenetic SWR blockade as with a control manipulation that delivered the same amount of light into the brain. Therefore our results suggest that at least in the case of passive exploratory behavior, SWR-related plasticity is dispensable for the stability of CA1 ensembles.","author":[{"dropping-particle":"","family":"Kovács","given":"Krisztián A.","non-dropping-particle":"","parse-names":false,"suffix":""},{"dropping-particle":"","family":"O’Neill","given":"Joseph","non-dropping-particle":"","parse-names":false,"suffix":""},{"dropping-particle":"","family":"Schoenenberger","given":"Philipp","non-dropping-particle":"","parse-names":false,"suffix":""},{"dropping-particle":"","family":"Penttonen","given":"Markku","non-dropping-particle":"","parse-names":false,"suffix":""},{"dropping-particle":"","family":"Ranguel Guerrero","given":"Damaris K.","non-dropping-particle":"","parse-names":false,"suffix":""},{"dropping-particle":"","family":"Csicsvari","given":"Jozsef","non-dropping-particle":"","parse-names":false,"suffix":""}],"container-title":"PLOS ONE","editor":[{"dropping-particle":"","family":"Vyazovskiy","given":"Vladyslav","non-dropping-particle":"","parse-names":false,"suffix":""}],"id":"ITEM-1","issue":"10","issued":{"date-parts":[["2016","10","19"]]},"page":"e0164675","publisher":"Public Library of Science","title":"Optogenetically Blocking Sharp Wave Ripple Events in Sleep Does Not Interfere with the Formation of Stable Spatial Representation in the CA1 Area of the Hippocampus","type":"article-journal","volume":"11"},"uris":["http://www.mendeley.com/documents/?uuid=49983f1b-cea5-35a1-8854-dd4d46ec2802"]}],"mendeley":{"formattedCitation":"(Kovács et al., 2016)","plainTextFormattedCitation":"(Kovács et al., 2016)","previouslyFormattedCitation":"(Kovács et al., 2016)"},"properties":{"noteIndex":0},"schema":"https://github.com/citation-style-language/schema/raw/master/csl-citation.json"}</w:instrText>
      </w:r>
      <w:r w:rsidR="00A54A31">
        <w:fldChar w:fldCharType="separate"/>
      </w:r>
      <w:r w:rsidR="00A54A31" w:rsidRPr="00A54A31">
        <w:rPr>
          <w:noProof/>
        </w:rPr>
        <w:t>(Kovács et al., 2016)</w:t>
      </w:r>
      <w:r w:rsidR="00A54A31">
        <w:fldChar w:fldCharType="end"/>
      </w:r>
      <w:r w:rsidR="00A54A31">
        <w:t xml:space="preserve">. Finally, as discussed in Chapter One, disrupting SPW-Rs also leads to impairments in memory </w:t>
      </w:r>
      <w:r w:rsidR="00B215E4">
        <w:fldChar w:fldCharType="begin" w:fldLock="1"/>
      </w:r>
      <w:r w:rsidR="00B215E4">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id":"ITEM-3","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3","issue":"10","issued":{"date-parts":[["2009","10","13"]]},"page":"1222-1223","title":"Selective suppression of hippocampal ripples impairs spatial memory","type":"article-journal","volume":"12"},"uris":["http://www.mendeley.com/documents/?uuid=9cf5a290-ab5b-35ff-ac27-3569ea56166c"]}],"mendeley":{"formattedCitation":"(Ego-Stengel and Wilson, 2009; Girardeau et al., 2009; Jadhav et al., 2012)","plainTextFormattedCitation":"(Ego-Stengel and Wilson, 2009; Girardeau et al., 2009; Jadhav et al., 2012)","previouslyFormattedCitation":"(Ego-Stengel and Wilson, 2009; Girardeau et al., 2009; Jadhav et al., 2012)"},"properties":{"noteIndex":0},"schema":"https://github.com/citation-style-language/schema/raw/master/csl-citation.json"}</w:instrText>
      </w:r>
      <w:r w:rsidR="00B215E4">
        <w:fldChar w:fldCharType="separate"/>
      </w:r>
      <w:r w:rsidR="00B215E4" w:rsidRPr="00B215E4">
        <w:rPr>
          <w:noProof/>
        </w:rPr>
        <w:t>(Ego-Stengel and Wilson, 2009; Girardeau et al., 2009; Jadhav et al., 2012)</w:t>
      </w:r>
      <w:r w:rsidR="00B215E4">
        <w:fldChar w:fldCharType="end"/>
      </w:r>
      <w:r w:rsidR="00B215E4">
        <w:t xml:space="preserve">. </w:t>
      </w:r>
    </w:p>
    <w:p w14:paraId="580F3852" w14:textId="37CC83BA" w:rsidR="00BF59B9" w:rsidRDefault="00BF59B9" w:rsidP="00B82025">
      <w:pPr>
        <w:pStyle w:val="BUMainText"/>
      </w:pPr>
      <w:r>
        <w:tab/>
      </w:r>
      <w:r w:rsidR="006C3E82">
        <w:t>Recently,</w:t>
      </w:r>
      <w:r w:rsidR="00CD78B8">
        <w:t xml:space="preserve"> c</w:t>
      </w:r>
      <w:r>
        <w:t xml:space="preserve">utting-edge studies have implied that theta sequences </w:t>
      </w:r>
      <w:r w:rsidR="00A624F2">
        <w:t>establish the infrastructure necessary for</w:t>
      </w:r>
      <w:r>
        <w:t xml:space="preserve"> SPW-R replay events</w:t>
      </w:r>
      <w:r w:rsidR="00A624F2">
        <w:t xml:space="preserve"> to consolidate behavioral-timescale sequences</w:t>
      </w:r>
      <w:r>
        <w:t xml:space="preserve">. </w:t>
      </w:r>
      <w:r w:rsidR="00A624F2">
        <w:t>This insight was wrought from manipulations that selectively corrupt spike coordination</w:t>
      </w:r>
      <w:r w:rsidR="00865556">
        <w:t xml:space="preserve"> (and resultant STDP)</w:t>
      </w:r>
      <w:r w:rsidR="00A624F2">
        <w:t xml:space="preserve"> during theta cycles. </w:t>
      </w:r>
      <w:r>
        <w:t xml:space="preserve">MEC lesions only minimally disrupt CA1 place cells </w:t>
      </w:r>
      <w:r>
        <w:fldChar w:fldCharType="begin" w:fldLock="1"/>
      </w:r>
      <w:r w:rsidR="00316BE3">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NEURON.2015.09.051","ISSN":"0896-6273","abstract":"Hippocampal place cells undergo remapping when the environment is changed. The mechanism of hippocampal remapping remains elusive but spatially modulated cells in the medial entorhinal cortex (MEC) have been identified as a possible contributor. Using pharmacogenetic and optogenetic approaches, we tested the role of MEC cells by examining in mice whether partial inactivation in MEC shifts hippocampal activity to a different subset of place cells with different receptive fields. The pharmacologically selective designer Gi-protein-coupled muscarinic receptor hM4D or the light-responsive microbial proton pump archaerhodopsin (ArchT) was expressed in MEC, and place cells were recorded after application of the inert ligand clozapine-N-oxide (CNO) or light at appropriate wavelengths. CNO or light caused partial inactivation of the MEC. The inactivation was followed by substantial remapping in the hippocampus, without disruption of the spatial firing properties of individual neurons. The results point to MEC input as an element of the mechanism for remapping in place cells.","author":[{"dropping-particle":"","family":"Miao","given":"Chenglin","non-dropping-particle":"","parse-names":false,"suffix":""},{"dropping-particle":"","family":"Cao","given":"Qichen","non-dropping-particle":"","parse-names":false,"suffix":""},{"dropping-particle":"","family":"Ito","given":"Hiroshi T.","non-dropping-particle":"","parse-names":false,"suffix":""},{"dropping-particle":"","family":"Yamahachi","given":"Homare","non-dropping-particle":"","parse-names":false,"suffix":""},{"dropping-particle":"","family":"Witter","given":"Menno P.","non-dropping-particle":"","parse-names":false,"suffix":""},{"dropping-particle":"","family":"Moser","given":"May-Britt","non-dropping-particle":"","parse-names":false,"suffix":""},{"dropping-particle":"","family":"Moser","given":"Edvard I.","non-dropping-particle":"","parse-names":false,"suffix":""}],"container-title":"Neuron","id":"ITEM-2","issue":"3","issued":{"date-parts":[["2015","11","4"]]},"page":"590-603","publisher":"Cell Press","title":"Hippocampal Remapping after Partial Inactivation of the Medial Entorhinal Cortex","type":"article-journal","volume":"88"},"uris":["http://www.mendeley.com/documents/?uuid=29e0350f-384f-3069-9847-0d453e8bf433"]},{"id":"ITEM-3","itemData":{"DOI":"10.1016/J.CELREP.2018.02.082","ISSN":"2211-1247","abstract":"The high storage capacity of the episodic memory system relies on distinct representations for events that are separated in time and space. The spatial component of these computations includes the formation of independent maps by hippocampal place cells across environments, referred to as global remapping. Such remapping is thought to emerge by the switching of input patterns from specialized spatially selective cells in medial entorhinal cortex (mEC), such as grid and border cells. Although it has been shown that acute manipulations of mEC firing patterns are sufficient for inducing hippocampal remapping, it remains unknown whether specialized spatial mEC inputs are necessary for the reorganization of hippocampal spatial representations. Here, we examined remapping in rats without mEC input to the hippocampus and found that highly distinct spatial maps emerged rapidly in every individual rat. Our data suggest that hippocampal spatial computations do not depend on inputs from specialized cell types in mEC.","author":[{"dropping-particle":"","family":"Schlesiger","given":"Magdalene I.","non-dropping-particle":"","parse-names":false,"suffix":""},{"dropping-particle":"","family":"Boublil","given":"Brittney L.","non-dropping-particle":"","parse-names":false,"suffix":""},{"dropping-particle":"","family":"Hales","given":"Jena B.","non-dropping-particle":"","parse-names":false,"suffix":""},{"dropping-particle":"","family":"Leutgeb","given":"Jill K.","non-dropping-particle":"","parse-names":false,"suffix":""},{"dropping-particle":"","family":"Leutgeb","given":"Stefan","non-dropping-particle":"","parse-names":false,"suffix":""}],"container-title":"Cell Reports","id":"ITEM-3","issue":"12","issued":{"date-parts":[["2018","3","20"]]},"page":"3152-3159","publisher":"Cell Press","title":"Hippocampal Global Remapping Can Occur without Input from the Medial Entorhinal Cortex","type":"article-journal","volume":"22"},"uris":["http://www.mendeley.com/documents/?uuid=b1a80f71-8c58-39e5-a4ab-0ef5dcd736cc"]}],"mendeley":{"formattedCitation":"(Miao et al., 2015; Rueckemann et al., 2016; Schlesiger et al., 2018)","plainTextFormattedCitation":"(Miao et al., 2015; Rueckemann et al., 2016; Schlesiger et al., 2018)","previouslyFormattedCitation":"(Miao et al., 2015; Rueckemann et al., 2016; Schlesiger et al., 2018)"},"properties":{"noteIndex":0},"schema":"https://github.com/citation-style-language/schema/raw/master/csl-citation.json"}</w:instrText>
      </w:r>
      <w:r>
        <w:fldChar w:fldCharType="separate"/>
      </w:r>
      <w:r w:rsidR="00A624F2" w:rsidRPr="00A624F2">
        <w:rPr>
          <w:noProof/>
        </w:rPr>
        <w:t>(Miao et al., 2015; Rueckemann et al., 2016; Schlesiger et al., 2018)</w:t>
      </w:r>
      <w:r>
        <w:fldChar w:fldCharType="end"/>
      </w:r>
      <w:r w:rsidR="00063A1F">
        <w:t>, but drastically scramble</w:t>
      </w:r>
      <w:r w:rsidR="00CD78B8">
        <w:t xml:space="preserve"> theta sequences</w:t>
      </w:r>
      <w:r w:rsidR="00D20BCC">
        <w:t xml:space="preserve"> </w:t>
      </w:r>
      <w:r w:rsidR="00FD3860">
        <w:fldChar w:fldCharType="begin" w:fldLock="1"/>
      </w:r>
      <w:r w:rsidR="00FD3860">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FD3860">
        <w:fldChar w:fldCharType="separate"/>
      </w:r>
      <w:r w:rsidR="00FD3860" w:rsidRPr="00FD3860">
        <w:rPr>
          <w:noProof/>
        </w:rPr>
        <w:t>(Schlesiger et al., 2015)</w:t>
      </w:r>
      <w:r w:rsidR="00FD3860">
        <w:fldChar w:fldCharType="end"/>
      </w:r>
      <w:r w:rsidR="00FD3860">
        <w:t>. In MEC-</w:t>
      </w:r>
      <w:proofErr w:type="spellStart"/>
      <w:r w:rsidR="00FD3860">
        <w:t>lesioned</w:t>
      </w:r>
      <w:proofErr w:type="spellEnd"/>
      <w:r w:rsidR="00FD3860">
        <w:t xml:space="preserve"> rats lacking theta sequences, replay events are still present, but typical plasticity </w:t>
      </w:r>
      <w:r w:rsidR="00FD3860">
        <w:lastRenderedPageBreak/>
        <w:t xml:space="preserve">observed during these replay events was abolished </w:t>
      </w:r>
      <w:r w:rsidR="00FD3860">
        <w:fldChar w:fldCharType="begin" w:fldLock="1"/>
      </w:r>
      <w:r w:rsidR="00FD3860">
        <w:instrText>ADDIN CSL_CITATION {"citationItems":[{"id":"ITEM-1","itemData":{"DOI":"10.1038/s41467-019-09280-0","ISSN":"2041-1723","abstract":"The hippocampus is an essential brain area for learning and memory. However, the network mechanisms underlying memory storage, consolidation and retrieval remain incompletely understood. Place cell sequences during theta oscillations are thought to be replayed during non-theta states to support consolidation and route planning. In animals with medial entorhinal cortex (MEC) lesions, the temporal organization of theta-related hippocampal activity is disrupted, which allows us to test whether replay is also compromised. Two different analyses—comparison of co-activation patterns between running and rest epochs and analysis of the recurrence of place cell sequences—reveal that the enhancement of replay by behavior is reduced in MEC-lesioned versus control rats. In contrast, the degree of intrinsic network structure prior and subsequent to behavior remains unaffected by MEC lesions. The MEC-dependent temporal coordination during theta states therefore appears to facilitate behavior-related plasticity, but does not disrupt pre-existing functional connectivity.","author":[{"dropping-particle":"","family":"Chenani","given":"Alireza","non-dropping-particle":"","parse-names":false,"suffix":""},{"dropping-particle":"","family":"Sabariego","given":"Marta","non-dropping-particle":"","parse-names":false,"suffix":""},{"dropping-particle":"","family":"Schlesiger","given":"Magdalene I.","non-dropping-particle":"","parse-names":false,"suffix":""},{"dropping-particle":"","family":"Leutgeb","given":"Jill K.","non-dropping-particle":"","parse-names":false,"suffix":""},{"dropping-particle":"","family":"Leutgeb","given":"Stefan","non-dropping-particle":"","parse-names":false,"suffix":""},{"dropping-particle":"","family":"Leibold","given":"Christian","non-dropping-particle":"","parse-names":false,"suffix":""}],"container-title":"Nature Communications","id":"ITEM-1","issue":"1","issued":{"date-parts":[["2019","12","22"]]},"page":"1341","publisher":"Nature Publishing Group","title":"Hippocampal CA1 replay becomes less prominent but more rigid without inputs from medial entorhinal cortex","type":"article-journal","volume":"10"},"uris":["http://www.mendeley.com/documents/?uuid=1e08a27d-ffd8-3ab0-a5b3-951c51b64533"]}],"mendeley":{"formattedCitation":"(Chenani et al., 2019)","plainTextFormattedCitation":"(Chenani et al., 2019)","previouslyFormattedCitation":"(Chenani et al., 2019)"},"properties":{"noteIndex":0},"schema":"https://github.com/citation-style-language/schema/raw/master/csl-citation.json"}</w:instrText>
      </w:r>
      <w:r w:rsidR="00FD3860">
        <w:fldChar w:fldCharType="separate"/>
      </w:r>
      <w:r w:rsidR="00FD3860" w:rsidRPr="00FD3860">
        <w:rPr>
          <w:noProof/>
        </w:rPr>
        <w:t>(Chenani et al., 2019)</w:t>
      </w:r>
      <w:r w:rsidR="00FD3860">
        <w:fldChar w:fldCharType="end"/>
      </w:r>
      <w:r w:rsidR="00316BE3">
        <w:t xml:space="preserve">, and resulting spatial sequences are markedly less stable </w:t>
      </w:r>
      <w:r w:rsidR="00316BE3">
        <w:fldChar w:fldCharType="begin" w:fldLock="1"/>
      </w:r>
      <w:r w:rsidR="00A11411">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316BE3">
        <w:fldChar w:fldCharType="separate"/>
      </w:r>
      <w:r w:rsidR="00316BE3" w:rsidRPr="00316BE3">
        <w:rPr>
          <w:noProof/>
        </w:rPr>
        <w:t>(Schlesiger et al., 2015)</w:t>
      </w:r>
      <w:r w:rsidR="00316BE3">
        <w:fldChar w:fldCharType="end"/>
      </w:r>
      <w:r w:rsidR="00FD3860">
        <w:t xml:space="preserve">. Similar results were </w:t>
      </w:r>
      <w:r w:rsidR="00261DDD">
        <w:t>seen</w:t>
      </w:r>
      <w:r w:rsidR="00FD3860">
        <w:t xml:space="preserve"> in a unique experimental paradigm where rats traveled a track passively on a moving train. This condition attenuated the quality of theta sequences and subsequent SPW-R replay during sleep, but</w:t>
      </w:r>
      <w:r w:rsidR="00A624F2">
        <w:t xml:space="preserve"> spared</w:t>
      </w:r>
      <w:r w:rsidR="00FD3860">
        <w:t xml:space="preserve"> behavioral-timescale place cell sequences </w:t>
      </w:r>
      <w:r w:rsidR="00FD3860">
        <w:fldChar w:fldCharType="begin" w:fldLock="1"/>
      </w:r>
      <w:r w:rsidR="00A624F2">
        <w:instrText>ADDIN CSL_CITATION {"citationItems":[{"id":"ITEM-1","itemData":{"DOI":"10.1126/science.aat2952","ISSN":"1095-9203","PMID":"30409880","abstract":"Consolidation of spatial and episodic memories is thought to rely on replay of neuronal activity sequences during sleep. However, the network dynamics underlying the initial storage of memories during wakefulness have never been tested. Although slow, behavioral time scale sequences have been claimed to sustain sequential memory formation, fast (\"theta\") time scale sequences, nested within slow sequences, could be instrumental. We found that in rats traveling passively on a model train, place cells formed behavioral time scale sequences but theta sequences were degraded, resulting in impaired subsequent sleep replay. In contrast, when the rats actively ran on a treadmill while being transported on the train, place cells generated clear theta sequences and accurate trajectory replay during sleep. Our results support the view that nested sequences underlie the initial formation of memory traces subsequently consolidated during sleep.","author":[{"dropping-particle":"","family":"Drieu","given":"Céline","non-dropping-particle":"","parse-names":false,"suffix":""},{"dropping-particle":"","family":"Todorova","given":"Ralitsa","non-dropping-particle":"","parse-names":false,"suffix":""},{"dropping-particle":"","family":"Zugaro","given":"Michaël","non-dropping-particle":"","parse-names":false,"suffix":""}],"container-title":"Science (New York, N.Y.)","id":"ITEM-1","issue":"6415","issued":{"date-parts":[["2018","11","9"]]},"page":"675-679","publisher":"American Association for the Advancement of Science","title":"Nested sequences of hippocampal assemblies during behavior support subsequent sleep replay.","type":"article-journal","volume":"362"},"uris":["http://www.mendeley.com/documents/?uuid=c9b2dd7a-4380-3318-8ba7-9f29c357623f"]}],"mendeley":{"formattedCitation":"(Drieu et al., 2018)","plainTextFormattedCitation":"(Drieu et al., 2018)","previouslyFormattedCitation":"(Drieu et al., 2018)"},"properties":{"noteIndex":0},"schema":"https://github.com/citation-style-language/schema/raw/master/csl-citation.json"}</w:instrText>
      </w:r>
      <w:r w:rsidR="00FD3860">
        <w:fldChar w:fldCharType="separate"/>
      </w:r>
      <w:r w:rsidR="00FD3860" w:rsidRPr="00FD3860">
        <w:rPr>
          <w:noProof/>
        </w:rPr>
        <w:t>(Drieu et al., 2018)</w:t>
      </w:r>
      <w:r w:rsidR="00FD3860">
        <w:fldChar w:fldCharType="end"/>
      </w:r>
      <w:r w:rsidR="00FD3860">
        <w:t xml:space="preserve">. </w:t>
      </w:r>
      <w:r w:rsidR="00207097">
        <w:t>Additionally,</w:t>
      </w:r>
      <w:r w:rsidR="00865556">
        <w:t xml:space="preserve"> t</w:t>
      </w:r>
      <w:r w:rsidR="00694850">
        <w:t xml:space="preserve">he early postnatal development of theta sequences, replay, and plasticity also seem to fit this model. Place cell sequences were apparent on the day </w:t>
      </w:r>
      <w:r w:rsidR="00944F1B">
        <w:t xml:space="preserve">immediately </w:t>
      </w:r>
      <w:r w:rsidR="00694850">
        <w:t xml:space="preserve">after eye-opening (P15) and replay is detectable shortly thereafter (P17-18), but not until theta sequences emerge </w:t>
      </w:r>
      <w:r w:rsidR="00A11411">
        <w:t xml:space="preserve">(P23-24) is plasticity accessible </w:t>
      </w:r>
      <w:r w:rsidR="00A11411">
        <w:fldChar w:fldCharType="begin" w:fldLock="1"/>
      </w:r>
      <w:r w:rsidR="00A11411">
        <w:instrText>ADDIN CSL_CITATION {"citationItems":[{"id":"ITEM-1","itemData":{"DOI":"10.1126/science.aav0502","ISSN":"1095-9203","PMID":"30630930","abstract":"When and how hippocampal neuronal ensembles first organize to support encoding and consolidation of memory episodes, a critical cognitive function of the brain, are unknown. We recorded electrophysiological activity from large ensembles of hippocampal neurons starting on the first day after eye opening as naïve rats navigated linear environments and slept. We found a gradual age-dependent, navigational experience-independent assembly of preconfigured trajectory-like sequences from persistent, location-depicting ensembles during postnatal week 3. Adult-like compressed binding of adjacent locations into trajectories during navigation and their navigational experience-dependent replay during sleep emerged in concert from spontaneous preconfigured sequences only during early postnatal week 4. Our findings reveal ethologically relevant distinct phases in the development of hippocampal preconfigured and experience-dependent sequential patterns thought to be important for episodic memory formation.","author":[{"dropping-particle":"","family":"Farooq","given":"U","non-dropping-particle":"","parse-names":false,"suffix":""},{"dropping-particle":"","family":"Dragoi","given":"G","non-dropping-particle":"","parse-names":false,"suffix":""}],"container-title":"Science (New York, N.Y.)","id":"ITEM-1","issue":"6423","issued":{"date-parts":[["2019","1","11"]]},"page":"168-173","publisher":"American Association for the Advancement of Science","title":"Emergence of preconfigured and plastic time-compressed sequences in early postnatal development.","type":"article-journal","volume":"363"},"uris":["http://www.mendeley.com/documents/?uuid=67aa5fa0-848f-3344-b177-803c94081daa"]}],"mendeley":{"formattedCitation":"(Farooq and Dragoi, 2019)","plainTextFormattedCitation":"(Farooq and Dragoi, 2019)","previouslyFormattedCitation":"(Farooq and Dragoi, 2019)"},"properties":{"noteIndex":0},"schema":"https://github.com/citation-style-language/schema/raw/master/csl-citation.json"}</w:instrText>
      </w:r>
      <w:r w:rsidR="00A11411">
        <w:fldChar w:fldCharType="separate"/>
      </w:r>
      <w:r w:rsidR="00A11411" w:rsidRPr="00A11411">
        <w:rPr>
          <w:noProof/>
        </w:rPr>
        <w:t>(Farooq and Dragoi, 2019)</w:t>
      </w:r>
      <w:r w:rsidR="00A11411">
        <w:fldChar w:fldCharType="end"/>
      </w:r>
      <w:r w:rsidR="00063A1F">
        <w:t xml:space="preserve">. </w:t>
      </w:r>
      <w:r w:rsidR="00207097">
        <w:t>Finally, t</w:t>
      </w:r>
      <w:r w:rsidR="00692E88">
        <w:t xml:space="preserve">he theta rhythm has recently been shown to prune and refine presumed spurious spikes in an object memory task </w:t>
      </w:r>
      <w:r w:rsidR="00692E88">
        <w:fldChar w:fldCharType="begin" w:fldLock="1"/>
      </w:r>
      <w:r w:rsidR="007E7437">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692E88">
        <w:fldChar w:fldCharType="separate"/>
      </w:r>
      <w:r w:rsidR="00692E88" w:rsidRPr="00692E88">
        <w:rPr>
          <w:noProof/>
        </w:rPr>
        <w:t>(Ahn et al., 2019)</w:t>
      </w:r>
      <w:r w:rsidR="00692E88">
        <w:fldChar w:fldCharType="end"/>
      </w:r>
      <w:r w:rsidR="00692E88">
        <w:t xml:space="preserve">. </w:t>
      </w:r>
      <w:r w:rsidR="00063A1F">
        <w:t xml:space="preserve">Therefore, theta sequences </w:t>
      </w:r>
      <w:r w:rsidR="00147CC8">
        <w:t>appear</w:t>
      </w:r>
      <w:r w:rsidR="00063A1F">
        <w:t xml:space="preserve"> to gate neurons for </w:t>
      </w:r>
      <w:r w:rsidR="005112F0">
        <w:t xml:space="preserve">subsequent </w:t>
      </w:r>
      <w:r w:rsidR="00063A1F">
        <w:t xml:space="preserve">potentiation via SPW-R replay events. </w:t>
      </w:r>
      <w:r w:rsidR="00A11411">
        <w:t xml:space="preserve"> </w:t>
      </w:r>
    </w:p>
    <w:p w14:paraId="18DF2BF2" w14:textId="048B51C8" w:rsidR="00A11411" w:rsidRDefault="00A11411" w:rsidP="00B82025">
      <w:pPr>
        <w:pStyle w:val="BUMainText"/>
      </w:pPr>
      <w:r>
        <w:tab/>
        <w:t xml:space="preserve">While these mechanisms have not yet been implicated in the stabilization of non-spatial sequences, previous reports have hinted at this relationship. Temporal sequences during running in place show phase precession and theta compression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fldChar w:fldCharType="separate"/>
      </w:r>
      <w:r w:rsidRPr="00A11411">
        <w:rPr>
          <w:noProof/>
        </w:rPr>
        <w:t>(Pastalkova et al., 2008)</w:t>
      </w:r>
      <w:r>
        <w:fldChar w:fldCharType="end"/>
      </w:r>
      <w:r>
        <w:t xml:space="preserve">. Moreover, there have been numerous reports of phase precession in non-spatial responses </w:t>
      </w:r>
      <w:r>
        <w:fldChar w:fldCharType="begin" w:fldLock="1"/>
      </w:r>
      <w:r w:rsidR="00104EDF">
        <w:instrText>ADDIN CSL_CITATION {"citationItems":[{"id":"ITEM-1","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1","issue":"27","issued":{"date-parts":[["2008","7","2"]]},"page":"6773-86","publisher":"NIH Public Access","title":"Discharge properties of hippocampal neurons during performance of a jump avoidance task.","type":"article-journal","volume":"28"},"uris":["http://www.mendeley.com/documents/?uuid=26fcc282-c476-3c2d-af24-8655330c3a0c"]},{"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Lenck-Santini et al., 2008; Robinson et al., 2017; Terada et al., 2017)","plainTextFormattedCitation":"(Lenck-Santini et al., 2008; Robinson et al., 2017; Terada et al., 2017)","previouslyFormattedCitation":"(Lenck-Santini et al., 2008; Robinson et al., 2017; Terada et al., 2017)"},"properties":{"noteIndex":0},"schema":"https://github.com/citation-style-language/schema/raw/master/csl-citation.json"}</w:instrText>
      </w:r>
      <w:r>
        <w:fldChar w:fldCharType="separate"/>
      </w:r>
      <w:r w:rsidRPr="00A11411">
        <w:rPr>
          <w:noProof/>
        </w:rPr>
        <w:t>(Lenck-Santini et al., 2008; Robinson et al., 2017; Terada et al., 2017)</w:t>
      </w:r>
      <w:r>
        <w:fldChar w:fldCharType="end"/>
      </w:r>
      <w:r>
        <w:t xml:space="preserve">. </w:t>
      </w:r>
      <w:r w:rsidR="00104EDF">
        <w:t xml:space="preserve">Pharmacologically inhibiting the medial septum disables theta sequences, which leads to “time cell” sequence instability </w:t>
      </w:r>
      <w:r w:rsidR="00104EDF">
        <w:fldChar w:fldCharType="begin" w:fldLock="1"/>
      </w:r>
      <w:r w:rsidR="00104ED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104EDF">
        <w:fldChar w:fldCharType="separate"/>
      </w:r>
      <w:r w:rsidR="00104EDF" w:rsidRPr="00104EDF">
        <w:rPr>
          <w:noProof/>
        </w:rPr>
        <w:t>(Wang et al., 2015)</w:t>
      </w:r>
      <w:r w:rsidR="00104EDF">
        <w:fldChar w:fldCharType="end"/>
      </w:r>
      <w:r w:rsidR="00104EDF">
        <w:t xml:space="preserve">, though this effect could simply be due to wholesale theta disruption. Similar to the MEC lesions discussed above, </w:t>
      </w:r>
      <w:proofErr w:type="spellStart"/>
      <w:r w:rsidR="00104EDF">
        <w:t>optogenetically</w:t>
      </w:r>
      <w:proofErr w:type="spellEnd"/>
      <w:r w:rsidR="00104EDF">
        <w:t xml:space="preserve"> silencing MEC selectively </w:t>
      </w:r>
      <w:r w:rsidR="00E57591">
        <w:t>erodes</w:t>
      </w:r>
      <w:r w:rsidR="00104EDF">
        <w:t xml:space="preserve"> temporal sequences </w:t>
      </w:r>
      <w:r w:rsidR="00104EDF">
        <w:fldChar w:fldCharType="begin" w:fldLock="1"/>
      </w:r>
      <w:r w:rsidR="00E57591">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104EDF">
        <w:fldChar w:fldCharType="separate"/>
      </w:r>
      <w:r w:rsidR="00104EDF" w:rsidRPr="00104EDF">
        <w:rPr>
          <w:noProof/>
        </w:rPr>
        <w:t>(Robinson et al., 2017)</w:t>
      </w:r>
      <w:r w:rsidR="00104EDF">
        <w:fldChar w:fldCharType="end"/>
      </w:r>
      <w:r w:rsidR="00104EDF">
        <w:t xml:space="preserve">. </w:t>
      </w:r>
      <w:r w:rsidR="00E57591">
        <w:t xml:space="preserve">Interestingly, the same manipulation does not affect spatial responses </w:t>
      </w:r>
      <w:r w:rsidR="00E57591">
        <w:fldChar w:fldCharType="begin" w:fldLock="1"/>
      </w:r>
      <w:r w:rsidR="00D33893">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E57591">
        <w:fldChar w:fldCharType="separate"/>
      </w:r>
      <w:r w:rsidR="00E57591" w:rsidRPr="00E57591">
        <w:rPr>
          <w:noProof/>
        </w:rPr>
        <w:t xml:space="preserve">(Robinson et </w:t>
      </w:r>
      <w:r w:rsidR="00E57591" w:rsidRPr="00E57591">
        <w:rPr>
          <w:noProof/>
        </w:rPr>
        <w:lastRenderedPageBreak/>
        <w:t>al., 2017)</w:t>
      </w:r>
      <w:r w:rsidR="00E57591">
        <w:fldChar w:fldCharType="end"/>
      </w:r>
      <w:r w:rsidR="00E57591">
        <w:t xml:space="preserve">, suggesting that </w:t>
      </w:r>
      <w:r w:rsidR="006C3E82">
        <w:t>non-spatial</w:t>
      </w:r>
      <w:r w:rsidR="00E57591">
        <w:t xml:space="preserve"> sequences are especially vulnerable, perhaps due to their reliance on internal dynamics. </w:t>
      </w:r>
      <w:r w:rsidR="006E589F">
        <w:t>Generally speaking</w:t>
      </w:r>
      <w:r w:rsidR="00865556">
        <w:t>, s</w:t>
      </w:r>
      <w:r w:rsidR="00E57591">
        <w:t>pike coordination during theta cycles may be selecting neurons to bind together</w:t>
      </w:r>
      <w:r w:rsidR="00C00B85">
        <w:t xml:space="preserve"> dimensionless information</w:t>
      </w:r>
      <w:r w:rsidR="00E57591">
        <w:t xml:space="preserve">. </w:t>
      </w:r>
      <w:r w:rsidR="00104EDF">
        <w:t xml:space="preserve">Within behavioral-timescale sequences during head-fixed odor sampling, </w:t>
      </w:r>
      <w:r w:rsidR="00E57591">
        <w:t xml:space="preserve">nested </w:t>
      </w:r>
      <w:r w:rsidR="00104EDF">
        <w:t>theta sequences demonstrated specificity to preferred odor</w:t>
      </w:r>
      <w:r w:rsidR="00E57591">
        <w:t>s</w:t>
      </w:r>
      <w:r w:rsidR="00C00B85">
        <w:t xml:space="preserve"> and events</w:t>
      </w:r>
      <w:r w:rsidR="00104EDF">
        <w:t xml:space="preserve"> </w:t>
      </w:r>
      <w:r w:rsidR="00104EDF">
        <w:fldChar w:fldCharType="begin" w:fldLock="1"/>
      </w:r>
      <w:r w:rsidR="00104EDF">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104EDF">
        <w:fldChar w:fldCharType="separate"/>
      </w:r>
      <w:r w:rsidR="00104EDF" w:rsidRPr="00104EDF">
        <w:rPr>
          <w:noProof/>
        </w:rPr>
        <w:t>(Terada et al., 2017)</w:t>
      </w:r>
      <w:r w:rsidR="00104EDF">
        <w:fldChar w:fldCharType="end"/>
      </w:r>
      <w:r w:rsidR="00104EDF">
        <w:t xml:space="preserve">. </w:t>
      </w:r>
      <w:r w:rsidR="00865556">
        <w:t xml:space="preserve">Theta sequences reliably decoded task </w:t>
      </w:r>
      <w:r w:rsidR="005112F0">
        <w:t>variables</w:t>
      </w:r>
      <w:r w:rsidR="00865556">
        <w:t xml:space="preserve"> (odor and tone identity), demonstrating that they could be supporting downstream plasticity events involving specific, ordered cell populations. </w:t>
      </w:r>
      <w:r w:rsidR="00C00B85">
        <w:t xml:space="preserve">While </w:t>
      </w:r>
      <w:r w:rsidR="006B419A">
        <w:t>the researchers</w:t>
      </w:r>
      <w:r w:rsidR="00C00B85">
        <w:t xml:space="preserve"> did not explore the long-term ramifications of these non-spatial theta sequences, they did report that swapping around certain elements of the task could invoke </w:t>
      </w:r>
      <w:r w:rsidR="00200996">
        <w:t>rearrangement in the behavioral-timescale sequences, demonstrating their flexibility afforded by plasticity</w:t>
      </w:r>
      <w:r w:rsidR="005112F0">
        <w:t xml:space="preserve"> </w:t>
      </w:r>
      <w:r w:rsidR="00E208DE">
        <w:fldChar w:fldCharType="begin" w:fldLock="1"/>
      </w:r>
      <w:r w:rsidR="00E208DE">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E208DE">
        <w:fldChar w:fldCharType="separate"/>
      </w:r>
      <w:r w:rsidR="00E208DE" w:rsidRPr="00E208DE">
        <w:rPr>
          <w:noProof/>
        </w:rPr>
        <w:t>(Terada et al., 2017)</w:t>
      </w:r>
      <w:r w:rsidR="00E208DE">
        <w:fldChar w:fldCharType="end"/>
      </w:r>
      <w:r w:rsidR="00200996">
        <w:t xml:space="preserve">. </w:t>
      </w:r>
    </w:p>
    <w:p w14:paraId="6E9906EE" w14:textId="050E11CC" w:rsidR="0069760F" w:rsidRDefault="00AB4B97" w:rsidP="00E57591">
      <w:pPr>
        <w:pStyle w:val="BUMainText"/>
      </w:pPr>
      <w:r>
        <w:t xml:space="preserve"> </w:t>
      </w:r>
      <w:r>
        <w:tab/>
      </w:r>
    </w:p>
    <w:p w14:paraId="07CD798F" w14:textId="1F3ABA7B" w:rsidR="00147CC8" w:rsidRDefault="00147CC8" w:rsidP="00147CC8">
      <w:pPr>
        <w:pStyle w:val="Heading2"/>
      </w:pPr>
      <w:bookmarkStart w:id="150" w:name="_Toc415342001"/>
      <w:r>
        <w:t>Concluding remarks</w:t>
      </w:r>
      <w:bookmarkEnd w:id="150"/>
    </w:p>
    <w:p w14:paraId="15958457" w14:textId="24B8E4CF" w:rsidR="0072455D" w:rsidRDefault="005C185C" w:rsidP="00DD4762">
      <w:pPr>
        <w:sectPr w:rsidR="0072455D" w:rsidSect="003547DD">
          <w:pgSz w:w="12240" w:h="15840"/>
          <w:pgMar w:top="2160" w:right="1440" w:bottom="1440" w:left="2160" w:header="1440" w:footer="1080" w:gutter="0"/>
          <w:cols w:space="720"/>
          <w:docGrid w:linePitch="360"/>
        </w:sectPr>
      </w:pPr>
      <w:r>
        <w:tab/>
        <w:t>In this thesis, I described two drastically different behaviors and their accompanying neural signatures. The common feature between these behaviors is that population activity evolves over time</w:t>
      </w:r>
      <w:r w:rsidR="00356004">
        <w:t>, a foil to outdated theories that assumed static neural representations</w:t>
      </w:r>
      <w:r w:rsidR="00E208DE">
        <w:t xml:space="preserve"> </w:t>
      </w:r>
      <w:r w:rsidR="00E208DE">
        <w:fldChar w:fldCharType="begin" w:fldLock="1"/>
      </w:r>
      <w:r w:rsidR="00FE3BB6">
        <w:instrText>ADDIN CSL_CITATION {"citationItems":[{"id":"ITEM-1","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1","issue":"1715","issued":{"date-parts":[["2017","3","5"]]},"page":"20160161","publisher":"The Royal Society","title":"Variance and invariance of neuronal long-term representations.","type":"article-journal","volume":"372"},"uris":["http://www.mendeley.com/documents/?uuid=61268c2f-b9ad-483e-b1d5-dc305ada0c9f"]},{"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E208DE">
        <w:fldChar w:fldCharType="separate"/>
      </w:r>
      <w:r w:rsidR="00E208DE" w:rsidRPr="00E208DE">
        <w:rPr>
          <w:noProof/>
        </w:rPr>
        <w:t>(Chambers and Rumpel, 2017; Clopath et al., 2017)</w:t>
      </w:r>
      <w:r w:rsidR="00E208DE">
        <w:fldChar w:fldCharType="end"/>
      </w:r>
      <w:r>
        <w:t xml:space="preserve">. This slow evolution could support multiple adaptations </w:t>
      </w:r>
      <w:r w:rsidR="008A3A50">
        <w:t xml:space="preserve">simultaneous; </w:t>
      </w:r>
      <w:r w:rsidR="00E208DE">
        <w:t xml:space="preserve">chiefly, </w:t>
      </w:r>
      <w:r w:rsidR="008A3A50">
        <w:t>i</w:t>
      </w:r>
      <w:r>
        <w:t xml:space="preserve">t can segregate temporally distal </w:t>
      </w:r>
      <w:r w:rsidR="008A3A50">
        <w:t xml:space="preserve">or unrelated </w:t>
      </w:r>
      <w:r>
        <w:t xml:space="preserve">events while simultaneously permitting the integration of novel information into existing schemas. </w:t>
      </w:r>
      <w:r w:rsidR="008A3A50">
        <w:t xml:space="preserve">Sequences in the hippocampus may be important for encoding events occurring in space-time by virtue of their temporally structured firing. Though the significance and mechanisms behind these sequences are </w:t>
      </w:r>
      <w:r w:rsidR="008A3A50">
        <w:lastRenderedPageBreak/>
        <w:t xml:space="preserve">still under active investigation, this thesis proposes a framework drawing from many popular theories on hippocampal function. Excitability could predispose neurons to become the physical substrate of memory </w:t>
      </w:r>
      <w:r w:rsidR="008A3A50">
        <w:fldChar w:fldCharType="begin" w:fldLock="1"/>
      </w:r>
      <w:r w:rsidR="00356004">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8A3A50">
        <w:fldChar w:fldCharType="separate"/>
      </w:r>
      <w:r w:rsidR="008A3A50" w:rsidRPr="008A3A50">
        <w:rPr>
          <w:noProof/>
        </w:rPr>
        <w:t>(Silva et al., 2009)</w:t>
      </w:r>
      <w:r w:rsidR="008A3A50">
        <w:fldChar w:fldCharType="end"/>
      </w:r>
      <w:r w:rsidR="008A3A50">
        <w:t xml:space="preserve">. Population flux can allow for memory linking or unlinking </w:t>
      </w:r>
      <w:r w:rsidR="00356004">
        <w:fldChar w:fldCharType="begin" w:fldLock="1"/>
      </w:r>
      <w:r w:rsidR="00356004">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plainTextFormattedCitation":"(Cai et al., 2016; Lisman et al., 2018)","previouslyFormattedCitation":"(Cai et al., 2016; Lisman et al., 2018)"},"properties":{"noteIndex":0},"schema":"https://github.com/citation-style-language/schema/raw/master/csl-citation.json"}</w:instrText>
      </w:r>
      <w:r w:rsidR="00356004">
        <w:fldChar w:fldCharType="separate"/>
      </w:r>
      <w:r w:rsidR="00356004" w:rsidRPr="00356004">
        <w:rPr>
          <w:noProof/>
        </w:rPr>
        <w:t>(Cai et al., 2016; Lisman et al., 2018)</w:t>
      </w:r>
      <w:r w:rsidR="00356004">
        <w:fldChar w:fldCharType="end"/>
      </w:r>
      <w:r w:rsidR="00356004">
        <w:t xml:space="preserve">, which can also be reframed as perpetual cycles of consolidation into existing schemas </w:t>
      </w:r>
      <w:r w:rsidR="00356004">
        <w:fldChar w:fldCharType="begin" w:fldLock="1"/>
      </w:r>
      <w:r w:rsidR="00356004">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356004">
        <w:fldChar w:fldCharType="separate"/>
      </w:r>
      <w:r w:rsidR="00356004" w:rsidRPr="00356004">
        <w:rPr>
          <w:noProof/>
        </w:rPr>
        <w:t>(McKenzie and Eichenbaum, 2011)</w:t>
      </w:r>
      <w:r w:rsidR="00356004">
        <w:fldChar w:fldCharType="end"/>
      </w:r>
      <w:r w:rsidR="00356004">
        <w:t xml:space="preserve">. Cellular ensembles containing these memories undergo maintenance and modification, which may be regulated by the theta rhythm and replay during SPW-Rs </w:t>
      </w:r>
      <w:r w:rsidR="00356004">
        <w:fldChar w:fldCharType="begin" w:fldLock="1"/>
      </w:r>
      <w:r w:rsidR="00356004">
        <w:instrText>ADDIN CSL_CITATION {"citationItems":[{"id":"ITEM-1","itemData":{"DOI":"10.1126/science.aav0502","ISSN":"1095-9203","PMID":"30630930","abstract":"When and how hippocampal neuronal ensembles first organize to support encoding and consolidation of memory episodes, a critical cognitive function of the brain, are unknown. We recorded electrophysiological activity from large ensembles of hippocampal neurons starting on the first day after eye opening as naïve rats navigated linear environments and slept. We found a gradual age-dependent, navigational experience-independent assembly of preconfigured trajectory-like sequences from persistent, location-depicting ensembles during postnatal week 3. Adult-like compressed binding of adjacent locations into trajectories during navigation and their navigational experience-dependent replay during sleep emerged in concert from spontaneous preconfigured sequences only during early postnatal week 4. Our findings reveal ethologically relevant distinct phases in the development of hippocampal preconfigured and experience-dependent sequential patterns thought to be important for episodic memory formation.","author":[{"dropping-particle":"","family":"Farooq","given":"U","non-dropping-particle":"","parse-names":false,"suffix":""},{"dropping-particle":"","family":"Dragoi","given":"G","non-dropping-particle":"","parse-names":false,"suffix":""}],"container-title":"Science (New York, N.Y.)","id":"ITEM-1","issue":"6423","issued":{"date-parts":[["2019","1","11"]]},"page":"168-173","publisher":"American Association for the Advancement of Science","title":"Emergence of preconfigured and plastic time-compressed sequences in early postnatal development.","type":"article-journal","volume":"363"},"uris":["http://www.mendeley.com/documents/?uuid=67aa5fa0-848f-3344-b177-803c94081daa"]},{"id":"ITEM-2","itemData":{"DOI":"10.1038/s41467-019-09280-0","ISSN":"2041-1723","abstract":"The hippocampus is an essential brain area for learning and memory. However, the network mechanisms underlying memory storage, consolidation and retrieval remain incompletely understood. Place cell sequences during theta oscillations are thought to be replayed during non-theta states to support consolidation and route planning. In animals with medial entorhinal cortex (MEC) lesions, the temporal organization of theta-related hippocampal activity is disrupted, which allows us to test whether replay is also compromised. Two different analyses—comparison of co-activation patterns between running and rest epochs and analysis of the recurrence of place cell sequences—reveal that the enhancement of replay by behavior is reduced in MEC-lesioned versus control rats. In contrast, the degree of intrinsic network structure prior and subsequent to behavior remains unaffected by MEC lesions. The MEC-dependent temporal coordination during theta states therefore appears to facilitate behavior-related plasticity, but does not disrupt pre-existing functional connectivity.","author":[{"dropping-particle":"","family":"Chenani","given":"Alireza","non-dropping-particle":"","parse-names":false,"suffix":""},{"dropping-particle":"","family":"Sabariego","given":"Marta","non-dropping-particle":"","parse-names":false,"suffix":""},{"dropping-particle":"","family":"Schlesiger","given":"Magdalene I.","non-dropping-particle":"","parse-names":false,"suffix":""},{"dropping-particle":"","family":"Leutgeb","given":"Jill K.","non-dropping-particle":"","parse-names":false,"suffix":""},{"dropping-particle":"","family":"Leutgeb","given":"Stefan","non-dropping-particle":"","parse-names":false,"suffix":""},{"dropping-particle":"","family":"Leibold","given":"Christian","non-dropping-particle":"","parse-names":false,"suffix":""}],"container-title":"Nature Communications","id":"ITEM-2","issue":"1","issued":{"date-parts":[["2019","12","22"]]},"page":"1341","publisher":"Nature Publishing Group","title":"Hippocampal CA1 replay becomes less prominent but more rigid without inputs from medial entorhinal cortex","type":"article-journal","volume":"10"},"uris":["http://www.mendeley.com/documents/?uuid=1e08a27d-ffd8-3ab0-a5b3-951c51b64533"]}],"mendeley":{"formattedCitation":"(Chenani et al., 2019; Farooq and Dragoi, 2019)","plainTextFormattedCitation":"(Chenani et al., 2019; Farooq and Dragoi, 2019)","previouslyFormattedCitation":"(Chenani et al., 2019; Farooq and Dragoi, 2019)"},"properties":{"noteIndex":0},"schema":"https://github.com/citation-style-language/schema/raw/master/csl-citation.json"}</w:instrText>
      </w:r>
      <w:r w:rsidR="00356004">
        <w:fldChar w:fldCharType="separate"/>
      </w:r>
      <w:r w:rsidR="00356004" w:rsidRPr="00356004">
        <w:rPr>
          <w:noProof/>
        </w:rPr>
        <w:t>(Chenani et al., 2019; Farooq and Dragoi, 2019)</w:t>
      </w:r>
      <w:r w:rsidR="00356004">
        <w:fldChar w:fldCharType="end"/>
      </w:r>
      <w:r w:rsidR="00356004">
        <w:t xml:space="preserve">. </w:t>
      </w:r>
      <w:r w:rsidR="00412410">
        <w:t xml:space="preserve">Regardless of your preferred nomenclature, whether it </w:t>
      </w:r>
      <w:proofErr w:type="gramStart"/>
      <w:r w:rsidR="00412410">
        <w:t>be</w:t>
      </w:r>
      <w:proofErr w:type="gramEnd"/>
      <w:r w:rsidR="00412410">
        <w:t xml:space="preserve"> cellular ensembles, engrams, or sequences, specific populations of neurons definitely cooperate to form memories. </w:t>
      </w:r>
      <w:r w:rsidR="00356004">
        <w:t xml:space="preserve">Not extensively discussed here are interactions and consolidation processes with </w:t>
      </w:r>
      <w:proofErr w:type="spellStart"/>
      <w:r w:rsidR="00356004">
        <w:t>neocortex</w:t>
      </w:r>
      <w:proofErr w:type="spellEnd"/>
      <w:r w:rsidR="00356004">
        <w:t xml:space="preserve">, which surely have a role in storing memory traces long-term </w:t>
      </w:r>
      <w:r w:rsidR="00356004">
        <w:fldChar w:fldCharType="begin" w:fldLock="1"/>
      </w:r>
      <w:r w:rsidR="00FF1E34">
        <w:instrText>ADDIN CSL_CITATION {"citationItems":[{"id":"ITEM-1","itemData":{"DOI":"10.1002/hipo.22821","ISSN":"10509631","author":[{"dropping-particle":"","family":"Zielinski","given":"Mark C.","non-dropping-particle":"","parse-names":false,"suffix":""},{"dropping-particle":"","family":"Tang","given":"Wenbo","non-dropping-particle":"","parse-names":false,"suffix":""},{"dropping-particle":"","family":"Jadhav","given":"Shantanu P.","non-dropping-particle":"","parse-names":false,"suffix":""}],"container-title":"Hippocampus","id":"ITEM-1","issued":{"date-parts":[["2018","1","11"]]},"publisher":"John Wiley &amp; Sons, Ltd","title":"The role of replay and theta sequences in mediating hippocampal-prefrontal interactions for memory and cognition","type":"article-journal"},"uris":["http://www.mendeley.com/documents/?uuid=4fdcd85e-ca01-3ac8-8a70-cbe4a2f16d91"]}],"mendeley":{"formattedCitation":"(Zielinski et al., 2018)","plainTextFormattedCitation":"(Zielinski et al., 2018)","previouslyFormattedCitation":"(Zielinski et al., 2018)"},"properties":{"noteIndex":0},"schema":"https://github.com/citation-style-language/schema/raw/master/csl-citation.json"}</w:instrText>
      </w:r>
      <w:r w:rsidR="00356004">
        <w:fldChar w:fldCharType="separate"/>
      </w:r>
      <w:r w:rsidR="00356004" w:rsidRPr="00356004">
        <w:rPr>
          <w:noProof/>
        </w:rPr>
        <w:t>(Zielinski et al., 2018)</w:t>
      </w:r>
      <w:r w:rsidR="00356004">
        <w:fldChar w:fldCharType="end"/>
      </w:r>
      <w:r w:rsidR="00356004">
        <w:t>. Suffice to say, the mechanisms supporting memory funct</w:t>
      </w:r>
      <w:r w:rsidR="002162BE">
        <w:t>ion are extraordinarily complex, making this topic such an exciting avenue for future s</w:t>
      </w:r>
      <w:r w:rsidR="00DD4762">
        <w:t xml:space="preserve">cientific inquiry. </w:t>
      </w:r>
    </w:p>
    <w:p w14:paraId="4D35793A" w14:textId="3759E0C6" w:rsidR="00E30FDA" w:rsidRPr="00E30FDA" w:rsidRDefault="00E30FDA" w:rsidP="00D620B4">
      <w:pPr>
        <w:pStyle w:val="Heading1"/>
      </w:pPr>
      <w:bookmarkStart w:id="151" w:name="_Toc415342002"/>
      <w:r>
        <w:lastRenderedPageBreak/>
        <w:t>BIBLIOGRAPHY</w:t>
      </w:r>
      <w:bookmarkEnd w:id="151"/>
    </w:p>
    <w:p w14:paraId="7030BB6B" w14:textId="5C3B9B95" w:rsidR="00944F1B" w:rsidRPr="00944F1B" w:rsidRDefault="00942D3B" w:rsidP="00944F1B">
      <w:pPr>
        <w:widowControl w:val="0"/>
        <w:autoSpaceDE w:val="0"/>
        <w:autoSpaceDN w:val="0"/>
        <w:adjustRightInd w:val="0"/>
        <w:spacing w:after="240" w:line="240" w:lineRule="auto"/>
        <w:rPr>
          <w:noProof/>
        </w:rPr>
      </w:pPr>
      <w:r>
        <w:fldChar w:fldCharType="begin" w:fldLock="1"/>
      </w:r>
      <w:r>
        <w:instrText xml:space="preserve">ADDIN Mendeley Bibliography CSL_BIBLIOGRAPHY </w:instrText>
      </w:r>
      <w:r>
        <w:fldChar w:fldCharType="separate"/>
      </w:r>
      <w:r w:rsidR="00944F1B" w:rsidRPr="00944F1B">
        <w:rPr>
          <w:noProof/>
        </w:rPr>
        <w:t xml:space="preserve">Abdou, K., Shehata, M., Choko, K., Nishizono, H., Matsuo, M., Muramatsu, S., and Inokuchi, K. (2018). Synapse-specific representation of the identity of overlapping memory engrams. Science (80-. ). </w:t>
      </w:r>
      <w:r w:rsidR="00944F1B" w:rsidRPr="00944F1B">
        <w:rPr>
          <w:i/>
          <w:iCs/>
          <w:noProof/>
        </w:rPr>
        <w:t>360</w:t>
      </w:r>
      <w:r w:rsidR="00944F1B" w:rsidRPr="00944F1B">
        <w:rPr>
          <w:noProof/>
        </w:rPr>
        <w:t>, 1227–1231.</w:t>
      </w:r>
    </w:p>
    <w:p w14:paraId="1892EBF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dolphs, R., Tranel, D., Damasio, H., and Damasio, A. (1994). Impaired recognition of emotion in facial expressions following bilateral damage to the human amygdala. Nature </w:t>
      </w:r>
      <w:r w:rsidRPr="00944F1B">
        <w:rPr>
          <w:i/>
          <w:iCs/>
          <w:noProof/>
        </w:rPr>
        <w:t>372</w:t>
      </w:r>
      <w:r w:rsidRPr="00944F1B">
        <w:rPr>
          <w:noProof/>
        </w:rPr>
        <w:t>, 669–672.</w:t>
      </w:r>
    </w:p>
    <w:p w14:paraId="5772179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hmed, O.J., and Mehta, M.R. (2009). The hippocampal rate code: anatomy, physiology and theory. Trends Neurosci. </w:t>
      </w:r>
      <w:r w:rsidRPr="00944F1B">
        <w:rPr>
          <w:i/>
          <w:iCs/>
          <w:noProof/>
        </w:rPr>
        <w:t>32</w:t>
      </w:r>
      <w:r w:rsidRPr="00944F1B">
        <w:rPr>
          <w:noProof/>
        </w:rPr>
        <w:t>, 329–338.</w:t>
      </w:r>
    </w:p>
    <w:p w14:paraId="4F00386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hn, J.-R., Lee, H.-W., and Lee, I. (2019). Rhythmic Pruning of Perceptual Noise for Object Representation in the Hippocampus and Perirhinal Cortex in Rats. Cell Rep. </w:t>
      </w:r>
      <w:r w:rsidRPr="00944F1B">
        <w:rPr>
          <w:i/>
          <w:iCs/>
          <w:noProof/>
        </w:rPr>
        <w:t>26</w:t>
      </w:r>
      <w:r w:rsidRPr="00944F1B">
        <w:rPr>
          <w:noProof/>
        </w:rPr>
        <w:t>, 2362–2376.e4.</w:t>
      </w:r>
    </w:p>
    <w:p w14:paraId="567F950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llen, T.A., Salz, D.M., McKenzie, S., and Fortin, N.J. (2016). Nonspatial sequence coding in CA1 neurons. J. Neurosci. </w:t>
      </w:r>
      <w:r w:rsidRPr="00944F1B">
        <w:rPr>
          <w:i/>
          <w:iCs/>
          <w:noProof/>
        </w:rPr>
        <w:t>36</w:t>
      </w:r>
      <w:r w:rsidRPr="00944F1B">
        <w:rPr>
          <w:noProof/>
        </w:rPr>
        <w:t>, 1547–1563.</w:t>
      </w:r>
    </w:p>
    <w:p w14:paraId="778481A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maral, D.G., Dolorfo, C., and Alvarez-Royo, P. (1991). Organization of CA1 projections to the subiculum: A PHA-L analysis in the rat. Hippocampus </w:t>
      </w:r>
      <w:r w:rsidRPr="00944F1B">
        <w:rPr>
          <w:i/>
          <w:iCs/>
          <w:noProof/>
        </w:rPr>
        <w:t>1</w:t>
      </w:r>
      <w:r w:rsidRPr="00944F1B">
        <w:rPr>
          <w:noProof/>
        </w:rPr>
        <w:t>, 415–435.</w:t>
      </w:r>
    </w:p>
    <w:p w14:paraId="316E131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ng, C.W., Carlson, G.C., and Coulter, D.A. (2005). Hippocampal CA1 Circuitry Dynamically Gates Direct Cortical Inputs Preferentially at Theta Frequencies. J. Neurosci. </w:t>
      </w:r>
      <w:r w:rsidRPr="00944F1B">
        <w:rPr>
          <w:i/>
          <w:iCs/>
          <w:noProof/>
        </w:rPr>
        <w:t>19</w:t>
      </w:r>
      <w:r w:rsidRPr="00944F1B">
        <w:rPr>
          <w:noProof/>
        </w:rPr>
        <w:t>, 274–287.</w:t>
      </w:r>
    </w:p>
    <w:p w14:paraId="66E05C0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ronov, D., Nevers, R., and Tank, D.W. (2017). Mapping of a non-spatial dimension by the hippocampal–entorhinal circuit. Nature </w:t>
      </w:r>
      <w:r w:rsidRPr="00944F1B">
        <w:rPr>
          <w:i/>
          <w:iCs/>
          <w:noProof/>
        </w:rPr>
        <w:t>543</w:t>
      </w:r>
      <w:r w:rsidRPr="00944F1B">
        <w:rPr>
          <w:noProof/>
        </w:rPr>
        <w:t>, 719–722.</w:t>
      </w:r>
    </w:p>
    <w:p w14:paraId="4838967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therton, L.A., Dupret, D., and Mellor, J.R. (2015). Memory trace replay: the shaping of memory consolidation by neuromodulation. Trends Neurosci. </w:t>
      </w:r>
      <w:r w:rsidRPr="00944F1B">
        <w:rPr>
          <w:i/>
          <w:iCs/>
          <w:noProof/>
        </w:rPr>
        <w:t>38</w:t>
      </w:r>
      <w:r w:rsidRPr="00944F1B">
        <w:rPr>
          <w:noProof/>
        </w:rPr>
        <w:t>, 560–570.</w:t>
      </w:r>
    </w:p>
    <w:p w14:paraId="3DF07BF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ttardo, A., Fitzgerald, J.E., and Schnitzer, M.J. (2015). Impermanence of dendritic spines in live adult CA1 hippocampus. Nature </w:t>
      </w:r>
      <w:r w:rsidRPr="00944F1B">
        <w:rPr>
          <w:i/>
          <w:iCs/>
          <w:noProof/>
        </w:rPr>
        <w:t>523</w:t>
      </w:r>
      <w:r w:rsidRPr="00944F1B">
        <w:rPr>
          <w:noProof/>
        </w:rPr>
        <w:t>, 592–596.</w:t>
      </w:r>
    </w:p>
    <w:p w14:paraId="4DCF8EF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angasser, D.A., Waxler, D.E., Santollo, J., and Shors, T.J. (2006). Trace conditioning and the hippocampus: the importance of contiguity. J. Neurosci. </w:t>
      </w:r>
      <w:r w:rsidRPr="00944F1B">
        <w:rPr>
          <w:i/>
          <w:iCs/>
          <w:noProof/>
        </w:rPr>
        <w:t>26</w:t>
      </w:r>
      <w:r w:rsidRPr="00944F1B">
        <w:rPr>
          <w:noProof/>
        </w:rPr>
        <w:t>, 8702–8706.</w:t>
      </w:r>
    </w:p>
    <w:p w14:paraId="2EAB647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ellmund, J.L.S., Gärdenfors, P., Moser, E.I., and Doeller, C.F. (2018). Navigating cognition: Spatial codes for human thinking. Science </w:t>
      </w:r>
      <w:r w:rsidRPr="00944F1B">
        <w:rPr>
          <w:i/>
          <w:iCs/>
          <w:noProof/>
        </w:rPr>
        <w:t>362</w:t>
      </w:r>
      <w:r w:rsidRPr="00944F1B">
        <w:rPr>
          <w:noProof/>
        </w:rPr>
        <w:t>, eaat6766.</w:t>
      </w:r>
    </w:p>
    <w:p w14:paraId="003A8D9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erger, T.W., Swanson, G.W., Milner, T.A., Lynch, G.S., and Thompson, R.F. (1980). Reciprocal anatomical connections between hippocampus and subiculum in the rabbit evidence for subicular innervation of regio superior. Brain Res. </w:t>
      </w:r>
      <w:r w:rsidRPr="00944F1B">
        <w:rPr>
          <w:i/>
          <w:iCs/>
          <w:noProof/>
        </w:rPr>
        <w:t>183</w:t>
      </w:r>
      <w:r w:rsidRPr="00944F1B">
        <w:rPr>
          <w:noProof/>
        </w:rPr>
        <w:t>, 265–276.</w:t>
      </w:r>
    </w:p>
    <w:p w14:paraId="61578C1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i, G.Q., and Poo, M.M. (1998). Synaptic modifications in cultured hippocampal neurons: dependence on spike timing, synaptic strength, and postsynaptic cell type. J. Neurosci. </w:t>
      </w:r>
      <w:r w:rsidRPr="00944F1B">
        <w:rPr>
          <w:i/>
          <w:iCs/>
          <w:noProof/>
        </w:rPr>
        <w:t>18</w:t>
      </w:r>
      <w:r w:rsidRPr="00944F1B">
        <w:rPr>
          <w:noProof/>
        </w:rPr>
        <w:t>, 10464–10472.</w:t>
      </w:r>
    </w:p>
    <w:p w14:paraId="76A60FD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ito, H., Deisseroth, K., and Tsien, R.W. (1996). CREB Phosphorylation and Dephosphorylation: A Ca2+- and Stimulus Duration–Dependent Switch for Hippocampal Gene Expression. Cell </w:t>
      </w:r>
      <w:r w:rsidRPr="00944F1B">
        <w:rPr>
          <w:i/>
          <w:iCs/>
          <w:noProof/>
        </w:rPr>
        <w:t>87</w:t>
      </w:r>
      <w:r w:rsidRPr="00944F1B">
        <w:rPr>
          <w:noProof/>
        </w:rPr>
        <w:t>, 1203–1214.</w:t>
      </w:r>
    </w:p>
    <w:p w14:paraId="5BBAB04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ittner, K.C., Grienberger, C., Vaidya, S.P., Milstein, A.D., Macklin, J.J., Suh, J., Tonegawa, S., and Magee, J.C. (2015). Conjunctive input processing drives feature selectivity in hippocampal CA1 neurons. Nat. Neurosci. </w:t>
      </w:r>
      <w:r w:rsidRPr="00944F1B">
        <w:rPr>
          <w:i/>
          <w:iCs/>
          <w:noProof/>
        </w:rPr>
        <w:t>18</w:t>
      </w:r>
      <w:r w:rsidRPr="00944F1B">
        <w:rPr>
          <w:noProof/>
        </w:rPr>
        <w:t>, 1133–1142.</w:t>
      </w:r>
    </w:p>
    <w:p w14:paraId="24087EE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ittner, K.C., Milstein, A.D., Grienberger, C., Romani, S., and Magee, J.C. (2017). Behavioral time scale synaptic plasticity underlies CA1 place fields. Science (80-. ). </w:t>
      </w:r>
      <w:r w:rsidRPr="00944F1B">
        <w:rPr>
          <w:i/>
          <w:iCs/>
          <w:noProof/>
        </w:rPr>
        <w:t>357</w:t>
      </w:r>
      <w:r w:rsidRPr="00944F1B">
        <w:rPr>
          <w:noProof/>
        </w:rPr>
        <w:t>, 1033–1036.</w:t>
      </w:r>
    </w:p>
    <w:p w14:paraId="74F98D8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liss, T. V, and Lomo, T. (1973). Long-lasting potentiation of synaptic transmission in the dentate area of the anaesthetized rabbit following stimulation of the perforant path. J. Physiol. </w:t>
      </w:r>
      <w:r w:rsidRPr="00944F1B">
        <w:rPr>
          <w:i/>
          <w:iCs/>
          <w:noProof/>
        </w:rPr>
        <w:t>232</w:t>
      </w:r>
      <w:r w:rsidRPr="00944F1B">
        <w:rPr>
          <w:noProof/>
        </w:rPr>
        <w:t>, 331–356.</w:t>
      </w:r>
    </w:p>
    <w:p w14:paraId="24B863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liss, T.V.P., and Collingridge, G.L. (1993). A synaptic model of memory: long-term potentiation in the hippocampus. Nature </w:t>
      </w:r>
      <w:r w:rsidRPr="00944F1B">
        <w:rPr>
          <w:i/>
          <w:iCs/>
          <w:noProof/>
        </w:rPr>
        <w:t>361</w:t>
      </w:r>
      <w:r w:rsidRPr="00944F1B">
        <w:rPr>
          <w:noProof/>
        </w:rPr>
        <w:t>, 31–39.</w:t>
      </w:r>
    </w:p>
    <w:p w14:paraId="50CAC9D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occhio, M., Nabavi, S., and Capogna, M. (2017). Synaptic Plasticity, Engrams, and Network Oscillations in Amygdala Circuits for Storage and Retrieval of Emotional Memories. Neuron </w:t>
      </w:r>
      <w:r w:rsidRPr="00944F1B">
        <w:rPr>
          <w:i/>
          <w:iCs/>
          <w:noProof/>
        </w:rPr>
        <w:t>94</w:t>
      </w:r>
      <w:r w:rsidRPr="00944F1B">
        <w:rPr>
          <w:noProof/>
        </w:rPr>
        <w:t>, 731–743.</w:t>
      </w:r>
    </w:p>
    <w:p w14:paraId="0EAD883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ontempi, B., Laurent-Demir, C., Destrade, C., and Jaffard, R. (1999). Time-dependent reorganization of brain circuitry underlying long-term memory storage. Nature </w:t>
      </w:r>
      <w:r w:rsidRPr="00944F1B">
        <w:rPr>
          <w:i/>
          <w:iCs/>
          <w:noProof/>
        </w:rPr>
        <w:t>400</w:t>
      </w:r>
      <w:r w:rsidRPr="00944F1B">
        <w:rPr>
          <w:noProof/>
        </w:rPr>
        <w:t>, 671–675.</w:t>
      </w:r>
    </w:p>
    <w:p w14:paraId="324F29F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randon, M.P., Bogaard, A.R., Libby, C.P., Connerney, M.A., Gupta, K., and Hasselmo, M.E. (2011). Reduction of Theta Rhythm Dissociates Grid Cell Spatial Periodicity from Directional Tuning. Science (80-. ). </w:t>
      </w:r>
      <w:r w:rsidRPr="00944F1B">
        <w:rPr>
          <w:i/>
          <w:iCs/>
          <w:noProof/>
        </w:rPr>
        <w:t>332</w:t>
      </w:r>
      <w:r w:rsidRPr="00944F1B">
        <w:rPr>
          <w:noProof/>
        </w:rPr>
        <w:t>, 595–599.</w:t>
      </w:r>
    </w:p>
    <w:p w14:paraId="2209412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nsey, M., and Eichenbaum, H. (1996). Conservation of hippocampal memory function in rats and humans. Nature </w:t>
      </w:r>
      <w:r w:rsidRPr="00944F1B">
        <w:rPr>
          <w:i/>
          <w:iCs/>
          <w:noProof/>
        </w:rPr>
        <w:t>379</w:t>
      </w:r>
      <w:r w:rsidRPr="00944F1B">
        <w:rPr>
          <w:noProof/>
        </w:rPr>
        <w:t>, 255–257.</w:t>
      </w:r>
    </w:p>
    <w:p w14:paraId="5815EC0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rwell, R.D., and Amaral, D.G. (1998). Cortical afferents of the perirhinal, postrhinal, and entorhinal cortices of the rat. J. Comp. Neurol. </w:t>
      </w:r>
      <w:r w:rsidRPr="00944F1B">
        <w:rPr>
          <w:i/>
          <w:iCs/>
          <w:noProof/>
        </w:rPr>
        <w:t>398</w:t>
      </w:r>
      <w:r w:rsidRPr="00944F1B">
        <w:rPr>
          <w:noProof/>
        </w:rPr>
        <w:t>, 179–205.</w:t>
      </w:r>
    </w:p>
    <w:p w14:paraId="5C0DC25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zsáki, G. (2002). Theta oscillations in the hippocampus. Neuron </w:t>
      </w:r>
      <w:r w:rsidRPr="00944F1B">
        <w:rPr>
          <w:i/>
          <w:iCs/>
          <w:noProof/>
        </w:rPr>
        <w:t>33</w:t>
      </w:r>
      <w:r w:rsidRPr="00944F1B">
        <w:rPr>
          <w:noProof/>
        </w:rPr>
        <w:t>, 325–340.</w:t>
      </w:r>
    </w:p>
    <w:p w14:paraId="16E50A4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Buzsáki, G. (2006). Rhythms of the Brain (New York, NY, US: Oxford University Press).</w:t>
      </w:r>
    </w:p>
    <w:p w14:paraId="6BC7FFA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zsáki, G. (2015). Hippocampal sharp wave-ripple: A cognitive biomarker for episodic memory and planning. Hippocampus </w:t>
      </w:r>
      <w:r w:rsidRPr="00944F1B">
        <w:rPr>
          <w:i/>
          <w:iCs/>
          <w:noProof/>
        </w:rPr>
        <w:t>25</w:t>
      </w:r>
      <w:r w:rsidRPr="00944F1B">
        <w:rPr>
          <w:noProof/>
        </w:rPr>
        <w:t>, 1073–1188.</w:t>
      </w:r>
    </w:p>
    <w:p w14:paraId="72A6F2B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zsáki, G., and Llinás, R. (2017). Space and time in the brain. Science (80-. ). </w:t>
      </w:r>
      <w:r w:rsidRPr="00944F1B">
        <w:rPr>
          <w:i/>
          <w:iCs/>
          <w:noProof/>
        </w:rPr>
        <w:t>358</w:t>
      </w:r>
      <w:r w:rsidRPr="00944F1B">
        <w:rPr>
          <w:noProof/>
        </w:rPr>
        <w:t>, 482–485.</w:t>
      </w:r>
    </w:p>
    <w:p w14:paraId="09BB5DD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zsáki, G., and Mizuseki, K. (2014). The log-dynamic brain: how skewed distributions affect network operations. Nat. Rev. Neurosci. </w:t>
      </w:r>
      <w:r w:rsidRPr="00944F1B">
        <w:rPr>
          <w:i/>
          <w:iCs/>
          <w:noProof/>
        </w:rPr>
        <w:t>15</w:t>
      </w:r>
      <w:r w:rsidRPr="00944F1B">
        <w:rPr>
          <w:noProof/>
        </w:rPr>
        <w:t>, 264–278.</w:t>
      </w:r>
    </w:p>
    <w:p w14:paraId="740B832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Buzsáki, G., and Tingley, D. (2018). Special Issue: Time in the Brain Space and Time: The Hippocampus as a Sequence Generator.</w:t>
      </w:r>
    </w:p>
    <w:p w14:paraId="78B25F2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zsáki, G., Leung, L.W., and Vanderwolf, C.H. (1983). Cellular bases of hippocampal EEG in the behaving rat. Brain Res. </w:t>
      </w:r>
      <w:r w:rsidRPr="00944F1B">
        <w:rPr>
          <w:i/>
          <w:iCs/>
          <w:noProof/>
        </w:rPr>
        <w:t>287</w:t>
      </w:r>
      <w:r w:rsidRPr="00944F1B">
        <w:rPr>
          <w:noProof/>
        </w:rPr>
        <w:t>, 139–171.</w:t>
      </w:r>
    </w:p>
    <w:p w14:paraId="6DF9572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zsáki, G., Horváth, Z., Urioste, R., Hetke, J., and Wise, K. (1992). High-frequency network oscillation in the hippocampus. Science </w:t>
      </w:r>
      <w:r w:rsidRPr="00944F1B">
        <w:rPr>
          <w:i/>
          <w:iCs/>
          <w:noProof/>
        </w:rPr>
        <w:t>256</w:t>
      </w:r>
      <w:r w:rsidRPr="00944F1B">
        <w:rPr>
          <w:noProof/>
        </w:rPr>
        <w:t>, 1025–1027.</w:t>
      </w:r>
    </w:p>
    <w:p w14:paraId="1192248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ai, D.J., Aharoni, D., Shuman, T., Shobe, J., Biane, J., Song, W., Wei, B., Veshkini, M., La-Vu, M., Lou, J., et al. (2016). A shared neural ensemble links distinct contextual memories encoded close in time. Nature </w:t>
      </w:r>
      <w:r w:rsidRPr="00944F1B">
        <w:rPr>
          <w:i/>
          <w:iCs/>
          <w:noProof/>
        </w:rPr>
        <w:t>534</w:t>
      </w:r>
      <w:r w:rsidRPr="00944F1B">
        <w:rPr>
          <w:noProof/>
        </w:rPr>
        <w:t>, 115–118.</w:t>
      </w:r>
    </w:p>
    <w:p w14:paraId="2E8F238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ei, A., Girardeau, G., Drieu, C., Kanbi, K. El, and Zugaro, M. (2014). Reversed theta sequences of hippocampal cell assemblies during backward travel. Nat. Neurosci. </w:t>
      </w:r>
      <w:r w:rsidRPr="00944F1B">
        <w:rPr>
          <w:i/>
          <w:iCs/>
          <w:noProof/>
        </w:rPr>
        <w:t>17</w:t>
      </w:r>
      <w:r w:rsidRPr="00944F1B">
        <w:rPr>
          <w:noProof/>
        </w:rPr>
        <w:t>, 719–724.</w:t>
      </w:r>
    </w:p>
    <w:p w14:paraId="4452FAD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hambers, A.R., and Rumpel, S. (2017). A stable brain from unstable components: Emerging concepts and implications for neural computation. Neuroscience </w:t>
      </w:r>
      <w:r w:rsidRPr="00944F1B">
        <w:rPr>
          <w:i/>
          <w:iCs/>
          <w:noProof/>
        </w:rPr>
        <w:t>357</w:t>
      </w:r>
      <w:r w:rsidRPr="00944F1B">
        <w:rPr>
          <w:noProof/>
        </w:rPr>
        <w:t>, 172–184.</w:t>
      </w:r>
    </w:p>
    <w:p w14:paraId="3E6EBDB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henani, A., Sabariego, M., Schlesiger, M.I., Leutgeb, J.K., Leutgeb, S., and Leibold, C. (2019). Hippocampal CA1 replay becomes less prominent but more rigid without inputs from medial entorhinal cortex. Nat. Commun. </w:t>
      </w:r>
      <w:r w:rsidRPr="00944F1B">
        <w:rPr>
          <w:i/>
          <w:iCs/>
          <w:noProof/>
        </w:rPr>
        <w:t>10</w:t>
      </w:r>
      <w:r w:rsidRPr="00944F1B">
        <w:rPr>
          <w:noProof/>
        </w:rPr>
        <w:t>, 1341.</w:t>
      </w:r>
    </w:p>
    <w:p w14:paraId="396FD4C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heng, S., and Frank, L.M. (2008). New Experiences Enhance Coordinated Neural Activity in the Hippocampus. Neuron </w:t>
      </w:r>
      <w:r w:rsidRPr="00944F1B">
        <w:rPr>
          <w:i/>
          <w:iCs/>
          <w:noProof/>
        </w:rPr>
        <w:t>57</w:t>
      </w:r>
      <w:r w:rsidRPr="00944F1B">
        <w:rPr>
          <w:noProof/>
        </w:rPr>
        <w:t>, 303–313.</w:t>
      </w:r>
    </w:p>
    <w:p w14:paraId="1242362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hoi, J.-H., Sim, S.-E., Kim, J.-I., Choi, D. Il, Oh, J., Ye, S., Lee, J., Kim, T., Ko, H.-G., Lim, C.-S., et al. (2018). Interregional synaptic maps among engram cells underlie memory formation. Science </w:t>
      </w:r>
      <w:r w:rsidRPr="00944F1B">
        <w:rPr>
          <w:i/>
          <w:iCs/>
          <w:noProof/>
        </w:rPr>
        <w:t>360</w:t>
      </w:r>
      <w:r w:rsidRPr="00944F1B">
        <w:rPr>
          <w:noProof/>
        </w:rPr>
        <w:t>, 430–435.</w:t>
      </w:r>
    </w:p>
    <w:p w14:paraId="11242C9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lem, R.L., and Schiller, D. (2016). New Learning and Unlearning: Strangers or Accomplices in Threat Memory Attenuation? Trends Neurosci. </w:t>
      </w:r>
      <w:r w:rsidRPr="00944F1B">
        <w:rPr>
          <w:i/>
          <w:iCs/>
          <w:noProof/>
        </w:rPr>
        <w:t>39</w:t>
      </w:r>
      <w:r w:rsidRPr="00944F1B">
        <w:rPr>
          <w:noProof/>
        </w:rPr>
        <w:t>, 340–351.</w:t>
      </w:r>
    </w:p>
    <w:p w14:paraId="33CE8B9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lopath, C., Bonhoeffer, T., Hübener, M., and Rose, T. (2017). Variance and invariance of neuronal long-term representations. Philos. Trans. R. Soc. Lond. B. Biol. Sci. </w:t>
      </w:r>
      <w:r w:rsidRPr="00944F1B">
        <w:rPr>
          <w:i/>
          <w:iCs/>
          <w:noProof/>
        </w:rPr>
        <w:t>372</w:t>
      </w:r>
      <w:r w:rsidRPr="00944F1B">
        <w:rPr>
          <w:noProof/>
        </w:rPr>
        <w:t>, 20160161.</w:t>
      </w:r>
    </w:p>
    <w:p w14:paraId="15CD322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Cohen, N.J.J., and Eichenbaum, H. (1993). Memory, Amnesia, and the Hippocampal System (Cambridge, MA: MIT Press).</w:t>
      </w:r>
    </w:p>
    <w:p w14:paraId="7C0A2BB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olgin, L.L. (2013). Mechanisms and Functions of Theta Rhythms. Annu. Rev. Neurosci. </w:t>
      </w:r>
      <w:r w:rsidRPr="00944F1B">
        <w:rPr>
          <w:i/>
          <w:iCs/>
          <w:noProof/>
        </w:rPr>
        <w:t>36</w:t>
      </w:r>
      <w:r w:rsidRPr="00944F1B">
        <w:rPr>
          <w:noProof/>
        </w:rPr>
        <w:t>, 295–312.</w:t>
      </w:r>
    </w:p>
    <w:p w14:paraId="2D3C80C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olgin, L.L., Moser, E.I., and Moser, M.-B. (2008). Understanding memory through hippocampal remapping. Trends Neurosci. </w:t>
      </w:r>
      <w:r w:rsidRPr="00944F1B">
        <w:rPr>
          <w:i/>
          <w:iCs/>
          <w:noProof/>
        </w:rPr>
        <w:t>31</w:t>
      </w:r>
      <w:r w:rsidRPr="00944F1B">
        <w:rPr>
          <w:noProof/>
        </w:rPr>
        <w:t>, 469–477.</w:t>
      </w:r>
    </w:p>
    <w:p w14:paraId="0525E04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ui, Z., Gerfen, C.R., and Young, W.S. (2013). Hypothalamic and other connections with dorsal CA2 area of the mouse hippocampus. J. Comp. Neurol. </w:t>
      </w:r>
      <w:r w:rsidRPr="00944F1B">
        <w:rPr>
          <w:i/>
          <w:iCs/>
          <w:noProof/>
        </w:rPr>
        <w:t>521</w:t>
      </w:r>
      <w:r w:rsidRPr="00944F1B">
        <w:rPr>
          <w:noProof/>
        </w:rPr>
        <w:t>, 1844–1866.</w:t>
      </w:r>
    </w:p>
    <w:p w14:paraId="19192F2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zurkó, A., Hirase, H., Csicsvari, J., and Buzsáki, G. (1999). Sustained activation of hippocampal pyramidal cells by “space clamping” in a running wheel. Eur. J. Neurosci. </w:t>
      </w:r>
      <w:r w:rsidRPr="00944F1B">
        <w:rPr>
          <w:i/>
          <w:iCs/>
          <w:noProof/>
        </w:rPr>
        <w:t>11</w:t>
      </w:r>
      <w:r w:rsidRPr="00944F1B">
        <w:rPr>
          <w:noProof/>
        </w:rPr>
        <w:t>, 344–352.</w:t>
      </w:r>
    </w:p>
    <w:p w14:paraId="7631AEB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nielson, N.B., Kaifosh, P., Zaremba, J.D., Lovett-Barron, M., Tsai, J., Denny, C.A., Balough, E.M., Goldberg, A.R., Drew, L.J., Hen, R., et al. (2016a). Distinct Contribution of Adult-Born Hippocampal Granule Cells to Context Encoding. Neuron </w:t>
      </w:r>
      <w:r w:rsidRPr="00944F1B">
        <w:rPr>
          <w:i/>
          <w:iCs/>
          <w:noProof/>
        </w:rPr>
        <w:t>90</w:t>
      </w:r>
      <w:r w:rsidRPr="00944F1B">
        <w:rPr>
          <w:noProof/>
        </w:rPr>
        <w:t>, 101–112.</w:t>
      </w:r>
    </w:p>
    <w:p w14:paraId="6B08CFB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nielson, N.B., Zaremba, J.D., Kaifosh, P., Bowler, J., Ladow, M., and Losonczy, A. (2016b). Sublayer-Specific Coding Dynamics during Spatial Navigation and Learning in Hippocampal Area CA1. Neuron </w:t>
      </w:r>
      <w:r w:rsidRPr="00944F1B">
        <w:rPr>
          <w:i/>
          <w:iCs/>
          <w:noProof/>
        </w:rPr>
        <w:t>91</w:t>
      </w:r>
      <w:r w:rsidRPr="00944F1B">
        <w:rPr>
          <w:noProof/>
        </w:rPr>
        <w:t>, 652–665.</w:t>
      </w:r>
    </w:p>
    <w:p w14:paraId="4C15778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nielson, N.B., Turi, G.F., Ladow, M., Chavlis, S., Petrantonakis, P.C., Poirazi, P., and Losonczy, A. (2017). In Vivo Imaging of Dentate Gyrus Mossy Cells in Behaving Mice. Neuron </w:t>
      </w:r>
      <w:r w:rsidRPr="00944F1B">
        <w:rPr>
          <w:i/>
          <w:iCs/>
          <w:noProof/>
        </w:rPr>
        <w:t>93</w:t>
      </w:r>
      <w:r w:rsidRPr="00944F1B">
        <w:rPr>
          <w:noProof/>
        </w:rPr>
        <w:t>, 552–559.e4.</w:t>
      </w:r>
    </w:p>
    <w:p w14:paraId="6E9713A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njo, T., Toyoizumi, T., and Fujisawa, S. (2018). Spatial representations of self and other in the hippocampus. Science </w:t>
      </w:r>
      <w:r w:rsidRPr="00944F1B">
        <w:rPr>
          <w:i/>
          <w:iCs/>
          <w:noProof/>
        </w:rPr>
        <w:t>359</w:t>
      </w:r>
      <w:r w:rsidRPr="00944F1B">
        <w:rPr>
          <w:noProof/>
        </w:rPr>
        <w:t>, 213–218.</w:t>
      </w:r>
    </w:p>
    <w:p w14:paraId="34D94AC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vachi, L., and DuBrow, S. (2015). How the hippocampus preserves order: the role of prediction and context. Trends Cogn. Sci. </w:t>
      </w:r>
      <w:r w:rsidRPr="00944F1B">
        <w:rPr>
          <w:i/>
          <w:iCs/>
          <w:noProof/>
        </w:rPr>
        <w:t>19</w:t>
      </w:r>
      <w:r w:rsidRPr="00944F1B">
        <w:rPr>
          <w:noProof/>
        </w:rPr>
        <w:t>, 92–99.</w:t>
      </w:r>
    </w:p>
    <w:p w14:paraId="0F158F6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vidson, T.J., Kloosterman, F., and Wilson, M.A. (2009). Hippocampal Replay of Extended Experience. Neuron </w:t>
      </w:r>
      <w:r w:rsidRPr="00944F1B">
        <w:rPr>
          <w:i/>
          <w:iCs/>
          <w:noProof/>
        </w:rPr>
        <w:t>63</w:t>
      </w:r>
      <w:r w:rsidRPr="00944F1B">
        <w:rPr>
          <w:noProof/>
        </w:rPr>
        <w:t>, 497–507.</w:t>
      </w:r>
    </w:p>
    <w:p w14:paraId="492A37B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vis, P., Zaki, Y., Maguire, J., and Reijmers, L.G. (2017). Cellular and oscillatory substrates of fear extinction learning. Nat. Neurosci. </w:t>
      </w:r>
      <w:r w:rsidRPr="00944F1B">
        <w:rPr>
          <w:i/>
          <w:iCs/>
          <w:noProof/>
        </w:rPr>
        <w:t>20</w:t>
      </w:r>
      <w:r w:rsidRPr="00944F1B">
        <w:rPr>
          <w:noProof/>
        </w:rPr>
        <w:t>, 1624–1633.</w:t>
      </w:r>
    </w:p>
    <w:p w14:paraId="73A8E35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enny, C.A., Kheirbek, M.A., Alba, E.L., Tanaka, K.F., Brachman, R.A., Laughman, K.B., Tomm, N.K., Turi, G.F., Losonczy, A., and Hen, R. (2014). Hippocampal Memory Traces Are Differentially Modulated by Experience, Time, and Adult Neurogenesis. Neuron </w:t>
      </w:r>
      <w:r w:rsidRPr="00944F1B">
        <w:rPr>
          <w:i/>
          <w:iCs/>
          <w:noProof/>
        </w:rPr>
        <w:t>83</w:t>
      </w:r>
      <w:r w:rsidRPr="00944F1B">
        <w:rPr>
          <w:noProof/>
        </w:rPr>
        <w:t>, 189–201.</w:t>
      </w:r>
    </w:p>
    <w:p w14:paraId="312560D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eshmukh, S.S., and Knierim, J.J. (2011). Representation of Non-Spatial and Spatial Information in the Lateral Entorhinal Cortex. Front. Behav. Neurosci. </w:t>
      </w:r>
      <w:r w:rsidRPr="00944F1B">
        <w:rPr>
          <w:i/>
          <w:iCs/>
          <w:noProof/>
        </w:rPr>
        <w:t>5</w:t>
      </w:r>
      <w:r w:rsidRPr="00944F1B">
        <w:rPr>
          <w:noProof/>
        </w:rPr>
        <w:t>, 69.</w:t>
      </w:r>
    </w:p>
    <w:p w14:paraId="0201A7E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eshmukh, S.S., Johnson, J.L., and Knierim, J.J. (2012). Perirhinal cortex represents nonspatial, but not spatial, information in rats foraging in the presence of objects: Comparison with lateral entorhinal cortex. Hippocampus </w:t>
      </w:r>
      <w:r w:rsidRPr="00944F1B">
        <w:rPr>
          <w:i/>
          <w:iCs/>
          <w:noProof/>
        </w:rPr>
        <w:t>22</w:t>
      </w:r>
      <w:r w:rsidRPr="00944F1B">
        <w:rPr>
          <w:noProof/>
        </w:rPr>
        <w:t>, 2045–2058.</w:t>
      </w:r>
    </w:p>
    <w:p w14:paraId="1491E89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iamantaki, M., Coletta, S., Nasr, K., Zeraati, R., Laturnus, S., Berens, P., Preston-Ferrer, P., and Burgalossi, A. (2018). Manipulating Hippocampal Place Cell Activity by Single-Cell Stimulation in Freely Moving Mice. Cell Rep. </w:t>
      </w:r>
      <w:r w:rsidRPr="00944F1B">
        <w:rPr>
          <w:i/>
          <w:iCs/>
          <w:noProof/>
        </w:rPr>
        <w:t>23</w:t>
      </w:r>
      <w:r w:rsidRPr="00944F1B">
        <w:rPr>
          <w:noProof/>
        </w:rPr>
        <w:t>, 32–38.</w:t>
      </w:r>
    </w:p>
    <w:p w14:paraId="3C947C6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iba, K., and Buzsáki, G. (2007). Forward and reverse hippocampal place-cell sequences during ripples. Nat. Neurosci. </w:t>
      </w:r>
      <w:r w:rsidRPr="00944F1B">
        <w:rPr>
          <w:i/>
          <w:iCs/>
          <w:noProof/>
        </w:rPr>
        <w:t>10</w:t>
      </w:r>
      <w:r w:rsidRPr="00944F1B">
        <w:rPr>
          <w:noProof/>
        </w:rPr>
        <w:t>, 1241–1242.</w:t>
      </w:r>
    </w:p>
    <w:p w14:paraId="2775C8A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ragoi, G., and Buzsáki, G. (2006). Temporal Encoding of Place Sequences by Hippocampal Cell Assemblies. Neuron </w:t>
      </w:r>
      <w:r w:rsidRPr="00944F1B">
        <w:rPr>
          <w:i/>
          <w:iCs/>
          <w:noProof/>
        </w:rPr>
        <w:t>50</w:t>
      </w:r>
      <w:r w:rsidRPr="00944F1B">
        <w:rPr>
          <w:noProof/>
        </w:rPr>
        <w:t>, 145–157.</w:t>
      </w:r>
    </w:p>
    <w:p w14:paraId="6C9F4F7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ragoi, G., and Tonegawa, S. (2011). Preplay of future place cell sequences by hippocampal cellular assemblies. Nature </w:t>
      </w:r>
      <w:r w:rsidRPr="00944F1B">
        <w:rPr>
          <w:i/>
          <w:iCs/>
          <w:noProof/>
        </w:rPr>
        <w:t>469</w:t>
      </w:r>
      <w:r w:rsidRPr="00944F1B">
        <w:rPr>
          <w:noProof/>
        </w:rPr>
        <w:t>, 397–401.</w:t>
      </w:r>
    </w:p>
    <w:p w14:paraId="36B9375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ragoi, G., and Tonegawa, S. (2013a). Development of schemas revealed by prior experience and NMDA receptor knock-out. Elife </w:t>
      </w:r>
      <w:r w:rsidRPr="00944F1B">
        <w:rPr>
          <w:i/>
          <w:iCs/>
          <w:noProof/>
        </w:rPr>
        <w:t>2</w:t>
      </w:r>
      <w:r w:rsidRPr="00944F1B">
        <w:rPr>
          <w:noProof/>
        </w:rPr>
        <w:t>.</w:t>
      </w:r>
    </w:p>
    <w:p w14:paraId="7A8BEE3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ragoi, G., and Tonegawa, S. (2013b). Selection of preconfigured cell assemblies for representation of novel spatial experiences. Philos. Trans. R. Soc. B Biol. Sci. </w:t>
      </w:r>
      <w:r w:rsidRPr="00944F1B">
        <w:rPr>
          <w:i/>
          <w:iCs/>
          <w:noProof/>
        </w:rPr>
        <w:t>369</w:t>
      </w:r>
      <w:r w:rsidRPr="00944F1B">
        <w:rPr>
          <w:noProof/>
        </w:rPr>
        <w:t>, 20120522–20120522.</w:t>
      </w:r>
    </w:p>
    <w:p w14:paraId="653EEBB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rieu, C., Todorova, R., and Zugaro, M. (2018). Nested sequences of hippocampal assemblies during behavior support subsequent sleep replay. Science </w:t>
      </w:r>
      <w:r w:rsidRPr="00944F1B">
        <w:rPr>
          <w:i/>
          <w:iCs/>
          <w:noProof/>
        </w:rPr>
        <w:t>362</w:t>
      </w:r>
      <w:r w:rsidRPr="00944F1B">
        <w:rPr>
          <w:noProof/>
        </w:rPr>
        <w:t>, 675–679.</w:t>
      </w:r>
    </w:p>
    <w:p w14:paraId="39E540E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udek, S.M., Alexander, G.M., and Farris, S. (2016). Rediscovering area CA2: unique properties and functions. Nat. Rev. Neurosci. </w:t>
      </w:r>
      <w:r w:rsidRPr="00944F1B">
        <w:rPr>
          <w:i/>
          <w:iCs/>
          <w:noProof/>
        </w:rPr>
        <w:t>17</w:t>
      </w:r>
      <w:r w:rsidRPr="00944F1B">
        <w:rPr>
          <w:noProof/>
        </w:rPr>
        <w:t>, 89–102.</w:t>
      </w:r>
    </w:p>
    <w:p w14:paraId="2AF839C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upret, D., O’Neill, J., Pleydell-Bouverie, B., and Csicsvari, J. (2010). The reorganization and reactivation of hippocampal maps predict spatial memory performance. Nat. Neurosci. </w:t>
      </w:r>
      <w:r w:rsidRPr="00944F1B">
        <w:rPr>
          <w:i/>
          <w:iCs/>
          <w:noProof/>
        </w:rPr>
        <w:t>13</w:t>
      </w:r>
      <w:r w:rsidRPr="00944F1B">
        <w:rPr>
          <w:noProof/>
        </w:rPr>
        <w:t>, 995–1002.</w:t>
      </w:r>
    </w:p>
    <w:p w14:paraId="0FCC9EC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usek, J.A., and Eichenbaum, H. (1997). The hippocampus and memory for orderly stimulus relations. Proc. Natl. Acad. Sci. U. S. A. </w:t>
      </w:r>
      <w:r w:rsidRPr="00944F1B">
        <w:rPr>
          <w:i/>
          <w:iCs/>
          <w:noProof/>
        </w:rPr>
        <w:t>94</w:t>
      </w:r>
      <w:r w:rsidRPr="00944F1B">
        <w:rPr>
          <w:noProof/>
        </w:rPr>
        <w:t>, 7109–7114.</w:t>
      </w:r>
    </w:p>
    <w:p w14:paraId="37F3B67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go-Stengel, V., and Wilson, M.A. (2009). Disruption of ripple-associated hippocampal activity during rest impairs spatial learning in the rat. Hippocampus </w:t>
      </w:r>
      <w:r w:rsidRPr="00944F1B">
        <w:rPr>
          <w:i/>
          <w:iCs/>
          <w:noProof/>
        </w:rPr>
        <w:t>20</w:t>
      </w:r>
      <w:r w:rsidRPr="00944F1B">
        <w:rPr>
          <w:noProof/>
        </w:rPr>
        <w:t>, NA-NA.</w:t>
      </w:r>
    </w:p>
    <w:p w14:paraId="1BACF23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2004). Hippocampus: Cognitive processes and neural representations that underlie declarative memory. Neuron </w:t>
      </w:r>
      <w:r w:rsidRPr="00944F1B">
        <w:rPr>
          <w:i/>
          <w:iCs/>
          <w:noProof/>
        </w:rPr>
        <w:t>44</w:t>
      </w:r>
      <w:r w:rsidRPr="00944F1B">
        <w:rPr>
          <w:noProof/>
        </w:rPr>
        <w:t>, 109–120.</w:t>
      </w:r>
    </w:p>
    <w:p w14:paraId="54D4034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2013). Memory on time. Trends Cogn. Sci. </w:t>
      </w:r>
      <w:r w:rsidRPr="00944F1B">
        <w:rPr>
          <w:i/>
          <w:iCs/>
          <w:noProof/>
        </w:rPr>
        <w:t>17</w:t>
      </w:r>
      <w:r w:rsidRPr="00944F1B">
        <w:rPr>
          <w:noProof/>
        </w:rPr>
        <w:t>, 81–88.</w:t>
      </w:r>
    </w:p>
    <w:p w14:paraId="648EFE4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2014). Time cells in the hippocampus: a new dimension for mapping memories. Nat. Rev. Neurosci. </w:t>
      </w:r>
      <w:r w:rsidRPr="00944F1B">
        <w:rPr>
          <w:i/>
          <w:iCs/>
          <w:noProof/>
        </w:rPr>
        <w:t>15</w:t>
      </w:r>
      <w:r w:rsidRPr="00944F1B">
        <w:rPr>
          <w:noProof/>
        </w:rPr>
        <w:t>, 1–13.</w:t>
      </w:r>
    </w:p>
    <w:p w14:paraId="5CBDE62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Eichenbaum, H. (2016). What Versus Where: Non-spatial Aspects of Memory Representation by the Hippocampus. (Springer, Cham), pp. 101–117.</w:t>
      </w:r>
    </w:p>
    <w:p w14:paraId="7C3413E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2017). On the Integration of Space, Time, and Memory. Neuron </w:t>
      </w:r>
      <w:r w:rsidRPr="00944F1B">
        <w:rPr>
          <w:i/>
          <w:iCs/>
          <w:noProof/>
        </w:rPr>
        <w:t>95</w:t>
      </w:r>
      <w:r w:rsidRPr="00944F1B">
        <w:rPr>
          <w:noProof/>
        </w:rPr>
        <w:t>, 1007–1018.</w:t>
      </w:r>
    </w:p>
    <w:p w14:paraId="74EC70A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and Cohen, N.J. (2014). Can We Reconcile the Declarative Memory and Spatial Navigation Views on Hippocampal Function? Neuron </w:t>
      </w:r>
      <w:r w:rsidRPr="00944F1B">
        <w:rPr>
          <w:i/>
          <w:iCs/>
          <w:noProof/>
        </w:rPr>
        <w:t>83</w:t>
      </w:r>
      <w:r w:rsidRPr="00944F1B">
        <w:rPr>
          <w:noProof/>
        </w:rPr>
        <w:t>, 764–770.</w:t>
      </w:r>
    </w:p>
    <w:p w14:paraId="2DAB0B6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Dudchenko, P., Wood, E., Shapiro, M., and Tanila, H. (1999). The hippocampus, memory, and place cells: is it spatial memory or a memory space? Neuron </w:t>
      </w:r>
      <w:r w:rsidRPr="00944F1B">
        <w:rPr>
          <w:i/>
          <w:iCs/>
          <w:noProof/>
        </w:rPr>
        <w:t>23</w:t>
      </w:r>
      <w:r w:rsidRPr="00944F1B">
        <w:rPr>
          <w:noProof/>
        </w:rPr>
        <w:t>, 209–226.</w:t>
      </w:r>
    </w:p>
    <w:p w14:paraId="15E0C8E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Sauvage, M., Fortin, N., Komorowski, R., and Lipton, P. (2012). Towards a functional organization of episodic memory in the medial temporal lobe. Neurosci. Biobehav. Rev. </w:t>
      </w:r>
      <w:r w:rsidRPr="00944F1B">
        <w:rPr>
          <w:i/>
          <w:iCs/>
          <w:noProof/>
        </w:rPr>
        <w:t>36</w:t>
      </w:r>
      <w:r w:rsidRPr="00944F1B">
        <w:rPr>
          <w:noProof/>
        </w:rPr>
        <w:t>, 1597–1608.</w:t>
      </w:r>
    </w:p>
    <w:p w14:paraId="6B87398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nglish, D.F., McKenzie, S., Evans, T., Kim, K., Yoon, E., and Buzsáki, G. (2017). Pyramidal Cell-Interneuron Circuit Architecture and Dynamics in Hippocampal Networks. Neuron </w:t>
      </w:r>
      <w:r w:rsidRPr="00944F1B">
        <w:rPr>
          <w:i/>
          <w:iCs/>
          <w:noProof/>
        </w:rPr>
        <w:t>96</w:t>
      </w:r>
      <w:r w:rsidRPr="00944F1B">
        <w:rPr>
          <w:noProof/>
        </w:rPr>
        <w:t>, 505–520.e7.</w:t>
      </w:r>
    </w:p>
    <w:p w14:paraId="3DB5D49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psztein, J., Brecht, M., and Lee, A.K. (2011). Intracellular Determinants of Hippocampal CA1 Place and Silent Cell Activity in a Novel Environment. Neuron </w:t>
      </w:r>
      <w:r w:rsidRPr="00944F1B">
        <w:rPr>
          <w:i/>
          <w:iCs/>
          <w:noProof/>
        </w:rPr>
        <w:t>70</w:t>
      </w:r>
      <w:r w:rsidRPr="00944F1B">
        <w:rPr>
          <w:noProof/>
        </w:rPr>
        <w:t>, 109–120.</w:t>
      </w:r>
    </w:p>
    <w:p w14:paraId="03A89C4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zzyat, Y., and Davachi, L. (2014). Similarity breeds proximity: pattern similarity within and across contexts is related to later mnemonic judgments of temporal proximity. Neuron </w:t>
      </w:r>
      <w:r w:rsidRPr="00944F1B">
        <w:rPr>
          <w:i/>
          <w:iCs/>
          <w:noProof/>
        </w:rPr>
        <w:t>81</w:t>
      </w:r>
      <w:r w:rsidRPr="00944F1B">
        <w:rPr>
          <w:noProof/>
        </w:rPr>
        <w:t>, 1179–1189.</w:t>
      </w:r>
    </w:p>
    <w:p w14:paraId="767F8B2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anselow, M.S., and Dong, H.-W. (2010). Are the dorsal and ventral hippocampus functionally distinct structures? Neuron </w:t>
      </w:r>
      <w:r w:rsidRPr="00944F1B">
        <w:rPr>
          <w:i/>
          <w:iCs/>
          <w:noProof/>
        </w:rPr>
        <w:t>65</w:t>
      </w:r>
      <w:r w:rsidRPr="00944F1B">
        <w:rPr>
          <w:noProof/>
        </w:rPr>
        <w:t>, 7–19.</w:t>
      </w:r>
    </w:p>
    <w:p w14:paraId="160A6F0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arooq, U., and Dragoi, G. (2019). Emergence of preconfigured and plastic time-compressed sequences in early postnatal development. Science </w:t>
      </w:r>
      <w:r w:rsidRPr="00944F1B">
        <w:rPr>
          <w:i/>
          <w:iCs/>
          <w:noProof/>
        </w:rPr>
        <w:t>363</w:t>
      </w:r>
      <w:r w:rsidRPr="00944F1B">
        <w:rPr>
          <w:noProof/>
        </w:rPr>
        <w:t>, 168–173.</w:t>
      </w:r>
    </w:p>
    <w:p w14:paraId="2953006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elix-Ortiz, A.C., Beyeler, A., Seo, C., Leppla, C.A., Wildes, C.P., and Tye, K.M. (2013). BLA to vHPC Inputs Modulate Anxiety-Related Behaviors. Neuron </w:t>
      </w:r>
      <w:r w:rsidRPr="00944F1B">
        <w:rPr>
          <w:i/>
          <w:iCs/>
          <w:noProof/>
        </w:rPr>
        <w:t>79</w:t>
      </w:r>
      <w:r w:rsidRPr="00944F1B">
        <w:rPr>
          <w:noProof/>
        </w:rPr>
        <w:t>, 658–664.</w:t>
      </w:r>
    </w:p>
    <w:p w14:paraId="7042DEC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eng, T., Silva, D., and Foster, D.J. (2015). Dissociation between the Experience-Dependent Development of Hippocampal Theta Sequences and Single-Trial Phase Precession. J. Neurosci. </w:t>
      </w:r>
      <w:r w:rsidRPr="00944F1B">
        <w:rPr>
          <w:i/>
          <w:iCs/>
          <w:noProof/>
        </w:rPr>
        <w:t>35</w:t>
      </w:r>
      <w:r w:rsidRPr="00944F1B">
        <w:rPr>
          <w:noProof/>
        </w:rPr>
        <w:t>, 4890–4902.</w:t>
      </w:r>
    </w:p>
    <w:p w14:paraId="506992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erbinteanu, J., and Shapiro, M.L. (2003). Prospective and retrospective memory coding in the hippocampus. Neuron </w:t>
      </w:r>
      <w:r w:rsidRPr="00944F1B">
        <w:rPr>
          <w:i/>
          <w:iCs/>
          <w:noProof/>
        </w:rPr>
        <w:t>40</w:t>
      </w:r>
      <w:r w:rsidRPr="00944F1B">
        <w:rPr>
          <w:noProof/>
        </w:rPr>
        <w:t>, 1227–1239.</w:t>
      </w:r>
    </w:p>
    <w:p w14:paraId="7D23052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ortin, N.J., Agster, K.L., and Eichenbaum, H. (2002). Critical role of the hippocampus in memory for sequences of events. Nat. Neurosci. </w:t>
      </w:r>
      <w:r w:rsidRPr="00944F1B">
        <w:rPr>
          <w:i/>
          <w:iCs/>
          <w:noProof/>
        </w:rPr>
        <w:t>5</w:t>
      </w:r>
      <w:r w:rsidRPr="00944F1B">
        <w:rPr>
          <w:noProof/>
        </w:rPr>
        <w:t>, 458–462.</w:t>
      </w:r>
    </w:p>
    <w:p w14:paraId="4388E9A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oster, D.J., and Wilson, M.A. (2006). Reverse replay of behavioural sequences in hippocampal place cells during the awake state. Nature </w:t>
      </w:r>
      <w:r w:rsidRPr="00944F1B">
        <w:rPr>
          <w:i/>
          <w:iCs/>
          <w:noProof/>
        </w:rPr>
        <w:t>440</w:t>
      </w:r>
      <w:r w:rsidRPr="00944F1B">
        <w:rPr>
          <w:noProof/>
        </w:rPr>
        <w:t>, 680–683.</w:t>
      </w:r>
    </w:p>
    <w:p w14:paraId="76779E2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oster, D.J., and Wilson, M.A. (2007). Hippocampal theta sequences. Hippocampus </w:t>
      </w:r>
      <w:r w:rsidRPr="00944F1B">
        <w:rPr>
          <w:i/>
          <w:iCs/>
          <w:noProof/>
        </w:rPr>
        <w:t>17</w:t>
      </w:r>
      <w:r w:rsidRPr="00944F1B">
        <w:rPr>
          <w:noProof/>
        </w:rPr>
        <w:t>, 1093–1099.</w:t>
      </w:r>
    </w:p>
    <w:p w14:paraId="65FA2D4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rank, A.C., Huang, S., Zhou, M., Gdalyahu, A., Kastellakis, G., Silva, T.K., Lu, E., Wen, X., Poirazi, P., Trachtenberg, J.T., et al. (2018). Hotspots of dendritic spine turnover facilitate clustered spine addition and learning and memory. Nat. Commun. </w:t>
      </w:r>
      <w:r w:rsidRPr="00944F1B">
        <w:rPr>
          <w:i/>
          <w:iCs/>
          <w:noProof/>
        </w:rPr>
        <w:t>9</w:t>
      </w:r>
      <w:r w:rsidRPr="00944F1B">
        <w:rPr>
          <w:noProof/>
        </w:rPr>
        <w:t>, 422.</w:t>
      </w:r>
    </w:p>
    <w:p w14:paraId="49A70BB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rankland, P.W., and Bontempi, B. (2005). The organization of recent and remote memories. Nat. Rev. Neurosci. </w:t>
      </w:r>
      <w:r w:rsidRPr="00944F1B">
        <w:rPr>
          <w:i/>
          <w:iCs/>
          <w:noProof/>
        </w:rPr>
        <w:t>6</w:t>
      </w:r>
      <w:r w:rsidRPr="00944F1B">
        <w:rPr>
          <w:noProof/>
        </w:rPr>
        <w:t>, 119–130.</w:t>
      </w:r>
    </w:p>
    <w:p w14:paraId="2879B4B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reund, T.F., and Antal, M. (1988). GABA-containing neurons in the septum control inhibitory interneurons in the hippocampus. Nature </w:t>
      </w:r>
      <w:r w:rsidRPr="00944F1B">
        <w:rPr>
          <w:i/>
          <w:iCs/>
          <w:noProof/>
        </w:rPr>
        <w:t>336</w:t>
      </w:r>
      <w:r w:rsidRPr="00944F1B">
        <w:rPr>
          <w:noProof/>
        </w:rPr>
        <w:t>, 170–173.</w:t>
      </w:r>
    </w:p>
    <w:p w14:paraId="60178C2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rey, U., Matthies, H., Reymann, K.G., and Matthies, H. (1991). The effect of dopaminergic D1 receptor blockade during tetanization on the expression of long-term potentiation in the rat CA1 region in vitro. Neurosci. Lett. </w:t>
      </w:r>
      <w:r w:rsidRPr="00944F1B">
        <w:rPr>
          <w:i/>
          <w:iCs/>
          <w:noProof/>
        </w:rPr>
        <w:t>129</w:t>
      </w:r>
      <w:r w:rsidRPr="00944F1B">
        <w:rPr>
          <w:noProof/>
        </w:rPr>
        <w:t>, 111–114.</w:t>
      </w:r>
    </w:p>
    <w:p w14:paraId="026897A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riston, K., and Buzsáki, G. (2016). The Functional Anatomy of Time: What and When in the Brain Good Enough Brains and Good Enough Models. Trends Cogn. Sci. </w:t>
      </w:r>
      <w:r w:rsidRPr="00944F1B">
        <w:rPr>
          <w:i/>
          <w:iCs/>
          <w:noProof/>
        </w:rPr>
        <w:t>20</w:t>
      </w:r>
      <w:r w:rsidRPr="00944F1B">
        <w:rPr>
          <w:noProof/>
        </w:rPr>
        <w:t>, 500–511.</w:t>
      </w:r>
    </w:p>
    <w:p w14:paraId="018F83B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yhn, M., Molden, S., Hollup, S., Moser, M.-B., and Moser, E. (2002). Hippocampal neurons responding to first-time dislocation of a target object. Neuron </w:t>
      </w:r>
      <w:r w:rsidRPr="00944F1B">
        <w:rPr>
          <w:i/>
          <w:iCs/>
          <w:noProof/>
        </w:rPr>
        <w:t>35</w:t>
      </w:r>
      <w:r w:rsidRPr="00944F1B">
        <w:rPr>
          <w:noProof/>
        </w:rPr>
        <w:t>, 555–566.</w:t>
      </w:r>
    </w:p>
    <w:p w14:paraId="79BCE25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arner, A.R., Rowland, D.C., Hwang, S.Y., Baumgaertel, K., Roth, B.L., Kentros, C., and Mayford, M. (2012). Generation of a Synthetic Memory Trace. Science (80-. ). </w:t>
      </w:r>
      <w:r w:rsidRPr="00944F1B">
        <w:rPr>
          <w:i/>
          <w:iCs/>
          <w:noProof/>
        </w:rPr>
        <w:t>335</w:t>
      </w:r>
      <w:r w:rsidRPr="00944F1B">
        <w:rPr>
          <w:noProof/>
        </w:rPr>
        <w:t>, 1513–1516.</w:t>
      </w:r>
    </w:p>
    <w:p w14:paraId="5E4412C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hosh, K.K., Burns, L.D., Cocker, E.D., Nimmerjahn, A., Ziv, Y., Gamal, A. El, and Schnitzer, M.J. (2011). Miniaturized integration of a fluorescence microscope. Nat. Methods </w:t>
      </w:r>
      <w:r w:rsidRPr="00944F1B">
        <w:rPr>
          <w:i/>
          <w:iCs/>
          <w:noProof/>
        </w:rPr>
        <w:t>8</w:t>
      </w:r>
      <w:r w:rsidRPr="00944F1B">
        <w:rPr>
          <w:noProof/>
        </w:rPr>
        <w:t>, 871–878.</w:t>
      </w:r>
    </w:p>
    <w:p w14:paraId="7491D1D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ill, P.R., Mizumori, S.J.Y., and Smith, D.M. (2011). Hippocampal episode fields develop with learning. Hippocampus </w:t>
      </w:r>
      <w:r w:rsidRPr="00944F1B">
        <w:rPr>
          <w:i/>
          <w:iCs/>
          <w:noProof/>
        </w:rPr>
        <w:t>21</w:t>
      </w:r>
      <w:r w:rsidRPr="00944F1B">
        <w:rPr>
          <w:noProof/>
        </w:rPr>
        <w:t>, 1240–1249.</w:t>
      </w:r>
    </w:p>
    <w:p w14:paraId="192BBB4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irardeau, G., Benchenane, K., Wiener, S.I., Buzsáki, G., and Zugaro, M.B. (2009). Selective suppression of hippocampal ripples impairs spatial memory. Nat. Neurosci. </w:t>
      </w:r>
      <w:r w:rsidRPr="00944F1B">
        <w:rPr>
          <w:i/>
          <w:iCs/>
          <w:noProof/>
        </w:rPr>
        <w:t>12</w:t>
      </w:r>
      <w:r w:rsidRPr="00944F1B">
        <w:rPr>
          <w:noProof/>
        </w:rPr>
        <w:t>, 1222–1223.</w:t>
      </w:r>
    </w:p>
    <w:p w14:paraId="3DBCB05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onçalves, J.T., Schafer, S.T., and Gage, F.H. (2016). Adult Neurogenesis in the Hippocampus: From Stem Cells to Behavior. Cell </w:t>
      </w:r>
      <w:r w:rsidRPr="00944F1B">
        <w:rPr>
          <w:i/>
          <w:iCs/>
          <w:noProof/>
        </w:rPr>
        <w:t>167</w:t>
      </w:r>
      <w:r w:rsidRPr="00944F1B">
        <w:rPr>
          <w:noProof/>
        </w:rPr>
        <w:t>, 897–914.</w:t>
      </w:r>
    </w:p>
    <w:p w14:paraId="0AC6DF9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Goode, T.D., Jin, J., and Maren, S. (2018). Neural circuits for fear relapse. In Neurobiology of Abnormal Emotion and Motivated Behaviors, S. Sangha, and D. Foti, eds. pp. 182–202.</w:t>
      </w:r>
    </w:p>
    <w:p w14:paraId="0A7D5F3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reenberg, M.E., and Ziff, E.B. (1984). Stimulation of 3T3 cells induces transcription of the c-fos proto-oncogene. Nature </w:t>
      </w:r>
      <w:r w:rsidRPr="00944F1B">
        <w:rPr>
          <w:i/>
          <w:iCs/>
          <w:noProof/>
        </w:rPr>
        <w:t>311</w:t>
      </w:r>
      <w:r w:rsidRPr="00944F1B">
        <w:rPr>
          <w:noProof/>
        </w:rPr>
        <w:t>, 433–438.</w:t>
      </w:r>
    </w:p>
    <w:p w14:paraId="06BB221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rewe, B.F., Gründemann, J., Kitch, L.J., Lecoq, J.A., Parker, J.G., Marshall, J.D., Larkin, M.C., Jercog, P.E., Grenier, F., Li, J.Z., et al. (2017). Neural ensemble dynamics underlying a long-term associative memory. Nature </w:t>
      </w:r>
      <w:r w:rsidRPr="00944F1B">
        <w:rPr>
          <w:i/>
          <w:iCs/>
          <w:noProof/>
        </w:rPr>
        <w:t>543</w:t>
      </w:r>
      <w:r w:rsidRPr="00944F1B">
        <w:rPr>
          <w:noProof/>
        </w:rPr>
        <w:t>, 670–675.</w:t>
      </w:r>
    </w:p>
    <w:p w14:paraId="5416B28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rosmark, A.D., and Buzsáki, G. (2016). Diversity in neural firing dynamics supports both rigid and learned hippocampal sequences. Science (80-. ). </w:t>
      </w:r>
      <w:r w:rsidRPr="00944F1B">
        <w:rPr>
          <w:i/>
          <w:iCs/>
          <w:noProof/>
        </w:rPr>
        <w:t>351</w:t>
      </w:r>
      <w:r w:rsidRPr="00944F1B">
        <w:rPr>
          <w:noProof/>
        </w:rPr>
        <w:t>, 1440–1443.</w:t>
      </w:r>
    </w:p>
    <w:p w14:paraId="05CBC26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upta, A.S., van der Meer, M.A.A., Touretzky, D.S., and Redish, A.D. (2010). Hippocampal Replay Is Not a Simple Function of Experience. Neuron </w:t>
      </w:r>
      <w:r w:rsidRPr="00944F1B">
        <w:rPr>
          <w:i/>
          <w:iCs/>
          <w:noProof/>
        </w:rPr>
        <w:t>65</w:t>
      </w:r>
      <w:r w:rsidRPr="00944F1B">
        <w:rPr>
          <w:noProof/>
        </w:rPr>
        <w:t>, 695–705.</w:t>
      </w:r>
    </w:p>
    <w:p w14:paraId="74EDCFB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uzman, S.J., Schlögl, A., Frotscher, M., and Jonas, P. (2016). Synaptic mechanisms of pattern completion in the hippocampal CA3 network. Science </w:t>
      </w:r>
      <w:r w:rsidRPr="00944F1B">
        <w:rPr>
          <w:i/>
          <w:iCs/>
          <w:noProof/>
        </w:rPr>
        <w:t>353</w:t>
      </w:r>
      <w:r w:rsidRPr="00944F1B">
        <w:rPr>
          <w:noProof/>
        </w:rPr>
        <w:t>, 1117–1123.</w:t>
      </w:r>
    </w:p>
    <w:p w14:paraId="6245B72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fting, T., Fyhn, M., Molden, S., Moser, M.-B., and Moser, E.I. (2005). Microstructure of a spatial map in the entorhinal cortex. Nature </w:t>
      </w:r>
      <w:r w:rsidRPr="00944F1B">
        <w:rPr>
          <w:i/>
          <w:iCs/>
          <w:noProof/>
        </w:rPr>
        <w:t>436</w:t>
      </w:r>
      <w:r w:rsidRPr="00944F1B">
        <w:rPr>
          <w:noProof/>
        </w:rPr>
        <w:t>, 801–806.</w:t>
      </w:r>
    </w:p>
    <w:p w14:paraId="27913F8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les, J.B., Schlesiger, M.I., Leutgeb, J.K., Squire, L.R., Leutgeb, S., and Clark, R.E. (2014). Medial Entorhinal Cortex Lesions Only Partially Disrupt Hippocampal Place Cells and Hippocampus-Dependent Place Memory. Cell Rep. </w:t>
      </w:r>
      <w:r w:rsidRPr="00944F1B">
        <w:rPr>
          <w:i/>
          <w:iCs/>
          <w:noProof/>
        </w:rPr>
        <w:t>9</w:t>
      </w:r>
      <w:r w:rsidRPr="00944F1B">
        <w:rPr>
          <w:noProof/>
        </w:rPr>
        <w:t>, 893–901.</w:t>
      </w:r>
    </w:p>
    <w:p w14:paraId="0A3F9D8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mel, E.J.O., Grewe, B.F., Parker, J.G., and Schnitzer, M.J. (2015). Cellular Level Brain Imaging in Behaving Mammals: An Engineering Approach. Neuron </w:t>
      </w:r>
      <w:r w:rsidRPr="00944F1B">
        <w:rPr>
          <w:i/>
          <w:iCs/>
          <w:noProof/>
        </w:rPr>
        <w:t>86</w:t>
      </w:r>
      <w:r w:rsidRPr="00944F1B">
        <w:rPr>
          <w:noProof/>
        </w:rPr>
        <w:t>, 140–159.</w:t>
      </w:r>
    </w:p>
    <w:p w14:paraId="458BECD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n, J.-H., Kushner, S.A., Yiu, A.P., Cole, C.J., Matynia, A., Brown, R.A., Neve, R.L., Guzowski, J.F., Silva, A.J., and Josselyn, S.A. (2007). Neuronal Competition and Selection During Memory Formation. Science (80-. ). </w:t>
      </w:r>
      <w:r w:rsidRPr="00944F1B">
        <w:rPr>
          <w:i/>
          <w:iCs/>
          <w:noProof/>
        </w:rPr>
        <w:t>316</w:t>
      </w:r>
      <w:r w:rsidRPr="00944F1B">
        <w:rPr>
          <w:noProof/>
        </w:rPr>
        <w:t>, 457–460.</w:t>
      </w:r>
    </w:p>
    <w:p w14:paraId="2409939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n, J.-H., Kushner, S.A., Yiu, A.P., Hsiang, H.-L., Buch, T., Waisman, A., Bontempi, B., Neve, R.L., Frankland, P.W., and Josselyn, S.A. (2009). Selective Erasure of a Fear Memory. Science (80-. ). </w:t>
      </w:r>
      <w:r w:rsidRPr="00944F1B">
        <w:rPr>
          <w:i/>
          <w:iCs/>
          <w:noProof/>
        </w:rPr>
        <w:t>323</w:t>
      </w:r>
      <w:r w:rsidRPr="00944F1B">
        <w:rPr>
          <w:noProof/>
        </w:rPr>
        <w:t>, 1492–1496.</w:t>
      </w:r>
    </w:p>
    <w:p w14:paraId="1E6F535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rris, K.D., Csicsvari, J., Hirase, H., Dragoi, G., and Buzsáki, G. (2003). Organization of cell assemblies in the hippocampus. Nature </w:t>
      </w:r>
      <w:r w:rsidRPr="00944F1B">
        <w:rPr>
          <w:i/>
          <w:iCs/>
          <w:noProof/>
        </w:rPr>
        <w:t>424</w:t>
      </w:r>
      <w:r w:rsidRPr="00944F1B">
        <w:rPr>
          <w:noProof/>
        </w:rPr>
        <w:t>, 552–556.</w:t>
      </w:r>
    </w:p>
    <w:p w14:paraId="2FDCB10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rtley, T., Lever, C., Burgess, N., and O’Keefe, J. (2014). Space in the brain: how the hippocampal formation supports spatial cognition. Philos. Trans. R. Soc. Lond. B. Biol. Sci. </w:t>
      </w:r>
      <w:r w:rsidRPr="00944F1B">
        <w:rPr>
          <w:i/>
          <w:iCs/>
          <w:noProof/>
        </w:rPr>
        <w:t>369</w:t>
      </w:r>
      <w:r w:rsidRPr="00944F1B">
        <w:rPr>
          <w:noProof/>
        </w:rPr>
        <w:t>, 20120510.</w:t>
      </w:r>
    </w:p>
    <w:p w14:paraId="4081435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sselmo, M.E. (2005). What is the function of hippocampal theta rhythm?—Linking behavioral data to phasic properties of field potential and unit recording data. Hippocampus </w:t>
      </w:r>
      <w:r w:rsidRPr="00944F1B">
        <w:rPr>
          <w:i/>
          <w:iCs/>
          <w:noProof/>
        </w:rPr>
        <w:t>15</w:t>
      </w:r>
      <w:r w:rsidRPr="00944F1B">
        <w:rPr>
          <w:noProof/>
        </w:rPr>
        <w:t>, 936–949.</w:t>
      </w:r>
    </w:p>
    <w:p w14:paraId="3A0272D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sselmo, M.E. (2009). A model of episodic memory: Mental time travel along encoded trajectories using grid cells. Neurobiol. Learn. Mem. </w:t>
      </w:r>
      <w:r w:rsidRPr="00944F1B">
        <w:rPr>
          <w:i/>
          <w:iCs/>
          <w:noProof/>
        </w:rPr>
        <w:t>92</w:t>
      </w:r>
      <w:r w:rsidRPr="00944F1B">
        <w:rPr>
          <w:noProof/>
        </w:rPr>
        <w:t>, 559–573.</w:t>
      </w:r>
    </w:p>
    <w:p w14:paraId="0AFBBDE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sselmo, M.E., Bodelón, C., and Wyble, B.P. (2002). A Proposed Function for Hippocampal Theta Rhythm: Separate Phases of Encoding and Retrieval Enhance Reversal of Prior Learning. Neural Comput. </w:t>
      </w:r>
      <w:r w:rsidRPr="00944F1B">
        <w:rPr>
          <w:i/>
          <w:iCs/>
          <w:noProof/>
        </w:rPr>
        <w:t>14</w:t>
      </w:r>
      <w:r w:rsidRPr="00944F1B">
        <w:rPr>
          <w:noProof/>
        </w:rPr>
        <w:t>, 793–817.</w:t>
      </w:r>
    </w:p>
    <w:p w14:paraId="76B20C8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Hebb, D. (1949). The Organization of Behavior (New York: Wiley &amp; Sons).</w:t>
      </w:r>
    </w:p>
    <w:p w14:paraId="27988D2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enze, D.A., Wittner, L., and Buzsáki, G. (2002). Single granule cells reliably discharge targets in the hippocampal CA3 network in vivo. Nat. Neurosci. </w:t>
      </w:r>
      <w:r w:rsidRPr="00944F1B">
        <w:rPr>
          <w:i/>
          <w:iCs/>
          <w:noProof/>
        </w:rPr>
        <w:t>5</w:t>
      </w:r>
      <w:r w:rsidRPr="00944F1B">
        <w:rPr>
          <w:noProof/>
        </w:rPr>
        <w:t>, 790–795.</w:t>
      </w:r>
    </w:p>
    <w:p w14:paraId="226C353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erry, C., Ciocchi, S., Senn, V., Demmou, L., Müller, C., and Lüthi, A. (2008). Switching on and off fear by distinct neuronal circuits. Nature </w:t>
      </w:r>
      <w:r w:rsidRPr="00944F1B">
        <w:rPr>
          <w:i/>
          <w:iCs/>
          <w:noProof/>
        </w:rPr>
        <w:t>454</w:t>
      </w:r>
      <w:r w:rsidRPr="00944F1B">
        <w:rPr>
          <w:noProof/>
        </w:rPr>
        <w:t>, 600–606.</w:t>
      </w:r>
    </w:p>
    <w:p w14:paraId="2C413D5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eys, J.G., and Dombeck, D.A. (2018). Evidence for a subcircuit in medial entorhinal cortex representing elapsed time during immobility. Nat. Neurosci. </w:t>
      </w:r>
      <w:r w:rsidRPr="00944F1B">
        <w:rPr>
          <w:i/>
          <w:iCs/>
          <w:noProof/>
        </w:rPr>
        <w:t>21</w:t>
      </w:r>
      <w:r w:rsidRPr="00944F1B">
        <w:rPr>
          <w:noProof/>
        </w:rPr>
        <w:t>, 1574–1582.</w:t>
      </w:r>
    </w:p>
    <w:p w14:paraId="5DDC0B3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ill, A.J. (1978). First occurrence of hippocampal spatial firing in a new environment. Exp. Neurol. </w:t>
      </w:r>
      <w:r w:rsidRPr="00944F1B">
        <w:rPr>
          <w:i/>
          <w:iCs/>
          <w:noProof/>
        </w:rPr>
        <w:t>62</w:t>
      </w:r>
      <w:r w:rsidRPr="00944F1B">
        <w:rPr>
          <w:noProof/>
        </w:rPr>
        <w:t>, 282–297.</w:t>
      </w:r>
    </w:p>
    <w:p w14:paraId="5DA68B6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itti, F.L., and Siegelbaum, S.A. (2014). The hippocampal CA2 region is essential for social memory. Nature </w:t>
      </w:r>
      <w:r w:rsidRPr="00944F1B">
        <w:rPr>
          <w:i/>
          <w:iCs/>
          <w:noProof/>
        </w:rPr>
        <w:t>508</w:t>
      </w:r>
      <w:r w:rsidRPr="00944F1B">
        <w:rPr>
          <w:noProof/>
        </w:rPr>
        <w:t>, 88–92.</w:t>
      </w:r>
    </w:p>
    <w:p w14:paraId="593DD8A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ltmaat, A., and Caroni, P. (2016). Functional and structural underpinnings of neuronal assembly formation in learning. Nat. Neurosci. </w:t>
      </w:r>
      <w:r w:rsidRPr="00944F1B">
        <w:rPr>
          <w:i/>
          <w:iCs/>
          <w:noProof/>
        </w:rPr>
        <w:t>19</w:t>
      </w:r>
      <w:r w:rsidRPr="00944F1B">
        <w:rPr>
          <w:noProof/>
        </w:rPr>
        <w:t>, 1553–1562.</w:t>
      </w:r>
    </w:p>
    <w:p w14:paraId="34ACBB3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ward, M.W., and Eichenbaum, H. (2013). The hippocampus, time, and memory across scales. J. Exp. Psychol. Gen. </w:t>
      </w:r>
      <w:r w:rsidRPr="00944F1B">
        <w:rPr>
          <w:i/>
          <w:iCs/>
          <w:noProof/>
        </w:rPr>
        <w:t>142</w:t>
      </w:r>
      <w:r w:rsidRPr="00944F1B">
        <w:rPr>
          <w:noProof/>
        </w:rPr>
        <w:t>, 1211–1230.</w:t>
      </w:r>
    </w:p>
    <w:p w14:paraId="6197B45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ward, M.W., and Eichenbaum, H. (2015). Time and space in the hippocampus. Brain Res. </w:t>
      </w:r>
      <w:r w:rsidRPr="00944F1B">
        <w:rPr>
          <w:i/>
          <w:iCs/>
          <w:noProof/>
        </w:rPr>
        <w:t>1621</w:t>
      </w:r>
      <w:r w:rsidRPr="00944F1B">
        <w:rPr>
          <w:noProof/>
        </w:rPr>
        <w:t>, 345–354.</w:t>
      </w:r>
    </w:p>
    <w:p w14:paraId="13EECC7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ward, M.W., Fotedar, M.S., Datey, A. V, and Hasselmo, M.E. (2005). The temporal context model in spatial navigation and relational learning: toward a common explanation of medial temporal lobe function across domains. Psychol. Rev. </w:t>
      </w:r>
      <w:r w:rsidRPr="00944F1B">
        <w:rPr>
          <w:i/>
          <w:iCs/>
          <w:noProof/>
        </w:rPr>
        <w:t>112</w:t>
      </w:r>
      <w:r w:rsidRPr="00944F1B">
        <w:rPr>
          <w:noProof/>
        </w:rPr>
        <w:t>, 75–116.</w:t>
      </w:r>
    </w:p>
    <w:p w14:paraId="4B25EC8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ward, M.W., MacDonald, C.J., Tiganj, Z., Shankar, K.H., Du, Q., Hasselmo, M.E., and Eichenbaum, H. (2014). A Unified Mathematical Framework for Coding Time, Space, and Sequences in the Hippocampal Region. J. Neurosci. </w:t>
      </w:r>
      <w:r w:rsidRPr="00944F1B">
        <w:rPr>
          <w:i/>
          <w:iCs/>
          <w:noProof/>
        </w:rPr>
        <w:t>34</w:t>
      </w:r>
      <w:r w:rsidRPr="00944F1B">
        <w:rPr>
          <w:noProof/>
        </w:rPr>
        <w:t>, 4692–4707.</w:t>
      </w:r>
    </w:p>
    <w:p w14:paraId="08F0035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ward, M.W., Shankar, K.H., Aue, W.R., and Criss, A.H. (2015). A distributed representation of internal time. Psychol. Rev. </w:t>
      </w:r>
      <w:r w:rsidRPr="00944F1B">
        <w:rPr>
          <w:i/>
          <w:iCs/>
          <w:noProof/>
        </w:rPr>
        <w:t>122</w:t>
      </w:r>
      <w:r w:rsidRPr="00944F1B">
        <w:rPr>
          <w:noProof/>
        </w:rPr>
        <w:t>, 24–53.</w:t>
      </w:r>
    </w:p>
    <w:p w14:paraId="7ABBC8B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siang, H.-L., Epp, J.R., van den Oever, M.C., Yan, C., Rashid, A.J., Insel, N., Ye, L., Niibori, Y., Deisseroth, K., Frankland, P.W., et al. (2014). Manipulating a “Cocaine Engram” in Mice. J. Neurosci. </w:t>
      </w:r>
      <w:r w:rsidRPr="00944F1B">
        <w:rPr>
          <w:i/>
          <w:iCs/>
          <w:noProof/>
        </w:rPr>
        <w:t>34</w:t>
      </w:r>
      <w:r w:rsidRPr="00944F1B">
        <w:rPr>
          <w:noProof/>
        </w:rPr>
        <w:t>, 14115–14127.</w:t>
      </w:r>
    </w:p>
    <w:p w14:paraId="1110C8B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Hwaun, E., and Colgin, L.L. (2019). CA3 place cells that represent a novel waking experience are preferentially reactivated during sharp wave</w:t>
      </w:r>
      <w:r w:rsidRPr="00944F1B">
        <w:rPr>
          <w:rFonts w:ascii="OCR A Std" w:hAnsi="OCR A Std" w:cs="OCR A Std"/>
          <w:noProof/>
        </w:rPr>
        <w:t>‐</w:t>
      </w:r>
      <w:r w:rsidRPr="00944F1B">
        <w:rPr>
          <w:noProof/>
        </w:rPr>
        <w:t>ripples in subsequent sleep. Hippocampus hipo.23090.</w:t>
      </w:r>
    </w:p>
    <w:p w14:paraId="4BF1B8A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Ito, H.T., Zhang, S.-J., Witter, M.P., Moser, E.I., and Moser, M.-B. (2015). A prefrontal–thalamo–hippocampal circuit for goal-directed spatial navigation. Nature </w:t>
      </w:r>
      <w:r w:rsidRPr="00944F1B">
        <w:rPr>
          <w:i/>
          <w:iCs/>
          <w:noProof/>
        </w:rPr>
        <w:t>522</w:t>
      </w:r>
      <w:r w:rsidRPr="00944F1B">
        <w:rPr>
          <w:noProof/>
        </w:rPr>
        <w:t>, 50–55.</w:t>
      </w:r>
    </w:p>
    <w:p w14:paraId="1344B44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Itskov, V., Curto, C., Pastalkova, E., and Buzsáki, G. (2011). Cell assembly sequences arising from spike threshold adaptation keep track of time in the hippocampus. J. Neurosci. </w:t>
      </w:r>
      <w:r w:rsidRPr="00944F1B">
        <w:rPr>
          <w:i/>
          <w:iCs/>
          <w:noProof/>
        </w:rPr>
        <w:t>31</w:t>
      </w:r>
      <w:r w:rsidRPr="00944F1B">
        <w:rPr>
          <w:noProof/>
        </w:rPr>
        <w:t>, 2828–2834.</w:t>
      </w:r>
    </w:p>
    <w:p w14:paraId="4DC5060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adhav, S.P., Kemere, C., German, P.W., and Frank, L.M. (2012). Awake Hippocampal Sharp-Wave Ripples Support Spatial Memory. Science (80-. ). </w:t>
      </w:r>
      <w:r w:rsidRPr="00944F1B">
        <w:rPr>
          <w:i/>
          <w:iCs/>
          <w:noProof/>
        </w:rPr>
        <w:t>336</w:t>
      </w:r>
      <w:r w:rsidRPr="00944F1B">
        <w:rPr>
          <w:noProof/>
        </w:rPr>
        <w:t>, 1454–1458.</w:t>
      </w:r>
    </w:p>
    <w:p w14:paraId="1A85D6A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aramillo, J., and Kempter, R. (2017). Phase precession: a neural code underlying episodic memory? Curr. Opin. Neurobiol. </w:t>
      </w:r>
      <w:r w:rsidRPr="00944F1B">
        <w:rPr>
          <w:i/>
          <w:iCs/>
          <w:noProof/>
        </w:rPr>
        <w:t>43</w:t>
      </w:r>
      <w:r w:rsidRPr="00944F1B">
        <w:rPr>
          <w:noProof/>
        </w:rPr>
        <w:t>, 130–138.</w:t>
      </w:r>
    </w:p>
    <w:p w14:paraId="1B8955E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arsky, T., Roxin, A., Kath, W.L., and Spruston, N. (2005). Conditional dendritic spike propagation following distal synaptic activation of hippocampal CA1 pyramidal neurons. Nat. Neurosci. </w:t>
      </w:r>
      <w:r w:rsidRPr="00944F1B">
        <w:rPr>
          <w:i/>
          <w:iCs/>
          <w:noProof/>
        </w:rPr>
        <w:t>8</w:t>
      </w:r>
      <w:r w:rsidRPr="00944F1B">
        <w:rPr>
          <w:noProof/>
        </w:rPr>
        <w:t>, 1667–1676.</w:t>
      </w:r>
    </w:p>
    <w:p w14:paraId="7EB2764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ay, T.M., and Witter, M.P. (1991). Distribution of hippocampal CA1 and subicular efferents in the prefrontal cortex of the rat studied by means of anterograde transport ofPhaseolus vulgaris-leucoagglutinin. J. Comp. Neurol. </w:t>
      </w:r>
      <w:r w:rsidRPr="00944F1B">
        <w:rPr>
          <w:i/>
          <w:iCs/>
          <w:noProof/>
        </w:rPr>
        <w:t>313</w:t>
      </w:r>
      <w:r w:rsidRPr="00944F1B">
        <w:rPr>
          <w:noProof/>
        </w:rPr>
        <w:t>, 574–586.</w:t>
      </w:r>
    </w:p>
    <w:p w14:paraId="1F718F4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ayakumar, R.P., Madhav, M.S., Savelli, F., Blair, H.T., Cowan, N.J., and Knierim, J.J. (2019). Recalibration of path integration in hippocampal place cells. Nature </w:t>
      </w:r>
      <w:r w:rsidRPr="00944F1B">
        <w:rPr>
          <w:i/>
          <w:iCs/>
          <w:noProof/>
        </w:rPr>
        <w:t>566</w:t>
      </w:r>
      <w:r w:rsidRPr="00944F1B">
        <w:rPr>
          <w:noProof/>
        </w:rPr>
        <w:t>, 533–537.</w:t>
      </w:r>
    </w:p>
    <w:p w14:paraId="6292D49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enkins, L.J., and Ranganath, C. (2010). Prefrontal and medial temporal lobe activity at encoding predicts temporal context memory. J. Neurosci. </w:t>
      </w:r>
      <w:r w:rsidRPr="00944F1B">
        <w:rPr>
          <w:i/>
          <w:iCs/>
          <w:noProof/>
        </w:rPr>
        <w:t>30</w:t>
      </w:r>
      <w:r w:rsidRPr="00944F1B">
        <w:rPr>
          <w:noProof/>
        </w:rPr>
        <w:t>, 15558–15565.</w:t>
      </w:r>
    </w:p>
    <w:p w14:paraId="35F25C0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ennings, J.H., Kim, C.K., Marshel, J.H., Raffiee, M., Ye, L., Quirin, S., Pak, S., Ramakrishnan, C., and Deisseroth, K. (2019). Interacting neural ensembles in orbitofrontal cortex for social and feeding behaviour. Nature </w:t>
      </w:r>
      <w:r w:rsidRPr="00944F1B">
        <w:rPr>
          <w:i/>
          <w:iCs/>
          <w:noProof/>
        </w:rPr>
        <w:t>565</w:t>
      </w:r>
      <w:r w:rsidRPr="00944F1B">
        <w:rPr>
          <w:noProof/>
        </w:rPr>
        <w:t>, 645–649.</w:t>
      </w:r>
    </w:p>
    <w:p w14:paraId="2DC0603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ensen, O., and Lisman, J.E. (2000). Position Reconstruction From an Ensemble of Hippocampal Place Cells: Contribution of Theta Phase Coding. J. Neurophysiol. </w:t>
      </w:r>
      <w:r w:rsidRPr="00944F1B">
        <w:rPr>
          <w:i/>
          <w:iCs/>
          <w:noProof/>
        </w:rPr>
        <w:t>83</w:t>
      </w:r>
      <w:r w:rsidRPr="00944F1B">
        <w:rPr>
          <w:noProof/>
        </w:rPr>
        <w:t>, 2602–2609.</w:t>
      </w:r>
    </w:p>
    <w:p w14:paraId="4837ED4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ezek, K., Henriksen, E.J., Treves, A., Moser, E.I., and Moser, M.-B. (2011). Theta-paced flickering between place-cell maps in the hippocampus. Nature </w:t>
      </w:r>
      <w:r w:rsidRPr="00944F1B">
        <w:rPr>
          <w:i/>
          <w:iCs/>
          <w:noProof/>
        </w:rPr>
        <w:t>478</w:t>
      </w:r>
      <w:r w:rsidRPr="00944F1B">
        <w:rPr>
          <w:noProof/>
        </w:rPr>
        <w:t>, 246–249.</w:t>
      </w:r>
    </w:p>
    <w:p w14:paraId="2495B73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ohnson, A., and Redish, A.D. (2007). Neural Ensembles in CA3 Transiently Encode Paths Forward of the Animal at a Decision Point. J. Neurosci. </w:t>
      </w:r>
      <w:r w:rsidRPr="00944F1B">
        <w:rPr>
          <w:i/>
          <w:iCs/>
          <w:noProof/>
        </w:rPr>
        <w:t>27</w:t>
      </w:r>
      <w:r w:rsidRPr="00944F1B">
        <w:rPr>
          <w:noProof/>
        </w:rPr>
        <w:t>, 12176–12189.</w:t>
      </w:r>
    </w:p>
    <w:p w14:paraId="1EA1D82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osselyn, S.A., Köhler, S., and Frankland, P.W. (2015). Finding the engram. Nat. Rev. Neurosci. </w:t>
      </w:r>
      <w:r w:rsidRPr="00944F1B">
        <w:rPr>
          <w:i/>
          <w:iCs/>
          <w:noProof/>
        </w:rPr>
        <w:t>16</w:t>
      </w:r>
      <w:r w:rsidRPr="00944F1B">
        <w:rPr>
          <w:noProof/>
        </w:rPr>
        <w:t>, 521–534.</w:t>
      </w:r>
    </w:p>
    <w:p w14:paraId="41EEF61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ung, M.W., and McNaughton, B.L. (1993). Spatial selectivity of unit activity in the hippocampal granular layer. Hippocampus </w:t>
      </w:r>
      <w:r w:rsidRPr="00944F1B">
        <w:rPr>
          <w:i/>
          <w:iCs/>
          <w:noProof/>
        </w:rPr>
        <w:t>3</w:t>
      </w:r>
      <w:r w:rsidRPr="00944F1B">
        <w:rPr>
          <w:noProof/>
        </w:rPr>
        <w:t>, 165–182.</w:t>
      </w:r>
    </w:p>
    <w:p w14:paraId="0764801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944F1B">
        <w:rPr>
          <w:i/>
          <w:iCs/>
          <w:noProof/>
        </w:rPr>
        <w:t>93</w:t>
      </w:r>
      <w:r w:rsidRPr="00944F1B">
        <w:rPr>
          <w:noProof/>
        </w:rPr>
        <w:t>, 1480–1492.e6.</w:t>
      </w:r>
    </w:p>
    <w:p w14:paraId="3593C09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aralis, N., Dejean, C., Chaudun, F., Khoder, S., Rozeske, R.R., Wurtz, H., Bagur, S., Benchenane, K., Sirota, A., Courtin, J., et al. (2016). 4-Hz oscillations synchronize prefrontal–amygdala circuits during fear behavior. Nat. Neurosci. </w:t>
      </w:r>
      <w:r w:rsidRPr="00944F1B">
        <w:rPr>
          <w:i/>
          <w:iCs/>
          <w:noProof/>
        </w:rPr>
        <w:t>19</w:t>
      </w:r>
      <w:r w:rsidRPr="00944F1B">
        <w:rPr>
          <w:noProof/>
        </w:rPr>
        <w:t>, 605–612.</w:t>
      </w:r>
    </w:p>
    <w:p w14:paraId="005105F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arlsson, M.P., and Frank, L.M. (2009). Awake replay of remote experiences in the hippocampus. Nat. Neurosci. </w:t>
      </w:r>
      <w:r w:rsidRPr="00944F1B">
        <w:rPr>
          <w:i/>
          <w:iCs/>
          <w:noProof/>
        </w:rPr>
        <w:t>12</w:t>
      </w:r>
      <w:r w:rsidRPr="00944F1B">
        <w:rPr>
          <w:noProof/>
        </w:rPr>
        <w:t>, 913–918.</w:t>
      </w:r>
    </w:p>
    <w:p w14:paraId="3F5F117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ay, K., Sosa, M., Chung, J.E., Karlsson, M.P., Larkin, M.C., and Frank, L.M. (2016). A hippocampal network for spatial coding during immobility and sleep. Nature </w:t>
      </w:r>
      <w:r w:rsidRPr="00944F1B">
        <w:rPr>
          <w:i/>
          <w:iCs/>
          <w:noProof/>
        </w:rPr>
        <w:t>531</w:t>
      </w:r>
      <w:r w:rsidRPr="00944F1B">
        <w:rPr>
          <w:noProof/>
        </w:rPr>
        <w:t>.</w:t>
      </w:r>
    </w:p>
    <w:p w14:paraId="3D2E3E0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earns, M.C., Ressler, K.J., Zatzick, D., and Rothbaum, B.O. (2012). EARLY INTERVENTIONS FOR PTSD: A REVIEW. Depress. Anxiety </w:t>
      </w:r>
      <w:r w:rsidRPr="00944F1B">
        <w:rPr>
          <w:i/>
          <w:iCs/>
          <w:noProof/>
        </w:rPr>
        <w:t>29</w:t>
      </w:r>
      <w:r w:rsidRPr="00944F1B">
        <w:rPr>
          <w:noProof/>
        </w:rPr>
        <w:t>, 833–842.</w:t>
      </w:r>
    </w:p>
    <w:p w14:paraId="320D759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eene, C.S., Bladon, J., McKenzie, S., Liu, C.D., O’Keefe, J., and Eichenbaum, H. (2016). Complementary Functional Organization of Neuronal Activity Patterns in the Perirhinal, Lateral Entorhinal, and Medial Entorhinal Cortices. J. Neurosci. </w:t>
      </w:r>
      <w:r w:rsidRPr="00944F1B">
        <w:rPr>
          <w:i/>
          <w:iCs/>
          <w:noProof/>
        </w:rPr>
        <w:t>36</w:t>
      </w:r>
      <w:r w:rsidRPr="00944F1B">
        <w:rPr>
          <w:noProof/>
        </w:rPr>
        <w:t>, 3660–3675.</w:t>
      </w:r>
    </w:p>
    <w:p w14:paraId="4964274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einath, A.T., Julian, J.B., Epstein, R.A., and Muzzio, I.A. (2017). Environmental Geometry Aligns the Hippocampal Map during Spatial Reorientation. Curr. Biol. </w:t>
      </w:r>
      <w:r w:rsidRPr="00944F1B">
        <w:rPr>
          <w:i/>
          <w:iCs/>
          <w:noProof/>
        </w:rPr>
        <w:t>27</w:t>
      </w:r>
      <w:r w:rsidRPr="00944F1B">
        <w:rPr>
          <w:noProof/>
        </w:rPr>
        <w:t>.</w:t>
      </w:r>
    </w:p>
    <w:p w14:paraId="22437BF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entros, C., Hargreaves, E., Hawkins, R.D., Kandel, E.R., Shapiro, M., and Muller, R. V. (1998). Abolition of Long-Term Stability of New Hippocampal Place Cell Maps by NMDA Receptor Blockade. Science (80-. ). </w:t>
      </w:r>
      <w:r w:rsidRPr="00944F1B">
        <w:rPr>
          <w:i/>
          <w:iCs/>
          <w:noProof/>
        </w:rPr>
        <w:t>280</w:t>
      </w:r>
      <w:r w:rsidRPr="00944F1B">
        <w:rPr>
          <w:noProof/>
        </w:rPr>
        <w:t>, 2121–2126.</w:t>
      </w:r>
    </w:p>
    <w:p w14:paraId="11F7ED9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err, K.M., Agster, K.L., Furtak, S.C., and Burwell, R.D. (2007). Functional neuroanatomy of the parahippocampal region: The lateral and medial entorhinal areas. Hippocampus </w:t>
      </w:r>
      <w:r w:rsidRPr="00944F1B">
        <w:rPr>
          <w:i/>
          <w:iCs/>
          <w:noProof/>
        </w:rPr>
        <w:t>17</w:t>
      </w:r>
      <w:r w:rsidRPr="00944F1B">
        <w:rPr>
          <w:noProof/>
        </w:rPr>
        <w:t>, 697–708.</w:t>
      </w:r>
    </w:p>
    <w:p w14:paraId="6F63073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m, W. Bin, and Cho, J.-H. (2017). Synaptic Targeting of Double-Projecting Ventral CA1 Hippocampal Neurons to the Medial Prefrontal Cortex and Basal Amygdala. J. Neurosci. </w:t>
      </w:r>
      <w:r w:rsidRPr="00944F1B">
        <w:rPr>
          <w:i/>
          <w:iCs/>
          <w:noProof/>
        </w:rPr>
        <w:t>37</w:t>
      </w:r>
      <w:r w:rsidRPr="00944F1B">
        <w:rPr>
          <w:noProof/>
        </w:rPr>
        <w:t>, 4868–4882.</w:t>
      </w:r>
    </w:p>
    <w:p w14:paraId="45195DE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m, D., Paré, D., and Nair, S.S. (2013). Assignment of Model Amygdala Neurons to the Fear Memory Trace Depends on Competitive Synaptic Interactions. J. Neurosci. </w:t>
      </w:r>
      <w:r w:rsidRPr="00944F1B">
        <w:rPr>
          <w:i/>
          <w:iCs/>
          <w:noProof/>
        </w:rPr>
        <w:t>33</w:t>
      </w:r>
      <w:r w:rsidRPr="00944F1B">
        <w:rPr>
          <w:noProof/>
        </w:rPr>
        <w:t>, 14354–14358.</w:t>
      </w:r>
    </w:p>
    <w:p w14:paraId="7934C10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nsky, N.R., Sullivan, D.W., Mau, W., Hasselmo, M.E., and Eichenbaum, H. (2018). Hippocampal Place Fields Maintain a Coherent and Flexible Map across Long Timescales. Curr. Biol. </w:t>
      </w:r>
      <w:r w:rsidRPr="00944F1B">
        <w:rPr>
          <w:i/>
          <w:iCs/>
          <w:noProof/>
        </w:rPr>
        <w:t>28</w:t>
      </w:r>
      <w:r w:rsidRPr="00944F1B">
        <w:rPr>
          <w:noProof/>
        </w:rPr>
        <w:t>, 3578–3588.e6.</w:t>
      </w:r>
    </w:p>
    <w:p w14:paraId="77DE46B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shi, T., Tsumori, T., Yokota, S., and Yasui, Y. (2006). Topographical projection from the hippocampal formation to the amygdala: A combined anterograde and retrograde tracing study in the rat. J. Comp. Neurol. </w:t>
      </w:r>
      <w:r w:rsidRPr="00944F1B">
        <w:rPr>
          <w:i/>
          <w:iCs/>
          <w:noProof/>
        </w:rPr>
        <w:t>496</w:t>
      </w:r>
      <w:r w:rsidRPr="00944F1B">
        <w:rPr>
          <w:noProof/>
        </w:rPr>
        <w:t>, 349–368.</w:t>
      </w:r>
    </w:p>
    <w:p w14:paraId="254CC42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tamura, T., Pignatelli, M., Suh, J., Kohara, K., Yoshiki, A., Abe, K., and Tonegawa, S. (2014). Island Cells Control Temporal Association Memory. Science (80-. ). </w:t>
      </w:r>
      <w:r w:rsidRPr="00944F1B">
        <w:rPr>
          <w:i/>
          <w:iCs/>
          <w:noProof/>
        </w:rPr>
        <w:t>343</w:t>
      </w:r>
      <w:r w:rsidRPr="00944F1B">
        <w:rPr>
          <w:noProof/>
        </w:rPr>
        <w:t>, 896–901.</w:t>
      </w:r>
    </w:p>
    <w:p w14:paraId="0D0E2A5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tamura, T., Ogawa, S.K., Roy, D.S., Okuyama, T., Morrissey, M.D., Smith, L.M., Redondo, R.L., and Tonegawa, S. (2017). Engrams and circuits crucial for systems consolidation of a memory. Science (80-. ). </w:t>
      </w:r>
      <w:r w:rsidRPr="00944F1B">
        <w:rPr>
          <w:i/>
          <w:iCs/>
          <w:noProof/>
        </w:rPr>
        <w:t>356</w:t>
      </w:r>
      <w:r w:rsidRPr="00944F1B">
        <w:rPr>
          <w:noProof/>
        </w:rPr>
        <w:t>, 73–78.</w:t>
      </w:r>
    </w:p>
    <w:p w14:paraId="737B367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ohara, K., Pignatelli, M., Rivest, A.J., Jung, H.-Y., Kitamura, T., Suh, J., Frank, D., Kajikawa, K., Mise, N., Obata, Y., et al. (2014). Cell type–specific genetic and optogenetic tools reveal hippocampal CA2 circuits. Nat. Neurosci. </w:t>
      </w:r>
      <w:r w:rsidRPr="00944F1B">
        <w:rPr>
          <w:i/>
          <w:iCs/>
          <w:noProof/>
        </w:rPr>
        <w:t>17</w:t>
      </w:r>
      <w:r w:rsidRPr="00944F1B">
        <w:rPr>
          <w:noProof/>
        </w:rPr>
        <w:t>, 269–279.</w:t>
      </w:r>
    </w:p>
    <w:p w14:paraId="58E4DAB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öhler, C. (1988). Intrinsic connections of the retrohippocampal region in the rat brain: III. The lateral entorhinal area. J. Comp. Neurol. </w:t>
      </w:r>
      <w:r w:rsidRPr="00944F1B">
        <w:rPr>
          <w:i/>
          <w:iCs/>
          <w:noProof/>
        </w:rPr>
        <w:t>271</w:t>
      </w:r>
      <w:r w:rsidRPr="00944F1B">
        <w:rPr>
          <w:noProof/>
        </w:rPr>
        <w:t>, 208–228.</w:t>
      </w:r>
    </w:p>
    <w:p w14:paraId="5EA802A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omorowski, R.W., Manns, J.R., and Eichenbaum, H. (2009). Robust Conjunctive Item-Place Coding by Hippocampal Neurons Parallels Learning What Happens Where. J. Neurosci. </w:t>
      </w:r>
      <w:r w:rsidRPr="00944F1B">
        <w:rPr>
          <w:i/>
          <w:iCs/>
          <w:noProof/>
        </w:rPr>
        <w:t>29</w:t>
      </w:r>
      <w:r w:rsidRPr="00944F1B">
        <w:rPr>
          <w:noProof/>
        </w:rPr>
        <w:t>, 9918–9929.</w:t>
      </w:r>
    </w:p>
    <w:p w14:paraId="6E7A04B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ovács, K.A., O’Neill, J., Schoenenberger, P., Penttonen, M., Ranguel Guerrero, D.K., and Csicsvari, J. (2016). Optogenetically Blocking Sharp Wave Ripple Events in Sleep Does Not Interfere with the Formation of Stable Spatial Representation in the CA1 Area of the Hippocampus. PLoS One </w:t>
      </w:r>
      <w:r w:rsidRPr="00944F1B">
        <w:rPr>
          <w:i/>
          <w:iCs/>
          <w:noProof/>
        </w:rPr>
        <w:t>11</w:t>
      </w:r>
      <w:r w:rsidRPr="00944F1B">
        <w:rPr>
          <w:noProof/>
        </w:rPr>
        <w:t>, e0164675.</w:t>
      </w:r>
    </w:p>
    <w:p w14:paraId="5A1421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raus, B.J., Robinson II, R.J., White, J.A., Eichenbaum, H., and Hasselmo, M.E. (2013). Hippocampal “Time Cells”: Time versus Path Integration. Neuron </w:t>
      </w:r>
      <w:r w:rsidRPr="00944F1B">
        <w:rPr>
          <w:i/>
          <w:iCs/>
          <w:noProof/>
        </w:rPr>
        <w:t>78</w:t>
      </w:r>
      <w:r w:rsidRPr="00944F1B">
        <w:rPr>
          <w:noProof/>
        </w:rPr>
        <w:t>, 1090–1101.</w:t>
      </w:r>
    </w:p>
    <w:p w14:paraId="5152FB9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raus, B.J., Brandon, M.P., Robinson, R.J., Connerney, M.A., Hasselmo, M.E., and Eichenbaum, H. (2015). During Running in Place, Grid Cells Integrate Elapsed Time and Distance Run. Neuron </w:t>
      </w:r>
      <w:r w:rsidRPr="00944F1B">
        <w:rPr>
          <w:i/>
          <w:iCs/>
          <w:noProof/>
        </w:rPr>
        <w:t>88</w:t>
      </w:r>
      <w:r w:rsidRPr="00944F1B">
        <w:rPr>
          <w:noProof/>
        </w:rPr>
        <w:t>, 578–589.</w:t>
      </w:r>
    </w:p>
    <w:p w14:paraId="778A6AA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Lashley, K. (1950). In search of the engram. In Society of Experimental Biology Symposium, pp. 454–482.</w:t>
      </w:r>
    </w:p>
    <w:p w14:paraId="142B701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e Lavilléon, G., Lacroix, M.M., Rondi-Reig, L., and Benchenane, K. (2015). Explicit memory creation during sleep demonstrates a causal role of place cells in navigation. Nat. Neurosci. </w:t>
      </w:r>
      <w:r w:rsidRPr="00944F1B">
        <w:rPr>
          <w:i/>
          <w:iCs/>
          <w:noProof/>
        </w:rPr>
        <w:t>18</w:t>
      </w:r>
      <w:r w:rsidRPr="00944F1B">
        <w:rPr>
          <w:noProof/>
        </w:rPr>
        <w:t>, 493–495.</w:t>
      </w:r>
    </w:p>
    <w:p w14:paraId="617855A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doux, J.E. (1995). Emotion: Clues from the Brain. Annu. Rev. Psychol. </w:t>
      </w:r>
      <w:r w:rsidRPr="00944F1B">
        <w:rPr>
          <w:i/>
          <w:iCs/>
          <w:noProof/>
        </w:rPr>
        <w:t>46</w:t>
      </w:r>
      <w:r w:rsidRPr="00944F1B">
        <w:rPr>
          <w:noProof/>
        </w:rPr>
        <w:t>, 209–235.</w:t>
      </w:r>
    </w:p>
    <w:p w14:paraId="607B01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e, A.K., and Wilson, M.A. (2002). Memory of sequential experience in the hippocampus during slow wave sleep. Neuron </w:t>
      </w:r>
      <w:r w:rsidRPr="00944F1B">
        <w:rPr>
          <w:i/>
          <w:iCs/>
          <w:noProof/>
        </w:rPr>
        <w:t>36</w:t>
      </w:r>
      <w:r w:rsidRPr="00944F1B">
        <w:rPr>
          <w:noProof/>
        </w:rPr>
        <w:t>, 1183–1194.</w:t>
      </w:r>
    </w:p>
    <w:p w14:paraId="69F25B9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e, H., Wang, C., Deshmukh, S.S., and Knierim, J.J. (2015). Neural Population Evidence of Functional Heterogeneity along the CA3 Transverse Axis: Pattern Completion versus Pattern Separation. Neuron </w:t>
      </w:r>
      <w:r w:rsidRPr="00944F1B">
        <w:rPr>
          <w:i/>
          <w:iCs/>
          <w:noProof/>
        </w:rPr>
        <w:t>87</w:t>
      </w:r>
      <w:r w:rsidRPr="00944F1B">
        <w:rPr>
          <w:noProof/>
        </w:rPr>
        <w:t>, 1093–1105.</w:t>
      </w:r>
    </w:p>
    <w:p w14:paraId="11B04AA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e, I., Yoganarasimha, D., Rao, G., and Knierim, J.J. (2004). Comparison of population coherence of place cells in hippocampal subfields CA1 and CA3. Nature </w:t>
      </w:r>
      <w:r w:rsidRPr="00944F1B">
        <w:rPr>
          <w:i/>
          <w:iCs/>
          <w:noProof/>
        </w:rPr>
        <w:t>430</w:t>
      </w:r>
      <w:r w:rsidRPr="00944F1B">
        <w:rPr>
          <w:noProof/>
        </w:rPr>
        <w:t>, 456–459.</w:t>
      </w:r>
    </w:p>
    <w:p w14:paraId="332DD01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ibold, C., Gundlfinger, A., Schmidt, R., Thurley, K., Schmitz, D., and Kempter, R. (2008). Temporal compression mediated by short-term synaptic plasticity. Proc. Natl. Acad. Sci. </w:t>
      </w:r>
      <w:r w:rsidRPr="00944F1B">
        <w:rPr>
          <w:i/>
          <w:iCs/>
          <w:noProof/>
        </w:rPr>
        <w:t>105</w:t>
      </w:r>
      <w:r w:rsidRPr="00944F1B">
        <w:rPr>
          <w:noProof/>
        </w:rPr>
        <w:t>, 4417–4422.</w:t>
      </w:r>
    </w:p>
    <w:p w14:paraId="7F95359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nck-Santini, P.-P., Fenton, A.A., and Muller, R.U. (2008). Discharge properties of hippocampal neurons during performance of a jump avoidance task. J. Neurosci. </w:t>
      </w:r>
      <w:r w:rsidRPr="00944F1B">
        <w:rPr>
          <w:i/>
          <w:iCs/>
          <w:noProof/>
        </w:rPr>
        <w:t>28</w:t>
      </w:r>
      <w:r w:rsidRPr="00944F1B">
        <w:rPr>
          <w:noProof/>
        </w:rPr>
        <w:t>, 6773–6786.</w:t>
      </w:r>
    </w:p>
    <w:p w14:paraId="1A35818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utgeb, J.K., Leutgeb, S., Moser, M.-B., and Moser, E.I. (2007). Pattern Separation in the Dentate Gyrus and CA3 of the Hippocampus. Science (80-. ). </w:t>
      </w:r>
      <w:r w:rsidRPr="00944F1B">
        <w:rPr>
          <w:i/>
          <w:iCs/>
          <w:noProof/>
        </w:rPr>
        <w:t>315</w:t>
      </w:r>
      <w:r w:rsidRPr="00944F1B">
        <w:rPr>
          <w:noProof/>
        </w:rPr>
        <w:t>, 961–966.</w:t>
      </w:r>
    </w:p>
    <w:p w14:paraId="11B7D1C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vy, W.B. (1996). A sequence predicting CA3 is a flexible associator that learns and uses context to solve hippocampal-like tasks. Hippocampus </w:t>
      </w:r>
      <w:r w:rsidRPr="00944F1B">
        <w:rPr>
          <w:i/>
          <w:iCs/>
          <w:noProof/>
        </w:rPr>
        <w:t>6</w:t>
      </w:r>
      <w:r w:rsidRPr="00944F1B">
        <w:rPr>
          <w:noProof/>
        </w:rPr>
        <w:t>, 579–590.</w:t>
      </w:r>
    </w:p>
    <w:p w14:paraId="53F73A5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vy, W.B., Hocking, A.B., and Wu, X. (2005). Interpreting hippocampal function as recoding and forecasting. Neural Networks </w:t>
      </w:r>
      <w:r w:rsidRPr="00944F1B">
        <w:rPr>
          <w:i/>
          <w:iCs/>
          <w:noProof/>
        </w:rPr>
        <w:t>18</w:t>
      </w:r>
      <w:r w:rsidRPr="00944F1B">
        <w:rPr>
          <w:noProof/>
        </w:rPr>
        <w:t>, 1242–1264.</w:t>
      </w:r>
    </w:p>
    <w:p w14:paraId="4E86429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wis, P.A., and Durrant, S.J. (2011). Overlapping memory replay during sleep builds cognitive schemata. Trends Cogn. Sci. </w:t>
      </w:r>
      <w:r w:rsidRPr="00944F1B">
        <w:rPr>
          <w:i/>
          <w:iCs/>
          <w:noProof/>
        </w:rPr>
        <w:t>15</w:t>
      </w:r>
      <w:r w:rsidRPr="00944F1B">
        <w:rPr>
          <w:noProof/>
        </w:rPr>
        <w:t>, 343–351.</w:t>
      </w:r>
    </w:p>
    <w:p w14:paraId="0FB6A2E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khtik, E., Stujenske, J.M., A Topiwala, M., Harris, A.Z., and Gordon, J.A. (2014). Prefrontal entrainment of amygdala activity signals safety in learned fear and innate anxiety. Nat. Neurosci. </w:t>
      </w:r>
      <w:r w:rsidRPr="00944F1B">
        <w:rPr>
          <w:i/>
          <w:iCs/>
          <w:noProof/>
        </w:rPr>
        <w:t>17</w:t>
      </w:r>
      <w:r w:rsidRPr="00944F1B">
        <w:rPr>
          <w:noProof/>
        </w:rPr>
        <w:t>, 106–113.</w:t>
      </w:r>
    </w:p>
    <w:p w14:paraId="6C9378C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sman, J., and Redish, A.D.D. (2009). Prediction, sequences and the hippocampus. </w:t>
      </w:r>
      <w:r w:rsidRPr="00944F1B">
        <w:rPr>
          <w:i/>
          <w:iCs/>
          <w:noProof/>
        </w:rPr>
        <w:t>364</w:t>
      </w:r>
      <w:r w:rsidRPr="00944F1B">
        <w:rPr>
          <w:noProof/>
        </w:rPr>
        <w:t>.</w:t>
      </w:r>
    </w:p>
    <w:p w14:paraId="708CC7A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sman, J.E., and Grace, A.A. (2005). The Hippocampal-VTA Loop: Controlling the Entry of Information into Long-Term Memory. Neuron </w:t>
      </w:r>
      <w:r w:rsidRPr="00944F1B">
        <w:rPr>
          <w:i/>
          <w:iCs/>
          <w:noProof/>
        </w:rPr>
        <w:t>46</w:t>
      </w:r>
      <w:r w:rsidRPr="00944F1B">
        <w:rPr>
          <w:noProof/>
        </w:rPr>
        <w:t>, 703–713.</w:t>
      </w:r>
    </w:p>
    <w:p w14:paraId="63D514F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sman, J.E., and Otmakhova, N.A. (2001). Storage, recall, and novelty detection of sequences by the hippocampus: Elaborating on the SOCRATIC model to account for normal and aberrant effects of dopamine. Hippocampus </w:t>
      </w:r>
      <w:r w:rsidRPr="00944F1B">
        <w:rPr>
          <w:i/>
          <w:iCs/>
          <w:noProof/>
        </w:rPr>
        <w:t>11</w:t>
      </w:r>
      <w:r w:rsidRPr="00944F1B">
        <w:rPr>
          <w:noProof/>
        </w:rPr>
        <w:t>, 551–568.</w:t>
      </w:r>
    </w:p>
    <w:p w14:paraId="0092D90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sman, J., Cooper, K., Sehgal, M., and Silva, A.J. (2018). Memory formation depends on both synapse-specific modifications of synaptic strength and cell-specific increases in excitability. Nat. Neurosci. </w:t>
      </w:r>
      <w:r w:rsidRPr="00944F1B">
        <w:rPr>
          <w:i/>
          <w:iCs/>
          <w:noProof/>
        </w:rPr>
        <w:t>21</w:t>
      </w:r>
      <w:r w:rsidRPr="00944F1B">
        <w:rPr>
          <w:noProof/>
        </w:rPr>
        <w:t>, 309–314.</w:t>
      </w:r>
    </w:p>
    <w:p w14:paraId="1C9B732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u, K., Sibille, J., and Dragoi, G. (2018). Generative Predictive Codes by Multiplexed Hippocampal Neuronal Tuplets. Neuron </w:t>
      </w:r>
      <w:r w:rsidRPr="00944F1B">
        <w:rPr>
          <w:i/>
          <w:iCs/>
          <w:noProof/>
        </w:rPr>
        <w:t>99</w:t>
      </w:r>
      <w:r w:rsidRPr="00944F1B">
        <w:rPr>
          <w:noProof/>
        </w:rPr>
        <w:t>, 1329–1341.e6.</w:t>
      </w:r>
    </w:p>
    <w:p w14:paraId="129C46D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u, X., Ramirez, S., Pang, P.T., Puryear, C.B., Govindarajan, A., Deisseroth, K., and Tonegawa, S. (2012). Optogenetic stimulation of a hippocampal engram activates fear memory recall. Nature </w:t>
      </w:r>
      <w:r w:rsidRPr="00944F1B">
        <w:rPr>
          <w:i/>
          <w:iCs/>
          <w:noProof/>
        </w:rPr>
        <w:t>484</w:t>
      </w:r>
      <w:r w:rsidRPr="00944F1B">
        <w:rPr>
          <w:noProof/>
        </w:rPr>
        <w:t>, 381–385.</w:t>
      </w:r>
    </w:p>
    <w:p w14:paraId="1056EF5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lorens-Martín, M., Jurado-Arjona, J., Avila, J., and Hernández, F. (2015). Novel connection between newborn granule neurons and the hippocampal CA2 field. Exp. Neurol. </w:t>
      </w:r>
      <w:r w:rsidRPr="00944F1B">
        <w:rPr>
          <w:i/>
          <w:iCs/>
          <w:noProof/>
        </w:rPr>
        <w:t>263</w:t>
      </w:r>
      <w:r w:rsidRPr="00944F1B">
        <w:rPr>
          <w:noProof/>
        </w:rPr>
        <w:t>, 285–292.</w:t>
      </w:r>
    </w:p>
    <w:p w14:paraId="7228285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opez de Armentia, M., Jancic, D., Olivares, R., Alarcon, J.M., Kandel, E.R., and Barco, A. (2007). cAMP Response Element-Binding Protein-Mediated Gene Expression Increases the Intrinsic Excitability of CA1 Pyramidal Neurons. J. Neurosci. </w:t>
      </w:r>
      <w:r w:rsidRPr="00944F1B">
        <w:rPr>
          <w:i/>
          <w:iCs/>
          <w:noProof/>
        </w:rPr>
        <w:t>27</w:t>
      </w:r>
      <w:r w:rsidRPr="00944F1B">
        <w:rPr>
          <w:noProof/>
        </w:rPr>
        <w:t>, 13909–13918.</w:t>
      </w:r>
    </w:p>
    <w:p w14:paraId="09A08A5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Lorente de Nó, R. (1934). Studies on the structure of the cerebral cortex. II. Continuation of the study of the ammonic system. J. Für Psychol. Und Neurol.</w:t>
      </w:r>
    </w:p>
    <w:p w14:paraId="6EE880C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ouie, K., and Wilson, M.A. (2001). Temporally Structured Replay of Awake Hippocampal Ensemble Activity during Rapid Eye Movement Sleep. Neuron </w:t>
      </w:r>
      <w:r w:rsidRPr="00944F1B">
        <w:rPr>
          <w:i/>
          <w:iCs/>
          <w:noProof/>
        </w:rPr>
        <w:t>29</w:t>
      </w:r>
      <w:r w:rsidRPr="00944F1B">
        <w:rPr>
          <w:noProof/>
        </w:rPr>
        <w:t>, 145–156.</w:t>
      </w:r>
    </w:p>
    <w:p w14:paraId="68A1233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cDonald, C.J., Lepage, K.Q., Eden, U.T., and Eichenbaum, H. (2011). Hippocampal “time cells” bridge the gap in memory for discontiguous events. Neuron </w:t>
      </w:r>
      <w:r w:rsidRPr="00944F1B">
        <w:rPr>
          <w:i/>
          <w:iCs/>
          <w:noProof/>
        </w:rPr>
        <w:t>71</w:t>
      </w:r>
      <w:r w:rsidRPr="00944F1B">
        <w:rPr>
          <w:noProof/>
        </w:rPr>
        <w:t>, 737–749.</w:t>
      </w:r>
    </w:p>
    <w:p w14:paraId="08D0D5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cDonald, C.J., Carrow, S., Place, R., and Eichenbaum, H. (2013). Distinct hippocampal time cell sequences represent odor memories in immobilized rats. J. Neurosci. </w:t>
      </w:r>
      <w:r w:rsidRPr="00944F1B">
        <w:rPr>
          <w:i/>
          <w:iCs/>
          <w:noProof/>
        </w:rPr>
        <w:t>33</w:t>
      </w:r>
      <w:r w:rsidRPr="00944F1B">
        <w:rPr>
          <w:noProof/>
        </w:rPr>
        <w:t>, 14607–14616.</w:t>
      </w:r>
    </w:p>
    <w:p w14:paraId="4E98149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gee, J.C., and Johnston, D. (1997). A synaptically controlled, associative signal for Hebbian plasticity in hippocampal neurons. Science </w:t>
      </w:r>
      <w:r w:rsidRPr="00944F1B">
        <w:rPr>
          <w:i/>
          <w:iCs/>
          <w:noProof/>
        </w:rPr>
        <w:t>275</w:t>
      </w:r>
      <w:r w:rsidRPr="00944F1B">
        <w:rPr>
          <w:noProof/>
        </w:rPr>
        <w:t>, 209–213.</w:t>
      </w:r>
    </w:p>
    <w:p w14:paraId="3B5A602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lvache, A., Reichinnek, S., Villette, V., Haimerl, C., and Cossart, R. (2016). Awake hippocampal reactivations project onto orthogonal neuronal assemblies. Science (80-. ). </w:t>
      </w:r>
      <w:r w:rsidRPr="00944F1B">
        <w:rPr>
          <w:i/>
          <w:iCs/>
          <w:noProof/>
        </w:rPr>
        <w:t>353</w:t>
      </w:r>
      <w:r w:rsidRPr="00944F1B">
        <w:rPr>
          <w:noProof/>
        </w:rPr>
        <w:t>, 1280–1283.</w:t>
      </w:r>
    </w:p>
    <w:p w14:paraId="1526E78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nkin, E.A., Sparks, F.T., Slayyeh, B., Sutherland, R.J., Leutgeb, S., and Leutgeb, J.K. (2012). Neuronal code for extended time in the hippocampus. Proc. Natl. Acad. Sci. U. S. A. </w:t>
      </w:r>
      <w:r w:rsidRPr="00944F1B">
        <w:rPr>
          <w:i/>
          <w:iCs/>
          <w:noProof/>
        </w:rPr>
        <w:t>109</w:t>
      </w:r>
      <w:r w:rsidRPr="00944F1B">
        <w:rPr>
          <w:noProof/>
        </w:rPr>
        <w:t>, 19462–19467.</w:t>
      </w:r>
    </w:p>
    <w:p w14:paraId="108DAE9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nkin, E.A., Diehl, G.W., Sparks, F.T., Leutgeb, S., and Leutgeb, J.K. (2015). Hippocampal CA2 Activity Patterns Change over Time to a Larger Extent than between Spatial Contexts. Neuron </w:t>
      </w:r>
      <w:r w:rsidRPr="00944F1B">
        <w:rPr>
          <w:i/>
          <w:iCs/>
          <w:noProof/>
        </w:rPr>
        <w:t>85</w:t>
      </w:r>
      <w:r w:rsidRPr="00944F1B">
        <w:rPr>
          <w:noProof/>
        </w:rPr>
        <w:t>, 190–201.</w:t>
      </w:r>
    </w:p>
    <w:p w14:paraId="2670A53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nns, J.R., and Eichenbaum, H. (2006). Evolution of declarative memory. Hippocampus </w:t>
      </w:r>
      <w:r w:rsidRPr="00944F1B">
        <w:rPr>
          <w:i/>
          <w:iCs/>
          <w:noProof/>
        </w:rPr>
        <w:t>16</w:t>
      </w:r>
      <w:r w:rsidRPr="00944F1B">
        <w:rPr>
          <w:noProof/>
        </w:rPr>
        <w:t>, 795–808.</w:t>
      </w:r>
    </w:p>
    <w:p w14:paraId="4A7DE85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nns, J.R., Howard, M.W., and Eichenbaum, H. (2007). Gradual changes in hippocampal activity support remembering the order of events. Neuron </w:t>
      </w:r>
      <w:r w:rsidRPr="00944F1B">
        <w:rPr>
          <w:i/>
          <w:iCs/>
          <w:noProof/>
        </w:rPr>
        <w:t>56</w:t>
      </w:r>
      <w:r w:rsidRPr="00944F1B">
        <w:rPr>
          <w:noProof/>
        </w:rPr>
        <w:t>, 530–540.</w:t>
      </w:r>
    </w:p>
    <w:p w14:paraId="5B4763D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ren, S. (2001). Neurobiology of Pavlovian Fear Conditioning. Annu. Rev. Neurosci. </w:t>
      </w:r>
      <w:r w:rsidRPr="00944F1B">
        <w:rPr>
          <w:i/>
          <w:iCs/>
          <w:noProof/>
        </w:rPr>
        <w:t>24</w:t>
      </w:r>
      <w:r w:rsidRPr="00944F1B">
        <w:rPr>
          <w:noProof/>
        </w:rPr>
        <w:t>, 897–931.</w:t>
      </w:r>
    </w:p>
    <w:p w14:paraId="5CCF04B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ren, S. (2011). Seeking a spotless mind: extinction, deconsolidation, and erasure of fear memory. Neuron </w:t>
      </w:r>
      <w:r w:rsidRPr="00944F1B">
        <w:rPr>
          <w:i/>
          <w:iCs/>
          <w:noProof/>
        </w:rPr>
        <w:t>70</w:t>
      </w:r>
      <w:r w:rsidRPr="00944F1B">
        <w:rPr>
          <w:noProof/>
        </w:rPr>
        <w:t>, 830–845.</w:t>
      </w:r>
    </w:p>
    <w:p w14:paraId="0CF44B0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ren, S. (2015). Out with the old and in with the new: Synaptic mechanisms of extinction in the amygdala. Brain Res. </w:t>
      </w:r>
      <w:r w:rsidRPr="00944F1B">
        <w:rPr>
          <w:i/>
          <w:iCs/>
          <w:noProof/>
        </w:rPr>
        <w:t>1621</w:t>
      </w:r>
      <w:r w:rsidRPr="00944F1B">
        <w:rPr>
          <w:noProof/>
        </w:rPr>
        <w:t>, 231–238.</w:t>
      </w:r>
    </w:p>
    <w:p w14:paraId="12F00D8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Mau, W., Sullivan, D.W., Kinsky, N.R., Hasselmo, M.E., Howard, M.W., and Eichenbaum, H. (2018). The Same Hippocampal CA1 Population Simultaneously Codes Temporal Information over Multiple Timescales. Curr. Biol.</w:t>
      </w:r>
    </w:p>
    <w:p w14:paraId="1E4321A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Clelland, J.L., McNaughton, B.L., and O’Reilly, R.C. (1995). Why There Are Complementary Learning Systems in the Hippocampus and Neocortex: Insights From the Successes and Failures of Connectionist Models of Learning and Memory. Psychol. Rev. </w:t>
      </w:r>
      <w:r w:rsidRPr="00944F1B">
        <w:rPr>
          <w:i/>
          <w:iCs/>
          <w:noProof/>
        </w:rPr>
        <w:t>102</w:t>
      </w:r>
      <w:r w:rsidRPr="00944F1B">
        <w:rPr>
          <w:noProof/>
        </w:rPr>
        <w:t>, 419–457.</w:t>
      </w:r>
    </w:p>
    <w:p w14:paraId="106DB21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Donald, A.J. (1982). Neurons of the lateral and basolateral amygdaloid nuclei: A golgi study in the rat. J. Comp. Neurol. </w:t>
      </w:r>
      <w:r w:rsidRPr="00944F1B">
        <w:rPr>
          <w:i/>
          <w:iCs/>
          <w:noProof/>
        </w:rPr>
        <w:t>212</w:t>
      </w:r>
      <w:r w:rsidRPr="00944F1B">
        <w:rPr>
          <w:noProof/>
        </w:rPr>
        <w:t>, 293–312.</w:t>
      </w:r>
    </w:p>
    <w:p w14:paraId="5B561AA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Donald, A.J. (1985). Immunohistochemical identification of gamma-aminobutyric acid-containing neurons in the rat basolateral amygdala. Neurosci. Lett. </w:t>
      </w:r>
      <w:r w:rsidRPr="00944F1B">
        <w:rPr>
          <w:i/>
          <w:iCs/>
          <w:noProof/>
        </w:rPr>
        <w:t>53</w:t>
      </w:r>
      <w:r w:rsidRPr="00944F1B">
        <w:rPr>
          <w:noProof/>
        </w:rPr>
        <w:t>, 203–207.</w:t>
      </w:r>
    </w:p>
    <w:p w14:paraId="114A8ED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Donald, A.J. (1991). Organization of amygdaloid projections to the prefrontal cortex and associated striatum in the rat. Neuroscience </w:t>
      </w:r>
      <w:r w:rsidRPr="00944F1B">
        <w:rPr>
          <w:i/>
          <w:iCs/>
          <w:noProof/>
        </w:rPr>
        <w:t>44</w:t>
      </w:r>
      <w:r w:rsidRPr="00944F1B">
        <w:rPr>
          <w:noProof/>
        </w:rPr>
        <w:t>, 1–14.</w:t>
      </w:r>
    </w:p>
    <w:p w14:paraId="745734E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Donald, A.J., Mascagni, F., and Guo, L. (1996). Projections of the medial and lateral prefrontal cortices to the amygdala: a Phaseolus vulgaris leucoagglutinin study in the rat. Neuroscience </w:t>
      </w:r>
      <w:r w:rsidRPr="00944F1B">
        <w:rPr>
          <w:i/>
          <w:iCs/>
          <w:noProof/>
        </w:rPr>
        <w:t>71</w:t>
      </w:r>
      <w:r w:rsidRPr="00944F1B">
        <w:rPr>
          <w:noProof/>
        </w:rPr>
        <w:t>, 55–75.</w:t>
      </w:r>
    </w:p>
    <w:p w14:paraId="5094AD5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Kenzie, S., and Eichenbaum, H. (2011). Consolidation and Reconsolidation: Two Lives of Memories? Neuron </w:t>
      </w:r>
      <w:r w:rsidRPr="00944F1B">
        <w:rPr>
          <w:i/>
          <w:iCs/>
          <w:noProof/>
        </w:rPr>
        <w:t>71</w:t>
      </w:r>
      <w:r w:rsidRPr="00944F1B">
        <w:rPr>
          <w:noProof/>
        </w:rPr>
        <w:t>, 224–233.</w:t>
      </w:r>
    </w:p>
    <w:p w14:paraId="72CA204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Kenzie, S., Robinson, N.T.M., Herrera, L., Churchill, J.C., and Eichenbaum, H. (2013). Learning causes reorganization of neuronal firing patterns to represent related experiences within a hippocampal schema. J. Neurosci. </w:t>
      </w:r>
      <w:r w:rsidRPr="00944F1B">
        <w:rPr>
          <w:i/>
          <w:iCs/>
          <w:noProof/>
        </w:rPr>
        <w:t>33</w:t>
      </w:r>
      <w:r w:rsidRPr="00944F1B">
        <w:rPr>
          <w:noProof/>
        </w:rPr>
        <w:t>, 10243–10256.</w:t>
      </w:r>
    </w:p>
    <w:p w14:paraId="4F45C09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Kenzie, S., Frank, A.J., Kinsky, N.R., Porter, B., Rivière, P.D., and Eichenbaum, H. (2014). Hippocampal representation of related and opposing memories develop within distinct, hierarchically organized neural schemas. Neuron </w:t>
      </w:r>
      <w:r w:rsidRPr="00944F1B">
        <w:rPr>
          <w:i/>
          <w:iCs/>
          <w:noProof/>
        </w:rPr>
        <w:t>83</w:t>
      </w:r>
      <w:r w:rsidRPr="00944F1B">
        <w:rPr>
          <w:noProof/>
        </w:rPr>
        <w:t>, 202–215.</w:t>
      </w:r>
    </w:p>
    <w:p w14:paraId="41FAA86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Kenzie, S., Keene, C.S., Farovik, A., Bladon, J., Place, R., Komorowski, R., and Eichenbaum, H. (2016). Representation of memories in the cortical–hippocampal system: Results from the application of population similarity analyses. Neurobiol. Learn. Mem. </w:t>
      </w:r>
      <w:r w:rsidRPr="00944F1B">
        <w:rPr>
          <w:i/>
          <w:iCs/>
          <w:noProof/>
        </w:rPr>
        <w:t>134</w:t>
      </w:r>
      <w:r w:rsidRPr="00944F1B">
        <w:rPr>
          <w:noProof/>
        </w:rPr>
        <w:t>, 178–191.</w:t>
      </w:r>
    </w:p>
    <w:p w14:paraId="481AD30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Namara, C.G., Tejero-Cantero, Á., Trouche, S., Campo-Urriza, N., and Dupret, D. (2014). Dopaminergic neurons promote hippocampal reactivation and spatial memory persistence. Nat. Neurosci. </w:t>
      </w:r>
      <w:r w:rsidRPr="00944F1B">
        <w:rPr>
          <w:i/>
          <w:iCs/>
          <w:noProof/>
        </w:rPr>
        <w:t>17</w:t>
      </w:r>
      <w:r w:rsidRPr="00944F1B">
        <w:rPr>
          <w:noProof/>
        </w:rPr>
        <w:t>, 1658–1660.</w:t>
      </w:r>
    </w:p>
    <w:p w14:paraId="481D9C9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Naughton, B.L., and Morris, R.G.M. (1987). Hippocampal synaptic enhancement and information storage within a distributed memory system. Trends Neurosci. </w:t>
      </w:r>
      <w:r w:rsidRPr="00944F1B">
        <w:rPr>
          <w:i/>
          <w:iCs/>
          <w:noProof/>
        </w:rPr>
        <w:t>10</w:t>
      </w:r>
      <w:r w:rsidRPr="00944F1B">
        <w:rPr>
          <w:noProof/>
        </w:rPr>
        <w:t>, 408–415.</w:t>
      </w:r>
    </w:p>
    <w:p w14:paraId="330C19E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ehta, M.R., Lee, A.K., and Wilson, M.A. (2002). Role of experience and oscillations in transforming a rate code into a temporal code. Nature </w:t>
      </w:r>
      <w:r w:rsidRPr="00944F1B">
        <w:rPr>
          <w:i/>
          <w:iCs/>
          <w:noProof/>
        </w:rPr>
        <w:t>417</w:t>
      </w:r>
      <w:r w:rsidRPr="00944F1B">
        <w:rPr>
          <w:noProof/>
        </w:rPr>
        <w:t>, 741–746.</w:t>
      </w:r>
    </w:p>
    <w:p w14:paraId="724B7C3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iao, C., Cao, Q., Ito, H.T., Yamahachi, H., Witter, M.P., Moser, M.-B., and Moser, E.I. (2015). Hippocampal Remapping after Partial Inactivation of the Medial Entorhinal Cortex. Neuron </w:t>
      </w:r>
      <w:r w:rsidRPr="00944F1B">
        <w:rPr>
          <w:i/>
          <w:iCs/>
          <w:noProof/>
        </w:rPr>
        <w:t>88</w:t>
      </w:r>
      <w:r w:rsidRPr="00944F1B">
        <w:rPr>
          <w:noProof/>
        </w:rPr>
        <w:t>, 590–603.</w:t>
      </w:r>
    </w:p>
    <w:p w14:paraId="54E9A2D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iddleton, S.J., and McHugh, T.J. (2016). Silencing CA3 disrupts temporal coding in the CA1 ensemble. Nat. Neurosci. </w:t>
      </w:r>
      <w:r w:rsidRPr="00944F1B">
        <w:rPr>
          <w:i/>
          <w:iCs/>
          <w:noProof/>
        </w:rPr>
        <w:t>19</w:t>
      </w:r>
      <w:r w:rsidRPr="00944F1B">
        <w:rPr>
          <w:noProof/>
        </w:rPr>
        <w:t>, 945–951.</w:t>
      </w:r>
    </w:p>
    <w:p w14:paraId="221845E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ilstein, A.D., Bloss, E.B., Apostolides, P.F., Vaidya, S.P., Dilly, G.A., Zemelman, B.V., and Magee, J.C. (2015). Inhibitory Gating of Input Comparison in the CA1 Microcircuit. Neuron </w:t>
      </w:r>
      <w:r w:rsidRPr="00944F1B">
        <w:rPr>
          <w:i/>
          <w:iCs/>
          <w:noProof/>
        </w:rPr>
        <w:t>87</w:t>
      </w:r>
      <w:r w:rsidRPr="00944F1B">
        <w:rPr>
          <w:noProof/>
        </w:rPr>
        <w:t>, 1274–1289.</w:t>
      </w:r>
    </w:p>
    <w:p w14:paraId="183E932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ishra, R.K., Kim, S., Guzman, S.J., and Jonas, P. (2016). Symmetric spike timing-dependent plasticity at CA3–CA3 synapses optimizes storage and recall in autoassociative networks. Nat. Commun. </w:t>
      </w:r>
      <w:r w:rsidRPr="00944F1B">
        <w:rPr>
          <w:i/>
          <w:iCs/>
          <w:noProof/>
        </w:rPr>
        <w:t>7</w:t>
      </w:r>
      <w:r w:rsidRPr="00944F1B">
        <w:rPr>
          <w:noProof/>
        </w:rPr>
        <w:t>, 11552.</w:t>
      </w:r>
    </w:p>
    <w:p w14:paraId="33A0DA2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odi, M.N., Dhawale, A.K., and Bhalla, U.S. (2014). CA1 cell activity sequences emerge after reorganization of network correlation structure during associative learning. Elife </w:t>
      </w:r>
      <w:r w:rsidRPr="00944F1B">
        <w:rPr>
          <w:i/>
          <w:iCs/>
          <w:noProof/>
        </w:rPr>
        <w:t>3</w:t>
      </w:r>
      <w:r w:rsidRPr="00944F1B">
        <w:rPr>
          <w:noProof/>
        </w:rPr>
        <w:t>, e01982.</w:t>
      </w:r>
    </w:p>
    <w:p w14:paraId="3CDEA5F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orton, N.W., Sherrill, K.R., and Preston, A.R. (2017). Memory integration constructs maps of space, time, and concepts. Curr. Opin. Behav. Sci. </w:t>
      </w:r>
      <w:r w:rsidRPr="00944F1B">
        <w:rPr>
          <w:i/>
          <w:iCs/>
          <w:noProof/>
        </w:rPr>
        <w:t>17</w:t>
      </w:r>
      <w:r w:rsidRPr="00944F1B">
        <w:rPr>
          <w:noProof/>
        </w:rPr>
        <w:t>, 161–168.</w:t>
      </w:r>
    </w:p>
    <w:p w14:paraId="4493039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oser, E.I., Kropff, E., and Moser, M.-B. (2008). Place Cells, Grid Cells, and the Brain’s Spatial Representation System. Annu. Rev. Neurosci. </w:t>
      </w:r>
      <w:r w:rsidRPr="00944F1B">
        <w:rPr>
          <w:i/>
          <w:iCs/>
          <w:noProof/>
        </w:rPr>
        <w:t>31</w:t>
      </w:r>
      <w:r w:rsidRPr="00944F1B">
        <w:rPr>
          <w:noProof/>
        </w:rPr>
        <w:t>, 69–89.</w:t>
      </w:r>
    </w:p>
    <w:p w14:paraId="56FCF35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ou, X., and Ji, D. (2016). Social observation enhances cross-environment activation of hippocampal place cell patterns. Elife </w:t>
      </w:r>
      <w:r w:rsidRPr="00944F1B">
        <w:rPr>
          <w:i/>
          <w:iCs/>
          <w:noProof/>
        </w:rPr>
        <w:t>5</w:t>
      </w:r>
      <w:r w:rsidRPr="00944F1B">
        <w:rPr>
          <w:noProof/>
        </w:rPr>
        <w:t>.</w:t>
      </w:r>
    </w:p>
    <w:p w14:paraId="41115C9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ukamel, E.A., Nimmerjahn, A., and Schnitzer, M.J. (2009). Automated analysis of cellular signals from large-scale calcium imaging data. Neuron </w:t>
      </w:r>
      <w:r w:rsidRPr="00944F1B">
        <w:rPr>
          <w:i/>
          <w:iCs/>
          <w:noProof/>
        </w:rPr>
        <w:t>63</w:t>
      </w:r>
      <w:r w:rsidRPr="00944F1B">
        <w:rPr>
          <w:noProof/>
        </w:rPr>
        <w:t>, 747–760.</w:t>
      </w:r>
    </w:p>
    <w:p w14:paraId="521A58A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uller, R.U., Kubie, J.L., and Ranck, J.B. (1987a). Spatial firing patterns of hippocampal complex-spike cells in a fixed environment. J. Neurosci. </w:t>
      </w:r>
      <w:r w:rsidRPr="00944F1B">
        <w:rPr>
          <w:i/>
          <w:iCs/>
          <w:noProof/>
        </w:rPr>
        <w:t>7</w:t>
      </w:r>
      <w:r w:rsidRPr="00944F1B">
        <w:rPr>
          <w:noProof/>
        </w:rPr>
        <w:t>, 1935–1950.</w:t>
      </w:r>
    </w:p>
    <w:p w14:paraId="57C827A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uller, R.U., Kubie, J.L., Hirase, H., Leinekugel, X., Dragoi, G., and Buzsáki, G. (1987b). The effects of changes in the environment on the spatial firing of hippocampal complex-spike cells. J. Neurosci. </w:t>
      </w:r>
      <w:r w:rsidRPr="00944F1B">
        <w:rPr>
          <w:i/>
          <w:iCs/>
          <w:noProof/>
        </w:rPr>
        <w:t>7</w:t>
      </w:r>
      <w:r w:rsidRPr="00944F1B">
        <w:rPr>
          <w:noProof/>
        </w:rPr>
        <w:t>, 1951–1968.</w:t>
      </w:r>
    </w:p>
    <w:p w14:paraId="34A53C5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abavi, S., Fox, R., Proulx, C.D., Lin, J.Y., Tsien, R.Y., and Malinow, R. (2014). Engineering a memory with LTD and LTP. Nature </w:t>
      </w:r>
      <w:r w:rsidRPr="00944F1B">
        <w:rPr>
          <w:i/>
          <w:iCs/>
          <w:noProof/>
        </w:rPr>
        <w:t>511</w:t>
      </w:r>
      <w:r w:rsidRPr="00944F1B">
        <w:rPr>
          <w:noProof/>
        </w:rPr>
        <w:t>, 348–352.</w:t>
      </w:r>
    </w:p>
    <w:p w14:paraId="4208517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ádasdy, Z., Hirase, H., Czurkó, A., Csicsvari, J., and Buzsáki, G. (1999). Replay and time compression of recurring spike sequences in the hippocampus. J. Neurosci. </w:t>
      </w:r>
      <w:r w:rsidRPr="00944F1B">
        <w:rPr>
          <w:i/>
          <w:iCs/>
          <w:noProof/>
        </w:rPr>
        <w:t>19</w:t>
      </w:r>
      <w:r w:rsidRPr="00944F1B">
        <w:rPr>
          <w:noProof/>
        </w:rPr>
        <w:t>, 9497–9507.</w:t>
      </w:r>
    </w:p>
    <w:p w14:paraId="542ADC4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adel, L., and Moscovitch, M. (1997). Memory consolidation, retrograde amnesia and the hippocampal complex. Curr. Opin. Neurobiol. </w:t>
      </w:r>
      <w:r w:rsidRPr="00944F1B">
        <w:rPr>
          <w:i/>
          <w:iCs/>
          <w:noProof/>
        </w:rPr>
        <w:t>7</w:t>
      </w:r>
      <w:r w:rsidRPr="00944F1B">
        <w:rPr>
          <w:noProof/>
        </w:rPr>
        <w:t>, 217–227.</w:t>
      </w:r>
    </w:p>
    <w:p w14:paraId="0B50C47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aya, Y., and Suzuki, W.A. (2011). Integrating What and When Across the Primate Medial Temporal Lobe. Science (80-. ). </w:t>
      </w:r>
      <w:r w:rsidRPr="00944F1B">
        <w:rPr>
          <w:i/>
          <w:iCs/>
          <w:noProof/>
        </w:rPr>
        <w:t>333</w:t>
      </w:r>
      <w:r w:rsidRPr="00944F1B">
        <w:rPr>
          <w:noProof/>
        </w:rPr>
        <w:t>, 773–776.</w:t>
      </w:r>
    </w:p>
    <w:p w14:paraId="348EDA8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eunuebel, J.P., and Knierim, J.J. (2014). CA3 Retrieves Coherent Representations from Degraded Input: Direct Evidence for CA3 Pattern Completion and Dentate Gyrus Pattern Separation. Neuron </w:t>
      </w:r>
      <w:r w:rsidRPr="00944F1B">
        <w:rPr>
          <w:i/>
          <w:iCs/>
          <w:noProof/>
        </w:rPr>
        <w:t>81</w:t>
      </w:r>
      <w:r w:rsidRPr="00944F1B">
        <w:rPr>
          <w:noProof/>
        </w:rPr>
        <w:t>, 416–427.</w:t>
      </w:r>
    </w:p>
    <w:p w14:paraId="6763700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ielson, D.M., Smith, T.A., Sreekumar, V., Dennis, S., and Sederberg, P.B. (2015). Human hippocampus represents space and time during retrieval of real-world memories. Proc. Natl. Acad. Sci. </w:t>
      </w:r>
      <w:r w:rsidRPr="00944F1B">
        <w:rPr>
          <w:i/>
          <w:iCs/>
          <w:noProof/>
        </w:rPr>
        <w:t>112</w:t>
      </w:r>
      <w:r w:rsidRPr="00944F1B">
        <w:rPr>
          <w:noProof/>
        </w:rPr>
        <w:t>, 11078–11083.</w:t>
      </w:r>
    </w:p>
    <w:p w14:paraId="6CCE5CD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O’Keefe, J., and Nadel, L. (1978). The hippocampus as a cognitive map (Clarendon Press).</w:t>
      </w:r>
    </w:p>
    <w:p w14:paraId="43CD88B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Keefe, J., and Recce, M.L. (1993). Phase relationship between hippocampal place units and the EEG theta rhythm. Hippocampus </w:t>
      </w:r>
      <w:r w:rsidRPr="00944F1B">
        <w:rPr>
          <w:i/>
          <w:iCs/>
          <w:noProof/>
        </w:rPr>
        <w:t>3</w:t>
      </w:r>
      <w:r w:rsidRPr="00944F1B">
        <w:rPr>
          <w:noProof/>
        </w:rPr>
        <w:t>, 317–330.</w:t>
      </w:r>
    </w:p>
    <w:p w14:paraId="3F01B24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Keefe, J., and Speakman, A. (1987). Single unit activity in the rat hippocampus during a spatial memory task. Exp. Brain Res. </w:t>
      </w:r>
      <w:r w:rsidRPr="00944F1B">
        <w:rPr>
          <w:i/>
          <w:iCs/>
          <w:noProof/>
        </w:rPr>
        <w:t>68</w:t>
      </w:r>
      <w:r w:rsidRPr="00944F1B">
        <w:rPr>
          <w:noProof/>
        </w:rPr>
        <w:t>, 1–27.</w:t>
      </w:r>
    </w:p>
    <w:p w14:paraId="3F20848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Keefe, J.M., and Dostrovsky, J.O. (1971). The hippocampus as a spatial map. Preliminary evidence from unit activity in the freely-moving rat. Brain Res. </w:t>
      </w:r>
      <w:r w:rsidRPr="00944F1B">
        <w:rPr>
          <w:i/>
          <w:iCs/>
          <w:noProof/>
        </w:rPr>
        <w:t>34</w:t>
      </w:r>
      <w:r w:rsidRPr="00944F1B">
        <w:rPr>
          <w:noProof/>
        </w:rPr>
        <w:t>, 171–175.</w:t>
      </w:r>
    </w:p>
    <w:p w14:paraId="5D887D1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Neill, J., Senior, T.J., Allen, K., Huxter, J.R., and Csicsvari, J. (2008). Reactivation of experience-dependent cell assembly patterns in the hippocampus. Nat. Neurosci. </w:t>
      </w:r>
      <w:r w:rsidRPr="00944F1B">
        <w:rPr>
          <w:i/>
          <w:iCs/>
          <w:noProof/>
        </w:rPr>
        <w:t>11</w:t>
      </w:r>
      <w:r w:rsidRPr="00944F1B">
        <w:rPr>
          <w:noProof/>
        </w:rPr>
        <w:t>, 209–215.</w:t>
      </w:r>
    </w:p>
    <w:p w14:paraId="5832C91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hkawa, N., Saitoh, Y., Suzuki, A., Tsujimura, S., Murayama, E., Kosugi, S., Nishizono, H., Matsuo, M., Takahashi, Y., Nagase, M., et al. (2015). Artificial Association of Pre-stored Information to Generate a Qualitatively New Memory. Cell Rep. </w:t>
      </w:r>
      <w:r w:rsidRPr="00944F1B">
        <w:rPr>
          <w:i/>
          <w:iCs/>
          <w:noProof/>
        </w:rPr>
        <w:t>11</w:t>
      </w:r>
      <w:r w:rsidRPr="00944F1B">
        <w:rPr>
          <w:noProof/>
        </w:rPr>
        <w:t>, 261–269.</w:t>
      </w:r>
    </w:p>
    <w:p w14:paraId="2F59885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liva, A., Fernández-Ruiz, A., Buzsáki, G., and Berényi, A. (2016). Role of Hippocampal CA2 Region in Triggering Sharp-Wave Ripples. Neuron </w:t>
      </w:r>
      <w:r w:rsidRPr="00944F1B">
        <w:rPr>
          <w:i/>
          <w:iCs/>
          <w:noProof/>
        </w:rPr>
        <w:t>91</w:t>
      </w:r>
      <w:r w:rsidRPr="00944F1B">
        <w:rPr>
          <w:noProof/>
        </w:rPr>
        <w:t>, 1342–1355.</w:t>
      </w:r>
    </w:p>
    <w:p w14:paraId="18D05DA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mer, D.B., Maimon, S.R., Las, L., and Ulanovsky, N. (2018). Social place-cells in the bat hippocampus. Science (80-. ). </w:t>
      </w:r>
      <w:r w:rsidRPr="00944F1B">
        <w:rPr>
          <w:i/>
          <w:iCs/>
          <w:noProof/>
        </w:rPr>
        <w:t>359</w:t>
      </w:r>
      <w:r w:rsidRPr="00944F1B">
        <w:rPr>
          <w:noProof/>
        </w:rPr>
        <w:t>, 218–224.</w:t>
      </w:r>
    </w:p>
    <w:p w14:paraId="0CA5A6A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aré, D., Pelletier, J.G., and Collins, D.R. (2002). Amygdala oscillations and the consolidation of emotional memories. Trends Cogn. Sci. </w:t>
      </w:r>
      <w:r w:rsidRPr="00944F1B">
        <w:rPr>
          <w:i/>
          <w:iCs/>
          <w:noProof/>
        </w:rPr>
        <w:t>6</w:t>
      </w:r>
      <w:r w:rsidRPr="00944F1B">
        <w:rPr>
          <w:noProof/>
        </w:rPr>
        <w:t>.</w:t>
      </w:r>
    </w:p>
    <w:p w14:paraId="49F776D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ark, S., Kramer, E.E., Mercaldo, V., Rashid, A.J., Insel, N., Frankland, P.W., and Josselyn, S.A. (2016). Neuronal Allocation to a Hippocampal Engram. Neuropsychopharmacology </w:t>
      </w:r>
      <w:r w:rsidRPr="00944F1B">
        <w:rPr>
          <w:i/>
          <w:iCs/>
          <w:noProof/>
        </w:rPr>
        <w:t>41</w:t>
      </w:r>
      <w:r w:rsidRPr="00944F1B">
        <w:rPr>
          <w:noProof/>
        </w:rPr>
        <w:t>, 2987–2993.</w:t>
      </w:r>
    </w:p>
    <w:p w14:paraId="3595E61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astalkova, E., Itskov, V., Amarasingham, A., and Buzsáki, G. (2008). Internally generated cell assembly sequences in the rat hippocampus. Science (80-. ). </w:t>
      </w:r>
      <w:r w:rsidRPr="00944F1B">
        <w:rPr>
          <w:i/>
          <w:iCs/>
          <w:noProof/>
        </w:rPr>
        <w:t>321</w:t>
      </w:r>
      <w:r w:rsidRPr="00944F1B">
        <w:rPr>
          <w:noProof/>
        </w:rPr>
        <w:t>, 1322–1327.</w:t>
      </w:r>
    </w:p>
    <w:p w14:paraId="52A9336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Penfield, W., and Rasmussen, T. (1950). The cerebral cortex of man; a clinical study of localization of function (Oxford, England: Macmillan).</w:t>
      </w:r>
    </w:p>
    <w:p w14:paraId="402707C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feiffer, B.E., and Foster, D.J. (2013). Hippocampal place-cell sequences depict future paths to remembered goals. Nature </w:t>
      </w:r>
      <w:r w:rsidRPr="00944F1B">
        <w:rPr>
          <w:i/>
          <w:iCs/>
          <w:noProof/>
        </w:rPr>
        <w:t>497</w:t>
      </w:r>
      <w:r w:rsidRPr="00944F1B">
        <w:rPr>
          <w:noProof/>
        </w:rPr>
        <w:t>, 74–79.</w:t>
      </w:r>
    </w:p>
    <w:p w14:paraId="34636BE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feiffer, T., Poll, S., Bancelin, S., Angibaud, J., Inavalli, V.K., Keppler, K., Mittag, M., Fuhrmann, M., and Nägerl, U.V. (2018). Chronic 2P-STED imaging reveals high turnover of dendritic spines in the hippocampus in vivo. Elife </w:t>
      </w:r>
      <w:r w:rsidRPr="00944F1B">
        <w:rPr>
          <w:i/>
          <w:iCs/>
          <w:noProof/>
        </w:rPr>
        <w:t>7</w:t>
      </w:r>
      <w:r w:rsidRPr="00944F1B">
        <w:rPr>
          <w:noProof/>
        </w:rPr>
        <w:t>.</w:t>
      </w:r>
    </w:p>
    <w:p w14:paraId="652FB01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Piaget, J. (1952). The origins of intelligence in children. (New York, NY, US: W W Norton &amp; Co).</w:t>
      </w:r>
    </w:p>
    <w:p w14:paraId="718287F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ignatelli, M., Ryan, T.J., Roy, D.S., Lovett, C., Smith, L.M., Muralidhar, S., and Tonegawa, S. (2019). Engram Cell Excitability State Determines the Efficacy of Memory Retrieval. Neuron </w:t>
      </w:r>
      <w:r w:rsidRPr="00944F1B">
        <w:rPr>
          <w:i/>
          <w:iCs/>
          <w:noProof/>
        </w:rPr>
        <w:t>101</w:t>
      </w:r>
      <w:r w:rsidRPr="00944F1B">
        <w:rPr>
          <w:noProof/>
        </w:rPr>
        <w:t>, 274–284.e5.</w:t>
      </w:r>
    </w:p>
    <w:p w14:paraId="37A7F2D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ikkarainen, M., Rönkkö, S., Savander, V., Insausti, R., and Pitkänen, A. (1999). Projections from the lateral, basal, and accessory basal nuclei of the amygdala to the hippocampal formation in rat. J. Comp. Neurol. </w:t>
      </w:r>
      <w:r w:rsidRPr="00944F1B">
        <w:rPr>
          <w:i/>
          <w:iCs/>
          <w:noProof/>
        </w:rPr>
        <w:t>403</w:t>
      </w:r>
      <w:r w:rsidRPr="00944F1B">
        <w:rPr>
          <w:noProof/>
        </w:rPr>
        <w:t>, 229–260.</w:t>
      </w:r>
    </w:p>
    <w:p w14:paraId="411CEF2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itkänen, A., Pikkarainen, M., Nurminen, N., and Ylinen, A. (2000). Reciprocal connections between the amygdala and the hippocampal formation, perirhinal cortex, and postrhinal cortex in rat. A review. Ann. N. Y. Acad. Sci. </w:t>
      </w:r>
      <w:r w:rsidRPr="00944F1B">
        <w:rPr>
          <w:i/>
          <w:iCs/>
          <w:noProof/>
        </w:rPr>
        <w:t>911</w:t>
      </w:r>
      <w:r w:rsidRPr="00944F1B">
        <w:rPr>
          <w:noProof/>
        </w:rPr>
        <w:t>, 369–391.</w:t>
      </w:r>
    </w:p>
    <w:p w14:paraId="0E0FE0C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ainnie, D.G., Mania, I., Mascagni, F., and McDonald, A.J. (2006). Physiological and morphological characterization of parvalbumin-containing interneurons of the rat basolateral amygdala. J. Comp. Neurol. </w:t>
      </w:r>
      <w:r w:rsidRPr="00944F1B">
        <w:rPr>
          <w:i/>
          <w:iCs/>
          <w:noProof/>
        </w:rPr>
        <w:t>498</w:t>
      </w:r>
      <w:r w:rsidRPr="00944F1B">
        <w:rPr>
          <w:noProof/>
        </w:rPr>
        <w:t>, 142–161.</w:t>
      </w:r>
    </w:p>
    <w:p w14:paraId="122FB0F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Rajan, K., Harvey, C.D., and Tank, D.W. (2016). Recurrent Network Models of Sequence Generation and Memory.</w:t>
      </w:r>
    </w:p>
    <w:p w14:paraId="4AA5298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ajasethupathy, P., Sankaran, S., Marshel, J.H., Kim, C.K., Ferenczi, E., Lee, S.Y., Berndt, A., Ramakrishnan, C., Jaffe, A., Lo, M., et al. (2015). Projections from neocortex mediate top-down control of memory retrieval. Nature </w:t>
      </w:r>
      <w:r w:rsidRPr="00944F1B">
        <w:rPr>
          <w:i/>
          <w:iCs/>
          <w:noProof/>
        </w:rPr>
        <w:t>526</w:t>
      </w:r>
      <w:r w:rsidRPr="00944F1B">
        <w:rPr>
          <w:noProof/>
        </w:rPr>
        <w:t>, 653–659.</w:t>
      </w:r>
    </w:p>
    <w:p w14:paraId="3D362D0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amirez, S., Liu, X., Lin, P.A., Suh, J., Pignatelli, M., Redondo, R.L., Ryan, T.J., and Tonegawa, S. (2013). Creating a false memory in the hippocampus. Science (80-. ). </w:t>
      </w:r>
      <w:r w:rsidRPr="00944F1B">
        <w:rPr>
          <w:i/>
          <w:iCs/>
          <w:noProof/>
        </w:rPr>
        <w:t>341</w:t>
      </w:r>
      <w:r w:rsidRPr="00944F1B">
        <w:rPr>
          <w:noProof/>
        </w:rPr>
        <w:t>, 387–391.</w:t>
      </w:r>
    </w:p>
    <w:p w14:paraId="626A465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amirez, S., Liu, X., MacDonald, C.J., Moffa, A., Zhou, J., Redondo, R.L., and Tonegawa, S. (2015). Activating positive memory engrams suppresses depression-like behaviour. Nature </w:t>
      </w:r>
      <w:r w:rsidRPr="00944F1B">
        <w:rPr>
          <w:i/>
          <w:iCs/>
          <w:noProof/>
        </w:rPr>
        <w:t>522</w:t>
      </w:r>
      <w:r w:rsidRPr="00944F1B">
        <w:rPr>
          <w:noProof/>
        </w:rPr>
        <w:t>, 335–339.</w:t>
      </w:r>
    </w:p>
    <w:p w14:paraId="2219B84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anganath, C., and Hsieh, L.-T. (2016). The hippocampus: a special place for time. Ann. N. Y. Acad. Sci. </w:t>
      </w:r>
      <w:r w:rsidRPr="00944F1B">
        <w:rPr>
          <w:i/>
          <w:iCs/>
          <w:noProof/>
        </w:rPr>
        <w:t>1369</w:t>
      </w:r>
      <w:r w:rsidRPr="00944F1B">
        <w:rPr>
          <w:noProof/>
        </w:rPr>
        <w:t>, 93–110.</w:t>
      </w:r>
    </w:p>
    <w:p w14:paraId="4FBE22A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ashid, A.J., Yan, C., Mercaldo, V., Hsiang, H.-L.L., Park, S., Cole, C.J., De Cristofaro, A., Yu, J., Ramakrishnan, C., Lee, S.Y., et al. (2016). Competition between engrams influences fear memory formation and recall. Science (80-. ). </w:t>
      </w:r>
      <w:r w:rsidRPr="00944F1B">
        <w:rPr>
          <w:i/>
          <w:iCs/>
          <w:noProof/>
        </w:rPr>
        <w:t>353</w:t>
      </w:r>
      <w:r w:rsidRPr="00944F1B">
        <w:rPr>
          <w:noProof/>
        </w:rPr>
        <w:t>, 383–387.</w:t>
      </w:r>
    </w:p>
    <w:p w14:paraId="4C442B5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edish, A.D. (2016). Vicarious trial and error. Nat. Rev. Neurosci. </w:t>
      </w:r>
      <w:r w:rsidRPr="00944F1B">
        <w:rPr>
          <w:i/>
          <w:iCs/>
          <w:noProof/>
        </w:rPr>
        <w:t>17</w:t>
      </w:r>
      <w:r w:rsidRPr="00944F1B">
        <w:rPr>
          <w:noProof/>
        </w:rPr>
        <w:t>, 147–159.</w:t>
      </w:r>
    </w:p>
    <w:p w14:paraId="6E40B90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edondo, R.L., Kim, J., Arons, A.L., Ramirez, S., Liu, X., and Tonegawa, S. (2014). Bidirectional switch of the valence associated with a hippocampal contextual memory engram. Nature </w:t>
      </w:r>
      <w:r w:rsidRPr="00944F1B">
        <w:rPr>
          <w:i/>
          <w:iCs/>
          <w:noProof/>
        </w:rPr>
        <w:t>513</w:t>
      </w:r>
      <w:r w:rsidRPr="00944F1B">
        <w:rPr>
          <w:noProof/>
        </w:rPr>
        <w:t>, 426–430.</w:t>
      </w:r>
    </w:p>
    <w:p w14:paraId="4406E90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eijmers, L.G., Perkins, B.L., Matsuo, N., and Mayford, M. (2007). Localization of a Stable Neural Correlate of Associative Memory. Science (80-. ). </w:t>
      </w:r>
      <w:r w:rsidRPr="00944F1B">
        <w:rPr>
          <w:i/>
          <w:iCs/>
          <w:noProof/>
        </w:rPr>
        <w:t>317</w:t>
      </w:r>
      <w:r w:rsidRPr="00944F1B">
        <w:rPr>
          <w:noProof/>
        </w:rPr>
        <w:t>, 1230–1233.</w:t>
      </w:r>
    </w:p>
    <w:p w14:paraId="5826A74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escorla, R.A., and Heth, C.D. (1975). Reinstatement of fear to an extinguished conditioned stimulus. J. Exp. Psychol. Anim. Behav. Process. </w:t>
      </w:r>
      <w:r w:rsidRPr="00944F1B">
        <w:rPr>
          <w:i/>
          <w:iCs/>
          <w:noProof/>
        </w:rPr>
        <w:t>1</w:t>
      </w:r>
      <w:r w:rsidRPr="00944F1B">
        <w:rPr>
          <w:noProof/>
        </w:rPr>
        <w:t>, 88–96.</w:t>
      </w:r>
    </w:p>
    <w:p w14:paraId="5DEB502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944F1B">
        <w:rPr>
          <w:i/>
          <w:iCs/>
          <w:noProof/>
        </w:rPr>
        <w:t>11</w:t>
      </w:r>
      <w:r w:rsidRPr="00944F1B">
        <w:rPr>
          <w:noProof/>
        </w:rPr>
        <w:t>, 566–597.</w:t>
      </w:r>
    </w:p>
    <w:p w14:paraId="276F362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Ribot, T. (1882). Diseases of the Memory: An Essay in the Positive Psychology (New York, NY: D. Appleton and Company).</w:t>
      </w:r>
    </w:p>
    <w:p w14:paraId="707D0FF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ickgauer, J.P., Deisseroth, K., and Tank, D.W. (2014). Simultaneous cellular-resolution optical perturbation and imaging of place cell firing fields. Nat. Neurosci. </w:t>
      </w:r>
      <w:r w:rsidRPr="00944F1B">
        <w:rPr>
          <w:i/>
          <w:iCs/>
          <w:noProof/>
        </w:rPr>
        <w:t>17</w:t>
      </w:r>
      <w:r w:rsidRPr="00944F1B">
        <w:rPr>
          <w:noProof/>
        </w:rPr>
        <w:t>, 1816–1824.</w:t>
      </w:r>
    </w:p>
    <w:p w14:paraId="08D97CF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binson, N.T.M., Priestley, J.B., Rueckemann, J.W., Garcia, A.D., Smeglin, V.A., Marino, F.A., and Eichenbaum, H. (2017). Medial Entorhinal Cortex Selectively Supports Temporal Coding by Hippocampal Neurons. Neuron </w:t>
      </w:r>
      <w:r w:rsidRPr="00944F1B">
        <w:rPr>
          <w:i/>
          <w:iCs/>
          <w:noProof/>
        </w:rPr>
        <w:t>94</w:t>
      </w:r>
      <w:r w:rsidRPr="00944F1B">
        <w:rPr>
          <w:noProof/>
        </w:rPr>
        <w:t>, 677–688.e6.</w:t>
      </w:r>
    </w:p>
    <w:p w14:paraId="1A9C300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gan, M.T., Stäubli, U. V., and LeDoux, J.E. (1997). Fear conditioning induces associative long-term potentiation in the amygdala. Nature </w:t>
      </w:r>
      <w:r w:rsidRPr="00944F1B">
        <w:rPr>
          <w:i/>
          <w:iCs/>
          <w:noProof/>
        </w:rPr>
        <w:t>390</w:t>
      </w:r>
      <w:r w:rsidRPr="00944F1B">
        <w:rPr>
          <w:noProof/>
        </w:rPr>
        <w:t>, 604–607.</w:t>
      </w:r>
    </w:p>
    <w:p w14:paraId="74EA5E2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gerson, T., Cai, D.J., Frank, A., Sano, Y., Shobe, J., Lopez-Aranda, M.F., and Silva, A.J. (2014). Synaptic tagging during memory allocation. Nat. Rev. Neurosci. </w:t>
      </w:r>
      <w:r w:rsidRPr="00944F1B">
        <w:rPr>
          <w:i/>
          <w:iCs/>
          <w:noProof/>
        </w:rPr>
        <w:t>15</w:t>
      </w:r>
      <w:r w:rsidRPr="00944F1B">
        <w:rPr>
          <w:noProof/>
        </w:rPr>
        <w:t>, 157–169.</w:t>
      </w:r>
    </w:p>
    <w:p w14:paraId="5E2A8BB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lls, E.T. (1996). A theory of hippocampal function in memory. Hippocampus </w:t>
      </w:r>
      <w:r w:rsidRPr="00944F1B">
        <w:rPr>
          <w:i/>
          <w:iCs/>
          <w:noProof/>
        </w:rPr>
        <w:t>6</w:t>
      </w:r>
      <w:r w:rsidRPr="00944F1B">
        <w:rPr>
          <w:noProof/>
        </w:rPr>
        <w:t>, 601–620.</w:t>
      </w:r>
    </w:p>
    <w:p w14:paraId="213F5A2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lls, E.T., Stringer, S.M., and Elliot, T. (2006). Entorhinal cortex grid cells can map to hippocampal place cells by competitive learning. Netw. Comput. Neural Syst. </w:t>
      </w:r>
      <w:r w:rsidRPr="00944F1B">
        <w:rPr>
          <w:i/>
          <w:iCs/>
          <w:noProof/>
        </w:rPr>
        <w:t>17</w:t>
      </w:r>
      <w:r w:rsidRPr="00944F1B">
        <w:rPr>
          <w:noProof/>
        </w:rPr>
        <w:t>, 447–465.</w:t>
      </w:r>
    </w:p>
    <w:p w14:paraId="16716B9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ux, L., Hu, B., Eichler, R., Stark, E., and Buzsáki, G. (2017). Sharp wave ripples during learning stabilize the hippocampal spatial map. Nat. Neurosci. </w:t>
      </w:r>
      <w:r w:rsidRPr="00944F1B">
        <w:rPr>
          <w:i/>
          <w:iCs/>
          <w:noProof/>
        </w:rPr>
        <w:t>20</w:t>
      </w:r>
      <w:r w:rsidRPr="00944F1B">
        <w:rPr>
          <w:noProof/>
        </w:rPr>
        <w:t>, 845–853.</w:t>
      </w:r>
    </w:p>
    <w:p w14:paraId="183A7F1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y, D.S., Kitamura, T., Okuyama, T., Ogawa, S.K., Sun, C., Obata, Y., Yoshiki, A., and Tonegawa, S. (2017). Distinct Neural Circuits for the Formation and Retrieval of Episodic Memories. Cell </w:t>
      </w:r>
      <w:r w:rsidRPr="00944F1B">
        <w:rPr>
          <w:i/>
          <w:iCs/>
          <w:noProof/>
        </w:rPr>
        <w:t>170</w:t>
      </w:r>
      <w:r w:rsidRPr="00944F1B">
        <w:rPr>
          <w:noProof/>
        </w:rPr>
        <w:t>, 1000–1012.e19.</w:t>
      </w:r>
    </w:p>
    <w:p w14:paraId="172B58E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ubin, A., Geva, N., Sheintuch, L., and Ziv, Y. (2015). Hippocampal ensemble dynamics timestamp events in long-term memory. Elife </w:t>
      </w:r>
      <w:r w:rsidRPr="00944F1B">
        <w:rPr>
          <w:i/>
          <w:iCs/>
          <w:noProof/>
        </w:rPr>
        <w:t>4</w:t>
      </w:r>
      <w:r w:rsidRPr="00944F1B">
        <w:rPr>
          <w:noProof/>
        </w:rPr>
        <w:t>, e12247.</w:t>
      </w:r>
    </w:p>
    <w:p w14:paraId="74FE2F7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ueckemann, J.W., DiMauro, A.J., Rangel, L.M., Han, X., Boyden, E.S., and Eichenbaum, H. (2016). Transient optogenetic inactivation of the medial entorhinal cortex biases the active population of hippocampal neurons. Hippocampus </w:t>
      </w:r>
      <w:r w:rsidRPr="00944F1B">
        <w:rPr>
          <w:i/>
          <w:iCs/>
          <w:noProof/>
        </w:rPr>
        <w:t>26</w:t>
      </w:r>
      <w:r w:rsidRPr="00944F1B">
        <w:rPr>
          <w:noProof/>
        </w:rPr>
        <w:t>, 246–260.</w:t>
      </w:r>
    </w:p>
    <w:p w14:paraId="566FE61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yan, T.J., Roy, D.S., Pignatelli, M., Arons, A., and Tonegawa, S. (2015). Engram cells retain memory under retrograde amnesia. Science </w:t>
      </w:r>
      <w:r w:rsidRPr="00944F1B">
        <w:rPr>
          <w:i/>
          <w:iCs/>
          <w:noProof/>
        </w:rPr>
        <w:t>348</w:t>
      </w:r>
      <w:r w:rsidRPr="00944F1B">
        <w:rPr>
          <w:noProof/>
        </w:rPr>
        <w:t>, 1007–1013.</w:t>
      </w:r>
    </w:p>
    <w:p w14:paraId="1DDBA00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alz, D.M., Tiganj, Z., Khasnabish, S., Kohley, A., Sheehan, D., Howard, M.W., and Eichenbaum, H. (2016). Time Cells in Hippocampal Area CA3. J. Neurosci. </w:t>
      </w:r>
      <w:r w:rsidRPr="00944F1B">
        <w:rPr>
          <w:i/>
          <w:iCs/>
          <w:noProof/>
        </w:rPr>
        <w:t>36</w:t>
      </w:r>
      <w:r w:rsidRPr="00944F1B">
        <w:rPr>
          <w:noProof/>
        </w:rPr>
        <w:t>, 7476–7484.</w:t>
      </w:r>
    </w:p>
    <w:p w14:paraId="0D962C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ano, Y., Shobe, J.L., Zhou, M., Huang, S., Shuman, T., Cai, D.J., Golshani, P., Kamata, M., and Silva, A.J. (2014). CREB Regulates Memory Allocation in the Insular Cortex. Curr. Biol. </w:t>
      </w:r>
      <w:r w:rsidRPr="00944F1B">
        <w:rPr>
          <w:i/>
          <w:iCs/>
          <w:noProof/>
        </w:rPr>
        <w:t>24</w:t>
      </w:r>
      <w:r w:rsidRPr="00944F1B">
        <w:rPr>
          <w:noProof/>
        </w:rPr>
        <w:t>, 2833–2837.</w:t>
      </w:r>
    </w:p>
    <w:p w14:paraId="5532C77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chafe, G.E., and LeDoux, J.E. (2000). Memory consolidation of auditory pavlovian fear conditioning requires protein synthesis and protein kinase A in the amygdala. J. Neurosci. </w:t>
      </w:r>
      <w:r w:rsidRPr="00944F1B">
        <w:rPr>
          <w:i/>
          <w:iCs/>
          <w:noProof/>
        </w:rPr>
        <w:t>20</w:t>
      </w:r>
      <w:r w:rsidRPr="00944F1B">
        <w:rPr>
          <w:noProof/>
        </w:rPr>
        <w:t>, RC96.</w:t>
      </w:r>
    </w:p>
    <w:p w14:paraId="181BA5E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chlesiger, M.I., Cannova, C.C., Boublil, B.L., Hales, J.B., Mankin, E.A., Brandon, M.P., Leutgeb, J.K., Leibold, C., and Leutgeb, S. (2015). The medial entorhinal cortex is necessary for temporal organization of hippocampal neuronal activity. Nat. Neurosci. </w:t>
      </w:r>
      <w:r w:rsidRPr="00944F1B">
        <w:rPr>
          <w:i/>
          <w:iCs/>
          <w:noProof/>
        </w:rPr>
        <w:t>18</w:t>
      </w:r>
      <w:r w:rsidRPr="00944F1B">
        <w:rPr>
          <w:noProof/>
        </w:rPr>
        <w:t>, 1123–1132.</w:t>
      </w:r>
    </w:p>
    <w:p w14:paraId="77B78DA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chlesiger, M.I., Boublil, B.L., Hales, J.B., Leutgeb, J.K., and Leutgeb, S. (2018). Hippocampal Global Remapping Can Occur without Input from the Medial Entorhinal Cortex. Cell Rep. </w:t>
      </w:r>
      <w:r w:rsidRPr="00944F1B">
        <w:rPr>
          <w:i/>
          <w:iCs/>
          <w:noProof/>
        </w:rPr>
        <w:t>22</w:t>
      </w:r>
      <w:r w:rsidRPr="00944F1B">
        <w:rPr>
          <w:noProof/>
        </w:rPr>
        <w:t>, 3152–3159.</w:t>
      </w:r>
    </w:p>
    <w:p w14:paraId="57C2A64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Schlichting, M.L., and Preston, A.R. (2017). The Hippocampus and Memory Integration: Building Knowledge to Navigate Future Decisions. In The Hippocampus from Cells to Systems, (Cham: Springer International Publishing), pp. 405–437.</w:t>
      </w:r>
    </w:p>
    <w:p w14:paraId="61728F0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chmidt, R., Diba, K., Leibold, C., Schmitz, D., Buzsáki, G., and Kempter, R. (2009). Single-Trial Phase Precession in the Hippocampus. J. Neurosci. </w:t>
      </w:r>
      <w:r w:rsidRPr="00944F1B">
        <w:rPr>
          <w:i/>
          <w:iCs/>
          <w:noProof/>
        </w:rPr>
        <w:t>29</w:t>
      </w:r>
      <w:r w:rsidRPr="00944F1B">
        <w:rPr>
          <w:noProof/>
        </w:rPr>
        <w:t>, 13232–13241.</w:t>
      </w:r>
    </w:p>
    <w:p w14:paraId="02E6863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coville, W.B., and Milner, B. (1957). Loss of recent memory after bilateral hippocampal lesions. J. Neurol. Neurosurg. Psychiat </w:t>
      </w:r>
      <w:r w:rsidRPr="00944F1B">
        <w:rPr>
          <w:i/>
          <w:iCs/>
          <w:noProof/>
        </w:rPr>
        <w:t>20</w:t>
      </w:r>
      <w:r w:rsidRPr="00944F1B">
        <w:rPr>
          <w:noProof/>
        </w:rPr>
        <w:t>, 103–113.</w:t>
      </w:r>
    </w:p>
    <w:p w14:paraId="60B8CBE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eidenbecher, T., Laxmi, T.R., Stork, O., and Pape, H.-C. (2003). Amygdalar and Hippocampal Theta Rhythm Synchronization During Fear Memory Retrieval. Science (80-. ). </w:t>
      </w:r>
      <w:r w:rsidRPr="00944F1B">
        <w:rPr>
          <w:i/>
          <w:iCs/>
          <w:noProof/>
        </w:rPr>
        <w:t>301</w:t>
      </w:r>
      <w:r w:rsidRPr="00944F1B">
        <w:rPr>
          <w:noProof/>
        </w:rPr>
        <w:t>, 846–850.</w:t>
      </w:r>
    </w:p>
    <w:p w14:paraId="2C73D69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944F1B">
        <w:rPr>
          <w:i/>
          <w:iCs/>
          <w:noProof/>
        </w:rPr>
        <w:t>32</w:t>
      </w:r>
      <w:r w:rsidRPr="00944F1B">
        <w:rPr>
          <w:noProof/>
        </w:rPr>
        <w:t>, 17857–17868.</w:t>
      </w:r>
    </w:p>
    <w:p w14:paraId="72FBE54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Semon, R. (1921). The Mneme (London: George Allen &amp; Unwin).</w:t>
      </w:r>
    </w:p>
    <w:p w14:paraId="4498864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enn, V., Wolff, S.B.E., Herry, C., Grenier, F., Ehrlich, I., Gründemann, J., Fadok, J.P., Müller, C., Letzkus, J.J., and Lüthi, A. (2014). Long-Range Connectivity Defines Behavioral Specificity of Amygdala Neurons. Neuron </w:t>
      </w:r>
      <w:r w:rsidRPr="00944F1B">
        <w:rPr>
          <w:i/>
          <w:iCs/>
          <w:noProof/>
        </w:rPr>
        <w:t>81</w:t>
      </w:r>
      <w:r w:rsidRPr="00944F1B">
        <w:rPr>
          <w:noProof/>
        </w:rPr>
        <w:t>, 428–437.</w:t>
      </w:r>
    </w:p>
    <w:p w14:paraId="2A641A6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heffield, M.E.J., and Dombeck, D.A. (2015). Calcium transient prevalence across the dendritic arbour predicts place field properties. Nature </w:t>
      </w:r>
      <w:r w:rsidRPr="00944F1B">
        <w:rPr>
          <w:i/>
          <w:iCs/>
          <w:noProof/>
        </w:rPr>
        <w:t>517</w:t>
      </w:r>
      <w:r w:rsidRPr="00944F1B">
        <w:rPr>
          <w:noProof/>
        </w:rPr>
        <w:t>, 200–204.</w:t>
      </w:r>
    </w:p>
    <w:p w14:paraId="5D55954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heffield, M.E.J., Adoff, M.D., and Dombeck, D.A. (2017). Increased Prevalence of Calcium Transients across the Dendritic Arbor during Place Field Formation. Neuron </w:t>
      </w:r>
      <w:r w:rsidRPr="00944F1B">
        <w:rPr>
          <w:i/>
          <w:iCs/>
          <w:noProof/>
        </w:rPr>
        <w:t>96</w:t>
      </w:r>
      <w:r w:rsidRPr="00944F1B">
        <w:rPr>
          <w:noProof/>
        </w:rPr>
        <w:t>, 490–504.</w:t>
      </w:r>
    </w:p>
    <w:p w14:paraId="374C463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heintuch, L., Rubin, A., Brande-Eilat, N., Geva, N., Sadeh, N., Pinchasof, O., and Ziv, Y. (2017). Tracking the Same Neurons across Multiple Days in Ca2+ Imaging Data. Cell Rep. </w:t>
      </w:r>
      <w:r w:rsidRPr="00944F1B">
        <w:rPr>
          <w:i/>
          <w:iCs/>
          <w:noProof/>
        </w:rPr>
        <w:t>21</w:t>
      </w:r>
      <w:r w:rsidRPr="00944F1B">
        <w:rPr>
          <w:noProof/>
        </w:rPr>
        <w:t>, 1102–1115.</w:t>
      </w:r>
    </w:p>
    <w:p w14:paraId="042E972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ilva, A.J., Zhou, Y., Rogerson, T., Shobe, J., and Balaji, J. (2009). Molecular and cellular approaches to memory allocation in neural circuits. Science (80-. ). </w:t>
      </w:r>
      <w:r w:rsidRPr="00944F1B">
        <w:rPr>
          <w:i/>
          <w:iCs/>
          <w:noProof/>
        </w:rPr>
        <w:t>326</w:t>
      </w:r>
      <w:r w:rsidRPr="00944F1B">
        <w:rPr>
          <w:noProof/>
        </w:rPr>
        <w:t>, 391–395.</w:t>
      </w:r>
    </w:p>
    <w:p w14:paraId="0A689D1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inger, A.C., Carr, M.F., Karlsson, M.P., and Frank, L.M. (2013). Hippocampal SWR Activity Predicts Correct Decisions during the Initial Learning of an Alternation Task. Neuron </w:t>
      </w:r>
      <w:r w:rsidRPr="00944F1B">
        <w:rPr>
          <w:i/>
          <w:iCs/>
          <w:noProof/>
        </w:rPr>
        <w:t>77</w:t>
      </w:r>
      <w:r w:rsidRPr="00944F1B">
        <w:rPr>
          <w:noProof/>
        </w:rPr>
        <w:t>, 1163–1173.</w:t>
      </w:r>
    </w:p>
    <w:p w14:paraId="6A5F357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kaggs, W.E., and McNaughton, B.L. (1996). Replay of neuronal firing sequences in rat hippocampus during sleep following spatial experience. Science </w:t>
      </w:r>
      <w:r w:rsidRPr="00944F1B">
        <w:rPr>
          <w:i/>
          <w:iCs/>
          <w:noProof/>
        </w:rPr>
        <w:t>271</w:t>
      </w:r>
      <w:r w:rsidRPr="00944F1B">
        <w:rPr>
          <w:noProof/>
        </w:rPr>
        <w:t>, 1870–1873.</w:t>
      </w:r>
    </w:p>
    <w:p w14:paraId="6194478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kaggs, W.E., McNaughton, B.L., Wilson, M.A., and Barnes, C.A. (1996). Theta phase precession in hippocampal neuronal populations and the compression of temporal sequences. Hippocampus </w:t>
      </w:r>
      <w:r w:rsidRPr="00944F1B">
        <w:rPr>
          <w:i/>
          <w:iCs/>
          <w:noProof/>
        </w:rPr>
        <w:t>6</w:t>
      </w:r>
      <w:r w:rsidRPr="00944F1B">
        <w:rPr>
          <w:noProof/>
        </w:rPr>
        <w:t>, 149–172.</w:t>
      </w:r>
    </w:p>
    <w:p w14:paraId="1089636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mith, D., and Mizumori, S. (2006). Learning-Related Development of Context-Specific Neuronal Responses to Places and Events: The Hippocampal Role in Context Processing. J. Neurosci. </w:t>
      </w:r>
      <w:r w:rsidRPr="00944F1B">
        <w:rPr>
          <w:i/>
          <w:iCs/>
          <w:noProof/>
        </w:rPr>
        <w:t>26</w:t>
      </w:r>
      <w:r w:rsidRPr="00944F1B">
        <w:rPr>
          <w:noProof/>
        </w:rPr>
        <w:t>, 3154–3163.</w:t>
      </w:r>
    </w:p>
    <w:p w14:paraId="01B66FD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mith, D.M., and Bulkin, D.A. (2014). The form and function of hippocampal context representations. Neurosci. Biobehav. Rev. </w:t>
      </w:r>
      <w:r w:rsidRPr="00944F1B">
        <w:rPr>
          <w:i/>
          <w:iCs/>
          <w:noProof/>
        </w:rPr>
        <w:t>40</w:t>
      </w:r>
      <w:r w:rsidRPr="00944F1B">
        <w:rPr>
          <w:noProof/>
        </w:rPr>
        <w:t>, 52–61.</w:t>
      </w:r>
    </w:p>
    <w:p w14:paraId="4EEC1D6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olstad, T., Moser, E.I., and Einevoll, G.T. (2006). From grid cells to place cells: A mathematical model. Hippocampus </w:t>
      </w:r>
      <w:r w:rsidRPr="00944F1B">
        <w:rPr>
          <w:i/>
          <w:iCs/>
          <w:noProof/>
        </w:rPr>
        <w:t>16</w:t>
      </w:r>
      <w:r w:rsidRPr="00944F1B">
        <w:rPr>
          <w:noProof/>
        </w:rPr>
        <w:t>, 1026–1031.</w:t>
      </w:r>
    </w:p>
    <w:p w14:paraId="5331FED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quire, L.R. (1992). Memory and the hippocampus: a synthesis from findings with rats, monkeys, and humans. Psychol. Rev. </w:t>
      </w:r>
      <w:r w:rsidRPr="00944F1B">
        <w:rPr>
          <w:i/>
          <w:iCs/>
          <w:noProof/>
        </w:rPr>
        <w:t>99</w:t>
      </w:r>
      <w:r w:rsidRPr="00944F1B">
        <w:rPr>
          <w:noProof/>
        </w:rPr>
        <w:t>, 195–231.</w:t>
      </w:r>
    </w:p>
    <w:p w14:paraId="400B8FC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quire, L.R., and Alvarez, P. (1995). Retrograde amnesia and memory consolidation: a neurobiological perspective. Curr. Opin. Neurobiol. </w:t>
      </w:r>
      <w:r w:rsidRPr="00944F1B">
        <w:rPr>
          <w:i/>
          <w:iCs/>
          <w:noProof/>
        </w:rPr>
        <w:t>5</w:t>
      </w:r>
      <w:r w:rsidRPr="00944F1B">
        <w:rPr>
          <w:noProof/>
        </w:rPr>
        <w:t>, 169–177.</w:t>
      </w:r>
    </w:p>
    <w:p w14:paraId="1698565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Squire, L.R., and Zola-Morgan, S. (1991). The Medial Temporal Lobe Memory System Downloaded from.</w:t>
      </w:r>
    </w:p>
    <w:p w14:paraId="6D34D0D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rivastava, N., Hinton, G., Krizhevsky, A., Sutskever, I., and Salakhutdinov, R. (2014). Dropout: A Simple Way to Prevent Neural Networks from Overfitting. J. Mach. Learn. Res. </w:t>
      </w:r>
      <w:r w:rsidRPr="00944F1B">
        <w:rPr>
          <w:i/>
          <w:iCs/>
          <w:noProof/>
        </w:rPr>
        <w:t>15</w:t>
      </w:r>
      <w:r w:rsidRPr="00944F1B">
        <w:rPr>
          <w:noProof/>
        </w:rPr>
        <w:t>, 1929–1958.</w:t>
      </w:r>
    </w:p>
    <w:p w14:paraId="1E3BEF3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Stella, F., Baracskay, P., O’Neill, J., and Csicsvari, J. (2019). Hippocampal Reactivation of Random Trajectories Resembling Brownian Diffusion. Neuron.</w:t>
      </w:r>
    </w:p>
    <w:p w14:paraId="7C55E72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van Strien, N.M., Cappaert, N.L.M., and Witter, M.P. (2009). The anatomy of memory: an interactive overview of the parahippocampal–hippocampal network. Nat. Rev. Neurosci. </w:t>
      </w:r>
      <w:r w:rsidRPr="00944F1B">
        <w:rPr>
          <w:i/>
          <w:iCs/>
          <w:noProof/>
        </w:rPr>
        <w:t>10</w:t>
      </w:r>
      <w:r w:rsidRPr="00944F1B">
        <w:rPr>
          <w:noProof/>
        </w:rPr>
        <w:t>, 272–282.</w:t>
      </w:r>
    </w:p>
    <w:p w14:paraId="0692986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tujenske, J.M., Likhtik, E., Topiwala, M.A., and Gordon, J.A. (2014). Fear and Safety Engage Competing Patterns of Theta-Gamma Coupling in the Basolateral Amygdala. Neuron </w:t>
      </w:r>
      <w:r w:rsidRPr="00944F1B">
        <w:rPr>
          <w:i/>
          <w:iCs/>
          <w:noProof/>
        </w:rPr>
        <w:t>83</w:t>
      </w:r>
      <w:r w:rsidRPr="00944F1B">
        <w:rPr>
          <w:noProof/>
        </w:rPr>
        <w:t>, 919–933.</w:t>
      </w:r>
    </w:p>
    <w:p w14:paraId="40ED15A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Sullivan, D.W., Kinsky, N.R., Mau, W., and Eichenbaum, H. (2017). TENASPIS: A fast, accurate, and improved tool for detecting ROIs and calcium transients from in-vivo single photon fluorescence microscopy. In Society for Neuroscience Abstracts, p. #253.08/SS6.</w:t>
      </w:r>
    </w:p>
    <w:p w14:paraId="6264CC5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un, Y., Nguyen, A.Q., Nguyen, J.P., Le, L., Saur, D., Choi, J., Callaway, E.M., and Xu, X. (2014). Cell-Type-Specific Circuit Connectivity of Hippocampal CA1 Revealed through Cre-Dependent Rabies Tracing. Cell Rep. </w:t>
      </w:r>
      <w:r w:rsidRPr="00944F1B">
        <w:rPr>
          <w:i/>
          <w:iCs/>
          <w:noProof/>
        </w:rPr>
        <w:t>7</w:t>
      </w:r>
      <w:r w:rsidRPr="00944F1B">
        <w:rPr>
          <w:noProof/>
        </w:rPr>
        <w:t>, 269–280.</w:t>
      </w:r>
    </w:p>
    <w:p w14:paraId="5000C8B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anaka, K.Z., He, H., Tomar, A., Niisato, K., Huang, A.J.Y., and McHugh, T.J. (2018). The hippocampal engram maps experience but not place. Science </w:t>
      </w:r>
      <w:r w:rsidRPr="00944F1B">
        <w:rPr>
          <w:i/>
          <w:iCs/>
          <w:noProof/>
        </w:rPr>
        <w:t>361</w:t>
      </w:r>
      <w:r w:rsidRPr="00944F1B">
        <w:rPr>
          <w:noProof/>
        </w:rPr>
        <w:t>, 392–397.</w:t>
      </w:r>
    </w:p>
    <w:p w14:paraId="49206EB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ang, Q., Burgalossi, A., Ebbesen, C.L., Ray, S., Naumann, R., Schmidt, H., Spicher, D., and Brecht, M. (2014). Pyramidal and Stellate Cell Specificity of Grid and Border Representations in Layer 2 of Medial Entorhinal Cortex. Neuron </w:t>
      </w:r>
      <w:r w:rsidRPr="00944F1B">
        <w:rPr>
          <w:i/>
          <w:iCs/>
          <w:noProof/>
        </w:rPr>
        <w:t>84</w:t>
      </w:r>
      <w:r w:rsidRPr="00944F1B">
        <w:rPr>
          <w:noProof/>
        </w:rPr>
        <w:t>, 1191–1197.</w:t>
      </w:r>
    </w:p>
    <w:p w14:paraId="7C444DB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aube, J.S., Muller, R.U., and Ranck, J.B. (1990). Head-direction cells recorded from the postsubiculum in freely moving rats. II. Effects of environmental manipulations. J. Neurosci. </w:t>
      </w:r>
      <w:r w:rsidRPr="00944F1B">
        <w:rPr>
          <w:i/>
          <w:iCs/>
          <w:noProof/>
        </w:rPr>
        <w:t>10</w:t>
      </w:r>
      <w:r w:rsidRPr="00944F1B">
        <w:rPr>
          <w:noProof/>
        </w:rPr>
        <w:t>, 436–447.</w:t>
      </w:r>
    </w:p>
    <w:p w14:paraId="6365C97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Taxidis, J., Pnevmatikakis, E., Mylavarapu, A.L., Arora, J.S., Samadian, K.D., Hoffberg, E.A., and Golshani, P. (2018). Emergence of stable sensory and dynamic temporal representations in the hippocampus during working memory. BioRxiv 474510.</w:t>
      </w:r>
    </w:p>
    <w:p w14:paraId="52EE6A0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erada, S., Sakurai, Y., Nakahara, H., and Fujisawa, S. (2017). Temporal and Rate Coding for Discrete Event Sequences in the Hippocampus. Neuron </w:t>
      </w:r>
      <w:r w:rsidRPr="00944F1B">
        <w:rPr>
          <w:i/>
          <w:iCs/>
          <w:noProof/>
        </w:rPr>
        <w:t>94</w:t>
      </w:r>
      <w:r w:rsidRPr="00944F1B">
        <w:rPr>
          <w:noProof/>
        </w:rPr>
        <w:t>, 1248–1262.e4.</w:t>
      </w:r>
    </w:p>
    <w:p w14:paraId="1F66E7F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eyler, T.J., and DiScenna, P. (1986). The hippocampal memory indexing theory. Behav. Neurosci. </w:t>
      </w:r>
      <w:r w:rsidRPr="00944F1B">
        <w:rPr>
          <w:i/>
          <w:iCs/>
          <w:noProof/>
        </w:rPr>
        <w:t>100</w:t>
      </w:r>
      <w:r w:rsidRPr="00944F1B">
        <w:rPr>
          <w:noProof/>
        </w:rPr>
        <w:t>, 147–154.</w:t>
      </w:r>
    </w:p>
    <w:p w14:paraId="49DE8D0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hompson, L.T., and Best, P.J. (1990). Long-term stability of the place-field activity of single units recorded from the dorsal hippocampus of freely behaving rats. Brain Res. </w:t>
      </w:r>
      <w:r w:rsidRPr="00944F1B">
        <w:rPr>
          <w:i/>
          <w:iCs/>
          <w:noProof/>
        </w:rPr>
        <w:t>509</w:t>
      </w:r>
      <w:r w:rsidRPr="00944F1B">
        <w:rPr>
          <w:noProof/>
        </w:rPr>
        <w:t>, 299–308.</w:t>
      </w:r>
    </w:p>
    <w:p w14:paraId="79D5479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iganj, Z., Hasselmo, M.E., and Howard, M.W. (2015). A simple biophysically plausible model for long time constants in single neurons. Hippocampus </w:t>
      </w:r>
      <w:r w:rsidRPr="00944F1B">
        <w:rPr>
          <w:i/>
          <w:iCs/>
          <w:noProof/>
        </w:rPr>
        <w:t>25</w:t>
      </w:r>
      <w:r w:rsidRPr="00944F1B">
        <w:rPr>
          <w:noProof/>
        </w:rPr>
        <w:t>, 27–37.</w:t>
      </w:r>
    </w:p>
    <w:p w14:paraId="06295ED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olman, E.C. (1948). Cognitive maps in rats and men. Psychol. Rev. </w:t>
      </w:r>
      <w:r w:rsidRPr="00944F1B">
        <w:rPr>
          <w:i/>
          <w:iCs/>
          <w:noProof/>
        </w:rPr>
        <w:t>55</w:t>
      </w:r>
      <w:r w:rsidRPr="00944F1B">
        <w:rPr>
          <w:noProof/>
        </w:rPr>
        <w:t>, 189–208.</w:t>
      </w:r>
    </w:p>
    <w:p w14:paraId="7C27AA2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onegawa, S., Liu, X., Ramirez, S., and Redondo, R. (2015b). Memory Engram Cells Have Come of Age. Neuron </w:t>
      </w:r>
      <w:r w:rsidRPr="00944F1B">
        <w:rPr>
          <w:i/>
          <w:iCs/>
          <w:noProof/>
        </w:rPr>
        <w:t>87</w:t>
      </w:r>
      <w:r w:rsidRPr="00944F1B">
        <w:rPr>
          <w:noProof/>
        </w:rPr>
        <w:t>, 918–931.</w:t>
      </w:r>
    </w:p>
    <w:p w14:paraId="18B8854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onegawa, S., Pignatelli, M., Roy, D.S., and Ryan, T.J. (2015a). Memory engram storage and retrieval. Curr. Opin. Neurobiol. </w:t>
      </w:r>
      <w:r w:rsidRPr="00944F1B">
        <w:rPr>
          <w:i/>
          <w:iCs/>
          <w:noProof/>
        </w:rPr>
        <w:t>35</w:t>
      </w:r>
      <w:r w:rsidRPr="00944F1B">
        <w:rPr>
          <w:noProof/>
        </w:rPr>
        <w:t>, 101–109.</w:t>
      </w:r>
    </w:p>
    <w:p w14:paraId="79DD8AE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onegawa, S., Morrissey, M.D., and Kitamura, T. (2018). The role of engram cells in the systems consolidation of memory. Nat. Rev. Neurosci. </w:t>
      </w:r>
      <w:r w:rsidRPr="00944F1B">
        <w:rPr>
          <w:i/>
          <w:iCs/>
          <w:noProof/>
        </w:rPr>
        <w:t>19</w:t>
      </w:r>
      <w:r w:rsidRPr="00944F1B">
        <w:rPr>
          <w:noProof/>
        </w:rPr>
        <w:t>, 485–498.</w:t>
      </w:r>
    </w:p>
    <w:p w14:paraId="4326636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ovote, P., Fadok, J.P., and Lüthi, A. (2015). Neuronal circuits for fear and anxiety. Nat. Rev. Neurosci. </w:t>
      </w:r>
      <w:r w:rsidRPr="00944F1B">
        <w:rPr>
          <w:i/>
          <w:iCs/>
          <w:noProof/>
        </w:rPr>
        <w:t>16</w:t>
      </w:r>
      <w:r w:rsidRPr="00944F1B">
        <w:rPr>
          <w:noProof/>
        </w:rPr>
        <w:t>, 317–331.</w:t>
      </w:r>
    </w:p>
    <w:p w14:paraId="32C1771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reves, A., and Rolls, E.T. (1994). Computational analysis of the role of the hippocampus in memory. Hippocampus </w:t>
      </w:r>
      <w:r w:rsidRPr="00944F1B">
        <w:rPr>
          <w:i/>
          <w:iCs/>
          <w:noProof/>
        </w:rPr>
        <w:t>4</w:t>
      </w:r>
      <w:r w:rsidRPr="00944F1B">
        <w:rPr>
          <w:noProof/>
        </w:rPr>
        <w:t>, 374–391.</w:t>
      </w:r>
    </w:p>
    <w:p w14:paraId="43015D3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ronson, N.C., Schrick, C., Guzman, Y.F., Huh, K.H., Srivastava, D.P., Penzes, P., Guedea, A.L., Gao, C., and Radulovic, J. (2009). Segregated Populations of Hippocampal Principal CA1 Neurons Mediating Conditioning and Extinction of Contextual Fear. J. Neurosci. </w:t>
      </w:r>
      <w:r w:rsidRPr="00944F1B">
        <w:rPr>
          <w:i/>
          <w:iCs/>
          <w:noProof/>
        </w:rPr>
        <w:t>29</w:t>
      </w:r>
      <w:r w:rsidRPr="00944F1B">
        <w:rPr>
          <w:noProof/>
        </w:rPr>
        <w:t>, 3387–3394.</w:t>
      </w:r>
    </w:p>
    <w:p w14:paraId="26617D2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rouche, S., Sasaki, J.M., Tu, T., and Reijmers, L.G. (2013). Fear Extinction Causes Target-Specific Remodeling of Perisomatic Inhibitory Synapses. Neuron </w:t>
      </w:r>
      <w:r w:rsidRPr="00944F1B">
        <w:rPr>
          <w:i/>
          <w:iCs/>
          <w:noProof/>
        </w:rPr>
        <w:t>80</w:t>
      </w:r>
      <w:r w:rsidRPr="00944F1B">
        <w:rPr>
          <w:noProof/>
        </w:rPr>
        <w:t>, 1054–1065.</w:t>
      </w:r>
    </w:p>
    <w:p w14:paraId="050B95F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rouche, S., Perestenko, P. V, van de Ven, G.M., Bratley, C.T., McNamara, C.G., Campo-Urriza, N., Black, S.L., Reijmers, L.G., and Dupret, D. (2016). Recoding a cocaine-place memory engram to a neutral engram in the hippocampus. Nat. Neurosci. </w:t>
      </w:r>
      <w:r w:rsidRPr="00944F1B">
        <w:rPr>
          <w:i/>
          <w:iCs/>
          <w:noProof/>
        </w:rPr>
        <w:t>19</w:t>
      </w:r>
      <w:r w:rsidRPr="00944F1B">
        <w:rPr>
          <w:noProof/>
        </w:rPr>
        <w:t>, 564–567.</w:t>
      </w:r>
    </w:p>
    <w:p w14:paraId="2884F92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sao, A., Moser, M.-B., and Moser, E.I. (2013). Traces of Experience in the Lateral Entorhinal Cortex. Curr. Biol. </w:t>
      </w:r>
      <w:r w:rsidRPr="00944F1B">
        <w:rPr>
          <w:i/>
          <w:iCs/>
          <w:noProof/>
        </w:rPr>
        <w:t>23</w:t>
      </w:r>
      <w:r w:rsidRPr="00944F1B">
        <w:rPr>
          <w:noProof/>
        </w:rPr>
        <w:t>, 399–405.</w:t>
      </w:r>
    </w:p>
    <w:p w14:paraId="1058020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sao, A., Sugar, J., Lu, L., Wang, C., Knierim, J.J., Moser, M.-B., and Moser, E.I. (2018). Integrating time from experience in the lateral entorhinal cortex. Nature </w:t>
      </w:r>
      <w:r w:rsidRPr="00944F1B">
        <w:rPr>
          <w:i/>
          <w:iCs/>
          <w:noProof/>
        </w:rPr>
        <w:t>561</w:t>
      </w:r>
      <w:r w:rsidRPr="00944F1B">
        <w:rPr>
          <w:noProof/>
        </w:rPr>
        <w:t>, 57–62.</w:t>
      </w:r>
    </w:p>
    <w:p w14:paraId="1B526F6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se, D., Langston, R.F., Kakeyama, M., Bethus, I., Spooner, P. a, Wood, E.R., Witter, M.P., and Morris, R.G.M. (2007). Schemas and Memory Consolidation. </w:t>
      </w:r>
      <w:r w:rsidRPr="00944F1B">
        <w:rPr>
          <w:i/>
          <w:iCs/>
          <w:noProof/>
        </w:rPr>
        <w:t>316</w:t>
      </w:r>
      <w:r w:rsidRPr="00944F1B">
        <w:rPr>
          <w:noProof/>
        </w:rPr>
        <w:t>, 76–82.</w:t>
      </w:r>
    </w:p>
    <w:p w14:paraId="4487B5D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se, D., Takeuchi, T., Kakeyama, M., Kajii, Y., Okuno, H., Tohyama, C., Bito, H., and Morris, R.G.M. (2011). Schema-Dependent Gene Activation and Memory Encoding in Neocortex. Science (80-. ). </w:t>
      </w:r>
      <w:r w:rsidRPr="00944F1B">
        <w:rPr>
          <w:i/>
          <w:iCs/>
          <w:noProof/>
        </w:rPr>
        <w:t>333</w:t>
      </w:r>
      <w:r w:rsidRPr="00944F1B">
        <w:rPr>
          <w:noProof/>
        </w:rPr>
        <w:t>, 891–895.</w:t>
      </w:r>
    </w:p>
    <w:p w14:paraId="25584F5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sien, J.Z., Huerta, P.T., and Tonegawa, S. (1996). The essential role of hippocampal CA1 NMDA receptor-dependent synaptic plasticity in spatial memory. Cell </w:t>
      </w:r>
      <w:r w:rsidRPr="00944F1B">
        <w:rPr>
          <w:i/>
          <w:iCs/>
          <w:noProof/>
        </w:rPr>
        <w:t>87</w:t>
      </w:r>
      <w:r w:rsidRPr="00944F1B">
        <w:rPr>
          <w:noProof/>
        </w:rPr>
        <w:t>, 1327–1338.</w:t>
      </w:r>
    </w:p>
    <w:p w14:paraId="47E808E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van de Ven, G.M., Trouche, S., McNamara, C.G., Allen, K., and Dupret, D. (2016). Hippocampal Offline Reactivation Consolidates Recently Formed Cell Assembly Patterns during Sharp Wave-Ripples. Neuron 1–7.</w:t>
      </w:r>
    </w:p>
    <w:p w14:paraId="2BAA796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Villette, V., Malvache, A., Tressard, T., Dupuy, N., and Cossart, R. (2015). Internally Recurring Hippocampal Sequences as a Population Template of Spatiotemporal Information. Neuron </w:t>
      </w:r>
      <w:r w:rsidRPr="00944F1B">
        <w:rPr>
          <w:i/>
          <w:iCs/>
          <w:noProof/>
        </w:rPr>
        <w:t>88</w:t>
      </w:r>
      <w:r w:rsidRPr="00944F1B">
        <w:rPr>
          <w:noProof/>
        </w:rPr>
        <w:t>, 357–366.</w:t>
      </w:r>
    </w:p>
    <w:p w14:paraId="45FF7AE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allenstein, G. V, Eichenbaum, H., and Hasselmo, M.E. (1998). The hippocampus as an associator of discontiguous events. Trends Neurosci. </w:t>
      </w:r>
      <w:r w:rsidRPr="00944F1B">
        <w:rPr>
          <w:i/>
          <w:iCs/>
          <w:noProof/>
        </w:rPr>
        <w:t>21</w:t>
      </w:r>
      <w:r w:rsidRPr="00944F1B">
        <w:rPr>
          <w:noProof/>
        </w:rPr>
        <w:t>, 317–323.</w:t>
      </w:r>
    </w:p>
    <w:p w14:paraId="751B6CC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ang, Y., Romani, S., Lustig, B., Leonardo, A., and Pastalkova, E. (2015). Theta sequences are essential for internally generated hippocampal firing fields. Nat. Neurosci. </w:t>
      </w:r>
      <w:r w:rsidRPr="00944F1B">
        <w:rPr>
          <w:i/>
          <w:iCs/>
          <w:noProof/>
        </w:rPr>
        <w:t>18</w:t>
      </w:r>
      <w:r w:rsidRPr="00944F1B">
        <w:rPr>
          <w:noProof/>
        </w:rPr>
        <w:t>, 282–288.</w:t>
      </w:r>
    </w:p>
    <w:p w14:paraId="3829CFB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ikenheiser, A.M., and Redish, A.D. (2015). Hippocampal theta sequences reflect current goals. Nat. Neurosci. </w:t>
      </w:r>
      <w:r w:rsidRPr="00944F1B">
        <w:rPr>
          <w:i/>
          <w:iCs/>
          <w:noProof/>
        </w:rPr>
        <w:t>18</w:t>
      </w:r>
      <w:r w:rsidRPr="00944F1B">
        <w:rPr>
          <w:noProof/>
        </w:rPr>
        <w:t>, 289–294.</w:t>
      </w:r>
    </w:p>
    <w:p w14:paraId="3713426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ilson, M.A., and McNaughton, B.L. (1993). Dynamics of the hippocampal ensemble code for space. Science </w:t>
      </w:r>
      <w:r w:rsidRPr="00944F1B">
        <w:rPr>
          <w:i/>
          <w:iCs/>
          <w:noProof/>
        </w:rPr>
        <w:t>261</w:t>
      </w:r>
      <w:r w:rsidRPr="00944F1B">
        <w:rPr>
          <w:noProof/>
        </w:rPr>
        <w:t>, 1055–1058.</w:t>
      </w:r>
    </w:p>
    <w:p w14:paraId="78E8355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ilson, M.A., and McNaughton, B.L. (1994). Reactivation of hippocampal ensemble memories during sleep. Science </w:t>
      </w:r>
      <w:r w:rsidRPr="00944F1B">
        <w:rPr>
          <w:i/>
          <w:iCs/>
          <w:noProof/>
        </w:rPr>
        <w:t>265</w:t>
      </w:r>
      <w:r w:rsidRPr="00944F1B">
        <w:rPr>
          <w:noProof/>
        </w:rPr>
        <w:t>, 676–679.</w:t>
      </w:r>
    </w:p>
    <w:p w14:paraId="7F538AC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intzer, M.E., Boehringer, R., Polygalov, D., and McHugh, T.J. (2014). The Hippocampal CA2 Ensemble Is Sensitive to Contextual Change. J. Neurosci. </w:t>
      </w:r>
      <w:r w:rsidRPr="00944F1B">
        <w:rPr>
          <w:i/>
          <w:iCs/>
          <w:noProof/>
        </w:rPr>
        <w:t>34</w:t>
      </w:r>
      <w:r w:rsidRPr="00944F1B">
        <w:rPr>
          <w:noProof/>
        </w:rPr>
        <w:t>, 3056–3066.</w:t>
      </w:r>
    </w:p>
    <w:p w14:paraId="43008A8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itter, M.P. (1993). Organization of the entorhinal—hippocampal system: A review of current anatomical data. Hippocampus </w:t>
      </w:r>
      <w:r w:rsidRPr="00944F1B">
        <w:rPr>
          <w:i/>
          <w:iCs/>
          <w:noProof/>
        </w:rPr>
        <w:t>3</w:t>
      </w:r>
      <w:r w:rsidRPr="00944F1B">
        <w:rPr>
          <w:noProof/>
        </w:rPr>
        <w:t>, 33–44.</w:t>
      </w:r>
    </w:p>
    <w:p w14:paraId="06CE3AF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ood, E.R., Dudchenko, P. a, Robitsek, R.J., and Eichenbaum, H. (2000). Hippocampal neurons encode information about different types of memory episodes occurring in the same location. Neuron </w:t>
      </w:r>
      <w:r w:rsidRPr="00944F1B">
        <w:rPr>
          <w:i/>
          <w:iCs/>
          <w:noProof/>
        </w:rPr>
        <w:t>27</w:t>
      </w:r>
      <w:r w:rsidRPr="00944F1B">
        <w:rPr>
          <w:noProof/>
        </w:rPr>
        <w:t>, 623–633.</w:t>
      </w:r>
    </w:p>
    <w:p w14:paraId="30B9409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u, C.-T., Haggerty, D., Kemere, C., and Ji, D. (2017). Hippocampal awake replay in fear memory retrieval. Nat. Neurosci. </w:t>
      </w:r>
      <w:r w:rsidRPr="00944F1B">
        <w:rPr>
          <w:i/>
          <w:iCs/>
          <w:noProof/>
        </w:rPr>
        <w:t>20</w:t>
      </w:r>
      <w:r w:rsidRPr="00944F1B">
        <w:rPr>
          <w:noProof/>
        </w:rPr>
        <w:t>, 571–580.</w:t>
      </w:r>
    </w:p>
    <w:p w14:paraId="4DEED9E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yss, J.M., and Van Groen, T. (1992). Connections between the retrosplenial cortex and the hippocampal formation in the rat: A review. Hippocampus </w:t>
      </w:r>
      <w:r w:rsidRPr="00944F1B">
        <w:rPr>
          <w:i/>
          <w:iCs/>
          <w:noProof/>
        </w:rPr>
        <w:t>2</w:t>
      </w:r>
      <w:r w:rsidRPr="00944F1B">
        <w:rPr>
          <w:noProof/>
        </w:rPr>
        <w:t>, 1–11.</w:t>
      </w:r>
    </w:p>
    <w:p w14:paraId="5F2A945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Xu, C., Krabbe, S., Gründemann, J., Botta, P., Fadok, J.P., Osakada, F., Saur, D., Grewe, B.F., Schnitzer, M.J., Callaway, E.M., et al. (2016a). Distinct Hippocampal Pathways Mediate Dissociable Roles of Context in Memory Retrieval. Cell </w:t>
      </w:r>
      <w:r w:rsidRPr="00944F1B">
        <w:rPr>
          <w:i/>
          <w:iCs/>
          <w:noProof/>
        </w:rPr>
        <w:t>167</w:t>
      </w:r>
      <w:r w:rsidRPr="00944F1B">
        <w:rPr>
          <w:noProof/>
        </w:rPr>
        <w:t>, 961–972.e16.</w:t>
      </w:r>
    </w:p>
    <w:p w14:paraId="7F88A4A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Xu, X., Sun, Y., Holmes, T.C., and López, A.J. (2016b). Noncanonical connections between the subiculum and hippocampal CA1. J. Comp. Neurol. </w:t>
      </w:r>
      <w:r w:rsidRPr="00944F1B">
        <w:rPr>
          <w:i/>
          <w:iCs/>
          <w:noProof/>
        </w:rPr>
        <w:t>524</w:t>
      </w:r>
      <w:r w:rsidRPr="00944F1B">
        <w:rPr>
          <w:noProof/>
        </w:rPr>
        <w:t>, 3666–3673.</w:t>
      </w:r>
    </w:p>
    <w:p w14:paraId="382110C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Yang, Y., Wang, Z.-H., Jin, S., Gao, D., Liu, N., Chen, S.-P., Zhang, S., Liu, Q., Liu, E., Wang, X., et al. (2016). Opposite monosynaptic scaling of BLP–vCA1 inputs governs hopefulness- and helplessness-modulated spatial learning and memory. Nat. Commun. </w:t>
      </w:r>
      <w:r w:rsidRPr="00944F1B">
        <w:rPr>
          <w:i/>
          <w:iCs/>
          <w:noProof/>
        </w:rPr>
        <w:t>7</w:t>
      </w:r>
      <w:r w:rsidRPr="00944F1B">
        <w:rPr>
          <w:noProof/>
        </w:rPr>
        <w:t>, 11935.</w:t>
      </w:r>
    </w:p>
    <w:p w14:paraId="678D7D0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Yassa, M.A., and Stark, C.E.L. (2011). Pattern separation in the hippocampus. Trends Neurosci. </w:t>
      </w:r>
      <w:r w:rsidRPr="00944F1B">
        <w:rPr>
          <w:i/>
          <w:iCs/>
          <w:noProof/>
        </w:rPr>
        <w:t>34</w:t>
      </w:r>
      <w:r w:rsidRPr="00944F1B">
        <w:rPr>
          <w:noProof/>
        </w:rPr>
        <w:t>, 515–525.</w:t>
      </w:r>
    </w:p>
    <w:p w14:paraId="3A02747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Yiu, A.P., Mercaldo, V., Yan, C., Richards, B., Rashid, A.J., Hsiang, H.-L.L., Pressey, J., Mahadevan, V., Tran, M.M., Kushner, S.A., et al. (2014). Neurons Are Recruited to a Memory Trace Based on Relative Neuronal Excitability Immediately before Training. Neuron </w:t>
      </w:r>
      <w:r w:rsidRPr="00944F1B">
        <w:rPr>
          <w:i/>
          <w:iCs/>
          <w:noProof/>
        </w:rPr>
        <w:t>83</w:t>
      </w:r>
      <w:r w:rsidRPr="00944F1B">
        <w:rPr>
          <w:noProof/>
        </w:rPr>
        <w:t>, 722–735.</w:t>
      </w:r>
    </w:p>
    <w:p w14:paraId="0B3B144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Yokose, J., Okubo-Suzuki, R., Nomoto, M., Ohkawa, N., Nishizono, H., Suzuki, A., Matsuo, M., Tsujimura, S., Takahashi, Y., Nagase, M., et al. (2017). Overlapping memory trace indispensable for linking, but not recalling, individual memories. Science (80-. ). </w:t>
      </w:r>
      <w:r w:rsidRPr="00944F1B">
        <w:rPr>
          <w:i/>
          <w:iCs/>
          <w:noProof/>
        </w:rPr>
        <w:t>355</w:t>
      </w:r>
      <w:r w:rsidRPr="00944F1B">
        <w:rPr>
          <w:noProof/>
        </w:rPr>
        <w:t>, 398–403.</w:t>
      </w:r>
    </w:p>
    <w:p w14:paraId="7484FAB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Young, W.S., Li, J., Wersinger, S.R., and Palkovits, M. (2006). The vasopressin 1b receptor is prominent in the hippocampal area CA2 where it is unaffected by restraint stress or adrenalectomy. Neuroscience </w:t>
      </w:r>
      <w:r w:rsidRPr="00944F1B">
        <w:rPr>
          <w:i/>
          <w:iCs/>
          <w:noProof/>
        </w:rPr>
        <w:t>143</w:t>
      </w:r>
      <w:r w:rsidRPr="00944F1B">
        <w:rPr>
          <w:noProof/>
        </w:rPr>
        <w:t>, 1031–1039.</w:t>
      </w:r>
    </w:p>
    <w:p w14:paraId="2C926CE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Zeithamova, D., Dominick, A.L., and Preston, A.R. (2012). Hippocampal and Ventral Medial Prefrontal Activation during Retrieval-Mediated Learning Supports Novel Inference. Neuron </w:t>
      </w:r>
      <w:r w:rsidRPr="00944F1B">
        <w:rPr>
          <w:i/>
          <w:iCs/>
          <w:noProof/>
        </w:rPr>
        <w:t>75</w:t>
      </w:r>
      <w:r w:rsidRPr="00944F1B">
        <w:rPr>
          <w:noProof/>
        </w:rPr>
        <w:t>, 168–179.</w:t>
      </w:r>
    </w:p>
    <w:p w14:paraId="0867FB7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Zhou, Y., Won, J., Karlsson, M.G., Zhou, M., Rogerson, T., Balaji, J., Neve, R., Poirazi, P., and Silva, A.J. (2009). CREB regulates excitability and the allocation of memory to subsets of neurons in the amygdala. Nat. Neurosci. </w:t>
      </w:r>
      <w:r w:rsidRPr="00944F1B">
        <w:rPr>
          <w:i/>
          <w:iCs/>
          <w:noProof/>
        </w:rPr>
        <w:t>12</w:t>
      </w:r>
      <w:r w:rsidRPr="00944F1B">
        <w:rPr>
          <w:noProof/>
        </w:rPr>
        <w:t>, 1438–1443.</w:t>
      </w:r>
    </w:p>
    <w:p w14:paraId="1825A94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Zielinski, M.C., Tang, W., and Jadhav, S.P. (2018). The role of replay and theta sequences in mediating hippocampal-prefrontal interactions for memory and cognition. Hippocampus.</w:t>
      </w:r>
    </w:p>
    <w:p w14:paraId="77DC5F2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Ziv, Y., Burns, L.D., Cocker, E.D., Hamel, E.O., Ghosh, K.K., Kitch, L.J., Gamal, A. El, and Schnitzer, M.J. (2013). Long-term dynamics of CA1 hippocampal place codes. Nat. Neurosci. </w:t>
      </w:r>
      <w:r w:rsidRPr="00944F1B">
        <w:rPr>
          <w:i/>
          <w:iCs/>
          <w:noProof/>
        </w:rPr>
        <w:t>16</w:t>
      </w:r>
      <w:r w:rsidRPr="00944F1B">
        <w:rPr>
          <w:noProof/>
        </w:rPr>
        <w:t>, 264–266.</w:t>
      </w:r>
    </w:p>
    <w:p w14:paraId="44FDF6C3" w14:textId="4F722EDE" w:rsidR="009727C5" w:rsidRDefault="00942D3B" w:rsidP="00944F1B">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0CEACF4E" w14:textId="4EF17D6C" w:rsidR="009727C5" w:rsidRDefault="009727C5" w:rsidP="00D82139">
      <w:pPr>
        <w:pStyle w:val="Heading1"/>
      </w:pPr>
      <w:bookmarkStart w:id="152" w:name="_Toc415342003"/>
      <w:r>
        <w:t>CURRICULUM VITAE</w:t>
      </w:r>
      <w:bookmarkEnd w:id="152"/>
    </w:p>
    <w:p w14:paraId="6DB2D00D" w14:textId="7A2F6A7B" w:rsidR="00944FEF" w:rsidRPr="00057B5A" w:rsidRDefault="00944FEF" w:rsidP="00944FEF">
      <w:pPr>
        <w:pStyle w:val="NoSpacing"/>
        <w:rPr>
          <w:b/>
          <w:sz w:val="32"/>
          <w:szCs w:val="32"/>
        </w:rPr>
      </w:pPr>
      <w:r w:rsidRPr="00057B5A">
        <w:rPr>
          <w:b/>
          <w:sz w:val="32"/>
          <w:szCs w:val="32"/>
        </w:rPr>
        <w:t>WILLIAM MAU</w:t>
      </w:r>
    </w:p>
    <w:p w14:paraId="3A33A0A8" w14:textId="77777777" w:rsidR="00D36F85" w:rsidRPr="00944FEF" w:rsidRDefault="00D36F85" w:rsidP="00944FEF">
      <w:pPr>
        <w:pStyle w:val="NoSpacing"/>
        <w:rPr>
          <w:b/>
          <w:sz w:val="28"/>
          <w:szCs w:val="28"/>
        </w:rPr>
      </w:pPr>
    </w:p>
    <w:p w14:paraId="0814FC6E" w14:textId="22D8D924" w:rsidR="00944FEF" w:rsidRDefault="00944FEF" w:rsidP="00944FEF">
      <w:pPr>
        <w:pStyle w:val="NoSpacing"/>
      </w:pPr>
      <w:r>
        <w:t>Boston University</w:t>
      </w:r>
    </w:p>
    <w:p w14:paraId="2824B24C" w14:textId="7C462C0C" w:rsidR="00944FEF" w:rsidRDefault="00944FEF" w:rsidP="00944FEF">
      <w:pPr>
        <w:pStyle w:val="NoSpacing"/>
      </w:pPr>
      <w:proofErr w:type="gramStart"/>
      <w:r>
        <w:t>Boston, MA 02215 U.S.A.</w:t>
      </w:r>
      <w:proofErr w:type="gramEnd"/>
    </w:p>
    <w:p w14:paraId="740EF126" w14:textId="566D98EC" w:rsidR="00944FEF" w:rsidRDefault="00944FEF" w:rsidP="00944FEF">
      <w:pPr>
        <w:pStyle w:val="NoSpacing"/>
      </w:pPr>
      <w:r>
        <w:t>Phone: 917-319-0983</w:t>
      </w:r>
    </w:p>
    <w:p w14:paraId="2B14C245" w14:textId="505E315E" w:rsidR="00944FEF" w:rsidRDefault="00944FEF" w:rsidP="00944FEF">
      <w:pPr>
        <w:pStyle w:val="NoSpacing"/>
      </w:pPr>
      <w:proofErr w:type="gramStart"/>
      <w:r>
        <w:t>email</w:t>
      </w:r>
      <w:proofErr w:type="gramEnd"/>
      <w:r>
        <w:t xml:space="preserve">: </w:t>
      </w:r>
      <w:hyperlink r:id="rId37" w:history="1">
        <w:r w:rsidRPr="00282E5A">
          <w:rPr>
            <w:rStyle w:val="Hyperlink"/>
          </w:rPr>
          <w:t>william.mau92@gmail.com</w:t>
        </w:r>
      </w:hyperlink>
    </w:p>
    <w:p w14:paraId="54040CB2" w14:textId="77777777" w:rsidR="00944FEF" w:rsidRDefault="00944FEF" w:rsidP="00944FEF">
      <w:pPr>
        <w:pStyle w:val="NoSpacing"/>
      </w:pPr>
    </w:p>
    <w:p w14:paraId="4898BF9C" w14:textId="3F66D2C8" w:rsidR="00944FEF" w:rsidRPr="00057B5A" w:rsidRDefault="00944FEF" w:rsidP="00944FEF">
      <w:pPr>
        <w:pStyle w:val="NoSpacing"/>
        <w:rPr>
          <w:b/>
          <w:sz w:val="28"/>
          <w:szCs w:val="28"/>
        </w:rPr>
      </w:pPr>
      <w:r w:rsidRPr="00057B5A">
        <w:rPr>
          <w:b/>
          <w:sz w:val="28"/>
          <w:szCs w:val="28"/>
        </w:rPr>
        <w:t xml:space="preserve">Current </w:t>
      </w:r>
      <w:r w:rsidR="00057B5A" w:rsidRPr="00057B5A">
        <w:rPr>
          <w:b/>
          <w:sz w:val="28"/>
          <w:szCs w:val="28"/>
        </w:rPr>
        <w:t>P</w:t>
      </w:r>
      <w:r w:rsidRPr="00057B5A">
        <w:rPr>
          <w:b/>
          <w:sz w:val="28"/>
          <w:szCs w:val="28"/>
        </w:rPr>
        <w:t>osition</w:t>
      </w:r>
    </w:p>
    <w:p w14:paraId="26FBA30F" w14:textId="5D878A3D" w:rsidR="00944FEF" w:rsidRDefault="00944FEF" w:rsidP="00944FEF">
      <w:pPr>
        <w:pStyle w:val="NoSpacing"/>
      </w:pPr>
      <w:r>
        <w:t>Ph.D. candidate in the Graduate Program for Neuroscience at Boston Univer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2B27" w14:paraId="54D34D03" w14:textId="77777777" w:rsidTr="00F37520">
        <w:tc>
          <w:tcPr>
            <w:tcW w:w="1818" w:type="dxa"/>
          </w:tcPr>
          <w:p w14:paraId="44A49877" w14:textId="5065F0D7" w:rsidR="00E62B27" w:rsidRDefault="00E62B27" w:rsidP="00F37520">
            <w:pPr>
              <w:pStyle w:val="NoSpacing"/>
            </w:pPr>
            <w:r>
              <w:t>Advisors</w:t>
            </w:r>
          </w:p>
        </w:tc>
        <w:tc>
          <w:tcPr>
            <w:tcW w:w="7038" w:type="dxa"/>
          </w:tcPr>
          <w:p w14:paraId="7979E857" w14:textId="33DB5C5D" w:rsidR="00E62B27" w:rsidRPr="00E62B27" w:rsidRDefault="00E62B27" w:rsidP="00E62B27">
            <w:pPr>
              <w:pStyle w:val="NoSpacing"/>
            </w:pPr>
            <w:r>
              <w:t xml:space="preserve">Howard </w:t>
            </w:r>
            <w:proofErr w:type="spellStart"/>
            <w:r>
              <w:t>Eichenbaum</w:t>
            </w:r>
            <w:proofErr w:type="spellEnd"/>
            <w:r>
              <w:t>, Ph.D. (deceased)</w:t>
            </w:r>
          </w:p>
        </w:tc>
      </w:tr>
      <w:tr w:rsidR="00E62B27" w14:paraId="5306E98E" w14:textId="77777777" w:rsidTr="00F37520">
        <w:tc>
          <w:tcPr>
            <w:tcW w:w="1818" w:type="dxa"/>
          </w:tcPr>
          <w:p w14:paraId="493E4C39" w14:textId="77777777" w:rsidR="00E62B27" w:rsidRDefault="00E62B27" w:rsidP="00F37520">
            <w:pPr>
              <w:pStyle w:val="NoSpacing"/>
            </w:pPr>
          </w:p>
        </w:tc>
        <w:tc>
          <w:tcPr>
            <w:tcW w:w="7038" w:type="dxa"/>
          </w:tcPr>
          <w:p w14:paraId="75FF0244" w14:textId="525BB209" w:rsidR="00E62B27" w:rsidRDefault="00E62B27" w:rsidP="00E62B27">
            <w:pPr>
              <w:pStyle w:val="NoSpacing"/>
            </w:pPr>
            <w:r>
              <w:t xml:space="preserve">Michael E. </w:t>
            </w:r>
            <w:proofErr w:type="spellStart"/>
            <w:r>
              <w:t>Hasselmo</w:t>
            </w:r>
            <w:proofErr w:type="spellEnd"/>
            <w:r>
              <w:t xml:space="preserve">, </w:t>
            </w:r>
            <w:proofErr w:type="spellStart"/>
            <w:r>
              <w:t>Phil.D</w:t>
            </w:r>
            <w:proofErr w:type="spellEnd"/>
            <w:r>
              <w:t xml:space="preserve">. </w:t>
            </w:r>
          </w:p>
        </w:tc>
      </w:tr>
      <w:tr w:rsidR="00E62B27" w14:paraId="0CF5D860" w14:textId="77777777" w:rsidTr="00F37520">
        <w:tc>
          <w:tcPr>
            <w:tcW w:w="1818" w:type="dxa"/>
          </w:tcPr>
          <w:p w14:paraId="4B3ADA5B" w14:textId="77777777" w:rsidR="00E62B27" w:rsidRDefault="00E62B27" w:rsidP="00F37520">
            <w:pPr>
              <w:pStyle w:val="NoSpacing"/>
            </w:pPr>
          </w:p>
        </w:tc>
        <w:tc>
          <w:tcPr>
            <w:tcW w:w="7038" w:type="dxa"/>
          </w:tcPr>
          <w:p w14:paraId="017330FC" w14:textId="77777777" w:rsidR="00E62B27" w:rsidRDefault="00E62B27" w:rsidP="00E62B27">
            <w:pPr>
              <w:pStyle w:val="NoSpacing"/>
            </w:pPr>
            <w:r>
              <w:t>Steve Ramirez, Ph.D.</w:t>
            </w:r>
          </w:p>
          <w:p w14:paraId="2BD7B2DF" w14:textId="74F40589" w:rsidR="00E62B27" w:rsidRDefault="00E62B27" w:rsidP="00E62B27">
            <w:pPr>
              <w:pStyle w:val="NoSpacing"/>
            </w:pPr>
            <w:r>
              <w:t>Marc W. Howard, Ph.D.</w:t>
            </w:r>
          </w:p>
        </w:tc>
      </w:tr>
    </w:tbl>
    <w:p w14:paraId="37F588E4" w14:textId="77777777" w:rsidR="00E62B27" w:rsidRDefault="00E62B27" w:rsidP="00944FEF">
      <w:pPr>
        <w:pStyle w:val="NoSpacing"/>
      </w:pPr>
    </w:p>
    <w:p w14:paraId="33CF2BFD" w14:textId="3A16DB61" w:rsidR="00944FEF" w:rsidRPr="00057B5A" w:rsidRDefault="00944FEF" w:rsidP="00944FEF">
      <w:pPr>
        <w:pStyle w:val="NoSpacing"/>
        <w:rPr>
          <w:b/>
          <w:sz w:val="28"/>
          <w:szCs w:val="28"/>
        </w:rPr>
      </w:pPr>
      <w:r w:rsidRPr="00057B5A">
        <w:rPr>
          <w:b/>
          <w:sz w:val="28"/>
          <w:szCs w:val="28"/>
        </w:rPr>
        <w:t>Edu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6E8C4FC7" w14:textId="77777777" w:rsidTr="00923E55">
        <w:tc>
          <w:tcPr>
            <w:tcW w:w="1818" w:type="dxa"/>
          </w:tcPr>
          <w:p w14:paraId="466013BC" w14:textId="3E338147" w:rsidR="00D36F85" w:rsidRDefault="00D36F85" w:rsidP="00944FEF">
            <w:pPr>
              <w:pStyle w:val="NoSpacing"/>
            </w:pPr>
            <w:r>
              <w:t>2014 – present</w:t>
            </w:r>
          </w:p>
        </w:tc>
        <w:tc>
          <w:tcPr>
            <w:tcW w:w="7038" w:type="dxa"/>
          </w:tcPr>
          <w:p w14:paraId="6EE1FBF8" w14:textId="58F350F7" w:rsidR="00D36F85" w:rsidRPr="00D36F85" w:rsidRDefault="00D36F85" w:rsidP="00944FEF">
            <w:pPr>
              <w:pStyle w:val="NoSpacing"/>
              <w:rPr>
                <w:i/>
              </w:rPr>
            </w:pPr>
            <w:r w:rsidRPr="00D36F85">
              <w:rPr>
                <w:i/>
              </w:rPr>
              <w:t>Boston University</w:t>
            </w:r>
          </w:p>
        </w:tc>
      </w:tr>
      <w:tr w:rsidR="00D36F85" w14:paraId="2B797035" w14:textId="77777777" w:rsidTr="00923E55">
        <w:tc>
          <w:tcPr>
            <w:tcW w:w="1818" w:type="dxa"/>
          </w:tcPr>
          <w:p w14:paraId="17DD7AB5" w14:textId="77777777" w:rsidR="00D36F85" w:rsidRDefault="00D36F85" w:rsidP="00944FEF">
            <w:pPr>
              <w:pStyle w:val="NoSpacing"/>
            </w:pPr>
          </w:p>
        </w:tc>
        <w:tc>
          <w:tcPr>
            <w:tcW w:w="7038" w:type="dxa"/>
          </w:tcPr>
          <w:p w14:paraId="26B93D82" w14:textId="0975FB36" w:rsidR="00D36F85" w:rsidRDefault="00D36F85" w:rsidP="00944FEF">
            <w:pPr>
              <w:pStyle w:val="NoSpacing"/>
            </w:pPr>
            <w:r>
              <w:t>Boston, MA 02215</w:t>
            </w:r>
          </w:p>
        </w:tc>
      </w:tr>
      <w:tr w:rsidR="00D36F85" w14:paraId="6BE7046B" w14:textId="77777777" w:rsidTr="00923E55">
        <w:tc>
          <w:tcPr>
            <w:tcW w:w="1818" w:type="dxa"/>
          </w:tcPr>
          <w:p w14:paraId="6CD25BC5" w14:textId="77777777" w:rsidR="00D36F85" w:rsidRDefault="00D36F85" w:rsidP="00944FEF">
            <w:pPr>
              <w:pStyle w:val="NoSpacing"/>
            </w:pPr>
          </w:p>
        </w:tc>
        <w:tc>
          <w:tcPr>
            <w:tcW w:w="7038" w:type="dxa"/>
          </w:tcPr>
          <w:p w14:paraId="5D178F73" w14:textId="0E32F42D" w:rsidR="00D36F85" w:rsidRDefault="00D36F85" w:rsidP="00944FEF">
            <w:pPr>
              <w:pStyle w:val="NoSpacing"/>
            </w:pPr>
            <w:r>
              <w:t>Cumulative GPA: 3.95</w:t>
            </w:r>
          </w:p>
        </w:tc>
      </w:tr>
    </w:tbl>
    <w:p w14:paraId="2DD75CFB" w14:textId="77777777" w:rsidR="00944FEF" w:rsidRDefault="00944FEF"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7F42B8DE" w14:textId="77777777" w:rsidTr="00923E55">
        <w:tc>
          <w:tcPr>
            <w:tcW w:w="1818" w:type="dxa"/>
          </w:tcPr>
          <w:p w14:paraId="721768E7" w14:textId="032D0C17" w:rsidR="00D36F85" w:rsidRDefault="00D36F85" w:rsidP="00D36F85">
            <w:pPr>
              <w:pStyle w:val="NoSpacing"/>
            </w:pPr>
            <w:r>
              <w:t>2010 – 2014</w:t>
            </w:r>
          </w:p>
        </w:tc>
        <w:tc>
          <w:tcPr>
            <w:tcW w:w="7038" w:type="dxa"/>
          </w:tcPr>
          <w:p w14:paraId="07205AA9" w14:textId="094CBF5C" w:rsidR="00D36F85" w:rsidRPr="00D36F85" w:rsidRDefault="00D36F85" w:rsidP="00D36F85">
            <w:pPr>
              <w:pStyle w:val="NoSpacing"/>
              <w:rPr>
                <w:i/>
              </w:rPr>
            </w:pPr>
            <w:r>
              <w:rPr>
                <w:i/>
              </w:rPr>
              <w:t>Cornell</w:t>
            </w:r>
            <w:r w:rsidRPr="00D36F85">
              <w:rPr>
                <w:i/>
              </w:rPr>
              <w:t xml:space="preserve"> University</w:t>
            </w:r>
          </w:p>
        </w:tc>
      </w:tr>
      <w:tr w:rsidR="00D36F85" w14:paraId="46BBCFB2" w14:textId="77777777" w:rsidTr="00923E55">
        <w:tc>
          <w:tcPr>
            <w:tcW w:w="1818" w:type="dxa"/>
          </w:tcPr>
          <w:p w14:paraId="3DBB14AF" w14:textId="77777777" w:rsidR="00D36F85" w:rsidRDefault="00D36F85" w:rsidP="00D36F85">
            <w:pPr>
              <w:pStyle w:val="NoSpacing"/>
            </w:pPr>
          </w:p>
        </w:tc>
        <w:tc>
          <w:tcPr>
            <w:tcW w:w="7038" w:type="dxa"/>
          </w:tcPr>
          <w:p w14:paraId="4D15571D" w14:textId="4E0645DC" w:rsidR="00D36F85" w:rsidRPr="00D36F85" w:rsidRDefault="00D36F85" w:rsidP="00D36F85">
            <w:pPr>
              <w:pStyle w:val="NoSpacing"/>
            </w:pPr>
            <w:r>
              <w:t>Ithaca, NY 14853</w:t>
            </w:r>
          </w:p>
        </w:tc>
      </w:tr>
      <w:tr w:rsidR="00FB7B6B" w14:paraId="6EFC04CF" w14:textId="77777777" w:rsidTr="00923E55">
        <w:tc>
          <w:tcPr>
            <w:tcW w:w="1818" w:type="dxa"/>
          </w:tcPr>
          <w:p w14:paraId="2160AF9A" w14:textId="77777777" w:rsidR="00FB7B6B" w:rsidRDefault="00FB7B6B" w:rsidP="00D36F85">
            <w:pPr>
              <w:pStyle w:val="NoSpacing"/>
            </w:pPr>
          </w:p>
        </w:tc>
        <w:tc>
          <w:tcPr>
            <w:tcW w:w="7038" w:type="dxa"/>
          </w:tcPr>
          <w:p w14:paraId="153D6297" w14:textId="55515DC1" w:rsidR="00FB7B6B" w:rsidRDefault="00FB7B6B" w:rsidP="00D36F85">
            <w:pPr>
              <w:pStyle w:val="NoSpacing"/>
            </w:pPr>
            <w:r>
              <w:t>Cumulative GPA: 3.79</w:t>
            </w:r>
          </w:p>
        </w:tc>
      </w:tr>
      <w:tr w:rsidR="00FB7B6B" w14:paraId="0BCE3BA0" w14:textId="77777777" w:rsidTr="00923E55">
        <w:tc>
          <w:tcPr>
            <w:tcW w:w="1818" w:type="dxa"/>
          </w:tcPr>
          <w:p w14:paraId="270F4B93" w14:textId="77777777" w:rsidR="00FB7B6B" w:rsidRDefault="00FB7B6B" w:rsidP="00D36F85">
            <w:pPr>
              <w:pStyle w:val="NoSpacing"/>
            </w:pPr>
          </w:p>
        </w:tc>
        <w:tc>
          <w:tcPr>
            <w:tcW w:w="7038" w:type="dxa"/>
          </w:tcPr>
          <w:p w14:paraId="10D30E09" w14:textId="01D22020" w:rsidR="00FB7B6B" w:rsidRDefault="00FB7B6B" w:rsidP="00D36F85">
            <w:pPr>
              <w:pStyle w:val="NoSpacing"/>
            </w:pPr>
            <w:r>
              <w:t>B.A. with distinction in all subjects</w:t>
            </w:r>
          </w:p>
        </w:tc>
      </w:tr>
      <w:tr w:rsidR="00FB7B6B" w14:paraId="5C0E1672" w14:textId="77777777" w:rsidTr="00923E55">
        <w:tc>
          <w:tcPr>
            <w:tcW w:w="1818" w:type="dxa"/>
          </w:tcPr>
          <w:p w14:paraId="6B90EB37" w14:textId="77777777" w:rsidR="00FB7B6B" w:rsidRDefault="00FB7B6B" w:rsidP="00D36F85">
            <w:pPr>
              <w:pStyle w:val="NoSpacing"/>
            </w:pPr>
          </w:p>
        </w:tc>
        <w:tc>
          <w:tcPr>
            <w:tcW w:w="7038" w:type="dxa"/>
          </w:tcPr>
          <w:p w14:paraId="2D69B463" w14:textId="77777777" w:rsidR="00FB7B6B" w:rsidRDefault="00923E55" w:rsidP="00FB7B6B">
            <w:pPr>
              <w:pStyle w:val="NoSpacing"/>
              <w:ind w:left="612"/>
            </w:pPr>
            <w:r>
              <w:t>Psychology (</w:t>
            </w:r>
            <w:r>
              <w:rPr>
                <w:i/>
              </w:rPr>
              <w:t>Magna cum laude</w:t>
            </w:r>
            <w:r>
              <w:t>)</w:t>
            </w:r>
          </w:p>
          <w:p w14:paraId="319C8103" w14:textId="620F8A8C" w:rsidR="00923E55" w:rsidRPr="00923E55" w:rsidRDefault="00923E55" w:rsidP="00FB7B6B">
            <w:pPr>
              <w:pStyle w:val="NoSpacing"/>
              <w:ind w:left="612"/>
            </w:pPr>
            <w:r>
              <w:t>Biological Sciences (Neurobiology &amp; Behavior)</w:t>
            </w:r>
          </w:p>
        </w:tc>
      </w:tr>
    </w:tbl>
    <w:p w14:paraId="3150CDD0" w14:textId="4B3A0C63" w:rsidR="00FB7B6B" w:rsidRDefault="00FB7B6B" w:rsidP="00944FEF">
      <w:pPr>
        <w:pStyle w:val="NoSpacing"/>
        <w:rPr>
          <w:b/>
          <w:sz w:val="28"/>
          <w:szCs w:val="28"/>
        </w:rPr>
      </w:pPr>
    </w:p>
    <w:p w14:paraId="53CE269B" w14:textId="313DA13A" w:rsidR="00D36F85" w:rsidRPr="00057B5A" w:rsidRDefault="00057B5A" w:rsidP="00944FEF">
      <w:pPr>
        <w:pStyle w:val="NoSpacing"/>
        <w:rPr>
          <w:b/>
          <w:sz w:val="28"/>
          <w:szCs w:val="28"/>
        </w:rPr>
      </w:pPr>
      <w:r w:rsidRPr="00057B5A">
        <w:rPr>
          <w:b/>
          <w:sz w:val="28"/>
          <w:szCs w:val="28"/>
        </w:rPr>
        <w:t>Broad Scientific Interests</w:t>
      </w:r>
    </w:p>
    <w:p w14:paraId="66B10C9C" w14:textId="6B609718" w:rsidR="00057B5A" w:rsidRDefault="00057B5A" w:rsidP="00944FEF">
      <w:pPr>
        <w:pStyle w:val="NoSpacing"/>
      </w:pPr>
      <w:proofErr w:type="gramStart"/>
      <w:r>
        <w:t>Spatiotemporal firing patterns as a principle for encoding information in the brain.</w:t>
      </w:r>
      <w:proofErr w:type="gramEnd"/>
    </w:p>
    <w:p w14:paraId="245EFEC5" w14:textId="28E3327D" w:rsidR="00057B5A" w:rsidRDefault="00057B5A" w:rsidP="00944FEF">
      <w:pPr>
        <w:pStyle w:val="NoSpacing"/>
      </w:pPr>
      <w:r>
        <w:t xml:space="preserve">Neurobiological correlates of learning and memory. </w:t>
      </w:r>
    </w:p>
    <w:p w14:paraId="73915127" w14:textId="33217979" w:rsidR="00057B5A" w:rsidRDefault="00057B5A" w:rsidP="00944FEF">
      <w:pPr>
        <w:pStyle w:val="NoSpacing"/>
      </w:pPr>
      <w:r>
        <w:t xml:space="preserve">Neurophysiological signatures of cognitive function in </w:t>
      </w:r>
      <w:proofErr w:type="gramStart"/>
      <w:r>
        <w:t>wild-type</w:t>
      </w:r>
      <w:proofErr w:type="gramEnd"/>
      <w:r>
        <w:t xml:space="preserve"> and disease models. </w:t>
      </w:r>
    </w:p>
    <w:p w14:paraId="01444541" w14:textId="30B62602" w:rsidR="00057B5A" w:rsidRDefault="00057B5A" w:rsidP="00944FEF">
      <w:pPr>
        <w:pStyle w:val="NoSpacing"/>
      </w:pPr>
      <w:proofErr w:type="gramStart"/>
      <w:r>
        <w:t>Data processing and analysis of high-dimensional data sets.</w:t>
      </w:r>
      <w:proofErr w:type="gramEnd"/>
      <w:r>
        <w:t xml:space="preserve"> </w:t>
      </w:r>
    </w:p>
    <w:p w14:paraId="263DECE7" w14:textId="755E8341" w:rsidR="00057B5A" w:rsidRDefault="00057B5A" w:rsidP="00944FEF">
      <w:pPr>
        <w:pStyle w:val="NoSpacing"/>
      </w:pPr>
      <w:proofErr w:type="gramStart"/>
      <w:r>
        <w:t>Development of open-source tools for data analysis.</w:t>
      </w:r>
      <w:proofErr w:type="gramEnd"/>
      <w:r>
        <w:t xml:space="preserve"> </w:t>
      </w:r>
    </w:p>
    <w:p w14:paraId="56DCF2E1" w14:textId="77777777" w:rsidR="00057B5A" w:rsidRDefault="00057B5A" w:rsidP="00944FEF">
      <w:pPr>
        <w:pStyle w:val="NoSpacing"/>
      </w:pPr>
    </w:p>
    <w:p w14:paraId="45DE5125" w14:textId="17C3AA99" w:rsidR="00057B5A" w:rsidRDefault="00FB7B6B" w:rsidP="00944FEF">
      <w:pPr>
        <w:pStyle w:val="NoSpacing"/>
        <w:rPr>
          <w:b/>
          <w:sz w:val="28"/>
          <w:szCs w:val="28"/>
        </w:rPr>
      </w:pPr>
      <w:r w:rsidRPr="00FB7B6B">
        <w:rPr>
          <w:b/>
          <w:sz w:val="28"/>
          <w:szCs w:val="28"/>
        </w:rPr>
        <w:t>Research Experi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B7B6B" w14:paraId="740B7886" w14:textId="77777777" w:rsidTr="00923E55">
        <w:tc>
          <w:tcPr>
            <w:tcW w:w="1818" w:type="dxa"/>
          </w:tcPr>
          <w:p w14:paraId="65E24F89" w14:textId="7BDC71F5" w:rsidR="00FB7B6B" w:rsidRDefault="00923E55" w:rsidP="00944FEF">
            <w:pPr>
              <w:pStyle w:val="NoSpacing"/>
            </w:pPr>
            <w:r>
              <w:t>2014 – present</w:t>
            </w:r>
          </w:p>
        </w:tc>
        <w:tc>
          <w:tcPr>
            <w:tcW w:w="7038" w:type="dxa"/>
          </w:tcPr>
          <w:p w14:paraId="3612386D" w14:textId="530CD032" w:rsidR="00FB7B6B" w:rsidRPr="00923E55" w:rsidRDefault="00923E55" w:rsidP="00944FEF">
            <w:pPr>
              <w:pStyle w:val="NoSpacing"/>
              <w:rPr>
                <w:i/>
              </w:rPr>
            </w:pPr>
            <w:r>
              <w:rPr>
                <w:i/>
              </w:rPr>
              <w:t xml:space="preserve">Howard </w:t>
            </w:r>
            <w:proofErr w:type="spellStart"/>
            <w:r>
              <w:rPr>
                <w:i/>
              </w:rPr>
              <w:t>Eichenbaum</w:t>
            </w:r>
            <w:proofErr w:type="spellEnd"/>
            <w:r>
              <w:rPr>
                <w:i/>
              </w:rPr>
              <w:t xml:space="preserve"> Laboratory of Cognitive Neurobiology</w:t>
            </w:r>
          </w:p>
        </w:tc>
      </w:tr>
      <w:tr w:rsidR="00FB7B6B" w14:paraId="6D36E861" w14:textId="77777777" w:rsidTr="00923E55">
        <w:tc>
          <w:tcPr>
            <w:tcW w:w="1818" w:type="dxa"/>
          </w:tcPr>
          <w:p w14:paraId="771B9F18" w14:textId="77777777" w:rsidR="00FB7B6B" w:rsidRDefault="00FB7B6B" w:rsidP="00944FEF">
            <w:pPr>
              <w:pStyle w:val="NoSpacing"/>
            </w:pPr>
          </w:p>
        </w:tc>
        <w:tc>
          <w:tcPr>
            <w:tcW w:w="7038" w:type="dxa"/>
          </w:tcPr>
          <w:p w14:paraId="79B343A4" w14:textId="2D9BE24F" w:rsidR="00FB7B6B" w:rsidRDefault="00923E55" w:rsidP="00944FEF">
            <w:pPr>
              <w:pStyle w:val="NoSpacing"/>
            </w:pPr>
            <w:r>
              <w:t>Graduate student</w:t>
            </w:r>
          </w:p>
        </w:tc>
      </w:tr>
      <w:tr w:rsidR="00FB7B6B" w14:paraId="474354DB" w14:textId="77777777" w:rsidTr="00923E55">
        <w:tc>
          <w:tcPr>
            <w:tcW w:w="1818" w:type="dxa"/>
          </w:tcPr>
          <w:p w14:paraId="6E7DD08A" w14:textId="77777777" w:rsidR="00FB7B6B" w:rsidRDefault="00FB7B6B" w:rsidP="00944FEF">
            <w:pPr>
              <w:pStyle w:val="NoSpacing"/>
            </w:pPr>
          </w:p>
        </w:tc>
        <w:tc>
          <w:tcPr>
            <w:tcW w:w="7038" w:type="dxa"/>
          </w:tcPr>
          <w:p w14:paraId="6BB62F59" w14:textId="5045C9DD" w:rsidR="00FB7B6B" w:rsidRDefault="00923E55" w:rsidP="00944FEF">
            <w:pPr>
              <w:pStyle w:val="NoSpacing"/>
            </w:pPr>
            <w:r>
              <w:t xml:space="preserve">Long timescale evolution of neural ensembles during learning. </w:t>
            </w:r>
          </w:p>
        </w:tc>
      </w:tr>
    </w:tbl>
    <w:p w14:paraId="48747F61" w14:textId="0D8FC5BD" w:rsidR="00923E55" w:rsidRDefault="00923E55" w:rsidP="00944FEF">
      <w:pPr>
        <w:pStyle w:val="NoSpacing"/>
      </w:pPr>
    </w:p>
    <w:p w14:paraId="5FA191D0" w14:textId="77777777" w:rsidR="00923E55" w:rsidRDefault="00923E55">
      <w:pPr>
        <w:tabs>
          <w:tab w:val="clear" w:pos="720"/>
        </w:tabs>
        <w:spacing w:line="240" w:lineRule="auto"/>
        <w:rPr>
          <w:rFonts w:cs="Times New Roman"/>
        </w:rPr>
      </w:pPr>
      <w:r>
        <w:br w:type="page"/>
      </w:r>
    </w:p>
    <w:p w14:paraId="686F36A2" w14:textId="77777777" w:rsidR="00FB7B6B" w:rsidRDefault="00FB7B6B"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5D4B4C8C" w14:textId="77777777" w:rsidTr="00923E55">
        <w:tc>
          <w:tcPr>
            <w:tcW w:w="1818" w:type="dxa"/>
          </w:tcPr>
          <w:p w14:paraId="52CA0FB9" w14:textId="1E540C13" w:rsidR="00923E55" w:rsidRDefault="00923E55" w:rsidP="00923E55">
            <w:pPr>
              <w:pStyle w:val="NoSpacing"/>
            </w:pPr>
            <w:r>
              <w:t>2012 – 2014</w:t>
            </w:r>
          </w:p>
        </w:tc>
        <w:tc>
          <w:tcPr>
            <w:tcW w:w="7038" w:type="dxa"/>
          </w:tcPr>
          <w:p w14:paraId="2CCA05BF" w14:textId="4ACBBC70" w:rsidR="00923E55" w:rsidRPr="00923E55" w:rsidRDefault="00923E55" w:rsidP="00923E55">
            <w:pPr>
              <w:pStyle w:val="NoSpacing"/>
              <w:rPr>
                <w:i/>
              </w:rPr>
            </w:pPr>
            <w:r>
              <w:rPr>
                <w:i/>
              </w:rPr>
              <w:t>David M. Smith Laboratory of Learning &amp; Memory</w:t>
            </w:r>
          </w:p>
        </w:tc>
      </w:tr>
      <w:tr w:rsidR="00923E55" w14:paraId="46AEB505" w14:textId="77777777" w:rsidTr="00923E55">
        <w:tc>
          <w:tcPr>
            <w:tcW w:w="1818" w:type="dxa"/>
          </w:tcPr>
          <w:p w14:paraId="2CC480BC" w14:textId="77777777" w:rsidR="00923E55" w:rsidRDefault="00923E55" w:rsidP="00923E55">
            <w:pPr>
              <w:pStyle w:val="NoSpacing"/>
            </w:pPr>
          </w:p>
        </w:tc>
        <w:tc>
          <w:tcPr>
            <w:tcW w:w="7038" w:type="dxa"/>
          </w:tcPr>
          <w:p w14:paraId="098B7907" w14:textId="7D80A6C0" w:rsidR="00923E55" w:rsidRDefault="00923E55" w:rsidP="00923E55">
            <w:pPr>
              <w:pStyle w:val="NoSpacing"/>
            </w:pPr>
            <w:r>
              <w:t>Undergraduate honors researcher</w:t>
            </w:r>
          </w:p>
        </w:tc>
      </w:tr>
      <w:tr w:rsidR="00923E55" w14:paraId="2421ACB3" w14:textId="77777777" w:rsidTr="00923E55">
        <w:tc>
          <w:tcPr>
            <w:tcW w:w="1818" w:type="dxa"/>
          </w:tcPr>
          <w:p w14:paraId="3763527D" w14:textId="77777777" w:rsidR="00923E55" w:rsidRDefault="00923E55" w:rsidP="00923E55">
            <w:pPr>
              <w:pStyle w:val="NoSpacing"/>
            </w:pPr>
          </w:p>
        </w:tc>
        <w:tc>
          <w:tcPr>
            <w:tcW w:w="7038" w:type="dxa"/>
          </w:tcPr>
          <w:p w14:paraId="78605ECC" w14:textId="0B2689A6" w:rsidR="00923E55" w:rsidRDefault="00923E55" w:rsidP="00923E55">
            <w:pPr>
              <w:pStyle w:val="NoSpacing"/>
              <w:ind w:left="342" w:hanging="342"/>
            </w:pPr>
            <w:r>
              <w:t xml:space="preserve">Representation of cues and space in the </w:t>
            </w:r>
            <w:proofErr w:type="spellStart"/>
            <w:r>
              <w:t>retrosplenial</w:t>
            </w:r>
            <w:proofErr w:type="spellEnd"/>
            <w:r>
              <w:t xml:space="preserve"> cortex during continuous spatial alternation. </w:t>
            </w:r>
          </w:p>
        </w:tc>
      </w:tr>
    </w:tbl>
    <w:p w14:paraId="771A9B70"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C83EF9A" w14:textId="77777777" w:rsidTr="00923E55">
        <w:tc>
          <w:tcPr>
            <w:tcW w:w="1818" w:type="dxa"/>
          </w:tcPr>
          <w:p w14:paraId="794008D9" w14:textId="75A39F5A" w:rsidR="00923E55" w:rsidRDefault="00923E55" w:rsidP="00923E55">
            <w:pPr>
              <w:pStyle w:val="NoSpacing"/>
            </w:pPr>
            <w:r>
              <w:t>2013</w:t>
            </w:r>
          </w:p>
        </w:tc>
        <w:tc>
          <w:tcPr>
            <w:tcW w:w="7038" w:type="dxa"/>
          </w:tcPr>
          <w:p w14:paraId="28A0665E" w14:textId="7164718C" w:rsidR="00923E55" w:rsidRPr="00923E55" w:rsidRDefault="00923E55" w:rsidP="00923E55">
            <w:pPr>
              <w:pStyle w:val="NoSpacing"/>
            </w:pPr>
            <w:r>
              <w:rPr>
                <w:i/>
              </w:rPr>
              <w:t>Pfizer, Inc.</w:t>
            </w:r>
            <w:r>
              <w:t>, Comparative Medicine Department</w:t>
            </w:r>
          </w:p>
        </w:tc>
      </w:tr>
      <w:tr w:rsidR="00923E55" w14:paraId="0D79B29D" w14:textId="77777777" w:rsidTr="00923E55">
        <w:tc>
          <w:tcPr>
            <w:tcW w:w="1818" w:type="dxa"/>
          </w:tcPr>
          <w:p w14:paraId="5C8BBD69" w14:textId="77777777" w:rsidR="00923E55" w:rsidRDefault="00923E55" w:rsidP="00923E55">
            <w:pPr>
              <w:pStyle w:val="NoSpacing"/>
            </w:pPr>
          </w:p>
        </w:tc>
        <w:tc>
          <w:tcPr>
            <w:tcW w:w="7038" w:type="dxa"/>
          </w:tcPr>
          <w:p w14:paraId="77EE5682" w14:textId="3564EF30" w:rsidR="00923E55" w:rsidRDefault="00923E55" w:rsidP="00923E55">
            <w:pPr>
              <w:pStyle w:val="NoSpacing"/>
            </w:pPr>
            <w:r>
              <w:t>INROADS intern</w:t>
            </w:r>
          </w:p>
        </w:tc>
      </w:tr>
      <w:tr w:rsidR="00923E55" w14:paraId="03F5484D" w14:textId="77777777" w:rsidTr="00923E55">
        <w:tc>
          <w:tcPr>
            <w:tcW w:w="1818" w:type="dxa"/>
          </w:tcPr>
          <w:p w14:paraId="10C5EE68" w14:textId="77777777" w:rsidR="00923E55" w:rsidRDefault="00923E55" w:rsidP="00923E55">
            <w:pPr>
              <w:pStyle w:val="NoSpacing"/>
            </w:pPr>
          </w:p>
        </w:tc>
        <w:tc>
          <w:tcPr>
            <w:tcW w:w="7038" w:type="dxa"/>
          </w:tcPr>
          <w:p w14:paraId="1457B632" w14:textId="20B5FBBB" w:rsidR="00923E55" w:rsidRDefault="00923E55" w:rsidP="00923E55">
            <w:pPr>
              <w:pStyle w:val="NoSpacing"/>
            </w:pPr>
            <w:r>
              <w:t xml:space="preserve">Impact of environmental enrichment nesting substrates on rodent behavior. </w:t>
            </w:r>
          </w:p>
        </w:tc>
      </w:tr>
    </w:tbl>
    <w:p w14:paraId="607B678A"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10B3720" w14:textId="77777777" w:rsidTr="00923E55">
        <w:tc>
          <w:tcPr>
            <w:tcW w:w="1818" w:type="dxa"/>
          </w:tcPr>
          <w:p w14:paraId="543842AD" w14:textId="53E727BD" w:rsidR="00923E55" w:rsidRDefault="00923E55" w:rsidP="00923E55">
            <w:pPr>
              <w:pStyle w:val="NoSpacing"/>
            </w:pPr>
            <w:r>
              <w:t xml:space="preserve">2011 – 2012 </w:t>
            </w:r>
          </w:p>
        </w:tc>
        <w:tc>
          <w:tcPr>
            <w:tcW w:w="7038" w:type="dxa"/>
          </w:tcPr>
          <w:p w14:paraId="0D62C423" w14:textId="0508E4B7" w:rsidR="00923E55" w:rsidRPr="00923E55" w:rsidRDefault="00923E55" w:rsidP="00923E55">
            <w:pPr>
              <w:pStyle w:val="NoSpacing"/>
              <w:rPr>
                <w:i/>
              </w:rPr>
            </w:pPr>
            <w:r>
              <w:rPr>
                <w:i/>
              </w:rPr>
              <w:t>Hanson Molecular Biology &amp; Genetics Laboratory</w:t>
            </w:r>
          </w:p>
        </w:tc>
      </w:tr>
      <w:tr w:rsidR="00923E55" w14:paraId="60FD1061" w14:textId="77777777" w:rsidTr="00923E55">
        <w:tc>
          <w:tcPr>
            <w:tcW w:w="1818" w:type="dxa"/>
          </w:tcPr>
          <w:p w14:paraId="464E9A3F" w14:textId="77777777" w:rsidR="00923E55" w:rsidRDefault="00923E55" w:rsidP="00923E55">
            <w:pPr>
              <w:pStyle w:val="NoSpacing"/>
            </w:pPr>
          </w:p>
        </w:tc>
        <w:tc>
          <w:tcPr>
            <w:tcW w:w="7038" w:type="dxa"/>
          </w:tcPr>
          <w:p w14:paraId="508031A3" w14:textId="0DA25032" w:rsidR="00923E55" w:rsidRDefault="00923E55" w:rsidP="00923E55">
            <w:pPr>
              <w:pStyle w:val="NoSpacing"/>
            </w:pPr>
            <w:r>
              <w:t>Research technician</w:t>
            </w:r>
          </w:p>
        </w:tc>
      </w:tr>
      <w:tr w:rsidR="00923E55" w14:paraId="00B835F1" w14:textId="77777777" w:rsidTr="00923E55">
        <w:tc>
          <w:tcPr>
            <w:tcW w:w="1818" w:type="dxa"/>
          </w:tcPr>
          <w:p w14:paraId="676A5518" w14:textId="77777777" w:rsidR="00923E55" w:rsidRDefault="00923E55" w:rsidP="00923E55">
            <w:pPr>
              <w:pStyle w:val="NoSpacing"/>
            </w:pPr>
          </w:p>
        </w:tc>
        <w:tc>
          <w:tcPr>
            <w:tcW w:w="7038" w:type="dxa"/>
          </w:tcPr>
          <w:p w14:paraId="754F5D38" w14:textId="2CA92693" w:rsidR="00923E55" w:rsidRDefault="00923E55" w:rsidP="00923E55">
            <w:pPr>
              <w:pStyle w:val="NoSpacing"/>
            </w:pPr>
            <w:r>
              <w:t xml:space="preserve">Preparation of media and sanitization of equipment. </w:t>
            </w:r>
          </w:p>
        </w:tc>
      </w:tr>
    </w:tbl>
    <w:p w14:paraId="0086F381"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5D2CEACA" w14:textId="77777777" w:rsidTr="00923E55">
        <w:tc>
          <w:tcPr>
            <w:tcW w:w="1818" w:type="dxa"/>
          </w:tcPr>
          <w:p w14:paraId="5F343840" w14:textId="7D60FB7F" w:rsidR="00923E55" w:rsidRDefault="00923E55" w:rsidP="00923E55">
            <w:pPr>
              <w:pStyle w:val="NoSpacing"/>
            </w:pPr>
            <w:r>
              <w:t>2009 – 2011</w:t>
            </w:r>
          </w:p>
        </w:tc>
        <w:tc>
          <w:tcPr>
            <w:tcW w:w="7038" w:type="dxa"/>
          </w:tcPr>
          <w:p w14:paraId="715ECEB5" w14:textId="420D324E" w:rsidR="00923E55" w:rsidRPr="00923E55" w:rsidRDefault="00923E55" w:rsidP="00923E55">
            <w:pPr>
              <w:pStyle w:val="NoSpacing"/>
            </w:pPr>
            <w:r>
              <w:rPr>
                <w:i/>
              </w:rPr>
              <w:t>Mount Sinai Hospital</w:t>
            </w:r>
            <w:r>
              <w:t>, Neurology Department</w:t>
            </w:r>
          </w:p>
        </w:tc>
      </w:tr>
      <w:tr w:rsidR="00923E55" w14:paraId="6E4696F4" w14:textId="77777777" w:rsidTr="00923E55">
        <w:tc>
          <w:tcPr>
            <w:tcW w:w="1818" w:type="dxa"/>
          </w:tcPr>
          <w:p w14:paraId="1F383D19" w14:textId="77777777" w:rsidR="00923E55" w:rsidRDefault="00923E55" w:rsidP="00923E55">
            <w:pPr>
              <w:pStyle w:val="NoSpacing"/>
            </w:pPr>
          </w:p>
        </w:tc>
        <w:tc>
          <w:tcPr>
            <w:tcW w:w="7038" w:type="dxa"/>
          </w:tcPr>
          <w:p w14:paraId="4B8CA945" w14:textId="29BD3D9C" w:rsidR="00923E55" w:rsidRDefault="00923E55" w:rsidP="00923E55">
            <w:pPr>
              <w:pStyle w:val="NoSpacing"/>
            </w:pPr>
            <w:r>
              <w:t>Clinical research assistant</w:t>
            </w:r>
          </w:p>
        </w:tc>
      </w:tr>
      <w:tr w:rsidR="00923E55" w14:paraId="3F0FCBF8" w14:textId="77777777" w:rsidTr="00923E55">
        <w:tc>
          <w:tcPr>
            <w:tcW w:w="1818" w:type="dxa"/>
          </w:tcPr>
          <w:p w14:paraId="2519F525" w14:textId="77777777" w:rsidR="00923E55" w:rsidRDefault="00923E55" w:rsidP="00923E55">
            <w:pPr>
              <w:pStyle w:val="NoSpacing"/>
            </w:pPr>
          </w:p>
        </w:tc>
        <w:tc>
          <w:tcPr>
            <w:tcW w:w="7038" w:type="dxa"/>
          </w:tcPr>
          <w:p w14:paraId="6FDE527F" w14:textId="506C5F2B" w:rsidR="00923E55" w:rsidRDefault="00923E55" w:rsidP="00923E55">
            <w:pPr>
              <w:pStyle w:val="NoSpacing"/>
            </w:pPr>
            <w:r>
              <w:t xml:space="preserve">Focus group on perception of HIV-induced neuropathic pain. </w:t>
            </w:r>
          </w:p>
        </w:tc>
      </w:tr>
    </w:tbl>
    <w:p w14:paraId="019C2B42" w14:textId="77777777" w:rsidR="00923E55" w:rsidRDefault="00923E55" w:rsidP="00944FEF">
      <w:pPr>
        <w:pStyle w:val="NoSpacing"/>
      </w:pPr>
    </w:p>
    <w:p w14:paraId="39763959" w14:textId="0782DEA8" w:rsidR="00923E55" w:rsidRDefault="00923E55" w:rsidP="00944FEF">
      <w:pPr>
        <w:pStyle w:val="NoSpacing"/>
        <w:rPr>
          <w:b/>
          <w:sz w:val="28"/>
          <w:szCs w:val="28"/>
        </w:rPr>
      </w:pPr>
      <w:r w:rsidRPr="00923E55">
        <w:rPr>
          <w:b/>
          <w:sz w:val="28"/>
          <w:szCs w:val="28"/>
        </w:rPr>
        <w:t>Public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1817FCB5" w14:textId="77777777" w:rsidTr="00F42550">
        <w:tc>
          <w:tcPr>
            <w:tcW w:w="1818" w:type="dxa"/>
          </w:tcPr>
          <w:p w14:paraId="06EE33C5" w14:textId="05C02C1C" w:rsidR="00EE2D0E" w:rsidRDefault="00EE2D0E" w:rsidP="00EE2D0E">
            <w:pPr>
              <w:pStyle w:val="NoSpacing"/>
            </w:pPr>
            <w:r>
              <w:t>2019</w:t>
            </w:r>
          </w:p>
        </w:tc>
        <w:tc>
          <w:tcPr>
            <w:tcW w:w="7038" w:type="dxa"/>
          </w:tcPr>
          <w:p w14:paraId="267C09CB" w14:textId="1C466580" w:rsidR="00EE2D0E" w:rsidRDefault="00EE2D0E" w:rsidP="00EE2D0E">
            <w:pPr>
              <w:pStyle w:val="NoSpacing"/>
            </w:pPr>
            <w:proofErr w:type="spellStart"/>
            <w:r>
              <w:t>Zaki</w:t>
            </w:r>
            <w:proofErr w:type="spellEnd"/>
            <w:r>
              <w:t xml:space="preserve"> Y</w:t>
            </w:r>
            <w:proofErr w:type="gramStart"/>
            <w:r>
              <w:t>.*</w:t>
            </w:r>
            <w:proofErr w:type="gramEnd"/>
            <w:r>
              <w:t xml:space="preserve">, </w:t>
            </w:r>
            <w:r w:rsidRPr="00EE2D0E">
              <w:rPr>
                <w:b/>
              </w:rPr>
              <w:t>Mau W.</w:t>
            </w:r>
            <w:r>
              <w:rPr>
                <w:b/>
              </w:rPr>
              <w:t>*</w:t>
            </w:r>
            <w:r>
              <w:t xml:space="preserve">, </w:t>
            </w:r>
            <w:proofErr w:type="spellStart"/>
            <w:r>
              <w:t>Hamidi</w:t>
            </w:r>
            <w:proofErr w:type="spellEnd"/>
            <w:r>
              <w:t xml:space="preserve"> A.B., Doucette E., </w:t>
            </w:r>
            <w:proofErr w:type="spellStart"/>
            <w:r>
              <w:t>Grella</w:t>
            </w:r>
            <w:proofErr w:type="spellEnd"/>
            <w:r>
              <w:t xml:space="preserve"> S.L., </w:t>
            </w:r>
            <w:proofErr w:type="spellStart"/>
            <w:r>
              <w:t>Murawski</w:t>
            </w:r>
            <w:proofErr w:type="spellEnd"/>
            <w:r>
              <w:t xml:space="preserve"> N.J., </w:t>
            </w:r>
            <w:proofErr w:type="spellStart"/>
            <w:r>
              <w:t>Merfeld</w:t>
            </w:r>
            <w:proofErr w:type="spellEnd"/>
            <w:r>
              <w:t xml:space="preserve"> E., </w:t>
            </w:r>
            <w:proofErr w:type="spellStart"/>
            <w:r w:rsidR="00EE79B0">
              <w:t>Shpokayte</w:t>
            </w:r>
            <w:proofErr w:type="spellEnd"/>
            <w:r w:rsidR="00EE79B0">
              <w:t xml:space="preserve"> M., &amp; Ramirez S. (2019</w:t>
            </w:r>
            <w:r>
              <w:t xml:space="preserve">). Hippocampal and </w:t>
            </w:r>
            <w:proofErr w:type="spellStart"/>
            <w:r>
              <w:t>amygdalar</w:t>
            </w:r>
            <w:proofErr w:type="spellEnd"/>
            <w:r>
              <w:t xml:space="preserve"> engrams are necessary for contextual fear reinstatement. </w:t>
            </w:r>
            <w:proofErr w:type="spellStart"/>
            <w:proofErr w:type="gramStart"/>
            <w:r>
              <w:rPr>
                <w:i/>
              </w:rPr>
              <w:t>eLife</w:t>
            </w:r>
            <w:proofErr w:type="spellEnd"/>
            <w:proofErr w:type="gramEnd"/>
            <w:r>
              <w:t xml:space="preserve">, under </w:t>
            </w:r>
            <w:r w:rsidR="004E4EB4">
              <w:t>revision</w:t>
            </w:r>
            <w:r>
              <w:t xml:space="preserve">. </w:t>
            </w:r>
          </w:p>
          <w:p w14:paraId="7B44C3C9" w14:textId="5DA28E2B" w:rsidR="00F42550" w:rsidRPr="00EE2D0E" w:rsidRDefault="00F42550" w:rsidP="00F42550">
            <w:pPr>
              <w:pStyle w:val="NoSpacing"/>
            </w:pPr>
            <w:r>
              <w:t xml:space="preserve">*Equal contribution. </w:t>
            </w:r>
            <w:bookmarkStart w:id="153" w:name="_GoBack"/>
            <w:bookmarkEnd w:id="153"/>
          </w:p>
        </w:tc>
      </w:tr>
    </w:tbl>
    <w:p w14:paraId="00A64D40" w14:textId="77777777" w:rsidR="00EE2D0E" w:rsidRDefault="00EE2D0E" w:rsidP="00944FEF">
      <w:pPr>
        <w:pStyle w:val="NoSpacing"/>
        <w:rPr>
          <w:b/>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073CEA85" w14:textId="77777777" w:rsidTr="00923E55">
        <w:tc>
          <w:tcPr>
            <w:tcW w:w="1818" w:type="dxa"/>
          </w:tcPr>
          <w:p w14:paraId="3CB1FBEF" w14:textId="7A4D3F99" w:rsidR="00923E55" w:rsidRDefault="00923E55" w:rsidP="00923E55">
            <w:pPr>
              <w:pStyle w:val="NoSpacing"/>
            </w:pPr>
            <w:r>
              <w:t>2018</w:t>
            </w:r>
          </w:p>
        </w:tc>
        <w:tc>
          <w:tcPr>
            <w:tcW w:w="7038" w:type="dxa"/>
          </w:tcPr>
          <w:p w14:paraId="131AD3D2" w14:textId="295D50BF" w:rsidR="00923E55" w:rsidRPr="00923E55" w:rsidRDefault="00923E55" w:rsidP="00923E55">
            <w:pPr>
              <w:pStyle w:val="NoSpacing"/>
            </w:pPr>
            <w:r>
              <w:rPr>
                <w:b/>
              </w:rPr>
              <w:t>Mau W.</w:t>
            </w:r>
            <w:r>
              <w:t xml:space="preserve">, Sullivan D.W., </w:t>
            </w:r>
            <w:proofErr w:type="spellStart"/>
            <w:r>
              <w:t>Kinsky</w:t>
            </w:r>
            <w:proofErr w:type="spellEnd"/>
            <w:r>
              <w:t xml:space="preserve"> N.R., </w:t>
            </w:r>
            <w:proofErr w:type="spellStart"/>
            <w:r>
              <w:t>Hasselmo</w:t>
            </w:r>
            <w:proofErr w:type="spellEnd"/>
            <w:r>
              <w:t xml:space="preserve"> M.E., Howard M.W., &amp; </w:t>
            </w:r>
            <w:proofErr w:type="spellStart"/>
            <w:r>
              <w:t>Eichenbaum</w:t>
            </w:r>
            <w:proofErr w:type="spellEnd"/>
            <w:r>
              <w:t xml:space="preserve"> H. (2018). The same hippocampal CA1 population simultaneously codes temporal information over multiple timescales. </w:t>
            </w:r>
            <w:proofErr w:type="spellStart"/>
            <w:r>
              <w:rPr>
                <w:i/>
              </w:rPr>
              <w:t>Curr</w:t>
            </w:r>
            <w:proofErr w:type="spellEnd"/>
            <w:r>
              <w:rPr>
                <w:i/>
              </w:rPr>
              <w:t xml:space="preserve">. Biol. </w:t>
            </w:r>
            <w:r>
              <w:t xml:space="preserve">28, 1499-1508. </w:t>
            </w:r>
          </w:p>
        </w:tc>
      </w:tr>
    </w:tbl>
    <w:p w14:paraId="42A485E8"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6EF3414A" w14:textId="77777777" w:rsidTr="00F42550">
        <w:tc>
          <w:tcPr>
            <w:tcW w:w="1818" w:type="dxa"/>
          </w:tcPr>
          <w:p w14:paraId="6D17CFAE" w14:textId="786A8367" w:rsidR="00EE2D0E" w:rsidRDefault="00EE2D0E" w:rsidP="00B65DA0">
            <w:pPr>
              <w:pStyle w:val="NoSpacing"/>
            </w:pPr>
          </w:p>
        </w:tc>
        <w:tc>
          <w:tcPr>
            <w:tcW w:w="7038" w:type="dxa"/>
          </w:tcPr>
          <w:p w14:paraId="4587346E" w14:textId="47C30FC0" w:rsidR="00EE2D0E" w:rsidRPr="00EE2D0E" w:rsidRDefault="00EE2D0E" w:rsidP="00EE2D0E">
            <w:pPr>
              <w:pStyle w:val="NoSpacing"/>
            </w:pPr>
            <w:proofErr w:type="spellStart"/>
            <w:r>
              <w:t>Kinsky</w:t>
            </w:r>
            <w:proofErr w:type="spellEnd"/>
            <w:r>
              <w:t xml:space="preserve"> N.R., Sullivan D.W., </w:t>
            </w:r>
            <w:r>
              <w:rPr>
                <w:b/>
              </w:rPr>
              <w:t>Mau W.</w:t>
            </w:r>
            <w:r>
              <w:t xml:space="preserve">, </w:t>
            </w:r>
            <w:proofErr w:type="spellStart"/>
            <w:r>
              <w:t>Hasselmo</w:t>
            </w:r>
            <w:proofErr w:type="spellEnd"/>
            <w:r>
              <w:t xml:space="preserve"> M.E., &amp; </w:t>
            </w:r>
            <w:proofErr w:type="spellStart"/>
            <w:r>
              <w:t>Eichenbaum</w:t>
            </w:r>
            <w:proofErr w:type="spellEnd"/>
            <w:r>
              <w:t xml:space="preserve"> H. (2018). Hippocampal place fields maintain a coherent and flexible map across long time scales. </w:t>
            </w:r>
            <w:proofErr w:type="spellStart"/>
            <w:r>
              <w:rPr>
                <w:i/>
              </w:rPr>
              <w:t>Curr</w:t>
            </w:r>
            <w:proofErr w:type="spellEnd"/>
            <w:r>
              <w:rPr>
                <w:i/>
              </w:rPr>
              <w:t xml:space="preserve"> Biol. </w:t>
            </w:r>
            <w:r>
              <w:t xml:space="preserve">28, 1-11. </w:t>
            </w:r>
          </w:p>
        </w:tc>
      </w:tr>
    </w:tbl>
    <w:p w14:paraId="171A756F" w14:textId="26C752E0"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9573D1A" w14:textId="77777777" w:rsidTr="00F42550">
        <w:tc>
          <w:tcPr>
            <w:tcW w:w="1818" w:type="dxa"/>
          </w:tcPr>
          <w:p w14:paraId="31E51EBA" w14:textId="293FF10B" w:rsidR="00EE2D0E" w:rsidRDefault="00EE2D0E" w:rsidP="00F42550">
            <w:pPr>
              <w:pStyle w:val="NoSpacing"/>
            </w:pPr>
          </w:p>
        </w:tc>
        <w:tc>
          <w:tcPr>
            <w:tcW w:w="7038" w:type="dxa"/>
          </w:tcPr>
          <w:p w14:paraId="3DD8984B" w14:textId="2578DEBC" w:rsidR="00EE2D0E" w:rsidRPr="00923E55" w:rsidRDefault="00EE2D0E" w:rsidP="00F42550">
            <w:pPr>
              <w:pStyle w:val="NoSpacing"/>
            </w:pPr>
            <w:r>
              <w:t xml:space="preserve">Miller A.M.P., </w:t>
            </w:r>
            <w:r>
              <w:rPr>
                <w:b/>
              </w:rPr>
              <w:t>Mau W.</w:t>
            </w:r>
            <w:r>
              <w:t xml:space="preserve">, &amp; Smith D.M. (2018). </w:t>
            </w:r>
            <w:proofErr w:type="spellStart"/>
            <w:r>
              <w:t>Retrosplenial</w:t>
            </w:r>
            <w:proofErr w:type="spellEnd"/>
            <w:r>
              <w:t xml:space="preserve"> cortical representations of space and future goal locations develop with learning. </w:t>
            </w:r>
            <w:proofErr w:type="spellStart"/>
            <w:proofErr w:type="gramStart"/>
            <w:r>
              <w:rPr>
                <w:i/>
              </w:rPr>
              <w:t>bioRxiv</w:t>
            </w:r>
            <w:proofErr w:type="spellEnd"/>
            <w:proofErr w:type="gramEnd"/>
            <w:r>
              <w:t xml:space="preserve">, </w:t>
            </w:r>
            <w:proofErr w:type="spellStart"/>
            <w:r>
              <w:t>doi</w:t>
            </w:r>
            <w:proofErr w:type="spellEnd"/>
            <w:r>
              <w:t xml:space="preserve">: https://doi.org/10.1101/315200. </w:t>
            </w:r>
          </w:p>
        </w:tc>
      </w:tr>
    </w:tbl>
    <w:p w14:paraId="21401151" w14:textId="7A3CA1C7"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08B72AA" w14:textId="77777777" w:rsidTr="00F42550">
        <w:tc>
          <w:tcPr>
            <w:tcW w:w="1818" w:type="dxa"/>
          </w:tcPr>
          <w:p w14:paraId="5722C97C" w14:textId="150EF8C2" w:rsidR="00EE2D0E" w:rsidRDefault="00EE2D0E" w:rsidP="00F42550">
            <w:pPr>
              <w:pStyle w:val="NoSpacing"/>
            </w:pPr>
          </w:p>
        </w:tc>
        <w:tc>
          <w:tcPr>
            <w:tcW w:w="7038" w:type="dxa"/>
          </w:tcPr>
          <w:p w14:paraId="6C9879F4" w14:textId="22DAED6A" w:rsidR="00EE2D0E" w:rsidRPr="00EE2D0E" w:rsidRDefault="00EE2D0E" w:rsidP="00EE2D0E">
            <w:pPr>
              <w:pStyle w:val="NoSpacing"/>
            </w:pPr>
            <w:r>
              <w:t xml:space="preserve">Miller A.M.P., </w:t>
            </w:r>
            <w:r>
              <w:rPr>
                <w:b/>
              </w:rPr>
              <w:t>Mau W.</w:t>
            </w:r>
            <w:r>
              <w:t xml:space="preserve">, &amp; Smith D.M. (2018). </w:t>
            </w:r>
            <w:proofErr w:type="spellStart"/>
            <w:r>
              <w:t>Retrosplenial</w:t>
            </w:r>
            <w:proofErr w:type="spellEnd"/>
            <w:r>
              <w:t xml:space="preserve"> cortical representations of space and future goal locations develop with learning. </w:t>
            </w:r>
            <w:proofErr w:type="spellStart"/>
            <w:proofErr w:type="gramStart"/>
            <w:r>
              <w:rPr>
                <w:i/>
              </w:rPr>
              <w:t>eLife</w:t>
            </w:r>
            <w:proofErr w:type="spellEnd"/>
            <w:proofErr w:type="gramEnd"/>
            <w:r>
              <w:t xml:space="preserve">, under review. </w:t>
            </w:r>
          </w:p>
        </w:tc>
      </w:tr>
    </w:tbl>
    <w:p w14:paraId="29059B47" w14:textId="77777777" w:rsidR="00EE2D0E" w:rsidRDefault="00EE2D0E" w:rsidP="00944FEF">
      <w:pPr>
        <w:pStyle w:val="NoSpacing"/>
      </w:pPr>
    </w:p>
    <w:p w14:paraId="558AF39C" w14:textId="115C09EC" w:rsidR="00F42550" w:rsidRDefault="00F42550" w:rsidP="00944FEF">
      <w:pPr>
        <w:pStyle w:val="NoSpacing"/>
        <w:rPr>
          <w:b/>
          <w:sz w:val="28"/>
          <w:szCs w:val="28"/>
        </w:rPr>
      </w:pPr>
      <w:r>
        <w:rPr>
          <w:b/>
          <w:sz w:val="28"/>
          <w:szCs w:val="28"/>
        </w:rPr>
        <w:t>Conference Abstr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7484C401" w14:textId="77777777" w:rsidTr="00F42550">
        <w:tc>
          <w:tcPr>
            <w:tcW w:w="1818" w:type="dxa"/>
          </w:tcPr>
          <w:p w14:paraId="12F55457" w14:textId="1C5A62A3" w:rsidR="00F42550" w:rsidRDefault="00F42550" w:rsidP="00F42550">
            <w:pPr>
              <w:pStyle w:val="NoSpacing"/>
            </w:pPr>
            <w:r>
              <w:t>2019</w:t>
            </w:r>
          </w:p>
        </w:tc>
        <w:tc>
          <w:tcPr>
            <w:tcW w:w="7038" w:type="dxa"/>
          </w:tcPr>
          <w:p w14:paraId="68B14A85" w14:textId="7F951858" w:rsidR="00F42550" w:rsidRPr="00F42550" w:rsidRDefault="00F42550" w:rsidP="00F42550">
            <w:pPr>
              <w:pStyle w:val="NoSpacing"/>
            </w:pPr>
            <w:r>
              <w:t xml:space="preserve">Liu Y., Levy S., </w:t>
            </w:r>
            <w:r>
              <w:rPr>
                <w:b/>
              </w:rPr>
              <w:t>Mau W.</w:t>
            </w:r>
            <w:r>
              <w:t xml:space="preserve">, &amp; Howard M.W. Population code for time on the scale of tens of minutes in mouse hippocampus. </w:t>
            </w:r>
            <w:r w:rsidR="00162197">
              <w:t xml:space="preserve">(2019). </w:t>
            </w:r>
            <w:r>
              <w:rPr>
                <w:i/>
              </w:rPr>
              <w:t>Context and Episodic Memory Conference</w:t>
            </w:r>
            <w:r>
              <w:t xml:space="preserve">, University of Pennsylvania. </w:t>
            </w:r>
          </w:p>
        </w:tc>
      </w:tr>
    </w:tbl>
    <w:p w14:paraId="5DA1558E"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3D29903A" w14:textId="77777777" w:rsidTr="00F42550">
        <w:tc>
          <w:tcPr>
            <w:tcW w:w="1818" w:type="dxa"/>
          </w:tcPr>
          <w:p w14:paraId="424C623C" w14:textId="6667B517" w:rsidR="00F42550" w:rsidRDefault="00F91DF5" w:rsidP="00F42550">
            <w:pPr>
              <w:pStyle w:val="NoSpacing"/>
            </w:pPr>
            <w:r>
              <w:t>2018</w:t>
            </w:r>
          </w:p>
        </w:tc>
        <w:tc>
          <w:tcPr>
            <w:tcW w:w="7038" w:type="dxa"/>
          </w:tcPr>
          <w:p w14:paraId="3E536D04" w14:textId="35C81074" w:rsidR="00162197" w:rsidRDefault="00F42550" w:rsidP="00F42550">
            <w:pPr>
              <w:pStyle w:val="NoSpacing"/>
            </w:pPr>
            <w:proofErr w:type="spellStart"/>
            <w:r>
              <w:t>Zaki</w:t>
            </w:r>
            <w:proofErr w:type="spellEnd"/>
            <w:r>
              <w:t xml:space="preserve"> Y</w:t>
            </w:r>
            <w:proofErr w:type="gramStart"/>
            <w:r>
              <w:t>.*</w:t>
            </w:r>
            <w:proofErr w:type="gramEnd"/>
            <w:r>
              <w:t xml:space="preserve">, </w:t>
            </w:r>
            <w:r>
              <w:rPr>
                <w:b/>
              </w:rPr>
              <w:t>Mau W.*</w:t>
            </w:r>
            <w:r>
              <w:t xml:space="preserve">, </w:t>
            </w:r>
            <w:proofErr w:type="spellStart"/>
            <w:r>
              <w:t>Hamidi</w:t>
            </w:r>
            <w:proofErr w:type="spellEnd"/>
            <w:r>
              <w:t xml:space="preserve"> A.B., Doucette E., </w:t>
            </w:r>
            <w:proofErr w:type="spellStart"/>
            <w:r>
              <w:t>Grella</w:t>
            </w:r>
            <w:proofErr w:type="spellEnd"/>
            <w:r>
              <w:t xml:space="preserve"> S.L., </w:t>
            </w:r>
            <w:proofErr w:type="spellStart"/>
            <w:r>
              <w:t>Murawski</w:t>
            </w:r>
            <w:proofErr w:type="spellEnd"/>
            <w:r w:rsidR="00162197">
              <w:t xml:space="preserve"> N.J., </w:t>
            </w:r>
            <w:proofErr w:type="spellStart"/>
            <w:r w:rsidR="00162197">
              <w:t>Merfeld</w:t>
            </w:r>
            <w:proofErr w:type="spellEnd"/>
            <w:r w:rsidR="00162197">
              <w:t xml:space="preserve"> E., </w:t>
            </w:r>
            <w:proofErr w:type="spellStart"/>
            <w:r w:rsidR="00162197">
              <w:t>Shpokayte</w:t>
            </w:r>
            <w:proofErr w:type="spellEnd"/>
            <w:r w:rsidR="00162197">
              <w:t xml:space="preserve"> M., &amp; Ramirez S. (2018). Visualization and modulation of ensembles in the hippocampus and amygdala during fear reinstatement. </w:t>
            </w:r>
            <w:r w:rsidR="00162197">
              <w:rPr>
                <w:i/>
              </w:rPr>
              <w:t>Society for Neuroscience Abstracts</w:t>
            </w:r>
            <w:r w:rsidR="00162197">
              <w:t>, #424.09/III24.</w:t>
            </w:r>
          </w:p>
          <w:p w14:paraId="07615C96" w14:textId="49B59785" w:rsidR="00F42550" w:rsidRPr="00162197" w:rsidRDefault="00162197" w:rsidP="00F42550">
            <w:pPr>
              <w:pStyle w:val="NoSpacing"/>
            </w:pPr>
            <w:r>
              <w:t xml:space="preserve">*Equal contribution.  </w:t>
            </w:r>
          </w:p>
        </w:tc>
      </w:tr>
    </w:tbl>
    <w:p w14:paraId="6823D918"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3096A6C8" w14:textId="77777777" w:rsidTr="001C6B5E">
        <w:tc>
          <w:tcPr>
            <w:tcW w:w="1818" w:type="dxa"/>
          </w:tcPr>
          <w:p w14:paraId="7A68CCFC" w14:textId="68555F85" w:rsidR="00162197" w:rsidRDefault="00162197" w:rsidP="001C6B5E">
            <w:pPr>
              <w:pStyle w:val="NoSpacing"/>
            </w:pPr>
          </w:p>
        </w:tc>
        <w:tc>
          <w:tcPr>
            <w:tcW w:w="7038" w:type="dxa"/>
          </w:tcPr>
          <w:p w14:paraId="218CC60D" w14:textId="56829E5C" w:rsidR="00162197" w:rsidRPr="00162197" w:rsidRDefault="00162197" w:rsidP="001C6B5E">
            <w:pPr>
              <w:pStyle w:val="NoSpacing"/>
            </w:pPr>
            <w:proofErr w:type="spellStart"/>
            <w:r>
              <w:t>Kinsky</w:t>
            </w:r>
            <w:proofErr w:type="spellEnd"/>
            <w:r>
              <w:t xml:space="preserve"> N.R., </w:t>
            </w:r>
            <w:r>
              <w:rPr>
                <w:b/>
              </w:rPr>
              <w:t>Mau W.</w:t>
            </w:r>
            <w:r>
              <w:t xml:space="preserve">, Sullivan D.W., </w:t>
            </w:r>
            <w:proofErr w:type="spellStart"/>
            <w:r>
              <w:t>Eichenbaum</w:t>
            </w:r>
            <w:proofErr w:type="spellEnd"/>
            <w:r>
              <w:t xml:space="preserve"> H., &amp; </w:t>
            </w:r>
            <w:proofErr w:type="spellStart"/>
            <w:r>
              <w:t>Hasselmo</w:t>
            </w:r>
            <w:proofErr w:type="spellEnd"/>
            <w:r>
              <w:t xml:space="preserve"> M.E. (2018). Tracking the ontogeny of trajectory-dependent neuronal activity in the hippocampus. #508.30/EEE7. </w:t>
            </w:r>
          </w:p>
        </w:tc>
      </w:tr>
    </w:tbl>
    <w:p w14:paraId="61B85CB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616DA29B" w14:textId="77777777" w:rsidTr="001C6B5E">
        <w:tc>
          <w:tcPr>
            <w:tcW w:w="1818" w:type="dxa"/>
          </w:tcPr>
          <w:p w14:paraId="2618B648" w14:textId="2509BD79" w:rsidR="00162197" w:rsidRDefault="00162197" w:rsidP="00162197">
            <w:pPr>
              <w:pStyle w:val="NoSpacing"/>
            </w:pPr>
            <w:r>
              <w:t>2017</w:t>
            </w:r>
          </w:p>
        </w:tc>
        <w:tc>
          <w:tcPr>
            <w:tcW w:w="7038" w:type="dxa"/>
          </w:tcPr>
          <w:p w14:paraId="1D159E7B" w14:textId="429AD947" w:rsidR="00162197" w:rsidRPr="00162197" w:rsidRDefault="00162197" w:rsidP="00162197">
            <w:pPr>
              <w:pStyle w:val="NoSpacing"/>
            </w:pPr>
            <w:r>
              <w:rPr>
                <w:b/>
              </w:rPr>
              <w:t>Mau W.</w:t>
            </w:r>
            <w:r>
              <w:t xml:space="preserve">, Sullivan D.W., </w:t>
            </w:r>
            <w:proofErr w:type="spellStart"/>
            <w:r>
              <w:t>Kinsky</w:t>
            </w:r>
            <w:proofErr w:type="spellEnd"/>
            <w:r>
              <w:t xml:space="preserve"> N.R., </w:t>
            </w:r>
            <w:proofErr w:type="spellStart"/>
            <w:r>
              <w:t>Tiganj</w:t>
            </w:r>
            <w:proofErr w:type="spellEnd"/>
            <w:r>
              <w:t xml:space="preserve"> Z., Wei J., Howard M.W., &amp; </w:t>
            </w:r>
            <w:proofErr w:type="spellStart"/>
            <w:r>
              <w:t>Eichenbaum</w:t>
            </w:r>
            <w:proofErr w:type="spellEnd"/>
            <w:r>
              <w:t xml:space="preserve"> H. (2017). Temporal coding of hippocampal neurons across scales. </w:t>
            </w:r>
            <w:r>
              <w:rPr>
                <w:i/>
              </w:rPr>
              <w:t>Society for Neuroscience Abstracts</w:t>
            </w:r>
            <w:r>
              <w:t xml:space="preserve">, #253.05/SS60. </w:t>
            </w:r>
          </w:p>
        </w:tc>
      </w:tr>
    </w:tbl>
    <w:p w14:paraId="6C020F7A"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4FBC8379" w14:textId="77777777" w:rsidTr="001C6B5E">
        <w:tc>
          <w:tcPr>
            <w:tcW w:w="1818" w:type="dxa"/>
          </w:tcPr>
          <w:p w14:paraId="72D7101A" w14:textId="0E5830D0" w:rsidR="00162197" w:rsidRDefault="00162197" w:rsidP="001C6B5E">
            <w:pPr>
              <w:pStyle w:val="NoSpacing"/>
            </w:pPr>
          </w:p>
        </w:tc>
        <w:tc>
          <w:tcPr>
            <w:tcW w:w="7038" w:type="dxa"/>
          </w:tcPr>
          <w:p w14:paraId="0C4181C5" w14:textId="5DFF470E" w:rsidR="00162197" w:rsidRDefault="00162197" w:rsidP="00162197">
            <w:pPr>
              <w:pStyle w:val="NoSpacing"/>
            </w:pPr>
            <w:proofErr w:type="spellStart"/>
            <w:r>
              <w:t>Zaki</w:t>
            </w:r>
            <w:proofErr w:type="spellEnd"/>
            <w:r>
              <w:t xml:space="preserve"> Y</w:t>
            </w:r>
            <w:proofErr w:type="gramStart"/>
            <w:r>
              <w:t>.*</w:t>
            </w:r>
            <w:proofErr w:type="gramEnd"/>
            <w:r>
              <w:t xml:space="preserve">, </w:t>
            </w:r>
            <w:r>
              <w:rPr>
                <w:b/>
              </w:rPr>
              <w:t>Mau W.*</w:t>
            </w:r>
            <w:r>
              <w:t xml:space="preserve">, Doucette E., </w:t>
            </w:r>
            <w:proofErr w:type="spellStart"/>
            <w:r>
              <w:t>Hamidi</w:t>
            </w:r>
            <w:proofErr w:type="spellEnd"/>
            <w:r>
              <w:t xml:space="preserve"> A.B., </w:t>
            </w:r>
            <w:proofErr w:type="spellStart"/>
            <w:r>
              <w:t>Grella</w:t>
            </w:r>
            <w:proofErr w:type="spellEnd"/>
            <w:r>
              <w:t xml:space="preserve"> S.L., </w:t>
            </w:r>
            <w:proofErr w:type="spellStart"/>
            <w:r>
              <w:t>Murawski</w:t>
            </w:r>
            <w:proofErr w:type="spellEnd"/>
            <w:r>
              <w:t xml:space="preserve"> N.J., </w:t>
            </w:r>
            <w:proofErr w:type="spellStart"/>
            <w:r>
              <w:t>Merfeld</w:t>
            </w:r>
            <w:proofErr w:type="spellEnd"/>
            <w:r>
              <w:t xml:space="preserve"> E., </w:t>
            </w:r>
            <w:proofErr w:type="spellStart"/>
            <w:r>
              <w:t>Shpokayte</w:t>
            </w:r>
            <w:proofErr w:type="spellEnd"/>
            <w:r>
              <w:t xml:space="preserve"> M., &amp; Ramirez S. (2017). Inhibiting ensembles in the hippocampus and amygdala to suppress reinstatement-induced fear</w:t>
            </w:r>
            <w:r w:rsidR="00EB6EC2">
              <w:t>.</w:t>
            </w:r>
            <w:r>
              <w:t xml:space="preserve"> </w:t>
            </w:r>
            <w:r>
              <w:rPr>
                <w:i/>
              </w:rPr>
              <w:t>Society for Neuroscience Abstracts</w:t>
            </w:r>
            <w:r>
              <w:t>, #425.18/UU5.</w:t>
            </w:r>
          </w:p>
          <w:p w14:paraId="3F91998D" w14:textId="7B6C144C" w:rsidR="00162197" w:rsidRPr="00162197" w:rsidRDefault="00162197" w:rsidP="00162197">
            <w:pPr>
              <w:pStyle w:val="NoSpacing"/>
            </w:pPr>
            <w:r>
              <w:t xml:space="preserve">*Equal contribution.  </w:t>
            </w:r>
          </w:p>
        </w:tc>
      </w:tr>
    </w:tbl>
    <w:p w14:paraId="498E4AC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616BB1C5" w14:textId="77777777" w:rsidTr="001C6B5E">
        <w:tc>
          <w:tcPr>
            <w:tcW w:w="1818" w:type="dxa"/>
          </w:tcPr>
          <w:p w14:paraId="0BD3DBD9" w14:textId="6A0CF677" w:rsidR="001C6B5E" w:rsidRDefault="001C6B5E" w:rsidP="00B65DA0">
            <w:pPr>
              <w:pStyle w:val="NoSpacing"/>
            </w:pPr>
          </w:p>
        </w:tc>
        <w:tc>
          <w:tcPr>
            <w:tcW w:w="7038" w:type="dxa"/>
          </w:tcPr>
          <w:p w14:paraId="4B42EC2F" w14:textId="178C87EE" w:rsidR="001C6B5E" w:rsidRPr="001C6B5E" w:rsidRDefault="001C6B5E" w:rsidP="001C6B5E">
            <w:pPr>
              <w:pStyle w:val="NoSpacing"/>
            </w:pPr>
            <w:r>
              <w:t xml:space="preserve">Sheehan D.J., </w:t>
            </w:r>
            <w:r w:rsidRPr="001C6B5E">
              <w:rPr>
                <w:b/>
              </w:rPr>
              <w:t>Mau W.</w:t>
            </w:r>
            <w:r w:rsidRPr="001C6B5E">
              <w:t>,</w:t>
            </w:r>
            <w:r>
              <w:t xml:space="preserve"> </w:t>
            </w:r>
            <w:proofErr w:type="spellStart"/>
            <w:r>
              <w:t>Mikkelsen</w:t>
            </w:r>
            <w:proofErr w:type="spellEnd"/>
            <w:r>
              <w:t xml:space="preserve"> C., </w:t>
            </w:r>
            <w:proofErr w:type="spellStart"/>
            <w:r>
              <w:t>Rueckemann</w:t>
            </w:r>
            <w:proofErr w:type="spellEnd"/>
            <w:r>
              <w:t xml:space="preserve"> J.W., &amp; </w:t>
            </w:r>
            <w:proofErr w:type="spellStart"/>
            <w:r>
              <w:t>Eichenbaum</w:t>
            </w:r>
            <w:proofErr w:type="spellEnd"/>
            <w:r>
              <w:t xml:space="preserve"> H. (2017). Learning paradigm influences the organization of memory in the hippocampus. </w:t>
            </w:r>
            <w:r>
              <w:rPr>
                <w:i/>
              </w:rPr>
              <w:t>Society for Neuroscience Abstracts</w:t>
            </w:r>
            <w:r>
              <w:t xml:space="preserve">, #253.02/SS57. </w:t>
            </w:r>
          </w:p>
        </w:tc>
      </w:tr>
    </w:tbl>
    <w:p w14:paraId="3CAD814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30596AB9" w14:textId="77777777" w:rsidTr="001C6B5E">
        <w:tc>
          <w:tcPr>
            <w:tcW w:w="1818" w:type="dxa"/>
          </w:tcPr>
          <w:p w14:paraId="21467D34" w14:textId="601C5844" w:rsidR="001C6B5E" w:rsidRDefault="001C6B5E" w:rsidP="00B65DA0">
            <w:pPr>
              <w:pStyle w:val="NoSpacing"/>
            </w:pPr>
          </w:p>
        </w:tc>
        <w:tc>
          <w:tcPr>
            <w:tcW w:w="7038" w:type="dxa"/>
          </w:tcPr>
          <w:p w14:paraId="6DAD671B" w14:textId="4384E185" w:rsidR="001C6B5E" w:rsidRPr="00162197" w:rsidRDefault="001C6B5E" w:rsidP="001C6B5E">
            <w:pPr>
              <w:pStyle w:val="NoSpacing"/>
            </w:pPr>
            <w:proofErr w:type="spellStart"/>
            <w:r>
              <w:t>Kinsky</w:t>
            </w:r>
            <w:proofErr w:type="spellEnd"/>
            <w:r>
              <w:t xml:space="preserve"> N.R., Sullivan D.W., </w:t>
            </w:r>
            <w:r>
              <w:rPr>
                <w:b/>
              </w:rPr>
              <w:t>Mau W.</w:t>
            </w:r>
            <w:r>
              <w:t xml:space="preserve">, &amp; </w:t>
            </w:r>
            <w:proofErr w:type="spellStart"/>
            <w:r>
              <w:t>Eichenbaum</w:t>
            </w:r>
            <w:proofErr w:type="spellEnd"/>
            <w:r>
              <w:t xml:space="preserve"> H. (2017). Large-scale hippocampal population representations: Coherent spatial maps that gradually evolve over time. </w:t>
            </w:r>
            <w:r>
              <w:rPr>
                <w:i/>
              </w:rPr>
              <w:t>Society for Neuroscience Abstracts</w:t>
            </w:r>
            <w:r>
              <w:t xml:space="preserve">, #253.04/SS59.  </w:t>
            </w:r>
          </w:p>
        </w:tc>
      </w:tr>
    </w:tbl>
    <w:p w14:paraId="0547745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54E01C5A" w14:textId="77777777" w:rsidTr="001C6B5E">
        <w:tc>
          <w:tcPr>
            <w:tcW w:w="1818" w:type="dxa"/>
          </w:tcPr>
          <w:p w14:paraId="501D2134" w14:textId="59086A7E" w:rsidR="001C6B5E" w:rsidRDefault="001C6B5E" w:rsidP="00B65DA0">
            <w:pPr>
              <w:pStyle w:val="NoSpacing"/>
            </w:pPr>
          </w:p>
        </w:tc>
        <w:tc>
          <w:tcPr>
            <w:tcW w:w="7038" w:type="dxa"/>
          </w:tcPr>
          <w:p w14:paraId="092B1563" w14:textId="3909FD10" w:rsidR="00EB6EC2" w:rsidRPr="00EB6EC2" w:rsidRDefault="001C6B5E" w:rsidP="001C6B5E">
            <w:pPr>
              <w:pStyle w:val="NoSpacing"/>
            </w:pPr>
            <w:r>
              <w:t xml:space="preserve">Sullivan D.W., </w:t>
            </w:r>
            <w:proofErr w:type="spellStart"/>
            <w:r w:rsidR="00EB6EC2">
              <w:t>Kinsky</w:t>
            </w:r>
            <w:proofErr w:type="spellEnd"/>
            <w:r w:rsidR="00EB6EC2">
              <w:t xml:space="preserve"> N.R., </w:t>
            </w:r>
            <w:r w:rsidR="00EB6EC2">
              <w:rPr>
                <w:b/>
              </w:rPr>
              <w:t>Mau W.</w:t>
            </w:r>
            <w:r w:rsidR="00EB6EC2">
              <w:t xml:space="preserve">, &amp; </w:t>
            </w:r>
            <w:proofErr w:type="spellStart"/>
            <w:r w:rsidR="00EB6EC2">
              <w:t>Eichenbaum</w:t>
            </w:r>
            <w:proofErr w:type="spellEnd"/>
            <w:r w:rsidR="00EB6EC2">
              <w:t xml:space="preserve"> H. (2017). TENASPIS: A fast, accurate, and improved tool for detecting ROIs and calcium transients from in-vivo single photon fluorescence microscopy. </w:t>
            </w:r>
            <w:r w:rsidR="00EB6EC2">
              <w:rPr>
                <w:i/>
              </w:rPr>
              <w:t>Society for Neuroscience Abstracts</w:t>
            </w:r>
            <w:r w:rsidR="00EB6EC2">
              <w:t xml:space="preserve">, #253.08/SS63. </w:t>
            </w:r>
          </w:p>
        </w:tc>
      </w:tr>
    </w:tbl>
    <w:p w14:paraId="5BCC8527"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B6EC2" w:rsidRPr="00923E55" w14:paraId="13F23568" w14:textId="77777777" w:rsidTr="00A3020A">
        <w:tc>
          <w:tcPr>
            <w:tcW w:w="1818" w:type="dxa"/>
          </w:tcPr>
          <w:p w14:paraId="1C93B866" w14:textId="2F9C13D4" w:rsidR="00EB6EC2" w:rsidRDefault="00EB6EC2" w:rsidP="00EB6EC2">
            <w:pPr>
              <w:pStyle w:val="NoSpacing"/>
            </w:pPr>
            <w:r>
              <w:t>2016</w:t>
            </w:r>
          </w:p>
        </w:tc>
        <w:tc>
          <w:tcPr>
            <w:tcW w:w="7038" w:type="dxa"/>
          </w:tcPr>
          <w:p w14:paraId="2931E281" w14:textId="06C2324A" w:rsidR="00A3020A" w:rsidRDefault="00A3020A" w:rsidP="00F37520">
            <w:pPr>
              <w:pStyle w:val="NoSpacing"/>
            </w:pPr>
            <w:r>
              <w:rPr>
                <w:b/>
              </w:rPr>
              <w:t>Mau W.</w:t>
            </w:r>
            <w:r>
              <w:t xml:space="preserve">, Sullivan D.W., </w:t>
            </w:r>
            <w:proofErr w:type="spellStart"/>
            <w:r>
              <w:t>Bidshahri</w:t>
            </w:r>
            <w:proofErr w:type="spellEnd"/>
            <w:r>
              <w:t xml:space="preserve"> P., &amp; </w:t>
            </w:r>
            <w:proofErr w:type="spellStart"/>
            <w:r>
              <w:t>Eichenbaum</w:t>
            </w:r>
            <w:proofErr w:type="spellEnd"/>
            <w:r>
              <w:t xml:space="preserve"> H. (2016). Long-term stability of hippocampal ensemble sequences. </w:t>
            </w:r>
            <w:r w:rsidR="00EB6EC2">
              <w:rPr>
                <w:i/>
              </w:rPr>
              <w:t>Society for Neuroscience Abstracts</w:t>
            </w:r>
            <w:r w:rsidR="00EB6EC2">
              <w:t>, #</w:t>
            </w:r>
            <w:r>
              <w:t xml:space="preserve">177.19/III9. </w:t>
            </w:r>
          </w:p>
          <w:p w14:paraId="62593925" w14:textId="618EBEA8" w:rsidR="00EB6EC2" w:rsidRPr="00162197" w:rsidRDefault="00EB6EC2" w:rsidP="00A3020A">
            <w:pPr>
              <w:pStyle w:val="NoSpacing"/>
            </w:pPr>
            <w:r>
              <w:t xml:space="preserve"> </w:t>
            </w:r>
          </w:p>
        </w:tc>
      </w:tr>
      <w:tr w:rsidR="00A3020A" w:rsidRPr="00923E55" w14:paraId="7DF6D259"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3784CDF4" w14:textId="06C0E10E" w:rsidR="00A3020A" w:rsidRDefault="00A3020A" w:rsidP="00F37520">
            <w:pPr>
              <w:pStyle w:val="NoSpacing"/>
            </w:pPr>
            <w:r>
              <w:t>2015</w:t>
            </w:r>
          </w:p>
        </w:tc>
        <w:tc>
          <w:tcPr>
            <w:tcW w:w="7038" w:type="dxa"/>
            <w:tcBorders>
              <w:top w:val="nil"/>
              <w:left w:val="nil"/>
              <w:bottom w:val="nil"/>
              <w:right w:val="nil"/>
            </w:tcBorders>
          </w:tcPr>
          <w:p w14:paraId="7CDDE713" w14:textId="52332F18" w:rsidR="00A3020A" w:rsidRDefault="00A3020A" w:rsidP="00F37520">
            <w:pPr>
              <w:pStyle w:val="NoSpacing"/>
            </w:pPr>
            <w:proofErr w:type="spellStart"/>
            <w:r>
              <w:t>Kinsky</w:t>
            </w:r>
            <w:proofErr w:type="spellEnd"/>
            <w:r>
              <w:t xml:space="preserve"> N.R., Sullivan D.W., </w:t>
            </w:r>
            <w:r>
              <w:rPr>
                <w:b/>
              </w:rPr>
              <w:t>Mau W.</w:t>
            </w:r>
            <w:r>
              <w:t xml:space="preserve">, </w:t>
            </w:r>
            <w:proofErr w:type="spellStart"/>
            <w:r>
              <w:t>Polavarapu</w:t>
            </w:r>
            <w:proofErr w:type="spellEnd"/>
            <w:r>
              <w:t xml:space="preserve"> H., &amp; </w:t>
            </w:r>
            <w:proofErr w:type="spellStart"/>
            <w:r>
              <w:t>Eichenbaum</w:t>
            </w:r>
            <w:proofErr w:type="spellEnd"/>
            <w:r>
              <w:t xml:space="preserve"> H. (2015). Stability and remapping of large cell assemblies in the hippocampus. </w:t>
            </w:r>
            <w:r>
              <w:rPr>
                <w:i/>
              </w:rPr>
              <w:t>Society for Neuroscience Abstracts</w:t>
            </w:r>
            <w:r>
              <w:t xml:space="preserve">, #534.23/AA48.  </w:t>
            </w:r>
          </w:p>
          <w:p w14:paraId="67F6B125" w14:textId="77777777" w:rsidR="00A3020A" w:rsidRPr="00162197" w:rsidRDefault="00A3020A" w:rsidP="00F37520">
            <w:pPr>
              <w:pStyle w:val="NoSpacing"/>
            </w:pPr>
            <w:r>
              <w:t xml:space="preserve"> </w:t>
            </w:r>
          </w:p>
        </w:tc>
      </w:tr>
      <w:tr w:rsidR="00A3020A" w:rsidRPr="00162197" w14:paraId="169D838F"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5E411E9" w14:textId="4F2838C4" w:rsidR="00A3020A" w:rsidRDefault="00A3020A" w:rsidP="00F37520">
            <w:pPr>
              <w:pStyle w:val="NoSpacing"/>
            </w:pPr>
          </w:p>
        </w:tc>
        <w:tc>
          <w:tcPr>
            <w:tcW w:w="7038" w:type="dxa"/>
            <w:tcBorders>
              <w:top w:val="nil"/>
              <w:left w:val="nil"/>
              <w:bottom w:val="nil"/>
              <w:right w:val="nil"/>
            </w:tcBorders>
          </w:tcPr>
          <w:p w14:paraId="598FE7AB" w14:textId="0181224A" w:rsidR="00A3020A" w:rsidRDefault="00A3020A" w:rsidP="00F37520">
            <w:pPr>
              <w:pStyle w:val="NoSpacing"/>
            </w:pPr>
            <w:r>
              <w:t xml:space="preserve">Smith, D.M., Miller A.M.P., Li H., </w:t>
            </w:r>
            <w:r>
              <w:rPr>
                <w:b/>
              </w:rPr>
              <w:t>Mau W.</w:t>
            </w:r>
            <w:r>
              <w:t xml:space="preserve">, &amp; Yu K. (2015). </w:t>
            </w:r>
            <w:proofErr w:type="spellStart"/>
            <w:r>
              <w:t>Retrosplenial</w:t>
            </w:r>
            <w:proofErr w:type="spellEnd"/>
            <w:r>
              <w:t xml:space="preserve"> cortical neurons differentiate left and right trials on the stem of a T-maze during continuous but not delayed spatial alternation. </w:t>
            </w:r>
            <w:r>
              <w:rPr>
                <w:i/>
              </w:rPr>
              <w:t>Society for Neuroscience Abstracts</w:t>
            </w:r>
            <w:r>
              <w:t xml:space="preserve">, #445.01/CC16.  </w:t>
            </w:r>
          </w:p>
          <w:p w14:paraId="00B764AA" w14:textId="77777777" w:rsidR="00A3020A" w:rsidRPr="00162197" w:rsidRDefault="00A3020A" w:rsidP="00F37520">
            <w:pPr>
              <w:pStyle w:val="NoSpacing"/>
            </w:pPr>
            <w:r>
              <w:t xml:space="preserve"> </w:t>
            </w:r>
          </w:p>
        </w:tc>
      </w:tr>
      <w:tr w:rsidR="00A3020A" w:rsidRPr="00162197" w14:paraId="3C6C598E"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520D22DC" w14:textId="608764FB" w:rsidR="00A3020A" w:rsidRDefault="00A3020A" w:rsidP="00B65DA0">
            <w:pPr>
              <w:pStyle w:val="NoSpacing"/>
            </w:pPr>
          </w:p>
        </w:tc>
        <w:tc>
          <w:tcPr>
            <w:tcW w:w="7038" w:type="dxa"/>
            <w:tcBorders>
              <w:top w:val="nil"/>
              <w:left w:val="nil"/>
              <w:bottom w:val="nil"/>
              <w:right w:val="nil"/>
            </w:tcBorders>
          </w:tcPr>
          <w:p w14:paraId="5CFF31AE" w14:textId="1FF97BD8" w:rsidR="00A3020A" w:rsidRDefault="00F37520" w:rsidP="00F37520">
            <w:pPr>
              <w:pStyle w:val="NoSpacing"/>
            </w:pPr>
            <w:r>
              <w:t xml:space="preserve">Miller A.M.P., </w:t>
            </w:r>
            <w:r>
              <w:rPr>
                <w:b/>
              </w:rPr>
              <w:t>Mau W.</w:t>
            </w:r>
            <w:r>
              <w:t xml:space="preserve">, Li H., </w:t>
            </w:r>
            <w:r w:rsidR="008A2F20">
              <w:t xml:space="preserve">Yu K., </w:t>
            </w:r>
            <w:proofErr w:type="spellStart"/>
            <w:r w:rsidR="008A2F20">
              <w:t>Parauda</w:t>
            </w:r>
            <w:proofErr w:type="spellEnd"/>
            <w:r w:rsidR="008A2F20">
              <w:t xml:space="preserve"> S., &amp; Smith D.M. (2015). </w:t>
            </w:r>
            <w:proofErr w:type="spellStart"/>
            <w:r w:rsidR="008A2F20">
              <w:t>Retrosplenial</w:t>
            </w:r>
            <w:proofErr w:type="spellEnd"/>
            <w:r w:rsidR="008A2F20">
              <w:t xml:space="preserve"> cortical neural populations simulate future trajectories.</w:t>
            </w:r>
            <w:r w:rsidR="00A3020A">
              <w:t xml:space="preserve"> </w:t>
            </w:r>
            <w:r w:rsidR="00A3020A">
              <w:rPr>
                <w:i/>
              </w:rPr>
              <w:t>Society for Neuroscience Abstracts</w:t>
            </w:r>
            <w:r w:rsidR="00A3020A">
              <w:t>, #</w:t>
            </w:r>
            <w:r w:rsidR="008A2F20">
              <w:t>727.04/BB54</w:t>
            </w:r>
            <w:r w:rsidR="00A3020A">
              <w:t xml:space="preserve">.  </w:t>
            </w:r>
          </w:p>
          <w:p w14:paraId="4521CAC2" w14:textId="77777777" w:rsidR="00A3020A" w:rsidRPr="00162197" w:rsidRDefault="00A3020A" w:rsidP="00F37520">
            <w:pPr>
              <w:pStyle w:val="NoSpacing"/>
            </w:pPr>
            <w:r>
              <w:t xml:space="preserve"> </w:t>
            </w:r>
          </w:p>
        </w:tc>
      </w:tr>
      <w:tr w:rsidR="008A2F20" w:rsidRPr="00162197" w14:paraId="154A271D"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110E104" w14:textId="792BE1BA" w:rsidR="008A2F20" w:rsidRDefault="008A2F20" w:rsidP="00E67E72">
            <w:pPr>
              <w:pStyle w:val="NoSpacing"/>
            </w:pPr>
            <w:r>
              <w:t>2014</w:t>
            </w:r>
          </w:p>
        </w:tc>
        <w:tc>
          <w:tcPr>
            <w:tcW w:w="7038" w:type="dxa"/>
            <w:tcBorders>
              <w:top w:val="nil"/>
              <w:left w:val="nil"/>
              <w:bottom w:val="nil"/>
              <w:right w:val="nil"/>
            </w:tcBorders>
          </w:tcPr>
          <w:p w14:paraId="3F951E3C" w14:textId="6F320162" w:rsidR="008A2F20" w:rsidRDefault="008A2F20" w:rsidP="00E67E72">
            <w:pPr>
              <w:pStyle w:val="NoSpacing"/>
            </w:pPr>
            <w:r>
              <w:t xml:space="preserve">Miller A.M.P., </w:t>
            </w:r>
            <w:r>
              <w:rPr>
                <w:b/>
              </w:rPr>
              <w:t>Mau W.</w:t>
            </w:r>
            <w:r>
              <w:t xml:space="preserve">, </w:t>
            </w:r>
            <w:proofErr w:type="spellStart"/>
            <w:r>
              <w:t>Parauda</w:t>
            </w:r>
            <w:proofErr w:type="spellEnd"/>
            <w:r>
              <w:t xml:space="preserve"> S., Yu K., &amp; Smith D.M. (2014). Representation of cues and space in the </w:t>
            </w:r>
            <w:proofErr w:type="spellStart"/>
            <w:r>
              <w:t>retrosplenial</w:t>
            </w:r>
            <w:proofErr w:type="spellEnd"/>
            <w:r>
              <w:t xml:space="preserve"> cortex during continuous spatial alternation. </w:t>
            </w:r>
            <w:r>
              <w:rPr>
                <w:i/>
              </w:rPr>
              <w:t>Society for Neuroscience Abstracts</w:t>
            </w:r>
            <w:r>
              <w:t xml:space="preserve">, #465.11/UU32.  </w:t>
            </w:r>
          </w:p>
          <w:p w14:paraId="56B5BE16" w14:textId="77777777" w:rsidR="008A2F20" w:rsidRPr="00162197" w:rsidRDefault="008A2F20" w:rsidP="00E67E72">
            <w:pPr>
              <w:pStyle w:val="NoSpacing"/>
            </w:pPr>
            <w:r>
              <w:t xml:space="preserve"> </w:t>
            </w:r>
          </w:p>
        </w:tc>
      </w:tr>
    </w:tbl>
    <w:p w14:paraId="4F3E1AB7" w14:textId="21447A1E" w:rsidR="00EB6EC2" w:rsidRDefault="00B65DA0" w:rsidP="00944FEF">
      <w:pPr>
        <w:pStyle w:val="NoSpacing"/>
        <w:rPr>
          <w:b/>
          <w:sz w:val="28"/>
          <w:szCs w:val="28"/>
        </w:rPr>
      </w:pPr>
      <w:r>
        <w:rPr>
          <w:b/>
          <w:sz w:val="28"/>
          <w:szCs w:val="28"/>
        </w:rPr>
        <w:t>Invited Tal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65DA0" w:rsidRPr="00923E55" w14:paraId="325BBB32" w14:textId="77777777" w:rsidTr="00E67E72">
        <w:tc>
          <w:tcPr>
            <w:tcW w:w="1818" w:type="dxa"/>
          </w:tcPr>
          <w:p w14:paraId="01C293FD" w14:textId="77777777" w:rsidR="00B65DA0" w:rsidRDefault="00B65DA0" w:rsidP="00E67E72">
            <w:pPr>
              <w:pStyle w:val="NoSpacing"/>
            </w:pPr>
            <w:r>
              <w:t>2018</w:t>
            </w:r>
          </w:p>
        </w:tc>
        <w:tc>
          <w:tcPr>
            <w:tcW w:w="7038" w:type="dxa"/>
          </w:tcPr>
          <w:p w14:paraId="689321BC" w14:textId="77777777" w:rsidR="00B65DA0" w:rsidRDefault="00B65DA0" w:rsidP="00E67E72">
            <w:pPr>
              <w:pStyle w:val="NoSpacing"/>
            </w:pPr>
            <w:r>
              <w:t xml:space="preserve">Tracking temporally structured long-term population dynamics using </w:t>
            </w:r>
            <w:r>
              <w:rPr>
                <w:i/>
              </w:rPr>
              <w:t>in vivo</w:t>
            </w:r>
            <w:r>
              <w:t xml:space="preserve"> calcium imaging. </w:t>
            </w:r>
          </w:p>
          <w:p w14:paraId="6A408191" w14:textId="4901F520" w:rsidR="00B65DA0" w:rsidRDefault="00B65DA0" w:rsidP="00B65DA0">
            <w:pPr>
              <w:pStyle w:val="NoSpacing"/>
            </w:pPr>
            <w:r>
              <w:t xml:space="preserve">     </w:t>
            </w:r>
            <w:proofErr w:type="spellStart"/>
            <w:r>
              <w:t>Cai</w:t>
            </w:r>
            <w:proofErr w:type="spellEnd"/>
            <w:r>
              <w:t xml:space="preserve"> lab, Mount Sinai School of Medicine. New York, NY. </w:t>
            </w:r>
          </w:p>
          <w:p w14:paraId="64709C47" w14:textId="77777777" w:rsidR="00B65DA0" w:rsidRDefault="00B65DA0" w:rsidP="00E67E72">
            <w:pPr>
              <w:pStyle w:val="NoSpacing"/>
            </w:pPr>
          </w:p>
          <w:p w14:paraId="517A4FF4"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06E2181A" w14:textId="6EBAFF1E" w:rsidR="00B65DA0" w:rsidRDefault="00B65DA0" w:rsidP="00E67E72">
            <w:pPr>
              <w:pStyle w:val="NoSpacing"/>
            </w:pPr>
            <w:r>
              <w:t xml:space="preserve">     Progress report, Boston University. Boston, MA. </w:t>
            </w:r>
          </w:p>
          <w:p w14:paraId="235D2FE4" w14:textId="77777777" w:rsidR="00B65DA0" w:rsidRDefault="00B65DA0" w:rsidP="00E67E72">
            <w:pPr>
              <w:pStyle w:val="NoSpacing"/>
            </w:pPr>
          </w:p>
          <w:p w14:paraId="1D4C545F" w14:textId="77777777" w:rsidR="00B65DA0" w:rsidRDefault="00B65DA0" w:rsidP="00E67E72">
            <w:pPr>
              <w:pStyle w:val="NoSpacing"/>
            </w:pPr>
            <w:r>
              <w:t xml:space="preserve">Tracking temporally structured long-term population dynamics using </w:t>
            </w:r>
            <w:r>
              <w:rPr>
                <w:i/>
              </w:rPr>
              <w:t xml:space="preserve">in vivo </w:t>
            </w:r>
            <w:r>
              <w:t>calcium imaging.</w:t>
            </w:r>
          </w:p>
          <w:p w14:paraId="5C68ED58" w14:textId="3EE83EB8" w:rsidR="00B65DA0" w:rsidRDefault="00B65DA0" w:rsidP="00E67E72">
            <w:pPr>
              <w:pStyle w:val="NoSpacing"/>
            </w:pPr>
            <w:r>
              <w:t xml:space="preserve">     Hope lab, National Institute on Drug Abuse. Baltimore, MD.</w:t>
            </w:r>
          </w:p>
          <w:p w14:paraId="40663098" w14:textId="77777777" w:rsidR="00B65DA0" w:rsidRDefault="00B65DA0" w:rsidP="00E67E72">
            <w:pPr>
              <w:pStyle w:val="NoSpacing"/>
            </w:pPr>
          </w:p>
          <w:p w14:paraId="3FD5AF18"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6B25B2AD" w14:textId="77777777" w:rsidR="00B65DA0" w:rsidRDefault="00B65DA0" w:rsidP="00E67E72">
            <w:pPr>
              <w:pStyle w:val="NoSpacing"/>
            </w:pPr>
            <w:r>
              <w:t xml:space="preserve">     </w:t>
            </w:r>
            <w:proofErr w:type="spellStart"/>
            <w:r>
              <w:t>Josselyn</w:t>
            </w:r>
            <w:proofErr w:type="spellEnd"/>
            <w:r>
              <w:t xml:space="preserve"> lab, Hospital for Sick Children. Toronto, Canada.</w:t>
            </w:r>
          </w:p>
          <w:p w14:paraId="20447FD3" w14:textId="77777777" w:rsidR="00B65DA0" w:rsidRDefault="00B65DA0" w:rsidP="00E67E72">
            <w:pPr>
              <w:pStyle w:val="NoSpacing"/>
            </w:pPr>
          </w:p>
          <w:p w14:paraId="7EE8878F" w14:textId="77777777" w:rsidR="00B65DA0" w:rsidRDefault="00B65DA0" w:rsidP="00E67E72">
            <w:pPr>
              <w:pStyle w:val="NoSpacing"/>
            </w:pPr>
            <w:r>
              <w:t xml:space="preserve">Temporal information spanning multiple scales is encoded in hippocampal ensembles. </w:t>
            </w:r>
          </w:p>
          <w:p w14:paraId="20B3F21B" w14:textId="191AA1E4" w:rsidR="00B65DA0" w:rsidRPr="00B65DA0" w:rsidRDefault="00B65DA0" w:rsidP="00E67E72">
            <w:pPr>
              <w:pStyle w:val="NoSpacing"/>
            </w:pPr>
            <w:r>
              <w:t xml:space="preserve">     Memory </w:t>
            </w:r>
            <w:proofErr w:type="spellStart"/>
            <w:r>
              <w:t>Messabout</w:t>
            </w:r>
            <w:proofErr w:type="spellEnd"/>
            <w:r>
              <w:t xml:space="preserve"> Meeting, Boston University. Boston, MA. </w:t>
            </w:r>
          </w:p>
        </w:tc>
      </w:tr>
      <w:tr w:rsidR="00B65DA0" w:rsidRPr="00923E55" w14:paraId="79B72331" w14:textId="77777777" w:rsidTr="00E67E72">
        <w:tc>
          <w:tcPr>
            <w:tcW w:w="1818" w:type="dxa"/>
          </w:tcPr>
          <w:p w14:paraId="01CE1873" w14:textId="77777777" w:rsidR="00B65DA0" w:rsidRDefault="00B65DA0" w:rsidP="00E67E72">
            <w:pPr>
              <w:pStyle w:val="NoSpacing"/>
            </w:pPr>
          </w:p>
          <w:p w14:paraId="2046EB8B" w14:textId="5A8C9AD0" w:rsidR="00B65DA0" w:rsidRDefault="00B65DA0" w:rsidP="00E67E72">
            <w:pPr>
              <w:pStyle w:val="NoSpacing"/>
            </w:pPr>
            <w:r>
              <w:t>2014</w:t>
            </w:r>
          </w:p>
        </w:tc>
        <w:tc>
          <w:tcPr>
            <w:tcW w:w="7038" w:type="dxa"/>
          </w:tcPr>
          <w:p w14:paraId="1FA6DA3D" w14:textId="77777777" w:rsidR="00B65DA0" w:rsidRDefault="00B65DA0" w:rsidP="00E67E72">
            <w:pPr>
              <w:pStyle w:val="NoSpacing"/>
            </w:pPr>
          </w:p>
          <w:p w14:paraId="5F0F0FC7" w14:textId="77777777" w:rsidR="00B65DA0" w:rsidRDefault="00B65DA0" w:rsidP="00E67E72">
            <w:pPr>
              <w:pStyle w:val="NoSpacing"/>
            </w:pPr>
            <w:r>
              <w:t xml:space="preserve">Representation of space and reward in the </w:t>
            </w:r>
            <w:proofErr w:type="spellStart"/>
            <w:r>
              <w:t>retrosplenial</w:t>
            </w:r>
            <w:proofErr w:type="spellEnd"/>
            <w:r>
              <w:t xml:space="preserve"> cortex. </w:t>
            </w:r>
          </w:p>
          <w:p w14:paraId="5BC6EE77" w14:textId="44EB5FE4" w:rsidR="00B65DA0" w:rsidRDefault="00B65DA0" w:rsidP="00E67E72">
            <w:pPr>
              <w:pStyle w:val="NoSpacing"/>
            </w:pPr>
            <w:r>
              <w:t xml:space="preserve">     Department of Psychology, Cornell University. Ithaca, NY. </w:t>
            </w:r>
          </w:p>
        </w:tc>
      </w:tr>
      <w:tr w:rsidR="00B65DA0" w:rsidRPr="00923E55" w14:paraId="2DC953F6" w14:textId="77777777" w:rsidTr="00E67E72">
        <w:tc>
          <w:tcPr>
            <w:tcW w:w="1818" w:type="dxa"/>
          </w:tcPr>
          <w:p w14:paraId="4420BE82" w14:textId="5FDD3948" w:rsidR="00B65DA0" w:rsidRDefault="00B65DA0" w:rsidP="00E67E72">
            <w:pPr>
              <w:pStyle w:val="NoSpacing"/>
            </w:pPr>
          </w:p>
        </w:tc>
        <w:tc>
          <w:tcPr>
            <w:tcW w:w="7038" w:type="dxa"/>
          </w:tcPr>
          <w:p w14:paraId="373956F2" w14:textId="77777777" w:rsidR="00B65DA0" w:rsidRDefault="00B65DA0" w:rsidP="00E67E72">
            <w:pPr>
              <w:pStyle w:val="NoSpacing"/>
            </w:pPr>
          </w:p>
        </w:tc>
      </w:tr>
    </w:tbl>
    <w:p w14:paraId="0EB718F0" w14:textId="41AAA879" w:rsidR="00B65DA0" w:rsidRPr="00E67E72" w:rsidRDefault="00E67E72" w:rsidP="00944FEF">
      <w:pPr>
        <w:pStyle w:val="NoSpacing"/>
        <w:rPr>
          <w:sz w:val="28"/>
          <w:szCs w:val="28"/>
        </w:rPr>
      </w:pPr>
      <w:r w:rsidRPr="00E67E72">
        <w:rPr>
          <w:b/>
          <w:sz w:val="28"/>
          <w:szCs w:val="28"/>
        </w:rPr>
        <w:t>Honors &amp; Awar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7E72" w:rsidRPr="00923E55" w14:paraId="54AB4D68" w14:textId="77777777" w:rsidTr="00E67E72">
        <w:tc>
          <w:tcPr>
            <w:tcW w:w="1818" w:type="dxa"/>
          </w:tcPr>
          <w:p w14:paraId="71DD0FFD" w14:textId="77777777" w:rsidR="00E67E72" w:rsidRDefault="00E67E72" w:rsidP="00E67E72">
            <w:pPr>
              <w:pStyle w:val="NoSpacing"/>
            </w:pPr>
            <w:r>
              <w:t>2018</w:t>
            </w:r>
          </w:p>
        </w:tc>
        <w:tc>
          <w:tcPr>
            <w:tcW w:w="7038" w:type="dxa"/>
          </w:tcPr>
          <w:p w14:paraId="3648256D" w14:textId="77777777" w:rsidR="00E67E72" w:rsidRDefault="00E67E72" w:rsidP="00E67E72">
            <w:pPr>
              <w:pStyle w:val="NoSpacing"/>
            </w:pPr>
            <w:r>
              <w:t xml:space="preserve">F1000Prime featured article, Mau et al., 2018. </w:t>
            </w:r>
          </w:p>
          <w:p w14:paraId="7CB691B5" w14:textId="77777777" w:rsidR="00E67E72" w:rsidRDefault="00E67E72" w:rsidP="00E67E72">
            <w:pPr>
              <w:pStyle w:val="NoSpacing"/>
            </w:pPr>
            <w:r>
              <w:t xml:space="preserve">NSF </w:t>
            </w:r>
            <w:proofErr w:type="spellStart"/>
            <w:r>
              <w:t>Neurophotonics</w:t>
            </w:r>
            <w:proofErr w:type="spellEnd"/>
            <w:r>
              <w:t xml:space="preserve"> Research Traineeship Travel Award</w:t>
            </w:r>
          </w:p>
          <w:p w14:paraId="39F81E3B" w14:textId="77777777" w:rsidR="00E67E72" w:rsidRDefault="00E67E72" w:rsidP="00E67E72">
            <w:pPr>
              <w:pStyle w:val="NoSpacing"/>
            </w:pPr>
            <w:r>
              <w:t xml:space="preserve">Henry I. </w:t>
            </w:r>
            <w:proofErr w:type="spellStart"/>
            <w:r>
              <w:t>Russek</w:t>
            </w:r>
            <w:proofErr w:type="spellEnd"/>
            <w:r>
              <w:t xml:space="preserve"> Day Student Achievement Award, 3</w:t>
            </w:r>
            <w:r w:rsidRPr="00E67E72">
              <w:rPr>
                <w:vertAlign w:val="superscript"/>
              </w:rPr>
              <w:t>rd</w:t>
            </w:r>
            <w:r>
              <w:t xml:space="preserve"> place</w:t>
            </w:r>
          </w:p>
          <w:p w14:paraId="316092D5" w14:textId="77777777" w:rsidR="00E67E72" w:rsidRDefault="00E67E72" w:rsidP="00E67E72">
            <w:pPr>
              <w:pStyle w:val="NoSpacing"/>
            </w:pPr>
            <w:r>
              <w:t xml:space="preserve">Frontiers in </w:t>
            </w:r>
            <w:proofErr w:type="spellStart"/>
            <w:r>
              <w:t>Neurophotonics</w:t>
            </w:r>
            <w:proofErr w:type="spellEnd"/>
            <w:r>
              <w:t xml:space="preserve"> Summer School completion</w:t>
            </w:r>
          </w:p>
          <w:p w14:paraId="48BB4DFA" w14:textId="3AB63253" w:rsidR="00B41ABA" w:rsidRPr="00162197" w:rsidRDefault="00B41ABA" w:rsidP="00E67E72">
            <w:pPr>
              <w:pStyle w:val="NoSpacing"/>
            </w:pPr>
          </w:p>
        </w:tc>
      </w:tr>
      <w:tr w:rsidR="00B41ABA" w:rsidRPr="00923E55" w14:paraId="15970F01" w14:textId="77777777" w:rsidTr="00E67E72">
        <w:tc>
          <w:tcPr>
            <w:tcW w:w="1818" w:type="dxa"/>
          </w:tcPr>
          <w:p w14:paraId="01ECE95A" w14:textId="5F274425" w:rsidR="00B41ABA" w:rsidRDefault="00B41ABA" w:rsidP="00E67E72">
            <w:pPr>
              <w:pStyle w:val="NoSpacing"/>
            </w:pPr>
            <w:r>
              <w:t>2014</w:t>
            </w:r>
          </w:p>
        </w:tc>
        <w:tc>
          <w:tcPr>
            <w:tcW w:w="7038" w:type="dxa"/>
          </w:tcPr>
          <w:p w14:paraId="7E9E1579" w14:textId="77777777" w:rsidR="00B41ABA" w:rsidRDefault="00B41ABA" w:rsidP="00E67E72">
            <w:pPr>
              <w:pStyle w:val="NoSpacing"/>
            </w:pPr>
            <w:r>
              <w:rPr>
                <w:i/>
              </w:rPr>
              <w:t>Magna cum laude</w:t>
            </w:r>
            <w:r>
              <w:t xml:space="preserve"> in Psychology</w:t>
            </w:r>
          </w:p>
          <w:p w14:paraId="60EDCB05" w14:textId="77777777" w:rsidR="00B41ABA" w:rsidRDefault="00B41ABA" w:rsidP="00E67E72">
            <w:pPr>
              <w:pStyle w:val="NoSpacing"/>
            </w:pPr>
            <w:r>
              <w:t xml:space="preserve">Halpern &amp; </w:t>
            </w:r>
            <w:proofErr w:type="spellStart"/>
            <w:r>
              <w:t>Rosevear</w:t>
            </w:r>
            <w:proofErr w:type="spellEnd"/>
            <w:r>
              <w:t xml:space="preserve"> Undergraduate Research Grant</w:t>
            </w:r>
          </w:p>
          <w:p w14:paraId="78C0C01D" w14:textId="3039E879" w:rsidR="00B41ABA" w:rsidRPr="00B41ABA" w:rsidRDefault="00B41ABA" w:rsidP="00E67E72">
            <w:pPr>
              <w:pStyle w:val="NoSpacing"/>
            </w:pPr>
          </w:p>
        </w:tc>
      </w:tr>
      <w:tr w:rsidR="00B41ABA" w:rsidRPr="00923E55" w14:paraId="570E6186" w14:textId="77777777" w:rsidTr="00E67E72">
        <w:tc>
          <w:tcPr>
            <w:tcW w:w="1818" w:type="dxa"/>
          </w:tcPr>
          <w:p w14:paraId="27AB9501" w14:textId="5DC0328F" w:rsidR="00B41ABA" w:rsidRDefault="00B41ABA" w:rsidP="00E67E72">
            <w:pPr>
              <w:pStyle w:val="NoSpacing"/>
            </w:pPr>
            <w:r>
              <w:t>2011</w:t>
            </w:r>
          </w:p>
        </w:tc>
        <w:tc>
          <w:tcPr>
            <w:tcW w:w="7038" w:type="dxa"/>
          </w:tcPr>
          <w:p w14:paraId="7C800A0C" w14:textId="40AAE6C1" w:rsidR="00B41ABA" w:rsidRPr="00B41ABA" w:rsidRDefault="00B41ABA" w:rsidP="00E67E72">
            <w:pPr>
              <w:pStyle w:val="NoSpacing"/>
            </w:pPr>
            <w:r>
              <w:t xml:space="preserve">Dean’s List in the College of Arts &amp; Sciences </w:t>
            </w:r>
          </w:p>
        </w:tc>
      </w:tr>
    </w:tbl>
    <w:p w14:paraId="4B0DF782" w14:textId="74746454" w:rsidR="00E67E72" w:rsidRDefault="00E67E72" w:rsidP="00944FEF">
      <w:pPr>
        <w:pStyle w:val="NoSpacing"/>
      </w:pPr>
    </w:p>
    <w:p w14:paraId="77634916" w14:textId="58F6A161" w:rsidR="00B41ABA" w:rsidRDefault="00B41ABA" w:rsidP="00944FEF">
      <w:pPr>
        <w:pStyle w:val="NoSpacing"/>
        <w:rPr>
          <w:b/>
          <w:sz w:val="28"/>
          <w:szCs w:val="28"/>
        </w:rPr>
      </w:pPr>
      <w:r>
        <w:rPr>
          <w:b/>
          <w:sz w:val="28"/>
          <w:szCs w:val="28"/>
        </w:rPr>
        <w:t>Memberships &amp; Affil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5B3048AA" w14:textId="77777777" w:rsidTr="00B41ABA">
        <w:tc>
          <w:tcPr>
            <w:tcW w:w="1818" w:type="dxa"/>
          </w:tcPr>
          <w:p w14:paraId="0899F1D7" w14:textId="55840ECE" w:rsidR="00B41ABA" w:rsidRDefault="00B41ABA" w:rsidP="00B41ABA">
            <w:pPr>
              <w:pStyle w:val="NoSpacing"/>
            </w:pPr>
            <w:r>
              <w:t xml:space="preserve">2014 – present </w:t>
            </w:r>
          </w:p>
        </w:tc>
        <w:tc>
          <w:tcPr>
            <w:tcW w:w="7038" w:type="dxa"/>
          </w:tcPr>
          <w:p w14:paraId="15DC9580" w14:textId="77777777" w:rsidR="00B41ABA" w:rsidRDefault="00B41ABA" w:rsidP="00B41ABA">
            <w:pPr>
              <w:pStyle w:val="NoSpacing"/>
            </w:pPr>
            <w:r>
              <w:t xml:space="preserve">Graduate Program for Neuroscience, Boston </w:t>
            </w:r>
            <w:proofErr w:type="spellStart"/>
            <w:r>
              <w:t>Univesity</w:t>
            </w:r>
            <w:proofErr w:type="spellEnd"/>
            <w:r>
              <w:t xml:space="preserve">. </w:t>
            </w:r>
          </w:p>
          <w:p w14:paraId="400821ED" w14:textId="77777777" w:rsidR="00B41ABA" w:rsidRDefault="00B41ABA" w:rsidP="00B41ABA">
            <w:pPr>
              <w:pStyle w:val="NoSpacing"/>
            </w:pPr>
            <w:r>
              <w:t>Ph.D. candidate</w:t>
            </w:r>
          </w:p>
          <w:p w14:paraId="14DF724A" w14:textId="0072E35F" w:rsidR="00B41ABA" w:rsidRPr="00162197" w:rsidRDefault="00B41ABA" w:rsidP="00B41ABA">
            <w:pPr>
              <w:pStyle w:val="NoSpacing"/>
            </w:pPr>
          </w:p>
        </w:tc>
      </w:tr>
      <w:tr w:rsidR="00B41ABA" w:rsidRPr="00923E55" w14:paraId="149087F9" w14:textId="77777777" w:rsidTr="00B41ABA">
        <w:tc>
          <w:tcPr>
            <w:tcW w:w="1818" w:type="dxa"/>
          </w:tcPr>
          <w:p w14:paraId="6642EC83" w14:textId="07DABB24" w:rsidR="00B41ABA" w:rsidRDefault="00B41ABA" w:rsidP="00B41ABA">
            <w:pPr>
              <w:pStyle w:val="NoSpacing"/>
            </w:pPr>
            <w:r>
              <w:t>2017 – present</w:t>
            </w:r>
          </w:p>
        </w:tc>
        <w:tc>
          <w:tcPr>
            <w:tcW w:w="7038" w:type="dxa"/>
          </w:tcPr>
          <w:p w14:paraId="4ACEB2BE" w14:textId="77777777" w:rsidR="00B41ABA" w:rsidRDefault="00B41ABA" w:rsidP="00B41ABA">
            <w:pPr>
              <w:pStyle w:val="NoSpacing"/>
            </w:pPr>
            <w:r>
              <w:t xml:space="preserve">National Science Foundation </w:t>
            </w:r>
            <w:proofErr w:type="spellStart"/>
            <w:r>
              <w:t>Neurophotonics</w:t>
            </w:r>
            <w:proofErr w:type="spellEnd"/>
            <w:r>
              <w:t xml:space="preserve"> Research Traineeship Program. </w:t>
            </w:r>
          </w:p>
          <w:p w14:paraId="130A48A8" w14:textId="77777777" w:rsidR="00B41ABA" w:rsidRDefault="00B41ABA" w:rsidP="00B41ABA">
            <w:pPr>
              <w:pStyle w:val="NoSpacing"/>
            </w:pPr>
            <w:r>
              <w:t>Trainee</w:t>
            </w:r>
          </w:p>
          <w:p w14:paraId="30785CE5" w14:textId="23B19656" w:rsidR="00B41ABA" w:rsidRDefault="00B41ABA" w:rsidP="00B41ABA">
            <w:pPr>
              <w:pStyle w:val="NoSpacing"/>
            </w:pPr>
          </w:p>
        </w:tc>
      </w:tr>
      <w:tr w:rsidR="00B41ABA" w:rsidRPr="00923E55" w14:paraId="4188CB82" w14:textId="77777777" w:rsidTr="00B41ABA">
        <w:tc>
          <w:tcPr>
            <w:tcW w:w="1818" w:type="dxa"/>
          </w:tcPr>
          <w:p w14:paraId="00632952" w14:textId="037F410B" w:rsidR="00B41ABA" w:rsidRDefault="00B41ABA" w:rsidP="00B41ABA">
            <w:pPr>
              <w:pStyle w:val="NoSpacing"/>
            </w:pPr>
            <w:r>
              <w:t>2015 – present</w:t>
            </w:r>
          </w:p>
        </w:tc>
        <w:tc>
          <w:tcPr>
            <w:tcW w:w="7038" w:type="dxa"/>
          </w:tcPr>
          <w:p w14:paraId="0C921A6B" w14:textId="77777777" w:rsidR="00B41ABA" w:rsidRDefault="00B41ABA" w:rsidP="00B41ABA">
            <w:pPr>
              <w:pStyle w:val="NoSpacing"/>
            </w:pPr>
            <w:r>
              <w:t>Society for Neuroscience</w:t>
            </w:r>
          </w:p>
          <w:p w14:paraId="5B8010D0" w14:textId="77777777" w:rsidR="00B41ABA" w:rsidRDefault="00B41ABA" w:rsidP="00B41ABA">
            <w:pPr>
              <w:pStyle w:val="NoSpacing"/>
            </w:pPr>
            <w:r>
              <w:t>Student membership</w:t>
            </w:r>
          </w:p>
          <w:p w14:paraId="7734D97F" w14:textId="77777777" w:rsidR="00B41ABA" w:rsidRDefault="00B41ABA" w:rsidP="00B41ABA">
            <w:pPr>
              <w:pStyle w:val="NoSpacing"/>
            </w:pPr>
          </w:p>
        </w:tc>
      </w:tr>
    </w:tbl>
    <w:p w14:paraId="36F7BC11" w14:textId="7EFC57EF" w:rsidR="00B41ABA" w:rsidRDefault="00B41ABA" w:rsidP="00944FEF">
      <w:pPr>
        <w:pStyle w:val="NoSpacing"/>
        <w:rPr>
          <w:b/>
          <w:sz w:val="28"/>
          <w:szCs w:val="28"/>
        </w:rPr>
      </w:pPr>
      <w:r>
        <w:rPr>
          <w:b/>
          <w:sz w:val="28"/>
          <w:szCs w:val="28"/>
        </w:rPr>
        <w:t>Service &amp; Mento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73404EE8" w14:textId="77777777" w:rsidTr="00B41ABA">
        <w:tc>
          <w:tcPr>
            <w:tcW w:w="1818" w:type="dxa"/>
          </w:tcPr>
          <w:p w14:paraId="31C671A6" w14:textId="01C38039" w:rsidR="00B41ABA" w:rsidRDefault="00B41ABA" w:rsidP="00B41ABA">
            <w:pPr>
              <w:pStyle w:val="NoSpacing"/>
            </w:pPr>
            <w:r>
              <w:t xml:space="preserve">2018 – present </w:t>
            </w:r>
          </w:p>
        </w:tc>
        <w:tc>
          <w:tcPr>
            <w:tcW w:w="7038" w:type="dxa"/>
          </w:tcPr>
          <w:p w14:paraId="7F374940" w14:textId="77777777" w:rsidR="00B41ABA" w:rsidRDefault="00B41ABA" w:rsidP="00B41ABA">
            <w:pPr>
              <w:pStyle w:val="NoSpacing"/>
            </w:pPr>
            <w:r>
              <w:rPr>
                <w:i/>
              </w:rPr>
              <w:t>BU Preprint Journal Club</w:t>
            </w:r>
          </w:p>
          <w:p w14:paraId="07022393" w14:textId="77777777" w:rsidR="00B41ABA" w:rsidRDefault="00B41ABA" w:rsidP="00B41ABA">
            <w:pPr>
              <w:pStyle w:val="NoSpacing"/>
            </w:pPr>
            <w:r>
              <w:t>Peer reviewer</w:t>
            </w:r>
          </w:p>
          <w:p w14:paraId="5031934E" w14:textId="77777777" w:rsidR="00B41ABA" w:rsidRDefault="00B41ABA" w:rsidP="00B41ABA">
            <w:pPr>
              <w:pStyle w:val="NoSpacing"/>
            </w:pPr>
            <w:r>
              <w:t xml:space="preserve">Constructively post reviews on </w:t>
            </w:r>
            <w:proofErr w:type="spellStart"/>
            <w:r>
              <w:t>bioRxiv</w:t>
            </w:r>
            <w:proofErr w:type="spellEnd"/>
            <w:r>
              <w:t xml:space="preserve"> articles on a monthly basis. </w:t>
            </w:r>
          </w:p>
          <w:p w14:paraId="2502B0AB" w14:textId="4E6120E1" w:rsidR="00B41ABA" w:rsidRPr="00B41ABA" w:rsidRDefault="00B41ABA" w:rsidP="00B41ABA">
            <w:pPr>
              <w:pStyle w:val="NoSpacing"/>
            </w:pPr>
          </w:p>
        </w:tc>
      </w:tr>
      <w:tr w:rsidR="00B41ABA" w:rsidRPr="00923E55" w14:paraId="4019AFD5" w14:textId="77777777" w:rsidTr="00B41ABA">
        <w:tc>
          <w:tcPr>
            <w:tcW w:w="1818" w:type="dxa"/>
          </w:tcPr>
          <w:p w14:paraId="0E828478" w14:textId="7F1FB6DC" w:rsidR="00B41ABA" w:rsidRDefault="00B41ABA" w:rsidP="00B41ABA">
            <w:pPr>
              <w:pStyle w:val="NoSpacing"/>
            </w:pPr>
            <w:r>
              <w:t>2016 – present</w:t>
            </w:r>
          </w:p>
        </w:tc>
        <w:tc>
          <w:tcPr>
            <w:tcW w:w="7038" w:type="dxa"/>
          </w:tcPr>
          <w:p w14:paraId="5300828A" w14:textId="77777777" w:rsidR="00B41ABA" w:rsidRDefault="00B41ABA" w:rsidP="00B41ABA">
            <w:pPr>
              <w:pStyle w:val="NoSpacing"/>
            </w:pPr>
            <w:r>
              <w:rPr>
                <w:i/>
              </w:rPr>
              <w:t>Museum of Science</w:t>
            </w:r>
          </w:p>
          <w:p w14:paraId="559CD6F3" w14:textId="77777777" w:rsidR="00B41ABA" w:rsidRDefault="00B41ABA" w:rsidP="00B41ABA">
            <w:pPr>
              <w:pStyle w:val="NoSpacing"/>
            </w:pPr>
            <w:r>
              <w:t>Outreach volunteer</w:t>
            </w:r>
          </w:p>
          <w:p w14:paraId="1D4C7D10" w14:textId="77777777" w:rsidR="00B41ABA" w:rsidRDefault="00B41ABA" w:rsidP="00B41ABA">
            <w:pPr>
              <w:pStyle w:val="NoSpacing"/>
            </w:pPr>
            <w:r>
              <w:t xml:space="preserve">Present neuroscience-related demonstrations to museum visitors. </w:t>
            </w:r>
          </w:p>
          <w:p w14:paraId="4020A9AA" w14:textId="41094FF0" w:rsidR="00B41ABA" w:rsidRPr="00B41ABA" w:rsidRDefault="00B41ABA" w:rsidP="00B41ABA">
            <w:pPr>
              <w:pStyle w:val="NoSpacing"/>
            </w:pPr>
          </w:p>
        </w:tc>
      </w:tr>
      <w:tr w:rsidR="00B41ABA" w:rsidRPr="00923E55" w14:paraId="64C3052F" w14:textId="77777777" w:rsidTr="00B41ABA">
        <w:tc>
          <w:tcPr>
            <w:tcW w:w="1818" w:type="dxa"/>
          </w:tcPr>
          <w:p w14:paraId="22DD24E2" w14:textId="503F39A1" w:rsidR="00B41ABA" w:rsidRDefault="00B41ABA" w:rsidP="00B41ABA">
            <w:pPr>
              <w:pStyle w:val="NoSpacing"/>
            </w:pPr>
            <w:r>
              <w:t>2016 – present</w:t>
            </w:r>
          </w:p>
        </w:tc>
        <w:tc>
          <w:tcPr>
            <w:tcW w:w="7038" w:type="dxa"/>
          </w:tcPr>
          <w:p w14:paraId="29D8C123" w14:textId="77777777" w:rsidR="00B41ABA" w:rsidRDefault="00B41ABA" w:rsidP="00B41ABA">
            <w:pPr>
              <w:pStyle w:val="NoSpacing"/>
            </w:pPr>
            <w:r>
              <w:rPr>
                <w:i/>
              </w:rPr>
              <w:t>Academic Immersion in Medicine Program at BU</w:t>
            </w:r>
          </w:p>
          <w:p w14:paraId="7B7632DA" w14:textId="77777777" w:rsidR="00B41ABA" w:rsidRDefault="00B41ABA" w:rsidP="00B41ABA">
            <w:pPr>
              <w:pStyle w:val="NoSpacing"/>
            </w:pPr>
            <w:r>
              <w:t>Outreach volunteer</w:t>
            </w:r>
          </w:p>
          <w:p w14:paraId="6EA7AFD0" w14:textId="77777777" w:rsidR="00B41ABA" w:rsidRDefault="00B41ABA" w:rsidP="00B41ABA">
            <w:pPr>
              <w:pStyle w:val="NoSpacing"/>
              <w:ind w:left="342" w:hanging="342"/>
            </w:pPr>
            <w:r>
              <w:t xml:space="preserve">Demonstrate cockroach motor/sensory neuron recordings and stimulations using </w:t>
            </w:r>
            <w:proofErr w:type="spellStart"/>
            <w:r>
              <w:t>Spiker</w:t>
            </w:r>
            <w:proofErr w:type="spellEnd"/>
            <w:r>
              <w:t xml:space="preserve"> Boxes. </w:t>
            </w:r>
          </w:p>
          <w:p w14:paraId="18DCAC19" w14:textId="44398B74" w:rsidR="00B41ABA" w:rsidRPr="00B41ABA" w:rsidRDefault="00B41ABA" w:rsidP="00B41ABA">
            <w:pPr>
              <w:pStyle w:val="NoSpacing"/>
              <w:ind w:left="342" w:hanging="342"/>
            </w:pPr>
          </w:p>
        </w:tc>
      </w:tr>
      <w:tr w:rsidR="00B41ABA" w:rsidRPr="00923E55" w14:paraId="26C2CA2E" w14:textId="77777777" w:rsidTr="00B41ABA">
        <w:tc>
          <w:tcPr>
            <w:tcW w:w="1818" w:type="dxa"/>
          </w:tcPr>
          <w:p w14:paraId="6719554D" w14:textId="16043DF3" w:rsidR="00B41ABA" w:rsidRDefault="00B41ABA" w:rsidP="00B41ABA">
            <w:pPr>
              <w:pStyle w:val="NoSpacing"/>
            </w:pPr>
            <w:r>
              <w:t>2015 – present</w:t>
            </w:r>
          </w:p>
        </w:tc>
        <w:tc>
          <w:tcPr>
            <w:tcW w:w="7038" w:type="dxa"/>
          </w:tcPr>
          <w:p w14:paraId="36276F34" w14:textId="77777777" w:rsidR="00B41ABA" w:rsidRDefault="00B41ABA" w:rsidP="00B41ABA">
            <w:pPr>
              <w:pStyle w:val="NoSpacing"/>
            </w:pPr>
            <w:r>
              <w:rPr>
                <w:i/>
              </w:rPr>
              <w:t>Massachusetts State Science &amp; Engineering Fair</w:t>
            </w:r>
          </w:p>
          <w:p w14:paraId="21E2013F" w14:textId="77777777" w:rsidR="00B41ABA" w:rsidRDefault="00B41ABA" w:rsidP="00B41ABA">
            <w:pPr>
              <w:pStyle w:val="NoSpacing"/>
            </w:pPr>
            <w:r>
              <w:t>Judge</w:t>
            </w:r>
          </w:p>
          <w:p w14:paraId="30AC6E1D" w14:textId="77777777" w:rsidR="00B41ABA" w:rsidRDefault="00B41ABA" w:rsidP="00B41ABA">
            <w:pPr>
              <w:pStyle w:val="NoSpacing"/>
            </w:pPr>
            <w:r>
              <w:t xml:space="preserve">Grade high school science fair posters. </w:t>
            </w:r>
          </w:p>
          <w:p w14:paraId="51EA5B70" w14:textId="755A9FAC" w:rsidR="00B41ABA" w:rsidRPr="00B41ABA" w:rsidRDefault="00B41ABA" w:rsidP="00B41ABA">
            <w:pPr>
              <w:pStyle w:val="NoSpacing"/>
            </w:pPr>
          </w:p>
        </w:tc>
      </w:tr>
      <w:tr w:rsidR="00B41ABA" w:rsidRPr="00923E55" w14:paraId="5B7556BE" w14:textId="77777777" w:rsidTr="00B41ABA">
        <w:tc>
          <w:tcPr>
            <w:tcW w:w="1818" w:type="dxa"/>
          </w:tcPr>
          <w:p w14:paraId="01C08B50" w14:textId="3F8D9B81" w:rsidR="00B41ABA" w:rsidRDefault="00B41ABA" w:rsidP="00B41ABA">
            <w:pPr>
              <w:pStyle w:val="NoSpacing"/>
            </w:pPr>
            <w:r>
              <w:t xml:space="preserve">2018 </w:t>
            </w:r>
          </w:p>
        </w:tc>
        <w:tc>
          <w:tcPr>
            <w:tcW w:w="7038" w:type="dxa"/>
          </w:tcPr>
          <w:p w14:paraId="36732D9E" w14:textId="77777777" w:rsidR="00B41ABA" w:rsidRDefault="00B41ABA" w:rsidP="00B41ABA">
            <w:pPr>
              <w:pStyle w:val="NoSpacing"/>
            </w:pPr>
            <w:r>
              <w:rPr>
                <w:i/>
              </w:rPr>
              <w:t>Undergraduate Research Opportunities Program at BU</w:t>
            </w:r>
          </w:p>
          <w:p w14:paraId="7BA9CEB3" w14:textId="77777777" w:rsidR="00B41ABA" w:rsidRDefault="00B41ABA" w:rsidP="00B41ABA">
            <w:pPr>
              <w:pStyle w:val="NoSpacing"/>
            </w:pPr>
            <w:r>
              <w:t xml:space="preserve">Mentor for Ellison L. </w:t>
            </w:r>
          </w:p>
          <w:p w14:paraId="0AE8DB5B" w14:textId="77777777" w:rsidR="00B41ABA" w:rsidRDefault="00B41ABA" w:rsidP="00B41ABA">
            <w:pPr>
              <w:pStyle w:val="NoSpacing"/>
            </w:pPr>
            <w:r>
              <w:t xml:space="preserve">Training in surgical techniques and rodent handling. </w:t>
            </w:r>
          </w:p>
          <w:p w14:paraId="52AD3FCC" w14:textId="0AAD53C4" w:rsidR="00B41ABA" w:rsidRPr="00B41ABA" w:rsidRDefault="00B41ABA" w:rsidP="00B41ABA">
            <w:pPr>
              <w:pStyle w:val="NoSpacing"/>
            </w:pPr>
          </w:p>
        </w:tc>
      </w:tr>
      <w:tr w:rsidR="00B41ABA" w:rsidRPr="00923E55" w14:paraId="1C5F3619" w14:textId="77777777" w:rsidTr="00B41ABA">
        <w:tc>
          <w:tcPr>
            <w:tcW w:w="1818" w:type="dxa"/>
          </w:tcPr>
          <w:p w14:paraId="6054DA0F" w14:textId="328C1EED" w:rsidR="00B41ABA" w:rsidRDefault="00B41ABA" w:rsidP="00B41ABA">
            <w:pPr>
              <w:pStyle w:val="NoSpacing"/>
            </w:pPr>
            <w:r>
              <w:t>2015 – 2016</w:t>
            </w:r>
          </w:p>
        </w:tc>
        <w:tc>
          <w:tcPr>
            <w:tcW w:w="7038" w:type="dxa"/>
          </w:tcPr>
          <w:p w14:paraId="2E77D753" w14:textId="77777777" w:rsidR="00B41ABA" w:rsidRDefault="00B41ABA" w:rsidP="00B41ABA">
            <w:pPr>
              <w:pStyle w:val="NoSpacing"/>
            </w:pPr>
            <w:r>
              <w:rPr>
                <w:i/>
              </w:rPr>
              <w:t>Undergraduate Research Opportunities Program at BU</w:t>
            </w:r>
          </w:p>
          <w:p w14:paraId="468C6118" w14:textId="77777777" w:rsidR="00B41ABA" w:rsidRDefault="00B41ABA" w:rsidP="00B41ABA">
            <w:pPr>
              <w:pStyle w:val="NoSpacing"/>
            </w:pPr>
            <w:r>
              <w:t xml:space="preserve">Mentor for </w:t>
            </w:r>
            <w:proofErr w:type="spellStart"/>
            <w:r>
              <w:t>Bidshahri</w:t>
            </w:r>
            <w:proofErr w:type="spellEnd"/>
            <w:r>
              <w:t xml:space="preserve"> P. </w:t>
            </w:r>
          </w:p>
          <w:p w14:paraId="5FAB5A04" w14:textId="77777777" w:rsidR="00B41ABA" w:rsidRDefault="00B41ABA" w:rsidP="00B41ABA">
            <w:pPr>
              <w:pStyle w:val="NoSpacing"/>
            </w:pPr>
            <w:r>
              <w:t xml:space="preserve">Training in experimental design, execution, and data analysis. </w:t>
            </w:r>
          </w:p>
          <w:p w14:paraId="323E5568" w14:textId="49D3DBFD" w:rsidR="00B41ABA" w:rsidRPr="00B41ABA" w:rsidRDefault="00B41ABA" w:rsidP="00B41ABA">
            <w:pPr>
              <w:pStyle w:val="NoSpacing"/>
            </w:pPr>
          </w:p>
        </w:tc>
      </w:tr>
      <w:tr w:rsidR="00B41ABA" w:rsidRPr="00923E55" w14:paraId="2CFBEAAF" w14:textId="77777777" w:rsidTr="00B41ABA">
        <w:tc>
          <w:tcPr>
            <w:tcW w:w="1818" w:type="dxa"/>
          </w:tcPr>
          <w:p w14:paraId="01563D06" w14:textId="5766F771" w:rsidR="00B41ABA" w:rsidRDefault="00B41ABA" w:rsidP="00B41ABA">
            <w:pPr>
              <w:pStyle w:val="NoSpacing"/>
            </w:pPr>
            <w:r>
              <w:t xml:space="preserve">2016 </w:t>
            </w:r>
          </w:p>
        </w:tc>
        <w:tc>
          <w:tcPr>
            <w:tcW w:w="7038" w:type="dxa"/>
          </w:tcPr>
          <w:p w14:paraId="4EA42AD6" w14:textId="77777777" w:rsidR="00B41ABA" w:rsidRDefault="00B41ABA" w:rsidP="00B41ABA">
            <w:pPr>
              <w:pStyle w:val="NoSpacing"/>
            </w:pPr>
            <w:r>
              <w:rPr>
                <w:i/>
              </w:rPr>
              <w:t>BU Biology Department</w:t>
            </w:r>
          </w:p>
          <w:p w14:paraId="0B0C2591" w14:textId="77777777" w:rsidR="00B41ABA" w:rsidRDefault="00B41ABA" w:rsidP="00B41ABA">
            <w:pPr>
              <w:pStyle w:val="NoSpacing"/>
            </w:pPr>
            <w:r>
              <w:t>Principles of Neuroscience Teaching Fellow</w:t>
            </w:r>
          </w:p>
          <w:p w14:paraId="2461DBAD" w14:textId="77777777" w:rsidR="00B41ABA" w:rsidRDefault="00B41ABA" w:rsidP="00B41ABA">
            <w:pPr>
              <w:pStyle w:val="NoSpacing"/>
              <w:ind w:left="342" w:hanging="342"/>
            </w:pPr>
            <w:r>
              <w:t xml:space="preserve">Organized and led discussion sections for an introductory neuroscience course. </w:t>
            </w:r>
          </w:p>
          <w:p w14:paraId="03CDD072" w14:textId="09C24DA7" w:rsidR="00B41ABA" w:rsidRDefault="00B41ABA" w:rsidP="00B41ABA">
            <w:pPr>
              <w:pStyle w:val="NoSpacing"/>
              <w:ind w:left="342" w:hanging="342"/>
            </w:pPr>
            <w:r>
              <w:t>TA Evaluation: 4.5/5.0</w:t>
            </w:r>
          </w:p>
          <w:p w14:paraId="646FB83D" w14:textId="53C8158F" w:rsidR="00B41ABA" w:rsidRPr="00B41ABA" w:rsidRDefault="00B41ABA" w:rsidP="00B41ABA">
            <w:pPr>
              <w:pStyle w:val="NoSpacing"/>
              <w:ind w:left="342" w:hanging="342"/>
            </w:pPr>
          </w:p>
        </w:tc>
      </w:tr>
      <w:tr w:rsidR="00B41ABA" w:rsidRPr="00923E55" w14:paraId="2C811768" w14:textId="77777777" w:rsidTr="00B41ABA">
        <w:tc>
          <w:tcPr>
            <w:tcW w:w="1818" w:type="dxa"/>
          </w:tcPr>
          <w:p w14:paraId="199317DF" w14:textId="13BA1FEE" w:rsidR="00B41ABA" w:rsidRDefault="00B41ABA" w:rsidP="00B41ABA">
            <w:pPr>
              <w:pStyle w:val="NoSpacing"/>
            </w:pPr>
          </w:p>
        </w:tc>
        <w:tc>
          <w:tcPr>
            <w:tcW w:w="7038" w:type="dxa"/>
          </w:tcPr>
          <w:p w14:paraId="04C568AC" w14:textId="77777777" w:rsidR="00B41ABA" w:rsidRDefault="00B41ABA" w:rsidP="00B41ABA">
            <w:pPr>
              <w:pStyle w:val="NoSpacing"/>
            </w:pPr>
            <w:r>
              <w:rPr>
                <w:i/>
              </w:rPr>
              <w:t>BU Neuroscience Department</w:t>
            </w:r>
          </w:p>
          <w:p w14:paraId="244D3899" w14:textId="77777777" w:rsidR="00B41ABA" w:rsidRDefault="00B41ABA" w:rsidP="00B41ABA">
            <w:pPr>
              <w:pStyle w:val="NoSpacing"/>
            </w:pPr>
            <w:r>
              <w:t>Introduction to Computational Neuroscience of Speech, Language, &amp; Hearing Teaching Fellow</w:t>
            </w:r>
          </w:p>
          <w:p w14:paraId="30A285F7" w14:textId="77777777" w:rsidR="00B41ABA" w:rsidRDefault="00B41ABA" w:rsidP="00B41ABA">
            <w:pPr>
              <w:pStyle w:val="NoSpacing"/>
              <w:ind w:left="342" w:hanging="342"/>
            </w:pPr>
            <w:r>
              <w:t xml:space="preserve">Assisted in a computer-based lab section for an advanced computational course. </w:t>
            </w:r>
          </w:p>
          <w:p w14:paraId="3B079237" w14:textId="0C5840B1" w:rsidR="00B41ABA" w:rsidRPr="00B41ABA" w:rsidRDefault="00B41ABA" w:rsidP="00B41ABA">
            <w:pPr>
              <w:pStyle w:val="NoSpacing"/>
              <w:ind w:left="342" w:hanging="342"/>
            </w:pPr>
          </w:p>
        </w:tc>
      </w:tr>
      <w:tr w:rsidR="00B41ABA" w:rsidRPr="00923E55" w14:paraId="2F474940" w14:textId="77777777" w:rsidTr="00B41ABA">
        <w:tc>
          <w:tcPr>
            <w:tcW w:w="1818" w:type="dxa"/>
          </w:tcPr>
          <w:p w14:paraId="58C0C25E" w14:textId="5CD1D6EB" w:rsidR="00B41ABA" w:rsidRDefault="00B41ABA" w:rsidP="00B41ABA">
            <w:pPr>
              <w:pStyle w:val="NoSpacing"/>
            </w:pPr>
            <w:r>
              <w:t>2014</w:t>
            </w:r>
          </w:p>
        </w:tc>
        <w:tc>
          <w:tcPr>
            <w:tcW w:w="7038" w:type="dxa"/>
          </w:tcPr>
          <w:p w14:paraId="792ED7D3" w14:textId="77777777" w:rsidR="00B41ABA" w:rsidRDefault="00B41ABA" w:rsidP="00B41ABA">
            <w:pPr>
              <w:pStyle w:val="NoSpacing"/>
              <w:rPr>
                <w:i/>
              </w:rPr>
            </w:pPr>
            <w:r>
              <w:rPr>
                <w:i/>
              </w:rPr>
              <w:t>Cornell Neurobiology &amp; Behavior Department</w:t>
            </w:r>
          </w:p>
          <w:p w14:paraId="3B7BADC6" w14:textId="77777777" w:rsidR="00B41ABA" w:rsidRDefault="00B41ABA" w:rsidP="00B41ABA">
            <w:pPr>
              <w:pStyle w:val="NoSpacing"/>
            </w:pPr>
            <w:r>
              <w:t>Introduction to Neuroscience Undergraduate Teaching Assistant</w:t>
            </w:r>
          </w:p>
          <w:p w14:paraId="4B9EAF8C" w14:textId="77777777" w:rsidR="00B41ABA" w:rsidRDefault="00B41ABA" w:rsidP="00B41ABA">
            <w:pPr>
              <w:pStyle w:val="NoSpacing"/>
            </w:pPr>
            <w:r>
              <w:t xml:space="preserve">Led discussion groups </w:t>
            </w:r>
            <w:r w:rsidR="002823E6">
              <w:t>to review lecture content and hold office hours.</w:t>
            </w:r>
          </w:p>
          <w:p w14:paraId="0FE20CDA" w14:textId="77777777" w:rsidR="002823E6" w:rsidRDefault="002823E6" w:rsidP="00B41ABA">
            <w:pPr>
              <w:pStyle w:val="NoSpacing"/>
            </w:pPr>
            <w:r>
              <w:t>TA Evaluation: 4.5/5.0</w:t>
            </w:r>
          </w:p>
          <w:p w14:paraId="75ED64F7" w14:textId="1180A90D" w:rsidR="002823E6" w:rsidRPr="00B41ABA" w:rsidRDefault="002823E6" w:rsidP="00B41ABA">
            <w:pPr>
              <w:pStyle w:val="NoSpacing"/>
            </w:pPr>
          </w:p>
        </w:tc>
      </w:tr>
      <w:tr w:rsidR="002823E6" w:rsidRPr="00923E55" w14:paraId="4893F10D" w14:textId="77777777" w:rsidTr="00B41ABA">
        <w:tc>
          <w:tcPr>
            <w:tcW w:w="1818" w:type="dxa"/>
          </w:tcPr>
          <w:p w14:paraId="25EF3022" w14:textId="16C3DA09" w:rsidR="002823E6" w:rsidRDefault="002823E6" w:rsidP="00B41ABA">
            <w:pPr>
              <w:pStyle w:val="NoSpacing"/>
            </w:pPr>
            <w:r>
              <w:t>2011 – 2013</w:t>
            </w:r>
          </w:p>
        </w:tc>
        <w:tc>
          <w:tcPr>
            <w:tcW w:w="7038" w:type="dxa"/>
          </w:tcPr>
          <w:p w14:paraId="1EBA2D7C" w14:textId="77777777" w:rsidR="002823E6" w:rsidRDefault="002823E6" w:rsidP="00B41ABA">
            <w:pPr>
              <w:pStyle w:val="NoSpacing"/>
            </w:pPr>
            <w:r>
              <w:rPr>
                <w:i/>
              </w:rPr>
              <w:t>Alpha Phi Omega Community Service Fraternity</w:t>
            </w:r>
          </w:p>
          <w:p w14:paraId="676FA2A5" w14:textId="77777777" w:rsidR="002823E6" w:rsidRDefault="002823E6" w:rsidP="00B41ABA">
            <w:pPr>
              <w:pStyle w:val="NoSpacing"/>
            </w:pPr>
            <w:r>
              <w:t>Pledge Project Group Leader</w:t>
            </w:r>
          </w:p>
          <w:p w14:paraId="67DBE93E" w14:textId="77777777" w:rsidR="002823E6" w:rsidRDefault="002823E6" w:rsidP="002823E6">
            <w:pPr>
              <w:pStyle w:val="NoSpacing"/>
            </w:pPr>
            <w:r>
              <w:t xml:space="preserve">Mentored initiates on planning of service events. </w:t>
            </w:r>
          </w:p>
          <w:p w14:paraId="64165A52" w14:textId="61CBF0A6" w:rsidR="002823E6" w:rsidRPr="002823E6" w:rsidRDefault="002823E6" w:rsidP="002823E6">
            <w:pPr>
              <w:pStyle w:val="NoSpacing"/>
            </w:pPr>
          </w:p>
        </w:tc>
      </w:tr>
      <w:tr w:rsidR="002823E6" w:rsidRPr="00923E55" w14:paraId="178B0C25" w14:textId="77777777" w:rsidTr="00B41ABA">
        <w:tc>
          <w:tcPr>
            <w:tcW w:w="1818" w:type="dxa"/>
          </w:tcPr>
          <w:p w14:paraId="3D50F3F7" w14:textId="4C5DAE19" w:rsidR="002823E6" w:rsidRDefault="002823E6" w:rsidP="00B41ABA">
            <w:pPr>
              <w:pStyle w:val="NoSpacing"/>
            </w:pPr>
            <w:r>
              <w:t>2011</w:t>
            </w:r>
          </w:p>
        </w:tc>
        <w:tc>
          <w:tcPr>
            <w:tcW w:w="7038" w:type="dxa"/>
          </w:tcPr>
          <w:p w14:paraId="59719265" w14:textId="77777777" w:rsidR="002823E6" w:rsidRDefault="002823E6" w:rsidP="00B41ABA">
            <w:pPr>
              <w:pStyle w:val="NoSpacing"/>
            </w:pPr>
            <w:r>
              <w:rPr>
                <w:i/>
              </w:rPr>
              <w:t>Education Association for China Tomorrow</w:t>
            </w:r>
          </w:p>
          <w:p w14:paraId="750A0E18" w14:textId="77777777" w:rsidR="002823E6" w:rsidRDefault="002823E6" w:rsidP="00B41ABA">
            <w:pPr>
              <w:pStyle w:val="NoSpacing"/>
            </w:pPr>
            <w:r>
              <w:t>English as a Foreign Language Instructor</w:t>
            </w:r>
          </w:p>
          <w:p w14:paraId="7D5C2AB3" w14:textId="77777777" w:rsidR="002823E6" w:rsidRDefault="002823E6" w:rsidP="002823E6">
            <w:pPr>
              <w:pStyle w:val="NoSpacing"/>
              <w:ind w:left="342" w:hanging="342"/>
            </w:pPr>
            <w:r>
              <w:t xml:space="preserve">Taught self-planned English lessons for middle school classes in rural China. </w:t>
            </w:r>
          </w:p>
          <w:p w14:paraId="65AC216C" w14:textId="1994D280" w:rsidR="002823E6" w:rsidRPr="002823E6" w:rsidRDefault="002823E6" w:rsidP="002823E6">
            <w:pPr>
              <w:pStyle w:val="NoSpacing"/>
              <w:ind w:left="342" w:hanging="342"/>
            </w:pPr>
          </w:p>
        </w:tc>
      </w:tr>
    </w:tbl>
    <w:p w14:paraId="192D6EB2" w14:textId="38B0888E" w:rsidR="00B41ABA" w:rsidRDefault="002823E6" w:rsidP="00944FEF">
      <w:pPr>
        <w:pStyle w:val="NoSpacing"/>
        <w:rPr>
          <w:sz w:val="28"/>
          <w:szCs w:val="28"/>
        </w:rPr>
      </w:pPr>
      <w:r>
        <w:rPr>
          <w:b/>
          <w:sz w:val="28"/>
          <w:szCs w:val="28"/>
        </w:rPr>
        <w:t>Skills</w:t>
      </w:r>
    </w:p>
    <w:p w14:paraId="677375DE" w14:textId="1789F6FF" w:rsidR="002823E6" w:rsidRDefault="002823E6" w:rsidP="00944FEF">
      <w:pPr>
        <w:pStyle w:val="NoSpacing"/>
      </w:pPr>
      <w:r>
        <w:t>One-photon calcium imaging in freely moving mice using miniaturized microscopes.</w:t>
      </w:r>
    </w:p>
    <w:p w14:paraId="537DAE06" w14:textId="0B1D4AA3" w:rsidR="002823E6" w:rsidRDefault="002823E6" w:rsidP="00944FEF">
      <w:pPr>
        <w:pStyle w:val="NoSpacing"/>
      </w:pPr>
      <w:proofErr w:type="gramStart"/>
      <w:r>
        <w:t>Rodent care, handling, and stereotaxic surgery (mice and rats).</w:t>
      </w:r>
      <w:proofErr w:type="gramEnd"/>
      <w:r>
        <w:t xml:space="preserve"> </w:t>
      </w:r>
    </w:p>
    <w:p w14:paraId="22D54DCF" w14:textId="7DC4FF04" w:rsidR="002823E6" w:rsidRDefault="002823E6" w:rsidP="002823E6">
      <w:pPr>
        <w:pStyle w:val="NoSpacing"/>
        <w:ind w:left="360" w:hanging="360"/>
      </w:pPr>
      <w:r>
        <w:t xml:space="preserve">Rodent behavior: Continuous spatial alternation, T-maze, open field, contextual fear conditioning. </w:t>
      </w:r>
    </w:p>
    <w:p w14:paraId="67C0F0A7" w14:textId="12D4459B" w:rsidR="002823E6" w:rsidRDefault="002823E6" w:rsidP="002823E6">
      <w:pPr>
        <w:pStyle w:val="NoSpacing"/>
        <w:ind w:left="360" w:hanging="360"/>
      </w:pPr>
      <w:proofErr w:type="gramStart"/>
      <w:r>
        <w:t>Brain sectioning with cryostat.</w:t>
      </w:r>
      <w:proofErr w:type="gramEnd"/>
      <w:r>
        <w:t xml:space="preserve"> </w:t>
      </w:r>
    </w:p>
    <w:p w14:paraId="747F0A2C" w14:textId="0E6ADD39" w:rsidR="002823E6" w:rsidRDefault="002823E6" w:rsidP="002823E6">
      <w:pPr>
        <w:pStyle w:val="NoSpacing"/>
        <w:ind w:left="360" w:hanging="360"/>
      </w:pPr>
      <w:proofErr w:type="gramStart"/>
      <w:r>
        <w:t xml:space="preserve">Proficient in </w:t>
      </w:r>
      <w:proofErr w:type="spellStart"/>
      <w:r>
        <w:t>Matlab</w:t>
      </w:r>
      <w:proofErr w:type="spellEnd"/>
      <w:r>
        <w:t xml:space="preserve"> and Python (</w:t>
      </w:r>
      <w:proofErr w:type="spellStart"/>
      <w:r>
        <w:t>PyCharm</w:t>
      </w:r>
      <w:proofErr w:type="spellEnd"/>
      <w:r>
        <w:t xml:space="preserve"> IDE).</w:t>
      </w:r>
      <w:proofErr w:type="gramEnd"/>
      <w:r>
        <w:t xml:space="preserve"> </w:t>
      </w:r>
    </w:p>
    <w:p w14:paraId="48B62309" w14:textId="50964D05" w:rsidR="002823E6" w:rsidRDefault="002823E6" w:rsidP="002823E6">
      <w:pPr>
        <w:pStyle w:val="NoSpacing"/>
        <w:ind w:left="360" w:hanging="360"/>
      </w:pPr>
      <w:proofErr w:type="gramStart"/>
      <w:r>
        <w:t xml:space="preserve">Proficient in pandas, </w:t>
      </w:r>
      <w:proofErr w:type="spellStart"/>
      <w:r>
        <w:t>scikit</w:t>
      </w:r>
      <w:proofErr w:type="spellEnd"/>
      <w:r>
        <w:t xml:space="preserve">-learn, </w:t>
      </w:r>
      <w:proofErr w:type="spellStart"/>
      <w:r>
        <w:t>scipy</w:t>
      </w:r>
      <w:proofErr w:type="spellEnd"/>
      <w:r>
        <w:t xml:space="preserve">, </w:t>
      </w:r>
      <w:proofErr w:type="spellStart"/>
      <w:r>
        <w:t>matplotlib</w:t>
      </w:r>
      <w:proofErr w:type="spellEnd"/>
      <w:r>
        <w:t xml:space="preserve">, and </w:t>
      </w:r>
      <w:proofErr w:type="spellStart"/>
      <w:r>
        <w:t>seaborn</w:t>
      </w:r>
      <w:proofErr w:type="spellEnd"/>
      <w:r>
        <w:t xml:space="preserve"> Python libraries.</w:t>
      </w:r>
      <w:proofErr w:type="gramEnd"/>
      <w:r>
        <w:t xml:space="preserve"> </w:t>
      </w:r>
    </w:p>
    <w:p w14:paraId="673E0016" w14:textId="70D61743" w:rsidR="002823E6" w:rsidRDefault="002823E6" w:rsidP="002823E6">
      <w:pPr>
        <w:pStyle w:val="NoSpacing"/>
        <w:ind w:left="360" w:hanging="360"/>
      </w:pPr>
      <w:proofErr w:type="spellStart"/>
      <w:proofErr w:type="gramStart"/>
      <w:r>
        <w:t>Profcient</w:t>
      </w:r>
      <w:proofErr w:type="spellEnd"/>
      <w:r>
        <w:t xml:space="preserve"> in </w:t>
      </w:r>
      <w:proofErr w:type="spellStart"/>
      <w:r>
        <w:t>LaTeX</w:t>
      </w:r>
      <w:proofErr w:type="spellEnd"/>
      <w:r>
        <w:t xml:space="preserve"> and </w:t>
      </w:r>
      <w:proofErr w:type="spellStart"/>
      <w:r>
        <w:t>GitHub</w:t>
      </w:r>
      <w:proofErr w:type="spellEnd"/>
      <w:r>
        <w:t xml:space="preserve"> (</w:t>
      </w:r>
      <w:proofErr w:type="spellStart"/>
      <w:r>
        <w:t>Git</w:t>
      </w:r>
      <w:proofErr w:type="spellEnd"/>
      <w:r>
        <w:t xml:space="preserve"> Bash and </w:t>
      </w:r>
      <w:proofErr w:type="spellStart"/>
      <w:r>
        <w:t>GitHub</w:t>
      </w:r>
      <w:proofErr w:type="spellEnd"/>
      <w:r>
        <w:t xml:space="preserve"> Desktop).</w:t>
      </w:r>
      <w:proofErr w:type="gramEnd"/>
      <w:r>
        <w:t xml:space="preserve"> </w:t>
      </w:r>
    </w:p>
    <w:p w14:paraId="226BD6EE" w14:textId="72840967" w:rsidR="002823E6" w:rsidRDefault="002823E6" w:rsidP="002823E6">
      <w:pPr>
        <w:pStyle w:val="NoSpacing"/>
        <w:ind w:left="360" w:hanging="360"/>
      </w:pPr>
      <w:proofErr w:type="gramStart"/>
      <w:r>
        <w:t>Practical experience in creative data visualization, dimensionality reduction, and machine learning.</w:t>
      </w:r>
      <w:proofErr w:type="gramEnd"/>
    </w:p>
    <w:p w14:paraId="09783850" w14:textId="176B16FF" w:rsidR="002823E6" w:rsidRDefault="002823E6" w:rsidP="002823E6">
      <w:pPr>
        <w:pStyle w:val="NoSpacing"/>
        <w:ind w:left="360" w:hanging="360"/>
      </w:pPr>
      <w:r>
        <w:t xml:space="preserve">Experience with </w:t>
      </w:r>
      <w:proofErr w:type="spellStart"/>
      <w:r>
        <w:t>tetrode</w:t>
      </w:r>
      <w:proofErr w:type="spellEnd"/>
      <w:r>
        <w:t xml:space="preserve"> recordings in the hippocampus and related cortical structures. </w:t>
      </w:r>
    </w:p>
    <w:p w14:paraId="64151247" w14:textId="025DE904" w:rsidR="002823E6" w:rsidRDefault="002823E6" w:rsidP="002823E6">
      <w:pPr>
        <w:pStyle w:val="NoSpacing"/>
        <w:ind w:left="360" w:hanging="360"/>
      </w:pPr>
      <w:r>
        <w:t xml:space="preserve">Experience with two-photon calcium imaging in anesthetized mice. </w:t>
      </w:r>
    </w:p>
    <w:p w14:paraId="4E69BC6A" w14:textId="496DFC0F" w:rsidR="002823E6" w:rsidRDefault="002823E6" w:rsidP="002823E6">
      <w:pPr>
        <w:pStyle w:val="NoSpacing"/>
        <w:ind w:left="360" w:hanging="360"/>
      </w:pPr>
      <w:proofErr w:type="gramStart"/>
      <w:r>
        <w:t>Conversational in Cantonese.</w:t>
      </w:r>
      <w:proofErr w:type="gramEnd"/>
      <w:r>
        <w:t xml:space="preserve"> </w:t>
      </w:r>
    </w:p>
    <w:p w14:paraId="1B6BA537" w14:textId="77777777" w:rsidR="002823E6" w:rsidRDefault="002823E6" w:rsidP="002823E6">
      <w:pPr>
        <w:pStyle w:val="NoSpacing"/>
        <w:ind w:left="360" w:hanging="360"/>
      </w:pPr>
    </w:p>
    <w:p w14:paraId="0BADF9B0" w14:textId="291AF5D8" w:rsidR="002823E6" w:rsidRDefault="002823E6" w:rsidP="002823E6">
      <w:pPr>
        <w:pStyle w:val="NoSpacing"/>
        <w:ind w:left="360" w:hanging="360"/>
        <w:rPr>
          <w:b/>
          <w:sz w:val="28"/>
          <w:szCs w:val="28"/>
        </w:rPr>
      </w:pPr>
      <w:r>
        <w:rPr>
          <w:b/>
          <w:sz w:val="28"/>
          <w:szCs w:val="28"/>
        </w:rPr>
        <w:t>References</w:t>
      </w:r>
    </w:p>
    <w:p w14:paraId="2C508C16" w14:textId="0A562EBF" w:rsidR="002823E6" w:rsidRPr="002823E6" w:rsidRDefault="002823E6" w:rsidP="002823E6">
      <w:pPr>
        <w:pStyle w:val="NoSpacing"/>
        <w:ind w:left="360" w:hanging="360"/>
      </w:pPr>
      <w:proofErr w:type="gramStart"/>
      <w:r>
        <w:t>Available upon request.</w:t>
      </w:r>
      <w:proofErr w:type="gramEnd"/>
      <w:r>
        <w:t xml:space="preserve"> </w:t>
      </w:r>
    </w:p>
    <w:sectPr w:rsidR="002823E6" w:rsidRPr="002823E6"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7C8E62" w14:textId="77777777" w:rsidR="00493433" w:rsidRDefault="00493433" w:rsidP="002112A8">
      <w:r>
        <w:separator/>
      </w:r>
    </w:p>
  </w:endnote>
  <w:endnote w:type="continuationSeparator" w:id="0">
    <w:p w14:paraId="1185C7A9" w14:textId="77777777" w:rsidR="00493433" w:rsidRDefault="00493433"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Monaco">
    <w:panose1 w:val="02000500000000000000"/>
    <w:charset w:val="00"/>
    <w:family w:val="auto"/>
    <w:pitch w:val="variable"/>
    <w:sig w:usb0="A00002FF" w:usb1="500039FB" w:usb2="00000000" w:usb3="00000000" w:csb0="00000197" w:csb1="00000000"/>
  </w:font>
  <w:font w:name="Tahoma">
    <w:panose1 w:val="020B0604030504040204"/>
    <w:charset w:val="00"/>
    <w:family w:val="auto"/>
    <w:pitch w:val="variable"/>
    <w:sig w:usb0="00000003" w:usb1="00000000" w:usb2="00000000" w:usb3="00000000" w:csb0="00000001" w:csb1="00000000"/>
  </w:font>
  <w:font w:name="Lucida Sans Unicode">
    <w:panose1 w:val="020B06020305040202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OCR A Std">
    <w:panose1 w:val="020F0609000104060307"/>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0FAEFE" w14:textId="77777777" w:rsidR="00493433" w:rsidRDefault="00493433"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493433" w:rsidRDefault="0049343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92B6D" w14:textId="77777777" w:rsidR="00493433" w:rsidRPr="000A05E4" w:rsidRDefault="00493433"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944F1B">
      <w:rPr>
        <w:rStyle w:val="PageNumber"/>
        <w:rFonts w:cs="Times New Roman"/>
        <w:noProof/>
      </w:rPr>
      <w:t>xviii</w:t>
    </w:r>
    <w:r w:rsidRPr="000A05E4">
      <w:rPr>
        <w:rStyle w:val="PageNumber"/>
        <w:rFonts w:cs="Times New Roman"/>
      </w:rPr>
      <w:fldChar w:fldCharType="end"/>
    </w:r>
  </w:p>
  <w:p w14:paraId="590ADF32" w14:textId="77777777" w:rsidR="00493433" w:rsidRDefault="00493433">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76406" w14:textId="77777777" w:rsidR="00493433" w:rsidRDefault="00493433">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DDC86E" w14:textId="77777777" w:rsidR="00493433" w:rsidRDefault="0049343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89394F" w14:textId="77777777" w:rsidR="00493433" w:rsidRDefault="00493433" w:rsidP="002112A8">
      <w:r>
        <w:separator/>
      </w:r>
    </w:p>
  </w:footnote>
  <w:footnote w:type="continuationSeparator" w:id="0">
    <w:p w14:paraId="2CAA1E42" w14:textId="77777777" w:rsidR="00493433" w:rsidRDefault="00493433" w:rsidP="002112A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E3511" w14:textId="77777777" w:rsidR="00493433" w:rsidRDefault="00493433"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493433" w:rsidRDefault="00493433" w:rsidP="00C87F9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F448C" w14:textId="77777777" w:rsidR="00493433" w:rsidRDefault="00493433">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6B0E8" w14:textId="77777777" w:rsidR="00493433" w:rsidRPr="000A05E4" w:rsidRDefault="00493433"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4E4EB4">
      <w:rPr>
        <w:rStyle w:val="PageNumber"/>
        <w:rFonts w:cs="Times New Roman"/>
        <w:noProof/>
      </w:rPr>
      <w:t>178</w:t>
    </w:r>
    <w:r w:rsidRPr="000A05E4">
      <w:rPr>
        <w:rStyle w:val="PageNumber"/>
        <w:rFonts w:cs="Times New Roman"/>
      </w:rPr>
      <w:fldChar w:fldCharType="end"/>
    </w:r>
  </w:p>
  <w:p w14:paraId="1BCBD2C9" w14:textId="77777777" w:rsidR="00493433" w:rsidRDefault="00493433" w:rsidP="00C87F94">
    <w:pPr>
      <w:pStyle w:val="Header"/>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FE868" w14:textId="77777777" w:rsidR="00493433" w:rsidRDefault="00493433"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493433" w:rsidRDefault="00493433" w:rsidP="00C87F94">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B4758"/>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1A67036"/>
    <w:multiLevelType w:val="hybridMultilevel"/>
    <w:tmpl w:val="7490373E"/>
    <w:lvl w:ilvl="0" w:tplc="166EBF6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544A73"/>
    <w:multiLevelType w:val="hybridMultilevel"/>
    <w:tmpl w:val="D3F28A36"/>
    <w:lvl w:ilvl="0" w:tplc="4E80EC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6F32B9"/>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13F55366"/>
    <w:multiLevelType w:val="hybridMultilevel"/>
    <w:tmpl w:val="D4ECE438"/>
    <w:lvl w:ilvl="0" w:tplc="EB9C3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AF13B1"/>
    <w:multiLevelType w:val="hybridMultilevel"/>
    <w:tmpl w:val="9DE8713E"/>
    <w:lvl w:ilvl="0" w:tplc="AC0A72E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331301"/>
    <w:multiLevelType w:val="multilevel"/>
    <w:tmpl w:val="77CC6D9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nsid w:val="366A2EFB"/>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40AC41D9"/>
    <w:multiLevelType w:val="hybridMultilevel"/>
    <w:tmpl w:val="61325218"/>
    <w:lvl w:ilvl="0" w:tplc="ADE82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EAC681A"/>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52332E50"/>
    <w:multiLevelType w:val="hybridMultilevel"/>
    <w:tmpl w:val="525AA69C"/>
    <w:lvl w:ilvl="0" w:tplc="C92C534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74836F6"/>
    <w:multiLevelType w:val="hybridMultilevel"/>
    <w:tmpl w:val="4ECC5C42"/>
    <w:lvl w:ilvl="0" w:tplc="B9F22EC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D3511E3"/>
    <w:multiLevelType w:val="hybridMultilevel"/>
    <w:tmpl w:val="42DC4498"/>
    <w:lvl w:ilvl="0" w:tplc="1E087F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0F60D7E"/>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65623C5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675C7EC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6B2D5FFE"/>
    <w:multiLevelType w:val="hybridMultilevel"/>
    <w:tmpl w:val="A8A2E376"/>
    <w:lvl w:ilvl="0" w:tplc="04E06E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D96619E"/>
    <w:multiLevelType w:val="hybridMultilevel"/>
    <w:tmpl w:val="A34ACC1E"/>
    <w:lvl w:ilvl="0" w:tplc="0096D03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E021EE7"/>
    <w:multiLevelType w:val="hybridMultilevel"/>
    <w:tmpl w:val="7158CB54"/>
    <w:lvl w:ilvl="0" w:tplc="2860569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6"/>
  </w:num>
  <w:num w:numId="3">
    <w:abstractNumId w:val="12"/>
  </w:num>
  <w:num w:numId="4">
    <w:abstractNumId w:val="17"/>
  </w:num>
  <w:num w:numId="5">
    <w:abstractNumId w:val="18"/>
  </w:num>
  <w:num w:numId="6">
    <w:abstractNumId w:val="2"/>
  </w:num>
  <w:num w:numId="7">
    <w:abstractNumId w:val="1"/>
  </w:num>
  <w:num w:numId="8">
    <w:abstractNumId w:val="11"/>
  </w:num>
  <w:num w:numId="9">
    <w:abstractNumId w:val="10"/>
  </w:num>
  <w:num w:numId="10">
    <w:abstractNumId w:val="5"/>
  </w:num>
  <w:num w:numId="11">
    <w:abstractNumId w:val="16"/>
  </w:num>
  <w:num w:numId="12">
    <w:abstractNumId w:val="4"/>
  </w:num>
  <w:num w:numId="13">
    <w:abstractNumId w:val="8"/>
  </w:num>
  <w:num w:numId="14">
    <w:abstractNumId w:val="0"/>
  </w:num>
  <w:num w:numId="15">
    <w:abstractNumId w:val="15"/>
  </w:num>
  <w:num w:numId="16">
    <w:abstractNumId w:val="14"/>
  </w:num>
  <w:num w:numId="17">
    <w:abstractNumId w:val="3"/>
  </w:num>
  <w:num w:numId="18">
    <w:abstractNumId w:val="7"/>
  </w:num>
  <w:num w:numId="19">
    <w:abstractNumId w:val="13"/>
  </w:num>
  <w:num w:numId="20">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126F"/>
    <w:rsid w:val="0000246A"/>
    <w:rsid w:val="00003E75"/>
    <w:rsid w:val="00006492"/>
    <w:rsid w:val="0001790A"/>
    <w:rsid w:val="00021117"/>
    <w:rsid w:val="00023AA5"/>
    <w:rsid w:val="00026E42"/>
    <w:rsid w:val="00031A3C"/>
    <w:rsid w:val="00033493"/>
    <w:rsid w:val="0004040E"/>
    <w:rsid w:val="000424B6"/>
    <w:rsid w:val="000427A0"/>
    <w:rsid w:val="0004336F"/>
    <w:rsid w:val="00043C99"/>
    <w:rsid w:val="00043D2C"/>
    <w:rsid w:val="00044798"/>
    <w:rsid w:val="00044DB9"/>
    <w:rsid w:val="00045120"/>
    <w:rsid w:val="00052860"/>
    <w:rsid w:val="00053800"/>
    <w:rsid w:val="00054994"/>
    <w:rsid w:val="00054AA5"/>
    <w:rsid w:val="000569C9"/>
    <w:rsid w:val="00057B5A"/>
    <w:rsid w:val="00057D6E"/>
    <w:rsid w:val="00060639"/>
    <w:rsid w:val="00063A1F"/>
    <w:rsid w:val="0006473D"/>
    <w:rsid w:val="00065003"/>
    <w:rsid w:val="00065B49"/>
    <w:rsid w:val="00071A04"/>
    <w:rsid w:val="00072274"/>
    <w:rsid w:val="00074A42"/>
    <w:rsid w:val="00075844"/>
    <w:rsid w:val="00082A7D"/>
    <w:rsid w:val="00082C33"/>
    <w:rsid w:val="000831D6"/>
    <w:rsid w:val="00087333"/>
    <w:rsid w:val="00090FEB"/>
    <w:rsid w:val="0009134A"/>
    <w:rsid w:val="00094121"/>
    <w:rsid w:val="00097DF6"/>
    <w:rsid w:val="00097F9E"/>
    <w:rsid w:val="000A05E4"/>
    <w:rsid w:val="000A2F0F"/>
    <w:rsid w:val="000A3761"/>
    <w:rsid w:val="000A3F39"/>
    <w:rsid w:val="000A6EA4"/>
    <w:rsid w:val="000A705B"/>
    <w:rsid w:val="000B07F9"/>
    <w:rsid w:val="000B2108"/>
    <w:rsid w:val="000B465D"/>
    <w:rsid w:val="000B4EF5"/>
    <w:rsid w:val="000B58B2"/>
    <w:rsid w:val="000B6BA2"/>
    <w:rsid w:val="000C0A9E"/>
    <w:rsid w:val="000C1E19"/>
    <w:rsid w:val="000C3EED"/>
    <w:rsid w:val="000C62E0"/>
    <w:rsid w:val="000D2187"/>
    <w:rsid w:val="000D4165"/>
    <w:rsid w:val="000D41D7"/>
    <w:rsid w:val="000D47DF"/>
    <w:rsid w:val="000D4B69"/>
    <w:rsid w:val="000E4810"/>
    <w:rsid w:val="000E66E2"/>
    <w:rsid w:val="000E6772"/>
    <w:rsid w:val="000F0B2C"/>
    <w:rsid w:val="000F3D7C"/>
    <w:rsid w:val="000F3DA9"/>
    <w:rsid w:val="000F4C00"/>
    <w:rsid w:val="000F4F8F"/>
    <w:rsid w:val="000F5339"/>
    <w:rsid w:val="000F6BE0"/>
    <w:rsid w:val="000F7596"/>
    <w:rsid w:val="001002D7"/>
    <w:rsid w:val="00102466"/>
    <w:rsid w:val="00104163"/>
    <w:rsid w:val="001041F2"/>
    <w:rsid w:val="00104EDF"/>
    <w:rsid w:val="0010589B"/>
    <w:rsid w:val="001069F1"/>
    <w:rsid w:val="00107735"/>
    <w:rsid w:val="001126FC"/>
    <w:rsid w:val="00113AFB"/>
    <w:rsid w:val="001154A2"/>
    <w:rsid w:val="00120869"/>
    <w:rsid w:val="00130E5B"/>
    <w:rsid w:val="00137AE9"/>
    <w:rsid w:val="00140203"/>
    <w:rsid w:val="00147CC8"/>
    <w:rsid w:val="001508E8"/>
    <w:rsid w:val="00150AA2"/>
    <w:rsid w:val="001515DE"/>
    <w:rsid w:val="00151663"/>
    <w:rsid w:val="00153076"/>
    <w:rsid w:val="00154485"/>
    <w:rsid w:val="00160048"/>
    <w:rsid w:val="001615F6"/>
    <w:rsid w:val="00161809"/>
    <w:rsid w:val="00162197"/>
    <w:rsid w:val="00166BF4"/>
    <w:rsid w:val="00170292"/>
    <w:rsid w:val="00171438"/>
    <w:rsid w:val="001744AB"/>
    <w:rsid w:val="001772C0"/>
    <w:rsid w:val="00185BF0"/>
    <w:rsid w:val="001868B2"/>
    <w:rsid w:val="00186F7A"/>
    <w:rsid w:val="001920AE"/>
    <w:rsid w:val="001923A8"/>
    <w:rsid w:val="0019247E"/>
    <w:rsid w:val="00193F22"/>
    <w:rsid w:val="00195679"/>
    <w:rsid w:val="001956AB"/>
    <w:rsid w:val="001973A4"/>
    <w:rsid w:val="001A02FD"/>
    <w:rsid w:val="001A381D"/>
    <w:rsid w:val="001A7D8E"/>
    <w:rsid w:val="001B013D"/>
    <w:rsid w:val="001B121F"/>
    <w:rsid w:val="001B3DEE"/>
    <w:rsid w:val="001B541D"/>
    <w:rsid w:val="001C222B"/>
    <w:rsid w:val="001C2441"/>
    <w:rsid w:val="001C4BF5"/>
    <w:rsid w:val="001C6B5E"/>
    <w:rsid w:val="001C77C5"/>
    <w:rsid w:val="001D043D"/>
    <w:rsid w:val="001D04E0"/>
    <w:rsid w:val="001D18C3"/>
    <w:rsid w:val="001D25CA"/>
    <w:rsid w:val="001D36F6"/>
    <w:rsid w:val="001D6774"/>
    <w:rsid w:val="001D7D0F"/>
    <w:rsid w:val="001E1273"/>
    <w:rsid w:val="001E1FD6"/>
    <w:rsid w:val="001E4346"/>
    <w:rsid w:val="001F5F18"/>
    <w:rsid w:val="00200996"/>
    <w:rsid w:val="00200AA7"/>
    <w:rsid w:val="002013C4"/>
    <w:rsid w:val="002016B0"/>
    <w:rsid w:val="00203867"/>
    <w:rsid w:val="002051C4"/>
    <w:rsid w:val="00206C94"/>
    <w:rsid w:val="00207097"/>
    <w:rsid w:val="00207099"/>
    <w:rsid w:val="00207C3F"/>
    <w:rsid w:val="002112A8"/>
    <w:rsid w:val="00212BC2"/>
    <w:rsid w:val="002162BE"/>
    <w:rsid w:val="0021667A"/>
    <w:rsid w:val="00216B8B"/>
    <w:rsid w:val="00220B3B"/>
    <w:rsid w:val="00222E8A"/>
    <w:rsid w:val="00226048"/>
    <w:rsid w:val="0023012C"/>
    <w:rsid w:val="00233F94"/>
    <w:rsid w:val="0023703D"/>
    <w:rsid w:val="002407A1"/>
    <w:rsid w:val="00241468"/>
    <w:rsid w:val="002426E7"/>
    <w:rsid w:val="00242705"/>
    <w:rsid w:val="00244747"/>
    <w:rsid w:val="00245DB7"/>
    <w:rsid w:val="0025138A"/>
    <w:rsid w:val="0025262F"/>
    <w:rsid w:val="00253000"/>
    <w:rsid w:val="00254250"/>
    <w:rsid w:val="00254CF0"/>
    <w:rsid w:val="00257004"/>
    <w:rsid w:val="0025778A"/>
    <w:rsid w:val="00261DDD"/>
    <w:rsid w:val="00266E1E"/>
    <w:rsid w:val="002719A8"/>
    <w:rsid w:val="00272228"/>
    <w:rsid w:val="00275666"/>
    <w:rsid w:val="00276507"/>
    <w:rsid w:val="00276928"/>
    <w:rsid w:val="00277A3B"/>
    <w:rsid w:val="00277C41"/>
    <w:rsid w:val="00280570"/>
    <w:rsid w:val="00280E42"/>
    <w:rsid w:val="0028206E"/>
    <w:rsid w:val="002823E6"/>
    <w:rsid w:val="0028329D"/>
    <w:rsid w:val="00284E0B"/>
    <w:rsid w:val="002850B4"/>
    <w:rsid w:val="002872CA"/>
    <w:rsid w:val="00287420"/>
    <w:rsid w:val="00297225"/>
    <w:rsid w:val="002A617F"/>
    <w:rsid w:val="002A7F50"/>
    <w:rsid w:val="002B30B8"/>
    <w:rsid w:val="002B325A"/>
    <w:rsid w:val="002B74CC"/>
    <w:rsid w:val="002B75B0"/>
    <w:rsid w:val="002C10D1"/>
    <w:rsid w:val="002C291E"/>
    <w:rsid w:val="002C2DE9"/>
    <w:rsid w:val="002D2ADF"/>
    <w:rsid w:val="002D50E5"/>
    <w:rsid w:val="002D5122"/>
    <w:rsid w:val="002D5791"/>
    <w:rsid w:val="002D68BF"/>
    <w:rsid w:val="002D7EC6"/>
    <w:rsid w:val="002E1076"/>
    <w:rsid w:val="002E3E9A"/>
    <w:rsid w:val="002E43E0"/>
    <w:rsid w:val="002E5749"/>
    <w:rsid w:val="002F1E50"/>
    <w:rsid w:val="002F2C92"/>
    <w:rsid w:val="002F624C"/>
    <w:rsid w:val="00301A99"/>
    <w:rsid w:val="00303A22"/>
    <w:rsid w:val="003134B6"/>
    <w:rsid w:val="00314EA5"/>
    <w:rsid w:val="00316BE3"/>
    <w:rsid w:val="0032234C"/>
    <w:rsid w:val="003226D8"/>
    <w:rsid w:val="003246FA"/>
    <w:rsid w:val="00326BB1"/>
    <w:rsid w:val="00331E35"/>
    <w:rsid w:val="00334C88"/>
    <w:rsid w:val="00335B23"/>
    <w:rsid w:val="00335F56"/>
    <w:rsid w:val="00346CE8"/>
    <w:rsid w:val="003547DD"/>
    <w:rsid w:val="00356004"/>
    <w:rsid w:val="00361F83"/>
    <w:rsid w:val="0036502F"/>
    <w:rsid w:val="003657FF"/>
    <w:rsid w:val="0037001D"/>
    <w:rsid w:val="003742D4"/>
    <w:rsid w:val="0038056A"/>
    <w:rsid w:val="0038229F"/>
    <w:rsid w:val="0038614F"/>
    <w:rsid w:val="003863E2"/>
    <w:rsid w:val="00387DF2"/>
    <w:rsid w:val="00390FC2"/>
    <w:rsid w:val="0039584A"/>
    <w:rsid w:val="003A044A"/>
    <w:rsid w:val="003A1526"/>
    <w:rsid w:val="003A1FF1"/>
    <w:rsid w:val="003A6A21"/>
    <w:rsid w:val="003A73F7"/>
    <w:rsid w:val="003B08E0"/>
    <w:rsid w:val="003B4FAB"/>
    <w:rsid w:val="003C1D38"/>
    <w:rsid w:val="003C482E"/>
    <w:rsid w:val="003C5973"/>
    <w:rsid w:val="003C6278"/>
    <w:rsid w:val="003C67AC"/>
    <w:rsid w:val="003C69ED"/>
    <w:rsid w:val="003D0881"/>
    <w:rsid w:val="003D213B"/>
    <w:rsid w:val="003D27BC"/>
    <w:rsid w:val="003D27EE"/>
    <w:rsid w:val="003D32DB"/>
    <w:rsid w:val="003D5778"/>
    <w:rsid w:val="003E05E6"/>
    <w:rsid w:val="003E2A0C"/>
    <w:rsid w:val="003E4D54"/>
    <w:rsid w:val="003E5272"/>
    <w:rsid w:val="003F4E59"/>
    <w:rsid w:val="003F5980"/>
    <w:rsid w:val="00403E26"/>
    <w:rsid w:val="00412410"/>
    <w:rsid w:val="00413ACF"/>
    <w:rsid w:val="00415214"/>
    <w:rsid w:val="0041536F"/>
    <w:rsid w:val="00415481"/>
    <w:rsid w:val="00415A0A"/>
    <w:rsid w:val="00415D46"/>
    <w:rsid w:val="0041749E"/>
    <w:rsid w:val="004177E8"/>
    <w:rsid w:val="00420EA5"/>
    <w:rsid w:val="0042105D"/>
    <w:rsid w:val="0042375E"/>
    <w:rsid w:val="004244AE"/>
    <w:rsid w:val="00424B5B"/>
    <w:rsid w:val="00425644"/>
    <w:rsid w:val="004307D6"/>
    <w:rsid w:val="00431B2F"/>
    <w:rsid w:val="0043299E"/>
    <w:rsid w:val="00432F31"/>
    <w:rsid w:val="00433297"/>
    <w:rsid w:val="004373C9"/>
    <w:rsid w:val="0044199E"/>
    <w:rsid w:val="00454206"/>
    <w:rsid w:val="00456A75"/>
    <w:rsid w:val="00464CF5"/>
    <w:rsid w:val="004700B7"/>
    <w:rsid w:val="00471007"/>
    <w:rsid w:val="00471A36"/>
    <w:rsid w:val="00475087"/>
    <w:rsid w:val="00477697"/>
    <w:rsid w:val="00480FA9"/>
    <w:rsid w:val="004837D8"/>
    <w:rsid w:val="00485187"/>
    <w:rsid w:val="00493433"/>
    <w:rsid w:val="0049386E"/>
    <w:rsid w:val="0049404E"/>
    <w:rsid w:val="004A733F"/>
    <w:rsid w:val="004B0944"/>
    <w:rsid w:val="004B3D30"/>
    <w:rsid w:val="004C0813"/>
    <w:rsid w:val="004C31C1"/>
    <w:rsid w:val="004C51FD"/>
    <w:rsid w:val="004C64DF"/>
    <w:rsid w:val="004C69E6"/>
    <w:rsid w:val="004D50AE"/>
    <w:rsid w:val="004E4EB4"/>
    <w:rsid w:val="004E7BA2"/>
    <w:rsid w:val="004F0B13"/>
    <w:rsid w:val="004F3A39"/>
    <w:rsid w:val="004F56DF"/>
    <w:rsid w:val="005101F4"/>
    <w:rsid w:val="00510928"/>
    <w:rsid w:val="005112F0"/>
    <w:rsid w:val="00520369"/>
    <w:rsid w:val="00530413"/>
    <w:rsid w:val="00530EF2"/>
    <w:rsid w:val="00531465"/>
    <w:rsid w:val="00533A02"/>
    <w:rsid w:val="00537CE7"/>
    <w:rsid w:val="00555FF6"/>
    <w:rsid w:val="005572B9"/>
    <w:rsid w:val="0056175E"/>
    <w:rsid w:val="005637FA"/>
    <w:rsid w:val="00564A0F"/>
    <w:rsid w:val="00570644"/>
    <w:rsid w:val="00570AD2"/>
    <w:rsid w:val="0057440D"/>
    <w:rsid w:val="00576A83"/>
    <w:rsid w:val="00581067"/>
    <w:rsid w:val="00582824"/>
    <w:rsid w:val="0058556D"/>
    <w:rsid w:val="005868A9"/>
    <w:rsid w:val="005868E2"/>
    <w:rsid w:val="005876B0"/>
    <w:rsid w:val="00592526"/>
    <w:rsid w:val="005948DD"/>
    <w:rsid w:val="005950CA"/>
    <w:rsid w:val="00596729"/>
    <w:rsid w:val="005A0732"/>
    <w:rsid w:val="005A0A93"/>
    <w:rsid w:val="005B00D5"/>
    <w:rsid w:val="005B0486"/>
    <w:rsid w:val="005B0DA2"/>
    <w:rsid w:val="005B33F6"/>
    <w:rsid w:val="005B6101"/>
    <w:rsid w:val="005C03D6"/>
    <w:rsid w:val="005C09A6"/>
    <w:rsid w:val="005C15C7"/>
    <w:rsid w:val="005C185C"/>
    <w:rsid w:val="005C1B6E"/>
    <w:rsid w:val="005C1B7C"/>
    <w:rsid w:val="005C2377"/>
    <w:rsid w:val="005C3285"/>
    <w:rsid w:val="005C4A6F"/>
    <w:rsid w:val="005C5959"/>
    <w:rsid w:val="005C73F6"/>
    <w:rsid w:val="005D32F4"/>
    <w:rsid w:val="005D4B62"/>
    <w:rsid w:val="005D7173"/>
    <w:rsid w:val="005E0050"/>
    <w:rsid w:val="005F0D20"/>
    <w:rsid w:val="005F1F99"/>
    <w:rsid w:val="005F2A6A"/>
    <w:rsid w:val="005F2CB9"/>
    <w:rsid w:val="005F4F2D"/>
    <w:rsid w:val="005F65BA"/>
    <w:rsid w:val="005F6957"/>
    <w:rsid w:val="005F7A5B"/>
    <w:rsid w:val="006024FA"/>
    <w:rsid w:val="00604845"/>
    <w:rsid w:val="0060652A"/>
    <w:rsid w:val="00606D8E"/>
    <w:rsid w:val="00607C9F"/>
    <w:rsid w:val="00613838"/>
    <w:rsid w:val="00614EDF"/>
    <w:rsid w:val="00620064"/>
    <w:rsid w:val="006207FA"/>
    <w:rsid w:val="00620EC8"/>
    <w:rsid w:val="006244A4"/>
    <w:rsid w:val="006248BD"/>
    <w:rsid w:val="006252E5"/>
    <w:rsid w:val="006259B6"/>
    <w:rsid w:val="006259C5"/>
    <w:rsid w:val="00626978"/>
    <w:rsid w:val="00631A34"/>
    <w:rsid w:val="00632D95"/>
    <w:rsid w:val="006412ED"/>
    <w:rsid w:val="00641B54"/>
    <w:rsid w:val="00655494"/>
    <w:rsid w:val="0065563D"/>
    <w:rsid w:val="00655F84"/>
    <w:rsid w:val="00657DAF"/>
    <w:rsid w:val="006605D8"/>
    <w:rsid w:val="00660784"/>
    <w:rsid w:val="00670CB6"/>
    <w:rsid w:val="00673F89"/>
    <w:rsid w:val="00680ACE"/>
    <w:rsid w:val="0068373A"/>
    <w:rsid w:val="00692BBC"/>
    <w:rsid w:val="00692E88"/>
    <w:rsid w:val="00694850"/>
    <w:rsid w:val="006968FA"/>
    <w:rsid w:val="0069760F"/>
    <w:rsid w:val="006A79D3"/>
    <w:rsid w:val="006A79DF"/>
    <w:rsid w:val="006B2779"/>
    <w:rsid w:val="006B419A"/>
    <w:rsid w:val="006B51C2"/>
    <w:rsid w:val="006B62DB"/>
    <w:rsid w:val="006B69DF"/>
    <w:rsid w:val="006B7184"/>
    <w:rsid w:val="006C30BF"/>
    <w:rsid w:val="006C3E82"/>
    <w:rsid w:val="006C767D"/>
    <w:rsid w:val="006D2177"/>
    <w:rsid w:val="006D2341"/>
    <w:rsid w:val="006D281E"/>
    <w:rsid w:val="006D41FC"/>
    <w:rsid w:val="006E0036"/>
    <w:rsid w:val="006E2631"/>
    <w:rsid w:val="006E4994"/>
    <w:rsid w:val="006E516B"/>
    <w:rsid w:val="006E589F"/>
    <w:rsid w:val="006F1E25"/>
    <w:rsid w:val="006F6230"/>
    <w:rsid w:val="0070618A"/>
    <w:rsid w:val="00706DF3"/>
    <w:rsid w:val="00707896"/>
    <w:rsid w:val="00712ABD"/>
    <w:rsid w:val="00715622"/>
    <w:rsid w:val="00716D13"/>
    <w:rsid w:val="0072455D"/>
    <w:rsid w:val="007259ED"/>
    <w:rsid w:val="00730655"/>
    <w:rsid w:val="00731ADB"/>
    <w:rsid w:val="00740891"/>
    <w:rsid w:val="00746E5B"/>
    <w:rsid w:val="007522F7"/>
    <w:rsid w:val="007528FA"/>
    <w:rsid w:val="00752E2F"/>
    <w:rsid w:val="0075349F"/>
    <w:rsid w:val="00753782"/>
    <w:rsid w:val="00754ABD"/>
    <w:rsid w:val="00756A87"/>
    <w:rsid w:val="00762913"/>
    <w:rsid w:val="00764A5E"/>
    <w:rsid w:val="00771AD6"/>
    <w:rsid w:val="00771DEF"/>
    <w:rsid w:val="0077226D"/>
    <w:rsid w:val="00781735"/>
    <w:rsid w:val="0078186E"/>
    <w:rsid w:val="00786BB9"/>
    <w:rsid w:val="00787863"/>
    <w:rsid w:val="00791795"/>
    <w:rsid w:val="00794B37"/>
    <w:rsid w:val="007A6123"/>
    <w:rsid w:val="007A74EA"/>
    <w:rsid w:val="007B0A7F"/>
    <w:rsid w:val="007C1D13"/>
    <w:rsid w:val="007C2BF3"/>
    <w:rsid w:val="007C6657"/>
    <w:rsid w:val="007C6EC1"/>
    <w:rsid w:val="007D0E0C"/>
    <w:rsid w:val="007D5AA2"/>
    <w:rsid w:val="007D7A80"/>
    <w:rsid w:val="007E1585"/>
    <w:rsid w:val="007E20E0"/>
    <w:rsid w:val="007E2550"/>
    <w:rsid w:val="007E52F4"/>
    <w:rsid w:val="007E530C"/>
    <w:rsid w:val="007E7437"/>
    <w:rsid w:val="007E77BA"/>
    <w:rsid w:val="007F160C"/>
    <w:rsid w:val="007F2B0C"/>
    <w:rsid w:val="007F2F02"/>
    <w:rsid w:val="0080048E"/>
    <w:rsid w:val="00800F1B"/>
    <w:rsid w:val="008034B2"/>
    <w:rsid w:val="0080762B"/>
    <w:rsid w:val="00810257"/>
    <w:rsid w:val="008103E0"/>
    <w:rsid w:val="0081480B"/>
    <w:rsid w:val="00816822"/>
    <w:rsid w:val="00825833"/>
    <w:rsid w:val="008265D6"/>
    <w:rsid w:val="00833823"/>
    <w:rsid w:val="00842D75"/>
    <w:rsid w:val="00843E53"/>
    <w:rsid w:val="00844568"/>
    <w:rsid w:val="00845D11"/>
    <w:rsid w:val="00852DE9"/>
    <w:rsid w:val="00854675"/>
    <w:rsid w:val="008560AE"/>
    <w:rsid w:val="00856D25"/>
    <w:rsid w:val="0086130D"/>
    <w:rsid w:val="00861B5C"/>
    <w:rsid w:val="00862F5E"/>
    <w:rsid w:val="00863B27"/>
    <w:rsid w:val="00864EEA"/>
    <w:rsid w:val="0086545E"/>
    <w:rsid w:val="00865556"/>
    <w:rsid w:val="00865CE7"/>
    <w:rsid w:val="00870850"/>
    <w:rsid w:val="00872A2C"/>
    <w:rsid w:val="00874A20"/>
    <w:rsid w:val="00877990"/>
    <w:rsid w:val="00885481"/>
    <w:rsid w:val="008861FB"/>
    <w:rsid w:val="008903B1"/>
    <w:rsid w:val="008927B2"/>
    <w:rsid w:val="00894783"/>
    <w:rsid w:val="008952D3"/>
    <w:rsid w:val="00895B25"/>
    <w:rsid w:val="00896107"/>
    <w:rsid w:val="00896524"/>
    <w:rsid w:val="008A2313"/>
    <w:rsid w:val="008A2AE9"/>
    <w:rsid w:val="008A2F20"/>
    <w:rsid w:val="008A3A50"/>
    <w:rsid w:val="008A566E"/>
    <w:rsid w:val="008A5EF9"/>
    <w:rsid w:val="008A79EB"/>
    <w:rsid w:val="008B0291"/>
    <w:rsid w:val="008B0B42"/>
    <w:rsid w:val="008B1F7C"/>
    <w:rsid w:val="008B6AC8"/>
    <w:rsid w:val="008B6CB2"/>
    <w:rsid w:val="008C6255"/>
    <w:rsid w:val="008C67A3"/>
    <w:rsid w:val="008D03C7"/>
    <w:rsid w:val="008D16D1"/>
    <w:rsid w:val="008D38D4"/>
    <w:rsid w:val="008D49D8"/>
    <w:rsid w:val="008E03B3"/>
    <w:rsid w:val="008E1172"/>
    <w:rsid w:val="008E17A8"/>
    <w:rsid w:val="008E7494"/>
    <w:rsid w:val="008F1DE6"/>
    <w:rsid w:val="008F21E7"/>
    <w:rsid w:val="008F2F28"/>
    <w:rsid w:val="008F3CE1"/>
    <w:rsid w:val="008F4089"/>
    <w:rsid w:val="00905E8C"/>
    <w:rsid w:val="009066E4"/>
    <w:rsid w:val="00912332"/>
    <w:rsid w:val="0091237E"/>
    <w:rsid w:val="0091575D"/>
    <w:rsid w:val="00915838"/>
    <w:rsid w:val="009169BB"/>
    <w:rsid w:val="00923E55"/>
    <w:rsid w:val="0092726A"/>
    <w:rsid w:val="009326F1"/>
    <w:rsid w:val="0093539A"/>
    <w:rsid w:val="00936757"/>
    <w:rsid w:val="009406DB"/>
    <w:rsid w:val="00940D7E"/>
    <w:rsid w:val="00942D3B"/>
    <w:rsid w:val="00944F1B"/>
    <w:rsid w:val="00944FEF"/>
    <w:rsid w:val="00947D03"/>
    <w:rsid w:val="00957891"/>
    <w:rsid w:val="00957AE1"/>
    <w:rsid w:val="00962756"/>
    <w:rsid w:val="0096603F"/>
    <w:rsid w:val="009727C5"/>
    <w:rsid w:val="00972F9B"/>
    <w:rsid w:val="009750CA"/>
    <w:rsid w:val="00982466"/>
    <w:rsid w:val="00983426"/>
    <w:rsid w:val="009842E7"/>
    <w:rsid w:val="009852FD"/>
    <w:rsid w:val="00987C65"/>
    <w:rsid w:val="0099437F"/>
    <w:rsid w:val="009A060D"/>
    <w:rsid w:val="009A753B"/>
    <w:rsid w:val="009A7694"/>
    <w:rsid w:val="009B2F28"/>
    <w:rsid w:val="009B5483"/>
    <w:rsid w:val="009B75CB"/>
    <w:rsid w:val="009B7A26"/>
    <w:rsid w:val="009C4026"/>
    <w:rsid w:val="009C4AA1"/>
    <w:rsid w:val="009D20BD"/>
    <w:rsid w:val="009D547D"/>
    <w:rsid w:val="009D5FA7"/>
    <w:rsid w:val="009D6BD9"/>
    <w:rsid w:val="009E09E1"/>
    <w:rsid w:val="009F107A"/>
    <w:rsid w:val="009F133A"/>
    <w:rsid w:val="009F3A8E"/>
    <w:rsid w:val="009F4287"/>
    <w:rsid w:val="00A01D3F"/>
    <w:rsid w:val="00A04125"/>
    <w:rsid w:val="00A052B6"/>
    <w:rsid w:val="00A0584A"/>
    <w:rsid w:val="00A1069B"/>
    <w:rsid w:val="00A10CB5"/>
    <w:rsid w:val="00A11411"/>
    <w:rsid w:val="00A12D08"/>
    <w:rsid w:val="00A1529A"/>
    <w:rsid w:val="00A16A79"/>
    <w:rsid w:val="00A227A7"/>
    <w:rsid w:val="00A3020A"/>
    <w:rsid w:val="00A30D8F"/>
    <w:rsid w:val="00A31545"/>
    <w:rsid w:val="00A32C6B"/>
    <w:rsid w:val="00A33C7E"/>
    <w:rsid w:val="00A34053"/>
    <w:rsid w:val="00A41573"/>
    <w:rsid w:val="00A418D6"/>
    <w:rsid w:val="00A42588"/>
    <w:rsid w:val="00A441B7"/>
    <w:rsid w:val="00A45CBA"/>
    <w:rsid w:val="00A46583"/>
    <w:rsid w:val="00A47602"/>
    <w:rsid w:val="00A53A33"/>
    <w:rsid w:val="00A53DCE"/>
    <w:rsid w:val="00A54A31"/>
    <w:rsid w:val="00A54DF6"/>
    <w:rsid w:val="00A56337"/>
    <w:rsid w:val="00A60C5C"/>
    <w:rsid w:val="00A624F2"/>
    <w:rsid w:val="00A66482"/>
    <w:rsid w:val="00A666D5"/>
    <w:rsid w:val="00A77C56"/>
    <w:rsid w:val="00A83B8A"/>
    <w:rsid w:val="00A84930"/>
    <w:rsid w:val="00A87404"/>
    <w:rsid w:val="00A91F12"/>
    <w:rsid w:val="00A93A80"/>
    <w:rsid w:val="00A93C65"/>
    <w:rsid w:val="00A9401C"/>
    <w:rsid w:val="00A943DF"/>
    <w:rsid w:val="00AA0CF6"/>
    <w:rsid w:val="00AA4070"/>
    <w:rsid w:val="00AA47E4"/>
    <w:rsid w:val="00AA6458"/>
    <w:rsid w:val="00AB4B97"/>
    <w:rsid w:val="00AC35FD"/>
    <w:rsid w:val="00AC69AB"/>
    <w:rsid w:val="00AC726E"/>
    <w:rsid w:val="00AD1568"/>
    <w:rsid w:val="00AD20C4"/>
    <w:rsid w:val="00AD34AA"/>
    <w:rsid w:val="00AD4E4D"/>
    <w:rsid w:val="00AD4F8B"/>
    <w:rsid w:val="00AE38AC"/>
    <w:rsid w:val="00AF478F"/>
    <w:rsid w:val="00AF61C0"/>
    <w:rsid w:val="00AF6F50"/>
    <w:rsid w:val="00B011EB"/>
    <w:rsid w:val="00B021DA"/>
    <w:rsid w:val="00B04817"/>
    <w:rsid w:val="00B20423"/>
    <w:rsid w:val="00B20DD8"/>
    <w:rsid w:val="00B21244"/>
    <w:rsid w:val="00B215E4"/>
    <w:rsid w:val="00B2291A"/>
    <w:rsid w:val="00B22DD9"/>
    <w:rsid w:val="00B244C4"/>
    <w:rsid w:val="00B307F0"/>
    <w:rsid w:val="00B33478"/>
    <w:rsid w:val="00B341EC"/>
    <w:rsid w:val="00B34C8F"/>
    <w:rsid w:val="00B36D6C"/>
    <w:rsid w:val="00B40C43"/>
    <w:rsid w:val="00B419C8"/>
    <w:rsid w:val="00B41ABA"/>
    <w:rsid w:val="00B44A94"/>
    <w:rsid w:val="00B45E8B"/>
    <w:rsid w:val="00B47ABB"/>
    <w:rsid w:val="00B47C9F"/>
    <w:rsid w:val="00B54FA7"/>
    <w:rsid w:val="00B560C9"/>
    <w:rsid w:val="00B602A4"/>
    <w:rsid w:val="00B62395"/>
    <w:rsid w:val="00B63EB2"/>
    <w:rsid w:val="00B65490"/>
    <w:rsid w:val="00B65DA0"/>
    <w:rsid w:val="00B6690C"/>
    <w:rsid w:val="00B707FB"/>
    <w:rsid w:val="00B77FC9"/>
    <w:rsid w:val="00B82025"/>
    <w:rsid w:val="00B85A7C"/>
    <w:rsid w:val="00B904AA"/>
    <w:rsid w:val="00B91904"/>
    <w:rsid w:val="00B93575"/>
    <w:rsid w:val="00B945B9"/>
    <w:rsid w:val="00B947C9"/>
    <w:rsid w:val="00B94E26"/>
    <w:rsid w:val="00B953FA"/>
    <w:rsid w:val="00B963FC"/>
    <w:rsid w:val="00BA2802"/>
    <w:rsid w:val="00BA604F"/>
    <w:rsid w:val="00BA6EDF"/>
    <w:rsid w:val="00BB31F6"/>
    <w:rsid w:val="00BB539C"/>
    <w:rsid w:val="00BB6205"/>
    <w:rsid w:val="00BB69B6"/>
    <w:rsid w:val="00BC0868"/>
    <w:rsid w:val="00BC1EB2"/>
    <w:rsid w:val="00BC33AA"/>
    <w:rsid w:val="00BC53C2"/>
    <w:rsid w:val="00BC6F52"/>
    <w:rsid w:val="00BC7C28"/>
    <w:rsid w:val="00BD0362"/>
    <w:rsid w:val="00BD094A"/>
    <w:rsid w:val="00BD3278"/>
    <w:rsid w:val="00BD3D9E"/>
    <w:rsid w:val="00BD445A"/>
    <w:rsid w:val="00BD4FB5"/>
    <w:rsid w:val="00BD76A7"/>
    <w:rsid w:val="00BD7A28"/>
    <w:rsid w:val="00BE2688"/>
    <w:rsid w:val="00BE3112"/>
    <w:rsid w:val="00BE7327"/>
    <w:rsid w:val="00BF0706"/>
    <w:rsid w:val="00BF2780"/>
    <w:rsid w:val="00BF34BD"/>
    <w:rsid w:val="00BF514D"/>
    <w:rsid w:val="00BF59B9"/>
    <w:rsid w:val="00BF6308"/>
    <w:rsid w:val="00C00B85"/>
    <w:rsid w:val="00C02E98"/>
    <w:rsid w:val="00C0463C"/>
    <w:rsid w:val="00C0608A"/>
    <w:rsid w:val="00C10F70"/>
    <w:rsid w:val="00C14680"/>
    <w:rsid w:val="00C17AE3"/>
    <w:rsid w:val="00C2116C"/>
    <w:rsid w:val="00C22381"/>
    <w:rsid w:val="00C30009"/>
    <w:rsid w:val="00C31723"/>
    <w:rsid w:val="00C32584"/>
    <w:rsid w:val="00C32CAC"/>
    <w:rsid w:val="00C32DC2"/>
    <w:rsid w:val="00C3423C"/>
    <w:rsid w:val="00C407B4"/>
    <w:rsid w:val="00C41B8A"/>
    <w:rsid w:val="00C52D59"/>
    <w:rsid w:val="00C52FE4"/>
    <w:rsid w:val="00C60F60"/>
    <w:rsid w:val="00C63698"/>
    <w:rsid w:val="00C6526F"/>
    <w:rsid w:val="00C653C9"/>
    <w:rsid w:val="00C70177"/>
    <w:rsid w:val="00C7244F"/>
    <w:rsid w:val="00C771FB"/>
    <w:rsid w:val="00C87F94"/>
    <w:rsid w:val="00C9148F"/>
    <w:rsid w:val="00C9233F"/>
    <w:rsid w:val="00CA2086"/>
    <w:rsid w:val="00CA383D"/>
    <w:rsid w:val="00CA4476"/>
    <w:rsid w:val="00CA4939"/>
    <w:rsid w:val="00CA5850"/>
    <w:rsid w:val="00CA73E0"/>
    <w:rsid w:val="00CA7C6C"/>
    <w:rsid w:val="00CC4663"/>
    <w:rsid w:val="00CC69FD"/>
    <w:rsid w:val="00CC6A6E"/>
    <w:rsid w:val="00CC7B5A"/>
    <w:rsid w:val="00CD02E1"/>
    <w:rsid w:val="00CD1992"/>
    <w:rsid w:val="00CD75CB"/>
    <w:rsid w:val="00CD78B8"/>
    <w:rsid w:val="00CE0C80"/>
    <w:rsid w:val="00CE6078"/>
    <w:rsid w:val="00CF047B"/>
    <w:rsid w:val="00CF32D1"/>
    <w:rsid w:val="00D07E97"/>
    <w:rsid w:val="00D102C2"/>
    <w:rsid w:val="00D13F69"/>
    <w:rsid w:val="00D14208"/>
    <w:rsid w:val="00D145D1"/>
    <w:rsid w:val="00D14696"/>
    <w:rsid w:val="00D14CEB"/>
    <w:rsid w:val="00D159EB"/>
    <w:rsid w:val="00D15D3D"/>
    <w:rsid w:val="00D20BCC"/>
    <w:rsid w:val="00D2206D"/>
    <w:rsid w:val="00D22540"/>
    <w:rsid w:val="00D30693"/>
    <w:rsid w:val="00D324A4"/>
    <w:rsid w:val="00D33893"/>
    <w:rsid w:val="00D34F87"/>
    <w:rsid w:val="00D36F85"/>
    <w:rsid w:val="00D41915"/>
    <w:rsid w:val="00D439EB"/>
    <w:rsid w:val="00D43A30"/>
    <w:rsid w:val="00D448CC"/>
    <w:rsid w:val="00D4647F"/>
    <w:rsid w:val="00D600AF"/>
    <w:rsid w:val="00D6078D"/>
    <w:rsid w:val="00D619B5"/>
    <w:rsid w:val="00D620B4"/>
    <w:rsid w:val="00D70567"/>
    <w:rsid w:val="00D72D0E"/>
    <w:rsid w:val="00D75AC4"/>
    <w:rsid w:val="00D760CF"/>
    <w:rsid w:val="00D77CCB"/>
    <w:rsid w:val="00D8156E"/>
    <w:rsid w:val="00D82139"/>
    <w:rsid w:val="00D84F25"/>
    <w:rsid w:val="00D868AA"/>
    <w:rsid w:val="00D93C4F"/>
    <w:rsid w:val="00D97307"/>
    <w:rsid w:val="00D976EA"/>
    <w:rsid w:val="00DA0313"/>
    <w:rsid w:val="00DA0F8D"/>
    <w:rsid w:val="00DA324B"/>
    <w:rsid w:val="00DA491C"/>
    <w:rsid w:val="00DA58D6"/>
    <w:rsid w:val="00DA6074"/>
    <w:rsid w:val="00DA6A56"/>
    <w:rsid w:val="00DB1ABF"/>
    <w:rsid w:val="00DB6842"/>
    <w:rsid w:val="00DB6B28"/>
    <w:rsid w:val="00DC17D7"/>
    <w:rsid w:val="00DD0A3C"/>
    <w:rsid w:val="00DD2109"/>
    <w:rsid w:val="00DD388D"/>
    <w:rsid w:val="00DD4762"/>
    <w:rsid w:val="00DD4C35"/>
    <w:rsid w:val="00DE0DE7"/>
    <w:rsid w:val="00DE4BD2"/>
    <w:rsid w:val="00DE5AFB"/>
    <w:rsid w:val="00DE6E79"/>
    <w:rsid w:val="00DE793C"/>
    <w:rsid w:val="00DF39BB"/>
    <w:rsid w:val="00DF55B8"/>
    <w:rsid w:val="00E04210"/>
    <w:rsid w:val="00E04C2E"/>
    <w:rsid w:val="00E102B7"/>
    <w:rsid w:val="00E111C0"/>
    <w:rsid w:val="00E17866"/>
    <w:rsid w:val="00E208DE"/>
    <w:rsid w:val="00E22CDE"/>
    <w:rsid w:val="00E24DA6"/>
    <w:rsid w:val="00E26148"/>
    <w:rsid w:val="00E30FDA"/>
    <w:rsid w:val="00E33A14"/>
    <w:rsid w:val="00E40D39"/>
    <w:rsid w:val="00E41180"/>
    <w:rsid w:val="00E46BA1"/>
    <w:rsid w:val="00E523CE"/>
    <w:rsid w:val="00E53802"/>
    <w:rsid w:val="00E550FA"/>
    <w:rsid w:val="00E55496"/>
    <w:rsid w:val="00E57591"/>
    <w:rsid w:val="00E609C4"/>
    <w:rsid w:val="00E60BD2"/>
    <w:rsid w:val="00E61FDE"/>
    <w:rsid w:val="00E62B27"/>
    <w:rsid w:val="00E65672"/>
    <w:rsid w:val="00E6647F"/>
    <w:rsid w:val="00E67E72"/>
    <w:rsid w:val="00E67F38"/>
    <w:rsid w:val="00E72655"/>
    <w:rsid w:val="00E7439F"/>
    <w:rsid w:val="00E74DC2"/>
    <w:rsid w:val="00E759B9"/>
    <w:rsid w:val="00E76B5C"/>
    <w:rsid w:val="00E76D0F"/>
    <w:rsid w:val="00E8034F"/>
    <w:rsid w:val="00E81E2E"/>
    <w:rsid w:val="00E918F7"/>
    <w:rsid w:val="00E92558"/>
    <w:rsid w:val="00E957DB"/>
    <w:rsid w:val="00EA38A2"/>
    <w:rsid w:val="00EA4836"/>
    <w:rsid w:val="00EA4B26"/>
    <w:rsid w:val="00EA502D"/>
    <w:rsid w:val="00EA5958"/>
    <w:rsid w:val="00EA5FC1"/>
    <w:rsid w:val="00EA7DF1"/>
    <w:rsid w:val="00EB18A8"/>
    <w:rsid w:val="00EB3675"/>
    <w:rsid w:val="00EB6637"/>
    <w:rsid w:val="00EB6EC2"/>
    <w:rsid w:val="00EC1B5D"/>
    <w:rsid w:val="00EC3201"/>
    <w:rsid w:val="00EC429B"/>
    <w:rsid w:val="00EC4E7E"/>
    <w:rsid w:val="00ED1BEE"/>
    <w:rsid w:val="00ED2F91"/>
    <w:rsid w:val="00ED3F96"/>
    <w:rsid w:val="00ED438C"/>
    <w:rsid w:val="00ED4C2E"/>
    <w:rsid w:val="00EE2D0E"/>
    <w:rsid w:val="00EE36F8"/>
    <w:rsid w:val="00EE3BBD"/>
    <w:rsid w:val="00EE4DF0"/>
    <w:rsid w:val="00EE7771"/>
    <w:rsid w:val="00EE79B0"/>
    <w:rsid w:val="00F012D8"/>
    <w:rsid w:val="00F060FB"/>
    <w:rsid w:val="00F06B46"/>
    <w:rsid w:val="00F070BC"/>
    <w:rsid w:val="00F11064"/>
    <w:rsid w:val="00F1232D"/>
    <w:rsid w:val="00F12595"/>
    <w:rsid w:val="00F1613F"/>
    <w:rsid w:val="00F20429"/>
    <w:rsid w:val="00F2213E"/>
    <w:rsid w:val="00F22577"/>
    <w:rsid w:val="00F272A4"/>
    <w:rsid w:val="00F27683"/>
    <w:rsid w:val="00F3373D"/>
    <w:rsid w:val="00F35C50"/>
    <w:rsid w:val="00F3728F"/>
    <w:rsid w:val="00F37520"/>
    <w:rsid w:val="00F40BF7"/>
    <w:rsid w:val="00F40C67"/>
    <w:rsid w:val="00F41B48"/>
    <w:rsid w:val="00F42550"/>
    <w:rsid w:val="00F45C5C"/>
    <w:rsid w:val="00F46B39"/>
    <w:rsid w:val="00F46FC5"/>
    <w:rsid w:val="00F55E2B"/>
    <w:rsid w:val="00F61C22"/>
    <w:rsid w:val="00F62C61"/>
    <w:rsid w:val="00F65B92"/>
    <w:rsid w:val="00F67124"/>
    <w:rsid w:val="00F673AA"/>
    <w:rsid w:val="00F675FF"/>
    <w:rsid w:val="00F73DA4"/>
    <w:rsid w:val="00F75698"/>
    <w:rsid w:val="00F80438"/>
    <w:rsid w:val="00F819D5"/>
    <w:rsid w:val="00F83164"/>
    <w:rsid w:val="00F879D9"/>
    <w:rsid w:val="00F9066B"/>
    <w:rsid w:val="00F91DF5"/>
    <w:rsid w:val="00F946DB"/>
    <w:rsid w:val="00F95172"/>
    <w:rsid w:val="00F954DD"/>
    <w:rsid w:val="00F96AE5"/>
    <w:rsid w:val="00FA183A"/>
    <w:rsid w:val="00FA413F"/>
    <w:rsid w:val="00FB2422"/>
    <w:rsid w:val="00FB41A4"/>
    <w:rsid w:val="00FB4F5C"/>
    <w:rsid w:val="00FB6B18"/>
    <w:rsid w:val="00FB7B6B"/>
    <w:rsid w:val="00FC0C6A"/>
    <w:rsid w:val="00FC0E7E"/>
    <w:rsid w:val="00FC1974"/>
    <w:rsid w:val="00FC2DCC"/>
    <w:rsid w:val="00FD080C"/>
    <w:rsid w:val="00FD27BD"/>
    <w:rsid w:val="00FD3860"/>
    <w:rsid w:val="00FD5B3B"/>
    <w:rsid w:val="00FE002F"/>
    <w:rsid w:val="00FE39EE"/>
    <w:rsid w:val="00FE3BB6"/>
    <w:rsid w:val="00FE3E6F"/>
    <w:rsid w:val="00FE4AB8"/>
    <w:rsid w:val="00FF1E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28A03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93750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image" Target="media/image1.png"/><Relationship Id="rId18" Type="http://schemas.openxmlformats.org/officeDocument/2006/relationships/image" Target="media/image2.png"/><Relationship Id="rId19" Type="http://schemas.openxmlformats.org/officeDocument/2006/relationships/image" Target="media/image3.png"/><Relationship Id="rId37" Type="http://schemas.openxmlformats.org/officeDocument/2006/relationships/hyperlink" Target="mailto:william.mau92@gmail.com" TargetMode="External"/><Relationship Id="rId38" Type="http://schemas.openxmlformats.org/officeDocument/2006/relationships/fontTable" Target="fontTab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23DFDD-CF9F-5642-AD40-48E3D1657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01</Pages>
  <Words>290113</Words>
  <Characters>1653646</Characters>
  <Application>Microsoft Macintosh Word</Application>
  <DocSecurity>0</DocSecurity>
  <Lines>13780</Lines>
  <Paragraphs>3879</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9398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William Mau</cp:lastModifiedBy>
  <cp:revision>6</cp:revision>
  <cp:lastPrinted>2013-09-12T18:27:00Z</cp:lastPrinted>
  <dcterms:created xsi:type="dcterms:W3CDTF">2019-03-28T02:40:00Z</dcterms:created>
  <dcterms:modified xsi:type="dcterms:W3CDTF">2019-03-28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